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5FDCD5" w14:textId="77777777" w:rsidR="00030607" w:rsidRDefault="00030607">
      <w:pPr>
        <w:pStyle w:val="BodyText"/>
        <w:spacing w:before="5"/>
        <w:rPr>
          <w:sz w:val="18"/>
        </w:rPr>
      </w:pPr>
    </w:p>
    <w:p w14:paraId="18A78DDB" w14:textId="53B8BF93" w:rsidR="00030607" w:rsidRPr="008702E3" w:rsidRDefault="00FB2450" w:rsidP="008702E3">
      <w:pPr>
        <w:pStyle w:val="BodyText"/>
        <w:spacing w:line="480" w:lineRule="auto"/>
        <w:jc w:val="center"/>
        <w:rPr>
          <w:b/>
          <w:sz w:val="28"/>
        </w:rPr>
      </w:pPr>
      <w:r w:rsidRPr="008702E3">
        <w:rPr>
          <w:b/>
          <w:sz w:val="28"/>
        </w:rPr>
        <w:t>PENGARUH</w:t>
      </w:r>
      <w:r w:rsidRPr="008702E3">
        <w:rPr>
          <w:b/>
          <w:spacing w:val="1"/>
          <w:sz w:val="28"/>
        </w:rPr>
        <w:t xml:space="preserve"> </w:t>
      </w:r>
      <w:r w:rsidRPr="008702E3">
        <w:rPr>
          <w:b/>
          <w:sz w:val="28"/>
        </w:rPr>
        <w:t>GOOD</w:t>
      </w:r>
      <w:r w:rsidRPr="008702E3">
        <w:rPr>
          <w:b/>
          <w:spacing w:val="-1"/>
          <w:sz w:val="28"/>
        </w:rPr>
        <w:t xml:space="preserve"> </w:t>
      </w:r>
      <w:r w:rsidRPr="008702E3">
        <w:rPr>
          <w:b/>
          <w:sz w:val="28"/>
        </w:rPr>
        <w:t>CORPORATE</w:t>
      </w:r>
      <w:r w:rsidRPr="008702E3">
        <w:rPr>
          <w:b/>
          <w:spacing w:val="2"/>
          <w:sz w:val="28"/>
        </w:rPr>
        <w:t xml:space="preserve"> </w:t>
      </w:r>
      <w:r w:rsidRPr="008702E3">
        <w:rPr>
          <w:b/>
          <w:sz w:val="28"/>
        </w:rPr>
        <w:t>GOVERNANCE</w:t>
      </w:r>
      <w:r w:rsidRPr="008702E3">
        <w:rPr>
          <w:b/>
          <w:spacing w:val="-1"/>
          <w:sz w:val="28"/>
        </w:rPr>
        <w:t xml:space="preserve"> </w:t>
      </w:r>
      <w:r w:rsidRPr="008702E3">
        <w:rPr>
          <w:b/>
          <w:sz w:val="28"/>
        </w:rPr>
        <w:t>TERHADAP</w:t>
      </w:r>
      <w:r w:rsidRPr="008702E3">
        <w:rPr>
          <w:b/>
          <w:spacing w:val="59"/>
          <w:sz w:val="28"/>
        </w:rPr>
        <w:t xml:space="preserve"> </w:t>
      </w:r>
      <w:r w:rsidRPr="008702E3">
        <w:rPr>
          <w:b/>
          <w:sz w:val="28"/>
        </w:rPr>
        <w:t>KINERJA</w:t>
      </w:r>
      <w:r w:rsidRPr="008702E3">
        <w:rPr>
          <w:b/>
          <w:spacing w:val="1"/>
          <w:sz w:val="28"/>
        </w:rPr>
        <w:t xml:space="preserve"> </w:t>
      </w:r>
      <w:r w:rsidRPr="008702E3">
        <w:rPr>
          <w:b/>
          <w:sz w:val="28"/>
        </w:rPr>
        <w:t>KEUANGAN PADA PERUS</w:t>
      </w:r>
      <w:r w:rsidR="00E26226">
        <w:rPr>
          <w:b/>
          <w:sz w:val="28"/>
          <w:lang w:val="id-ID"/>
        </w:rPr>
        <w:t>A</w:t>
      </w:r>
      <w:r w:rsidRPr="008702E3">
        <w:rPr>
          <w:b/>
          <w:sz w:val="28"/>
        </w:rPr>
        <w:t>HAAN PERBANKAN YANG TERDAFTAR DI BURSA</w:t>
      </w:r>
      <w:r w:rsidRPr="008702E3">
        <w:rPr>
          <w:b/>
          <w:spacing w:val="-57"/>
          <w:sz w:val="28"/>
        </w:rPr>
        <w:t xml:space="preserve"> </w:t>
      </w:r>
      <w:r w:rsidRPr="008702E3">
        <w:rPr>
          <w:b/>
          <w:sz w:val="28"/>
        </w:rPr>
        <w:t>EFEK INDONESIA PADA TAHUN 2016-2020 : SEBELUM DAN SELAMA</w:t>
      </w:r>
      <w:r w:rsidRPr="008702E3">
        <w:rPr>
          <w:b/>
          <w:spacing w:val="1"/>
          <w:sz w:val="28"/>
        </w:rPr>
        <w:t xml:space="preserve"> </w:t>
      </w:r>
      <w:r w:rsidRPr="008702E3">
        <w:rPr>
          <w:b/>
          <w:sz w:val="28"/>
        </w:rPr>
        <w:t>PANDEMI</w:t>
      </w:r>
      <w:r w:rsidRPr="008702E3">
        <w:rPr>
          <w:b/>
          <w:spacing w:val="-1"/>
          <w:sz w:val="28"/>
        </w:rPr>
        <w:t xml:space="preserve"> </w:t>
      </w:r>
      <w:r w:rsidRPr="008702E3">
        <w:rPr>
          <w:b/>
          <w:sz w:val="28"/>
        </w:rPr>
        <w:t>COVID-19</w:t>
      </w:r>
    </w:p>
    <w:p w14:paraId="6EF9C00E" w14:textId="77777777" w:rsidR="00030607" w:rsidRPr="007E6299" w:rsidRDefault="00030607">
      <w:pPr>
        <w:pStyle w:val="BodyText"/>
        <w:rPr>
          <w:b/>
          <w:sz w:val="20"/>
          <w:lang w:val="id-ID"/>
        </w:rPr>
      </w:pPr>
    </w:p>
    <w:p w14:paraId="7E49CD72" w14:textId="77777777" w:rsidR="00030607" w:rsidRDefault="00FB2450">
      <w:pPr>
        <w:pStyle w:val="BodyText"/>
        <w:spacing w:before="9"/>
        <w:rPr>
          <w:b/>
          <w:sz w:val="18"/>
        </w:rPr>
      </w:pPr>
      <w:r>
        <w:rPr>
          <w:noProof/>
          <w:lang w:val="en-US"/>
        </w:rPr>
        <w:drawing>
          <wp:anchor distT="0" distB="0" distL="0" distR="0" simplePos="0" relativeHeight="251658240" behindDoc="0" locked="0" layoutInCell="1" allowOverlap="1" wp14:anchorId="0EECD504" wp14:editId="2EB4A683">
            <wp:simplePos x="0" y="0"/>
            <wp:positionH relativeFrom="page">
              <wp:posOffset>1840968</wp:posOffset>
            </wp:positionH>
            <wp:positionV relativeFrom="paragraph">
              <wp:posOffset>162372</wp:posOffset>
            </wp:positionV>
            <wp:extent cx="3936606" cy="1605534"/>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3936606" cy="1605534"/>
                    </a:xfrm>
                    <a:prstGeom prst="rect">
                      <a:avLst/>
                    </a:prstGeom>
                  </pic:spPr>
                </pic:pic>
              </a:graphicData>
            </a:graphic>
          </wp:anchor>
        </w:drawing>
      </w:r>
    </w:p>
    <w:p w14:paraId="705B920F" w14:textId="77777777" w:rsidR="00030607" w:rsidRDefault="00030607">
      <w:pPr>
        <w:pStyle w:val="BodyText"/>
        <w:rPr>
          <w:b/>
          <w:sz w:val="26"/>
        </w:rPr>
      </w:pPr>
    </w:p>
    <w:p w14:paraId="03FF4F33" w14:textId="77777777" w:rsidR="00030607" w:rsidRDefault="00030607">
      <w:pPr>
        <w:pStyle w:val="BodyText"/>
        <w:rPr>
          <w:b/>
          <w:sz w:val="26"/>
        </w:rPr>
      </w:pPr>
    </w:p>
    <w:p w14:paraId="748E13D7" w14:textId="77777777" w:rsidR="00030607" w:rsidRPr="008702E3" w:rsidRDefault="00030607">
      <w:pPr>
        <w:pStyle w:val="BodyText"/>
        <w:spacing w:before="6"/>
        <w:rPr>
          <w:b/>
          <w:sz w:val="30"/>
        </w:rPr>
      </w:pPr>
    </w:p>
    <w:p w14:paraId="099C27C7" w14:textId="77777777" w:rsidR="00030607" w:rsidRPr="007E6299" w:rsidRDefault="00FB2450" w:rsidP="007E6299">
      <w:pPr>
        <w:pStyle w:val="BodyText"/>
        <w:spacing w:line="480" w:lineRule="auto"/>
        <w:ind w:right="514"/>
        <w:jc w:val="center"/>
        <w:rPr>
          <w:b/>
          <w:sz w:val="28"/>
          <w:lang w:val="id-ID"/>
        </w:rPr>
      </w:pPr>
      <w:r w:rsidRPr="008702E3">
        <w:rPr>
          <w:b/>
          <w:sz w:val="28"/>
        </w:rPr>
        <w:t>OLEH:</w:t>
      </w:r>
    </w:p>
    <w:p w14:paraId="46AEBCC2" w14:textId="77777777" w:rsidR="00C84272" w:rsidRPr="008702E3" w:rsidRDefault="00FB2450" w:rsidP="007E6299">
      <w:pPr>
        <w:pStyle w:val="BodyText"/>
        <w:spacing w:line="480" w:lineRule="auto"/>
        <w:ind w:right="798"/>
        <w:jc w:val="center"/>
        <w:rPr>
          <w:b/>
          <w:spacing w:val="-57"/>
          <w:sz w:val="28"/>
          <w:lang w:val="id-ID"/>
        </w:rPr>
      </w:pPr>
      <w:r w:rsidRPr="008702E3">
        <w:rPr>
          <w:b/>
          <w:sz w:val="28"/>
        </w:rPr>
        <w:t>Nurlinda Pingkan</w:t>
      </w:r>
    </w:p>
    <w:p w14:paraId="388C328C" w14:textId="77777777" w:rsidR="00030607" w:rsidRPr="008702E3" w:rsidRDefault="00FB2450" w:rsidP="007E6299">
      <w:pPr>
        <w:pStyle w:val="BodyText"/>
        <w:spacing w:line="480" w:lineRule="auto"/>
        <w:ind w:right="514"/>
        <w:jc w:val="center"/>
        <w:rPr>
          <w:b/>
          <w:sz w:val="28"/>
        </w:rPr>
      </w:pPr>
      <w:r w:rsidRPr="008702E3">
        <w:rPr>
          <w:b/>
          <w:sz w:val="28"/>
        </w:rPr>
        <w:t>20181211061</w:t>
      </w:r>
    </w:p>
    <w:p w14:paraId="757BF70E" w14:textId="77777777" w:rsidR="00030607" w:rsidRPr="00C84272" w:rsidRDefault="00030607">
      <w:pPr>
        <w:pStyle w:val="BodyText"/>
        <w:rPr>
          <w:b/>
          <w:sz w:val="28"/>
        </w:rPr>
      </w:pPr>
    </w:p>
    <w:p w14:paraId="2FC1B7E4" w14:textId="77777777" w:rsidR="00030607" w:rsidRPr="00C84272" w:rsidRDefault="00030607">
      <w:pPr>
        <w:pStyle w:val="BodyText"/>
        <w:rPr>
          <w:b/>
          <w:sz w:val="28"/>
        </w:rPr>
      </w:pPr>
    </w:p>
    <w:p w14:paraId="35B87D92" w14:textId="77777777" w:rsidR="00030607" w:rsidRPr="00C84272" w:rsidRDefault="00030607">
      <w:pPr>
        <w:pStyle w:val="BodyText"/>
        <w:rPr>
          <w:b/>
          <w:sz w:val="28"/>
        </w:rPr>
      </w:pPr>
    </w:p>
    <w:p w14:paraId="01B6186B" w14:textId="77777777" w:rsidR="00030607" w:rsidRPr="00C84272" w:rsidRDefault="00FB2450">
      <w:pPr>
        <w:spacing w:before="208"/>
        <w:ind w:left="2348" w:right="3227"/>
        <w:jc w:val="center"/>
        <w:rPr>
          <w:b/>
          <w:sz w:val="28"/>
        </w:rPr>
      </w:pPr>
      <w:r w:rsidRPr="00C84272">
        <w:rPr>
          <w:b/>
          <w:sz w:val="28"/>
        </w:rPr>
        <w:t>SKRIPSI</w:t>
      </w:r>
    </w:p>
    <w:p w14:paraId="41D37432" w14:textId="77777777" w:rsidR="00030607" w:rsidRDefault="00030607">
      <w:pPr>
        <w:pStyle w:val="BodyText"/>
        <w:rPr>
          <w:b/>
          <w:sz w:val="26"/>
        </w:rPr>
      </w:pPr>
    </w:p>
    <w:p w14:paraId="681D8C43" w14:textId="77777777" w:rsidR="00030607" w:rsidRDefault="00030607">
      <w:pPr>
        <w:pStyle w:val="BodyText"/>
        <w:rPr>
          <w:b/>
          <w:sz w:val="26"/>
        </w:rPr>
      </w:pPr>
    </w:p>
    <w:p w14:paraId="509ADEF9" w14:textId="77777777" w:rsidR="00030607" w:rsidRDefault="00030607">
      <w:pPr>
        <w:pStyle w:val="BodyText"/>
        <w:rPr>
          <w:b/>
          <w:sz w:val="26"/>
        </w:rPr>
      </w:pPr>
    </w:p>
    <w:p w14:paraId="6068E13A" w14:textId="77777777" w:rsidR="00030607" w:rsidRDefault="00030607">
      <w:pPr>
        <w:pStyle w:val="BodyText"/>
        <w:rPr>
          <w:b/>
          <w:sz w:val="26"/>
        </w:rPr>
      </w:pPr>
    </w:p>
    <w:p w14:paraId="3295680E" w14:textId="77777777" w:rsidR="00030607" w:rsidRPr="007E6299" w:rsidRDefault="00030607">
      <w:pPr>
        <w:pStyle w:val="BodyText"/>
        <w:rPr>
          <w:b/>
          <w:sz w:val="38"/>
          <w:lang w:val="id-ID"/>
        </w:rPr>
      </w:pPr>
    </w:p>
    <w:p w14:paraId="28C5AFD6" w14:textId="77777777" w:rsidR="00030607" w:rsidRPr="007E6299" w:rsidRDefault="00FB2450" w:rsidP="00C84272">
      <w:pPr>
        <w:ind w:right="514"/>
        <w:jc w:val="center"/>
        <w:rPr>
          <w:b/>
          <w:sz w:val="28"/>
          <w:szCs w:val="28"/>
        </w:rPr>
      </w:pPr>
      <w:r w:rsidRPr="007E6299">
        <w:rPr>
          <w:b/>
          <w:sz w:val="28"/>
          <w:szCs w:val="28"/>
        </w:rPr>
        <w:t>STIE</w:t>
      </w:r>
      <w:r w:rsidRPr="007E6299">
        <w:rPr>
          <w:b/>
          <w:spacing w:val="-1"/>
          <w:sz w:val="28"/>
          <w:szCs w:val="28"/>
        </w:rPr>
        <w:t xml:space="preserve"> </w:t>
      </w:r>
      <w:r w:rsidRPr="007E6299">
        <w:rPr>
          <w:b/>
          <w:sz w:val="28"/>
          <w:szCs w:val="28"/>
        </w:rPr>
        <w:t>INDONESIA</w:t>
      </w:r>
      <w:r w:rsidRPr="007E6299">
        <w:rPr>
          <w:b/>
          <w:spacing w:val="-3"/>
          <w:sz w:val="28"/>
          <w:szCs w:val="28"/>
        </w:rPr>
        <w:t xml:space="preserve"> </w:t>
      </w:r>
      <w:r w:rsidRPr="007E6299">
        <w:rPr>
          <w:b/>
          <w:sz w:val="28"/>
          <w:szCs w:val="28"/>
        </w:rPr>
        <w:t>BANKING</w:t>
      </w:r>
      <w:r w:rsidRPr="007E6299">
        <w:rPr>
          <w:b/>
          <w:spacing w:val="-3"/>
          <w:sz w:val="28"/>
          <w:szCs w:val="28"/>
        </w:rPr>
        <w:t xml:space="preserve"> </w:t>
      </w:r>
      <w:r w:rsidRPr="007E6299">
        <w:rPr>
          <w:b/>
          <w:sz w:val="28"/>
          <w:szCs w:val="28"/>
        </w:rPr>
        <w:t>SCHOOL</w:t>
      </w:r>
    </w:p>
    <w:p w14:paraId="42F77AE9" w14:textId="77777777" w:rsidR="00030607" w:rsidRPr="007E6299" w:rsidRDefault="00030607">
      <w:pPr>
        <w:pStyle w:val="BodyText"/>
        <w:spacing w:before="1"/>
        <w:rPr>
          <w:b/>
          <w:sz w:val="28"/>
          <w:szCs w:val="28"/>
        </w:rPr>
      </w:pPr>
    </w:p>
    <w:p w14:paraId="2B331224" w14:textId="77777777" w:rsidR="00C84272" w:rsidRPr="007E6299" w:rsidRDefault="00FB2450" w:rsidP="00C84272">
      <w:pPr>
        <w:pStyle w:val="BodyText"/>
        <w:spacing w:line="480" w:lineRule="auto"/>
        <w:ind w:right="514"/>
        <w:jc w:val="center"/>
        <w:rPr>
          <w:b/>
          <w:spacing w:val="-67"/>
          <w:sz w:val="28"/>
          <w:szCs w:val="28"/>
          <w:lang w:val="id-ID"/>
        </w:rPr>
      </w:pPr>
      <w:r w:rsidRPr="007E6299">
        <w:rPr>
          <w:b/>
          <w:sz w:val="28"/>
          <w:szCs w:val="28"/>
        </w:rPr>
        <w:t>JAKARTA</w:t>
      </w:r>
    </w:p>
    <w:p w14:paraId="614BAC38" w14:textId="77777777" w:rsidR="00030607" w:rsidRPr="007E6299" w:rsidRDefault="00FB2450" w:rsidP="00C84272">
      <w:pPr>
        <w:pStyle w:val="BodyText"/>
        <w:spacing w:line="480" w:lineRule="auto"/>
        <w:ind w:right="514"/>
        <w:jc w:val="center"/>
        <w:rPr>
          <w:b/>
          <w:sz w:val="28"/>
          <w:szCs w:val="28"/>
        </w:rPr>
      </w:pPr>
      <w:r w:rsidRPr="007E6299">
        <w:rPr>
          <w:b/>
          <w:sz w:val="28"/>
          <w:szCs w:val="28"/>
        </w:rPr>
        <w:t>2022</w:t>
      </w:r>
    </w:p>
    <w:p w14:paraId="2F1AC293" w14:textId="77777777" w:rsidR="00030607" w:rsidRPr="00FB2450" w:rsidRDefault="00030607">
      <w:pPr>
        <w:spacing w:line="480" w:lineRule="auto"/>
        <w:rPr>
          <w:lang w:val="id-ID"/>
        </w:rPr>
        <w:sectPr w:rsidR="00030607" w:rsidRPr="00FB2450" w:rsidSect="003C193E">
          <w:headerReference w:type="even" r:id="rId9"/>
          <w:headerReference w:type="default" r:id="rId10"/>
          <w:footerReference w:type="even" r:id="rId11"/>
          <w:footerReference w:type="default" r:id="rId12"/>
          <w:headerReference w:type="first" r:id="rId13"/>
          <w:footerReference w:type="first" r:id="rId14"/>
          <w:type w:val="continuous"/>
          <w:pgSz w:w="11910" w:h="16840"/>
          <w:pgMar w:top="1580" w:right="580" w:bottom="280" w:left="1460" w:header="0" w:footer="720" w:gutter="0"/>
          <w:cols w:space="720"/>
          <w:docGrid w:linePitch="299"/>
        </w:sectPr>
      </w:pPr>
    </w:p>
    <w:p w14:paraId="30A76043" w14:textId="77777777" w:rsidR="00030607" w:rsidRPr="00FB2450" w:rsidRDefault="00030607">
      <w:pPr>
        <w:pStyle w:val="BodyText"/>
        <w:rPr>
          <w:b/>
          <w:sz w:val="20"/>
          <w:lang w:val="id-ID"/>
        </w:rPr>
      </w:pPr>
    </w:p>
    <w:p w14:paraId="2024C288" w14:textId="77777777" w:rsidR="003C193E" w:rsidRPr="008702E3" w:rsidRDefault="003C193E" w:rsidP="008702E3">
      <w:pPr>
        <w:pStyle w:val="BodyText"/>
        <w:spacing w:line="480" w:lineRule="auto"/>
        <w:jc w:val="center"/>
        <w:rPr>
          <w:b/>
          <w:sz w:val="28"/>
          <w:szCs w:val="28"/>
        </w:rPr>
      </w:pPr>
      <w:r w:rsidRPr="008702E3">
        <w:rPr>
          <w:b/>
          <w:sz w:val="28"/>
          <w:szCs w:val="28"/>
        </w:rPr>
        <w:t>PENGARUH</w:t>
      </w:r>
      <w:r w:rsidRPr="008702E3">
        <w:rPr>
          <w:b/>
          <w:spacing w:val="1"/>
          <w:sz w:val="28"/>
          <w:szCs w:val="28"/>
        </w:rPr>
        <w:t xml:space="preserve"> </w:t>
      </w:r>
      <w:r w:rsidRPr="008702E3">
        <w:rPr>
          <w:b/>
          <w:sz w:val="28"/>
          <w:szCs w:val="28"/>
        </w:rPr>
        <w:t>GOOD</w:t>
      </w:r>
      <w:r w:rsidRPr="008702E3">
        <w:rPr>
          <w:b/>
          <w:spacing w:val="-1"/>
          <w:sz w:val="28"/>
          <w:szCs w:val="28"/>
        </w:rPr>
        <w:t xml:space="preserve"> </w:t>
      </w:r>
      <w:r w:rsidRPr="008702E3">
        <w:rPr>
          <w:b/>
          <w:sz w:val="28"/>
          <w:szCs w:val="28"/>
        </w:rPr>
        <w:t>CORPORATE</w:t>
      </w:r>
      <w:r w:rsidRPr="008702E3">
        <w:rPr>
          <w:b/>
          <w:spacing w:val="2"/>
          <w:sz w:val="28"/>
          <w:szCs w:val="28"/>
        </w:rPr>
        <w:t xml:space="preserve"> </w:t>
      </w:r>
      <w:r w:rsidRPr="008702E3">
        <w:rPr>
          <w:b/>
          <w:sz w:val="28"/>
          <w:szCs w:val="28"/>
        </w:rPr>
        <w:t>GOVERNANCE</w:t>
      </w:r>
      <w:r w:rsidRPr="008702E3">
        <w:rPr>
          <w:b/>
          <w:spacing w:val="-1"/>
          <w:sz w:val="28"/>
          <w:szCs w:val="28"/>
        </w:rPr>
        <w:t xml:space="preserve"> </w:t>
      </w:r>
      <w:r w:rsidRPr="008702E3">
        <w:rPr>
          <w:b/>
          <w:sz w:val="28"/>
          <w:szCs w:val="28"/>
        </w:rPr>
        <w:t>TERHADAP</w:t>
      </w:r>
      <w:r w:rsidRPr="008702E3">
        <w:rPr>
          <w:b/>
          <w:spacing w:val="59"/>
          <w:sz w:val="28"/>
          <w:szCs w:val="28"/>
        </w:rPr>
        <w:t xml:space="preserve"> </w:t>
      </w:r>
      <w:r w:rsidRPr="008702E3">
        <w:rPr>
          <w:b/>
          <w:sz w:val="28"/>
          <w:szCs w:val="28"/>
        </w:rPr>
        <w:t>KINERJA</w:t>
      </w:r>
      <w:r w:rsidRPr="008702E3">
        <w:rPr>
          <w:b/>
          <w:spacing w:val="1"/>
          <w:sz w:val="28"/>
          <w:szCs w:val="28"/>
        </w:rPr>
        <w:t xml:space="preserve"> </w:t>
      </w:r>
      <w:r w:rsidRPr="008702E3">
        <w:rPr>
          <w:b/>
          <w:sz w:val="28"/>
          <w:szCs w:val="28"/>
        </w:rPr>
        <w:t>KEUANGAN PADA PERUSHAAN PERBANKAN YANG TERDAFTAR DI BURSA</w:t>
      </w:r>
      <w:r w:rsidRPr="008702E3">
        <w:rPr>
          <w:b/>
          <w:spacing w:val="-57"/>
          <w:sz w:val="28"/>
          <w:szCs w:val="28"/>
        </w:rPr>
        <w:t xml:space="preserve"> </w:t>
      </w:r>
      <w:r w:rsidRPr="008702E3">
        <w:rPr>
          <w:b/>
          <w:sz w:val="28"/>
          <w:szCs w:val="28"/>
        </w:rPr>
        <w:t>EFEK INDONESIA PADA TAHUN 2016-2020 : SEBELUM DAN SELAMA</w:t>
      </w:r>
      <w:r w:rsidRPr="008702E3">
        <w:rPr>
          <w:b/>
          <w:spacing w:val="1"/>
          <w:sz w:val="28"/>
          <w:szCs w:val="28"/>
        </w:rPr>
        <w:t xml:space="preserve"> </w:t>
      </w:r>
      <w:r w:rsidRPr="008702E3">
        <w:rPr>
          <w:b/>
          <w:sz w:val="28"/>
          <w:szCs w:val="28"/>
        </w:rPr>
        <w:t>PANDEMI</w:t>
      </w:r>
      <w:r w:rsidRPr="008702E3">
        <w:rPr>
          <w:b/>
          <w:spacing w:val="-1"/>
          <w:sz w:val="28"/>
          <w:szCs w:val="28"/>
        </w:rPr>
        <w:t xml:space="preserve"> </w:t>
      </w:r>
      <w:r w:rsidRPr="008702E3">
        <w:rPr>
          <w:b/>
          <w:sz w:val="28"/>
          <w:szCs w:val="28"/>
        </w:rPr>
        <w:t>COVID-19</w:t>
      </w:r>
    </w:p>
    <w:p w14:paraId="3D47AD3A" w14:textId="77777777" w:rsidR="00030607" w:rsidRPr="007E6299" w:rsidRDefault="00030607">
      <w:pPr>
        <w:pStyle w:val="BodyText"/>
        <w:rPr>
          <w:b/>
          <w:sz w:val="20"/>
          <w:lang w:val="id-ID"/>
        </w:rPr>
      </w:pPr>
    </w:p>
    <w:p w14:paraId="01CD7167" w14:textId="77777777" w:rsidR="00030607" w:rsidRDefault="00030607">
      <w:pPr>
        <w:pStyle w:val="BodyText"/>
        <w:spacing w:before="3"/>
        <w:rPr>
          <w:b/>
          <w:sz w:val="28"/>
        </w:rPr>
      </w:pPr>
    </w:p>
    <w:p w14:paraId="41841C0A" w14:textId="77777777" w:rsidR="00030607" w:rsidRDefault="00FB2450">
      <w:pPr>
        <w:pStyle w:val="BodyText"/>
        <w:ind w:left="1722"/>
        <w:rPr>
          <w:sz w:val="20"/>
        </w:rPr>
      </w:pPr>
      <w:r>
        <w:rPr>
          <w:noProof/>
          <w:sz w:val="20"/>
          <w:lang w:val="en-US"/>
        </w:rPr>
        <w:drawing>
          <wp:inline distT="0" distB="0" distL="0" distR="0" wp14:anchorId="6364C1EF" wp14:editId="6D8BB46F">
            <wp:extent cx="3806456" cy="1552452"/>
            <wp:effectExtent l="0" t="0" r="3810" b="0"/>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8" cstate="print"/>
                    <a:stretch>
                      <a:fillRect/>
                    </a:stretch>
                  </pic:blipFill>
                  <pic:spPr>
                    <a:xfrm>
                      <a:off x="0" y="0"/>
                      <a:ext cx="3808932" cy="1553462"/>
                    </a:xfrm>
                    <a:prstGeom prst="rect">
                      <a:avLst/>
                    </a:prstGeom>
                  </pic:spPr>
                </pic:pic>
              </a:graphicData>
            </a:graphic>
          </wp:inline>
        </w:drawing>
      </w:r>
    </w:p>
    <w:p w14:paraId="04347824" w14:textId="77777777" w:rsidR="00030607" w:rsidRPr="007E6299" w:rsidRDefault="00030607">
      <w:pPr>
        <w:pStyle w:val="BodyText"/>
        <w:rPr>
          <w:b/>
          <w:sz w:val="20"/>
          <w:lang w:val="id-ID"/>
        </w:rPr>
      </w:pPr>
    </w:p>
    <w:p w14:paraId="6BF1B2A6" w14:textId="77777777" w:rsidR="00030607" w:rsidRDefault="00030607">
      <w:pPr>
        <w:pStyle w:val="BodyText"/>
        <w:spacing w:before="2"/>
        <w:rPr>
          <w:b/>
          <w:sz w:val="17"/>
        </w:rPr>
      </w:pPr>
    </w:p>
    <w:p w14:paraId="325F85A3" w14:textId="77777777" w:rsidR="00030607" w:rsidRPr="008702E3" w:rsidRDefault="00FB2450" w:rsidP="007E6299">
      <w:pPr>
        <w:pStyle w:val="BodyText"/>
        <w:ind w:right="89"/>
        <w:jc w:val="center"/>
        <w:rPr>
          <w:b/>
          <w:sz w:val="28"/>
        </w:rPr>
      </w:pPr>
      <w:r w:rsidRPr="008702E3">
        <w:rPr>
          <w:b/>
          <w:sz w:val="28"/>
        </w:rPr>
        <w:t>OLEH:</w:t>
      </w:r>
    </w:p>
    <w:p w14:paraId="15969775" w14:textId="77777777" w:rsidR="00030607" w:rsidRPr="008702E3" w:rsidRDefault="00030607">
      <w:pPr>
        <w:pStyle w:val="BodyText"/>
        <w:rPr>
          <w:b/>
          <w:sz w:val="28"/>
        </w:rPr>
      </w:pPr>
    </w:p>
    <w:p w14:paraId="4D3D23CB" w14:textId="77777777" w:rsidR="008702E3" w:rsidRPr="008702E3" w:rsidRDefault="00FB2450" w:rsidP="007E6299">
      <w:pPr>
        <w:spacing w:line="480" w:lineRule="auto"/>
        <w:ind w:right="89"/>
        <w:jc w:val="center"/>
        <w:rPr>
          <w:b/>
          <w:spacing w:val="-57"/>
          <w:sz w:val="28"/>
          <w:lang w:val="id-ID"/>
        </w:rPr>
      </w:pPr>
      <w:r w:rsidRPr="008702E3">
        <w:rPr>
          <w:b/>
          <w:sz w:val="28"/>
        </w:rPr>
        <w:t>Nurlinda Pingkan</w:t>
      </w:r>
      <w:r w:rsidRPr="008702E3">
        <w:rPr>
          <w:b/>
          <w:spacing w:val="-57"/>
          <w:sz w:val="28"/>
        </w:rPr>
        <w:t xml:space="preserve"> </w:t>
      </w:r>
    </w:p>
    <w:p w14:paraId="3D92F6BE" w14:textId="77777777" w:rsidR="00030607" w:rsidRPr="008702E3" w:rsidRDefault="00FB2450" w:rsidP="007E6299">
      <w:pPr>
        <w:spacing w:line="480" w:lineRule="auto"/>
        <w:ind w:right="-53"/>
        <w:jc w:val="center"/>
        <w:rPr>
          <w:b/>
          <w:sz w:val="28"/>
        </w:rPr>
      </w:pPr>
      <w:r w:rsidRPr="008702E3">
        <w:rPr>
          <w:b/>
          <w:sz w:val="28"/>
        </w:rPr>
        <w:t>20181211061</w:t>
      </w:r>
    </w:p>
    <w:p w14:paraId="4A10A240" w14:textId="77777777" w:rsidR="00030607" w:rsidRDefault="00030607">
      <w:pPr>
        <w:pStyle w:val="BodyText"/>
        <w:rPr>
          <w:b/>
          <w:sz w:val="26"/>
        </w:rPr>
      </w:pPr>
    </w:p>
    <w:p w14:paraId="7B2D592C" w14:textId="77777777" w:rsidR="00030607" w:rsidRDefault="00030607">
      <w:pPr>
        <w:pStyle w:val="BodyText"/>
        <w:rPr>
          <w:b/>
          <w:sz w:val="22"/>
        </w:rPr>
      </w:pPr>
    </w:p>
    <w:p w14:paraId="15C2EAB8" w14:textId="77777777" w:rsidR="00030607" w:rsidRPr="007E6299" w:rsidRDefault="00FB2450" w:rsidP="007E6299">
      <w:pPr>
        <w:pStyle w:val="BodyText"/>
        <w:spacing w:line="480" w:lineRule="auto"/>
        <w:jc w:val="center"/>
        <w:rPr>
          <w:b/>
          <w:sz w:val="28"/>
          <w:lang w:val="id-ID"/>
        </w:rPr>
      </w:pPr>
      <w:r w:rsidRPr="007E6299">
        <w:rPr>
          <w:b/>
          <w:sz w:val="28"/>
        </w:rPr>
        <w:t>SKRIPSI</w:t>
      </w:r>
    </w:p>
    <w:p w14:paraId="71B34086" w14:textId="77777777" w:rsidR="007E6299" w:rsidRDefault="00FB2450" w:rsidP="008702E3">
      <w:pPr>
        <w:spacing w:before="1" w:line="480" w:lineRule="auto"/>
        <w:ind w:right="516"/>
        <w:jc w:val="center"/>
        <w:rPr>
          <w:b/>
          <w:sz w:val="28"/>
          <w:lang w:val="id-ID"/>
        </w:rPr>
      </w:pPr>
      <w:r w:rsidRPr="008702E3">
        <w:rPr>
          <w:b/>
          <w:sz w:val="28"/>
        </w:rPr>
        <w:t>Diajukan untuk melengkapi Sebagai Syarat</w:t>
      </w:r>
    </w:p>
    <w:p w14:paraId="04BF50EA" w14:textId="77777777" w:rsidR="007E6299" w:rsidRDefault="00FB2450" w:rsidP="008702E3">
      <w:pPr>
        <w:spacing w:before="1" w:line="480" w:lineRule="auto"/>
        <w:ind w:right="516"/>
        <w:jc w:val="center"/>
        <w:rPr>
          <w:b/>
          <w:sz w:val="28"/>
          <w:lang w:val="id-ID"/>
        </w:rPr>
      </w:pPr>
      <w:r w:rsidRPr="008702E3">
        <w:rPr>
          <w:b/>
          <w:spacing w:val="-57"/>
          <w:sz w:val="28"/>
        </w:rPr>
        <w:t xml:space="preserve"> </w:t>
      </w:r>
      <w:r w:rsidRPr="008702E3">
        <w:rPr>
          <w:b/>
          <w:sz w:val="28"/>
        </w:rPr>
        <w:t>Guna</w:t>
      </w:r>
      <w:r w:rsidRPr="008702E3">
        <w:rPr>
          <w:b/>
          <w:spacing w:val="17"/>
          <w:sz w:val="28"/>
        </w:rPr>
        <w:t xml:space="preserve"> </w:t>
      </w:r>
      <w:r w:rsidRPr="008702E3">
        <w:rPr>
          <w:b/>
          <w:sz w:val="28"/>
        </w:rPr>
        <w:t>Mencapai</w:t>
      </w:r>
      <w:r w:rsidRPr="008702E3">
        <w:rPr>
          <w:b/>
          <w:spacing w:val="18"/>
          <w:sz w:val="28"/>
        </w:rPr>
        <w:t xml:space="preserve"> </w:t>
      </w:r>
      <w:r w:rsidRPr="008702E3">
        <w:rPr>
          <w:b/>
          <w:sz w:val="28"/>
        </w:rPr>
        <w:t>Sarjana</w:t>
      </w:r>
      <w:r w:rsidRPr="008702E3">
        <w:rPr>
          <w:b/>
          <w:spacing w:val="17"/>
          <w:sz w:val="28"/>
        </w:rPr>
        <w:t xml:space="preserve"> </w:t>
      </w:r>
      <w:r w:rsidRPr="008702E3">
        <w:rPr>
          <w:b/>
          <w:sz w:val="28"/>
        </w:rPr>
        <w:t>Ekonomi</w:t>
      </w:r>
    </w:p>
    <w:p w14:paraId="3A8FDAC7" w14:textId="77777777" w:rsidR="00030607" w:rsidRPr="007E6299" w:rsidRDefault="00FB2450" w:rsidP="007E6299">
      <w:pPr>
        <w:spacing w:before="1" w:line="480" w:lineRule="auto"/>
        <w:ind w:right="516"/>
        <w:jc w:val="center"/>
        <w:rPr>
          <w:b/>
          <w:sz w:val="28"/>
          <w:lang w:val="id-ID"/>
        </w:rPr>
      </w:pPr>
      <w:r w:rsidRPr="008702E3">
        <w:rPr>
          <w:b/>
          <w:spacing w:val="1"/>
          <w:sz w:val="28"/>
        </w:rPr>
        <w:t xml:space="preserve"> </w:t>
      </w:r>
      <w:r w:rsidRPr="008702E3">
        <w:rPr>
          <w:b/>
          <w:sz w:val="28"/>
        </w:rPr>
        <w:t>Program</w:t>
      </w:r>
      <w:r w:rsidRPr="008702E3">
        <w:rPr>
          <w:b/>
          <w:spacing w:val="-5"/>
          <w:sz w:val="28"/>
        </w:rPr>
        <w:t xml:space="preserve"> </w:t>
      </w:r>
      <w:r w:rsidRPr="008702E3">
        <w:rPr>
          <w:b/>
          <w:sz w:val="28"/>
        </w:rPr>
        <w:t>Studi Akuntansi</w:t>
      </w:r>
    </w:p>
    <w:p w14:paraId="3BC8DFDB" w14:textId="77777777" w:rsidR="00030607" w:rsidRDefault="00030607">
      <w:pPr>
        <w:pStyle w:val="BodyText"/>
        <w:rPr>
          <w:b/>
          <w:sz w:val="22"/>
        </w:rPr>
      </w:pPr>
    </w:p>
    <w:p w14:paraId="2440AD0D" w14:textId="77777777" w:rsidR="00030607" w:rsidRPr="00B320AA" w:rsidRDefault="00FB2450" w:rsidP="00B320AA">
      <w:pPr>
        <w:pStyle w:val="BodyText"/>
        <w:jc w:val="center"/>
        <w:rPr>
          <w:b/>
          <w:sz w:val="28"/>
          <w:szCs w:val="28"/>
        </w:rPr>
      </w:pPr>
      <w:r w:rsidRPr="00B320AA">
        <w:rPr>
          <w:b/>
          <w:sz w:val="28"/>
          <w:szCs w:val="28"/>
        </w:rPr>
        <w:t>STIE</w:t>
      </w:r>
      <w:r w:rsidRPr="00B320AA">
        <w:rPr>
          <w:b/>
          <w:spacing w:val="-1"/>
          <w:sz w:val="28"/>
          <w:szCs w:val="28"/>
        </w:rPr>
        <w:t xml:space="preserve"> </w:t>
      </w:r>
      <w:r w:rsidRPr="00B320AA">
        <w:rPr>
          <w:b/>
          <w:sz w:val="28"/>
          <w:szCs w:val="28"/>
        </w:rPr>
        <w:t>INDONESIA</w:t>
      </w:r>
      <w:r w:rsidRPr="00B320AA">
        <w:rPr>
          <w:b/>
          <w:spacing w:val="-4"/>
          <w:sz w:val="28"/>
          <w:szCs w:val="28"/>
        </w:rPr>
        <w:t xml:space="preserve"> </w:t>
      </w:r>
      <w:r w:rsidRPr="00B320AA">
        <w:rPr>
          <w:b/>
          <w:sz w:val="28"/>
          <w:szCs w:val="28"/>
        </w:rPr>
        <w:t>BANKING</w:t>
      </w:r>
      <w:r w:rsidRPr="00B320AA">
        <w:rPr>
          <w:b/>
          <w:spacing w:val="-3"/>
          <w:sz w:val="28"/>
          <w:szCs w:val="28"/>
        </w:rPr>
        <w:t xml:space="preserve"> </w:t>
      </w:r>
      <w:r w:rsidRPr="00B320AA">
        <w:rPr>
          <w:b/>
          <w:sz w:val="28"/>
          <w:szCs w:val="28"/>
        </w:rPr>
        <w:t>SCHOOL</w:t>
      </w:r>
    </w:p>
    <w:p w14:paraId="603B930E" w14:textId="77777777" w:rsidR="00030607" w:rsidRPr="00B320AA" w:rsidRDefault="00030607" w:rsidP="00B320AA">
      <w:pPr>
        <w:pStyle w:val="BodyText"/>
        <w:jc w:val="center"/>
        <w:rPr>
          <w:b/>
          <w:sz w:val="28"/>
          <w:szCs w:val="28"/>
        </w:rPr>
      </w:pPr>
    </w:p>
    <w:p w14:paraId="688556ED" w14:textId="77777777" w:rsidR="00B320AA" w:rsidRDefault="00B320AA" w:rsidP="00B320AA">
      <w:pPr>
        <w:pStyle w:val="BodyText"/>
        <w:spacing w:line="480" w:lineRule="auto"/>
        <w:jc w:val="center"/>
        <w:rPr>
          <w:b/>
          <w:sz w:val="28"/>
          <w:szCs w:val="28"/>
          <w:lang w:val="id-ID"/>
        </w:rPr>
      </w:pPr>
      <w:r>
        <w:rPr>
          <w:b/>
          <w:sz w:val="28"/>
          <w:szCs w:val="28"/>
        </w:rPr>
        <w:t>Jakarta</w:t>
      </w:r>
    </w:p>
    <w:p w14:paraId="5E64AFF1" w14:textId="77777777" w:rsidR="00030607" w:rsidRPr="00B320AA" w:rsidRDefault="00FB2450" w:rsidP="00B320AA">
      <w:pPr>
        <w:pStyle w:val="BodyText"/>
        <w:spacing w:line="480" w:lineRule="auto"/>
        <w:jc w:val="center"/>
        <w:rPr>
          <w:b/>
          <w:sz w:val="28"/>
          <w:szCs w:val="28"/>
        </w:rPr>
      </w:pPr>
      <w:r w:rsidRPr="00B320AA">
        <w:rPr>
          <w:b/>
          <w:spacing w:val="-67"/>
          <w:sz w:val="28"/>
          <w:szCs w:val="28"/>
        </w:rPr>
        <w:t xml:space="preserve"> </w:t>
      </w:r>
      <w:r w:rsidRPr="00B320AA">
        <w:rPr>
          <w:b/>
          <w:sz w:val="28"/>
          <w:szCs w:val="28"/>
        </w:rPr>
        <w:t>2022</w:t>
      </w:r>
    </w:p>
    <w:p w14:paraId="57BE9554" w14:textId="77777777" w:rsidR="00030607" w:rsidRPr="00B320AA" w:rsidRDefault="00030607" w:rsidP="00B320AA">
      <w:pPr>
        <w:pStyle w:val="BodyText"/>
        <w:jc w:val="center"/>
        <w:rPr>
          <w:b/>
          <w:sz w:val="28"/>
          <w:szCs w:val="28"/>
        </w:rPr>
        <w:sectPr w:rsidR="00030607" w:rsidRPr="00B320AA" w:rsidSect="00C67CA2">
          <w:headerReference w:type="default" r:id="rId15"/>
          <w:footerReference w:type="default" r:id="rId16"/>
          <w:pgSz w:w="11910" w:h="16840"/>
          <w:pgMar w:top="2102" w:right="580" w:bottom="1400" w:left="1460" w:header="0" w:footer="0" w:gutter="0"/>
          <w:pgNumType w:start="1"/>
          <w:cols w:space="720"/>
          <w:docGrid w:linePitch="299"/>
        </w:sectPr>
      </w:pPr>
    </w:p>
    <w:p w14:paraId="45739D1E" w14:textId="77777777" w:rsidR="00030607" w:rsidRDefault="00030607">
      <w:pPr>
        <w:pStyle w:val="BodyText"/>
        <w:rPr>
          <w:b/>
          <w:sz w:val="20"/>
        </w:rPr>
      </w:pPr>
    </w:p>
    <w:p w14:paraId="7F5F6D6C" w14:textId="77777777" w:rsidR="00030607" w:rsidRDefault="00030607">
      <w:pPr>
        <w:pStyle w:val="BodyText"/>
        <w:rPr>
          <w:b/>
          <w:sz w:val="20"/>
        </w:rPr>
      </w:pPr>
    </w:p>
    <w:p w14:paraId="0AF5CD29" w14:textId="77777777" w:rsidR="003C193E" w:rsidRPr="00B320AA" w:rsidRDefault="003C193E" w:rsidP="006F0930">
      <w:pPr>
        <w:pStyle w:val="BodyText"/>
        <w:spacing w:line="360" w:lineRule="auto"/>
        <w:jc w:val="center"/>
        <w:rPr>
          <w:b/>
          <w:sz w:val="28"/>
        </w:rPr>
      </w:pPr>
      <w:r w:rsidRPr="00B320AA">
        <w:rPr>
          <w:b/>
          <w:sz w:val="28"/>
        </w:rPr>
        <w:t>PENGARUH</w:t>
      </w:r>
      <w:r w:rsidRPr="00B320AA">
        <w:rPr>
          <w:b/>
          <w:spacing w:val="1"/>
          <w:sz w:val="28"/>
        </w:rPr>
        <w:t xml:space="preserve"> </w:t>
      </w:r>
      <w:r w:rsidRPr="00B320AA">
        <w:rPr>
          <w:b/>
          <w:sz w:val="28"/>
        </w:rPr>
        <w:t>GOOD</w:t>
      </w:r>
      <w:r w:rsidRPr="00B320AA">
        <w:rPr>
          <w:b/>
          <w:spacing w:val="-1"/>
          <w:sz w:val="28"/>
        </w:rPr>
        <w:t xml:space="preserve"> </w:t>
      </w:r>
      <w:r w:rsidRPr="00B320AA">
        <w:rPr>
          <w:b/>
          <w:sz w:val="28"/>
        </w:rPr>
        <w:t>CORPORATE</w:t>
      </w:r>
      <w:r w:rsidRPr="00B320AA">
        <w:rPr>
          <w:b/>
          <w:spacing w:val="2"/>
          <w:sz w:val="28"/>
        </w:rPr>
        <w:t xml:space="preserve"> </w:t>
      </w:r>
      <w:r w:rsidRPr="00B320AA">
        <w:rPr>
          <w:b/>
          <w:sz w:val="28"/>
        </w:rPr>
        <w:t>GOVERNANCE</w:t>
      </w:r>
      <w:r w:rsidRPr="00B320AA">
        <w:rPr>
          <w:b/>
          <w:spacing w:val="-1"/>
          <w:sz w:val="28"/>
        </w:rPr>
        <w:t xml:space="preserve"> </w:t>
      </w:r>
      <w:r w:rsidRPr="00B320AA">
        <w:rPr>
          <w:b/>
          <w:sz w:val="28"/>
        </w:rPr>
        <w:t>TERHADAP</w:t>
      </w:r>
      <w:r w:rsidRPr="00B320AA">
        <w:rPr>
          <w:b/>
          <w:spacing w:val="59"/>
          <w:sz w:val="28"/>
        </w:rPr>
        <w:t xml:space="preserve"> </w:t>
      </w:r>
      <w:r w:rsidRPr="00B320AA">
        <w:rPr>
          <w:b/>
          <w:sz w:val="28"/>
        </w:rPr>
        <w:t>KINERJA</w:t>
      </w:r>
      <w:r w:rsidRPr="00B320AA">
        <w:rPr>
          <w:b/>
          <w:spacing w:val="1"/>
          <w:sz w:val="28"/>
        </w:rPr>
        <w:t xml:space="preserve"> </w:t>
      </w:r>
      <w:r w:rsidRPr="00B320AA">
        <w:rPr>
          <w:b/>
          <w:sz w:val="28"/>
        </w:rPr>
        <w:t>KEUANGAN PADA PERUSHAAN PERBANKAN YANG TERDAFTAR DI BURSA</w:t>
      </w:r>
      <w:r w:rsidRPr="00B320AA">
        <w:rPr>
          <w:b/>
          <w:spacing w:val="-57"/>
          <w:sz w:val="28"/>
        </w:rPr>
        <w:t xml:space="preserve"> </w:t>
      </w:r>
      <w:r w:rsidRPr="00B320AA">
        <w:rPr>
          <w:b/>
          <w:sz w:val="28"/>
        </w:rPr>
        <w:t>EFEK INDONESIA PADA TAHUN 2016-2020 : SEBELUM DAN SELAMA</w:t>
      </w:r>
      <w:r w:rsidRPr="00B320AA">
        <w:rPr>
          <w:b/>
          <w:spacing w:val="1"/>
          <w:sz w:val="28"/>
        </w:rPr>
        <w:t xml:space="preserve"> </w:t>
      </w:r>
      <w:r w:rsidRPr="00B320AA">
        <w:rPr>
          <w:b/>
          <w:sz w:val="28"/>
        </w:rPr>
        <w:t>PANDEMI</w:t>
      </w:r>
      <w:r w:rsidRPr="00B320AA">
        <w:rPr>
          <w:b/>
          <w:spacing w:val="-1"/>
          <w:sz w:val="28"/>
        </w:rPr>
        <w:t xml:space="preserve"> </w:t>
      </w:r>
      <w:r w:rsidRPr="00B320AA">
        <w:rPr>
          <w:b/>
          <w:sz w:val="28"/>
        </w:rPr>
        <w:t>COVID-19</w:t>
      </w:r>
    </w:p>
    <w:p w14:paraId="12CC5A5D" w14:textId="77777777" w:rsidR="00030607" w:rsidRDefault="00030607">
      <w:pPr>
        <w:pStyle w:val="BodyText"/>
        <w:rPr>
          <w:b/>
          <w:sz w:val="20"/>
        </w:rPr>
      </w:pPr>
    </w:p>
    <w:p w14:paraId="44B36BAA" w14:textId="77777777" w:rsidR="00030607" w:rsidRDefault="00030607">
      <w:pPr>
        <w:pStyle w:val="BodyText"/>
        <w:spacing w:before="3"/>
        <w:rPr>
          <w:b/>
          <w:sz w:val="28"/>
        </w:rPr>
      </w:pPr>
    </w:p>
    <w:p w14:paraId="32363658" w14:textId="77777777" w:rsidR="00030607" w:rsidRDefault="00FB2450">
      <w:pPr>
        <w:pStyle w:val="BodyText"/>
        <w:ind w:left="1722"/>
        <w:rPr>
          <w:sz w:val="20"/>
        </w:rPr>
      </w:pPr>
      <w:r>
        <w:rPr>
          <w:noProof/>
          <w:sz w:val="20"/>
          <w:lang w:val="en-US"/>
        </w:rPr>
        <w:drawing>
          <wp:inline distT="0" distB="0" distL="0" distR="0" wp14:anchorId="243D8D2D" wp14:editId="685DC678">
            <wp:extent cx="3936606" cy="1605534"/>
            <wp:effectExtent l="0" t="0" r="0" b="0"/>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8" cstate="print"/>
                    <a:stretch>
                      <a:fillRect/>
                    </a:stretch>
                  </pic:blipFill>
                  <pic:spPr>
                    <a:xfrm>
                      <a:off x="0" y="0"/>
                      <a:ext cx="3936606" cy="1605534"/>
                    </a:xfrm>
                    <a:prstGeom prst="rect">
                      <a:avLst/>
                    </a:prstGeom>
                  </pic:spPr>
                </pic:pic>
              </a:graphicData>
            </a:graphic>
          </wp:inline>
        </w:drawing>
      </w:r>
    </w:p>
    <w:p w14:paraId="64CFA2C9" w14:textId="77777777" w:rsidR="00030607" w:rsidRPr="00B320AA" w:rsidRDefault="00030607">
      <w:pPr>
        <w:pStyle w:val="BodyText"/>
        <w:rPr>
          <w:b/>
          <w:sz w:val="20"/>
          <w:lang w:val="id-ID"/>
        </w:rPr>
      </w:pPr>
    </w:p>
    <w:p w14:paraId="0CA4EA8A" w14:textId="77777777" w:rsidR="00030607" w:rsidRDefault="00030607">
      <w:pPr>
        <w:pStyle w:val="BodyText"/>
        <w:rPr>
          <w:b/>
          <w:sz w:val="20"/>
        </w:rPr>
      </w:pPr>
    </w:p>
    <w:p w14:paraId="2DC66ABA" w14:textId="77777777" w:rsidR="00030607" w:rsidRDefault="00030607">
      <w:pPr>
        <w:pStyle w:val="BodyText"/>
        <w:spacing w:before="2"/>
        <w:rPr>
          <w:b/>
          <w:sz w:val="17"/>
        </w:rPr>
      </w:pPr>
    </w:p>
    <w:p w14:paraId="2FF93D0F" w14:textId="77777777" w:rsidR="00030607" w:rsidRPr="00B320AA" w:rsidRDefault="00FB2450" w:rsidP="00B320AA">
      <w:pPr>
        <w:pStyle w:val="BodyText"/>
        <w:jc w:val="center"/>
        <w:rPr>
          <w:b/>
        </w:rPr>
      </w:pPr>
      <w:r w:rsidRPr="00B320AA">
        <w:rPr>
          <w:b/>
          <w:sz w:val="28"/>
        </w:rPr>
        <w:t>OLEH:</w:t>
      </w:r>
    </w:p>
    <w:p w14:paraId="07A839FA" w14:textId="77777777" w:rsidR="00030607" w:rsidRDefault="00030607">
      <w:pPr>
        <w:pStyle w:val="BodyText"/>
        <w:rPr>
          <w:b/>
        </w:rPr>
      </w:pPr>
    </w:p>
    <w:p w14:paraId="5BC4D0E9" w14:textId="77777777" w:rsidR="00B320AA" w:rsidRPr="00C86361" w:rsidRDefault="00FB2450" w:rsidP="00B320AA">
      <w:pPr>
        <w:spacing w:line="480" w:lineRule="auto"/>
        <w:ind w:right="89"/>
        <w:jc w:val="center"/>
        <w:rPr>
          <w:b/>
          <w:spacing w:val="-57"/>
          <w:sz w:val="24"/>
          <w:lang w:val="id-ID"/>
        </w:rPr>
      </w:pPr>
      <w:r w:rsidRPr="00C86361">
        <w:rPr>
          <w:b/>
          <w:sz w:val="24"/>
        </w:rPr>
        <w:t>Nurlinda Pingkan</w:t>
      </w:r>
      <w:r w:rsidRPr="00C86361">
        <w:rPr>
          <w:b/>
          <w:spacing w:val="-57"/>
          <w:sz w:val="24"/>
        </w:rPr>
        <w:t xml:space="preserve"> </w:t>
      </w:r>
    </w:p>
    <w:p w14:paraId="288F511D" w14:textId="77777777" w:rsidR="00030607" w:rsidRPr="00C86361" w:rsidRDefault="00FB2450" w:rsidP="00B320AA">
      <w:pPr>
        <w:spacing w:line="480" w:lineRule="auto"/>
        <w:ind w:right="89"/>
        <w:jc w:val="center"/>
        <w:rPr>
          <w:b/>
          <w:sz w:val="24"/>
        </w:rPr>
      </w:pPr>
      <w:r w:rsidRPr="00C86361">
        <w:rPr>
          <w:b/>
          <w:sz w:val="24"/>
        </w:rPr>
        <w:t>20181211061</w:t>
      </w:r>
    </w:p>
    <w:p w14:paraId="1D27908A" w14:textId="77777777" w:rsidR="00030607" w:rsidRDefault="00030607">
      <w:pPr>
        <w:pStyle w:val="BodyText"/>
        <w:rPr>
          <w:b/>
          <w:sz w:val="26"/>
        </w:rPr>
      </w:pPr>
    </w:p>
    <w:p w14:paraId="11E0D128" w14:textId="77777777" w:rsidR="00030607" w:rsidRDefault="00030607">
      <w:pPr>
        <w:pStyle w:val="BodyText"/>
        <w:rPr>
          <w:b/>
          <w:sz w:val="22"/>
        </w:rPr>
      </w:pPr>
    </w:p>
    <w:p w14:paraId="78C4A8E5" w14:textId="14BE6015" w:rsidR="00030607" w:rsidRPr="00B320AA" w:rsidRDefault="00FB2450" w:rsidP="00B320AA">
      <w:pPr>
        <w:pStyle w:val="BodyText"/>
        <w:jc w:val="center"/>
        <w:rPr>
          <w:b/>
          <w:sz w:val="28"/>
        </w:rPr>
      </w:pPr>
      <w:r w:rsidRPr="00B320AA">
        <w:rPr>
          <w:b/>
          <w:sz w:val="28"/>
        </w:rPr>
        <w:t>Diterima</w:t>
      </w:r>
      <w:r w:rsidRPr="00B320AA">
        <w:rPr>
          <w:b/>
          <w:spacing w:val="-2"/>
          <w:sz w:val="28"/>
        </w:rPr>
        <w:t xml:space="preserve"> </w:t>
      </w:r>
      <w:r w:rsidRPr="00B320AA">
        <w:rPr>
          <w:b/>
          <w:sz w:val="28"/>
        </w:rPr>
        <w:t>dan</w:t>
      </w:r>
      <w:r w:rsidRPr="00B320AA">
        <w:rPr>
          <w:b/>
          <w:spacing w:val="-2"/>
          <w:sz w:val="28"/>
        </w:rPr>
        <w:t xml:space="preserve"> </w:t>
      </w:r>
      <w:r w:rsidRPr="00B320AA">
        <w:rPr>
          <w:b/>
          <w:sz w:val="28"/>
        </w:rPr>
        <w:t>disetujui</w:t>
      </w:r>
      <w:r w:rsidRPr="00B320AA">
        <w:rPr>
          <w:b/>
          <w:spacing w:val="-1"/>
          <w:sz w:val="28"/>
        </w:rPr>
        <w:t xml:space="preserve"> </w:t>
      </w:r>
      <w:r w:rsidRPr="00B320AA">
        <w:rPr>
          <w:b/>
          <w:sz w:val="28"/>
        </w:rPr>
        <w:t>untuk</w:t>
      </w:r>
      <w:r w:rsidRPr="00B320AA">
        <w:rPr>
          <w:b/>
          <w:spacing w:val="-4"/>
          <w:sz w:val="28"/>
        </w:rPr>
        <w:t xml:space="preserve"> </w:t>
      </w:r>
      <w:r w:rsidRPr="00B320AA">
        <w:rPr>
          <w:b/>
          <w:sz w:val="28"/>
        </w:rPr>
        <w:t>diajukan</w:t>
      </w:r>
      <w:r w:rsidRPr="00B320AA">
        <w:rPr>
          <w:b/>
          <w:spacing w:val="-1"/>
          <w:sz w:val="28"/>
        </w:rPr>
        <w:t xml:space="preserve"> </w:t>
      </w:r>
      <w:r w:rsidRPr="00B320AA">
        <w:rPr>
          <w:b/>
          <w:sz w:val="28"/>
        </w:rPr>
        <w:t>dalam</w:t>
      </w:r>
      <w:r w:rsidRPr="00B320AA">
        <w:rPr>
          <w:b/>
          <w:spacing w:val="-5"/>
          <w:sz w:val="28"/>
        </w:rPr>
        <w:t xml:space="preserve"> </w:t>
      </w:r>
      <w:r w:rsidR="00B9432E">
        <w:rPr>
          <w:b/>
          <w:sz w:val="28"/>
        </w:rPr>
        <w:t>Uj</w:t>
      </w:r>
      <w:r w:rsidR="00B9432E">
        <w:rPr>
          <w:b/>
          <w:sz w:val="28"/>
          <w:lang w:val="id-ID"/>
        </w:rPr>
        <w:t>i</w:t>
      </w:r>
      <w:r w:rsidRPr="00B320AA">
        <w:rPr>
          <w:b/>
          <w:sz w:val="28"/>
        </w:rPr>
        <w:t>an Skripsi</w:t>
      </w:r>
    </w:p>
    <w:p w14:paraId="2B905054" w14:textId="77777777" w:rsidR="00030607" w:rsidRDefault="00030607">
      <w:pPr>
        <w:pStyle w:val="BodyText"/>
        <w:rPr>
          <w:b/>
          <w:sz w:val="26"/>
        </w:rPr>
      </w:pPr>
    </w:p>
    <w:p w14:paraId="5A667929" w14:textId="77777777" w:rsidR="00030607" w:rsidRDefault="00030607">
      <w:pPr>
        <w:pStyle w:val="BodyText"/>
        <w:rPr>
          <w:b/>
          <w:sz w:val="26"/>
        </w:rPr>
      </w:pPr>
    </w:p>
    <w:p w14:paraId="28430126" w14:textId="25B6E853" w:rsidR="00030607" w:rsidRDefault="00B9432E">
      <w:pPr>
        <w:tabs>
          <w:tab w:val="left" w:pos="4570"/>
        </w:tabs>
        <w:spacing w:before="231" w:line="480" w:lineRule="auto"/>
        <w:ind w:left="3475" w:right="3542" w:hanging="4"/>
        <w:jc w:val="center"/>
        <w:rPr>
          <w:b/>
          <w:sz w:val="24"/>
        </w:rPr>
      </w:pPr>
      <w:r>
        <w:rPr>
          <w:b/>
          <w:sz w:val="24"/>
        </w:rPr>
        <w:t>Jakarta,</w:t>
      </w:r>
      <w:r>
        <w:rPr>
          <w:b/>
          <w:sz w:val="24"/>
          <w:lang w:val="id-ID"/>
        </w:rPr>
        <w:t xml:space="preserve"> 17 </w:t>
      </w:r>
      <w:r>
        <w:rPr>
          <w:b/>
          <w:sz w:val="24"/>
        </w:rPr>
        <w:t>Januari 202</w:t>
      </w:r>
      <w:r>
        <w:rPr>
          <w:b/>
          <w:sz w:val="24"/>
          <w:lang w:val="id-ID"/>
        </w:rPr>
        <w:t>2</w:t>
      </w:r>
      <w:r w:rsidR="00FB2450">
        <w:rPr>
          <w:b/>
          <w:spacing w:val="1"/>
          <w:sz w:val="24"/>
        </w:rPr>
        <w:t xml:space="preserve"> </w:t>
      </w:r>
      <w:r w:rsidR="00FB2450">
        <w:rPr>
          <w:b/>
          <w:sz w:val="24"/>
        </w:rPr>
        <w:t>Dosen</w:t>
      </w:r>
      <w:r w:rsidR="00FB2450">
        <w:rPr>
          <w:b/>
          <w:spacing w:val="-4"/>
          <w:sz w:val="24"/>
        </w:rPr>
        <w:t xml:space="preserve"> </w:t>
      </w:r>
      <w:r w:rsidR="00FB2450">
        <w:rPr>
          <w:b/>
          <w:sz w:val="24"/>
        </w:rPr>
        <w:t>Pembimbing</w:t>
      </w:r>
      <w:r w:rsidR="00FB2450">
        <w:rPr>
          <w:b/>
          <w:spacing w:val="-5"/>
          <w:sz w:val="24"/>
        </w:rPr>
        <w:t xml:space="preserve"> </w:t>
      </w:r>
      <w:r w:rsidR="00FB2450">
        <w:rPr>
          <w:b/>
          <w:sz w:val="24"/>
        </w:rPr>
        <w:t>Skripsi,</w:t>
      </w:r>
    </w:p>
    <w:p w14:paraId="539E7DD8" w14:textId="01A82C59" w:rsidR="00030607" w:rsidRDefault="006F0930" w:rsidP="006F0930">
      <w:pPr>
        <w:pStyle w:val="BodyText"/>
        <w:jc w:val="center"/>
        <w:rPr>
          <w:b/>
          <w:sz w:val="26"/>
        </w:rPr>
      </w:pPr>
      <w:r>
        <w:rPr>
          <w:noProof/>
          <w:lang w:val="en-US"/>
        </w:rPr>
        <w:drawing>
          <wp:inline distT="0" distB="0" distL="0" distR="0" wp14:anchorId="1D0A6F1B" wp14:editId="3EC5AC3B">
            <wp:extent cx="2105025" cy="10287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7" name="image1.png"/>
                    <pic:cNvPicPr/>
                  </pic:nvPicPr>
                  <pic:blipFill>
                    <a:blip r:embed="rId17" cstate="print"/>
                    <a:stretch>
                      <a:fillRect/>
                    </a:stretch>
                  </pic:blipFill>
                  <pic:spPr>
                    <a:xfrm>
                      <a:off x="0" y="0"/>
                      <a:ext cx="2105025" cy="1028700"/>
                    </a:xfrm>
                    <a:prstGeom prst="rect">
                      <a:avLst/>
                    </a:prstGeom>
                  </pic:spPr>
                </pic:pic>
              </a:graphicData>
            </a:graphic>
          </wp:inline>
        </w:drawing>
      </w:r>
    </w:p>
    <w:p w14:paraId="024E9D57" w14:textId="77777777" w:rsidR="00030607" w:rsidRDefault="00FB2450">
      <w:pPr>
        <w:spacing w:before="215"/>
        <w:ind w:left="1042" w:right="1114"/>
        <w:jc w:val="center"/>
        <w:rPr>
          <w:b/>
          <w:sz w:val="24"/>
        </w:rPr>
      </w:pPr>
      <w:r>
        <w:rPr>
          <w:b/>
          <w:sz w:val="24"/>
        </w:rPr>
        <w:t>(Dr.</w:t>
      </w:r>
      <w:r>
        <w:rPr>
          <w:b/>
          <w:spacing w:val="-2"/>
          <w:sz w:val="24"/>
        </w:rPr>
        <w:t xml:space="preserve"> </w:t>
      </w:r>
      <w:r>
        <w:rPr>
          <w:b/>
          <w:sz w:val="24"/>
        </w:rPr>
        <w:t>Sparta,</w:t>
      </w:r>
      <w:r>
        <w:rPr>
          <w:b/>
          <w:spacing w:val="-1"/>
          <w:sz w:val="24"/>
        </w:rPr>
        <w:t xml:space="preserve"> </w:t>
      </w:r>
      <w:r>
        <w:rPr>
          <w:b/>
          <w:sz w:val="24"/>
        </w:rPr>
        <w:t>SE.,</w:t>
      </w:r>
      <w:r>
        <w:rPr>
          <w:b/>
          <w:spacing w:val="-2"/>
          <w:sz w:val="24"/>
        </w:rPr>
        <w:t xml:space="preserve"> </w:t>
      </w:r>
      <w:r>
        <w:rPr>
          <w:b/>
          <w:sz w:val="24"/>
        </w:rPr>
        <w:t>AK.,</w:t>
      </w:r>
      <w:r>
        <w:rPr>
          <w:b/>
          <w:spacing w:val="1"/>
          <w:sz w:val="24"/>
        </w:rPr>
        <w:t xml:space="preserve"> </w:t>
      </w:r>
      <w:r>
        <w:rPr>
          <w:b/>
          <w:sz w:val="24"/>
        </w:rPr>
        <w:t>ME.,</w:t>
      </w:r>
      <w:r>
        <w:rPr>
          <w:b/>
          <w:spacing w:val="-2"/>
          <w:sz w:val="24"/>
        </w:rPr>
        <w:t xml:space="preserve"> </w:t>
      </w:r>
      <w:r>
        <w:rPr>
          <w:b/>
          <w:sz w:val="24"/>
        </w:rPr>
        <w:t>CA)</w:t>
      </w:r>
    </w:p>
    <w:p w14:paraId="1CF6CC3A" w14:textId="77777777" w:rsidR="00030607" w:rsidRDefault="00030607">
      <w:pPr>
        <w:jc w:val="center"/>
        <w:rPr>
          <w:sz w:val="24"/>
        </w:rPr>
        <w:sectPr w:rsidR="00030607" w:rsidSect="00FB2450">
          <w:pgSz w:w="11910" w:h="16840"/>
          <w:pgMar w:top="2243" w:right="580" w:bottom="1400" w:left="1460" w:header="0" w:footer="1202" w:gutter="0"/>
          <w:cols w:space="720"/>
          <w:docGrid w:linePitch="299"/>
        </w:sectPr>
      </w:pPr>
    </w:p>
    <w:p w14:paraId="43059AB3" w14:textId="77777777" w:rsidR="00030607" w:rsidRDefault="00030607">
      <w:pPr>
        <w:pStyle w:val="BodyText"/>
        <w:spacing w:before="10"/>
        <w:rPr>
          <w:b/>
        </w:rPr>
      </w:pPr>
    </w:p>
    <w:p w14:paraId="490C9666" w14:textId="77777777" w:rsidR="00030607" w:rsidRDefault="00FB2450">
      <w:pPr>
        <w:pStyle w:val="Heading1"/>
        <w:ind w:left="803"/>
      </w:pPr>
      <w:bookmarkStart w:id="0" w:name="_Toc93694773"/>
      <w:r>
        <w:t>LEMBAR</w:t>
      </w:r>
      <w:r>
        <w:rPr>
          <w:spacing w:val="-4"/>
        </w:rPr>
        <w:t xml:space="preserve"> </w:t>
      </w:r>
      <w:r>
        <w:t>PERNYATAAN</w:t>
      </w:r>
      <w:r>
        <w:rPr>
          <w:spacing w:val="-3"/>
        </w:rPr>
        <w:t xml:space="preserve"> </w:t>
      </w:r>
      <w:r>
        <w:t>KARYA</w:t>
      </w:r>
      <w:r>
        <w:rPr>
          <w:spacing w:val="-4"/>
        </w:rPr>
        <w:t xml:space="preserve"> </w:t>
      </w:r>
      <w:r>
        <w:t>SENDIRI</w:t>
      </w:r>
      <w:bookmarkEnd w:id="0"/>
    </w:p>
    <w:p w14:paraId="02F2AAF0" w14:textId="77777777" w:rsidR="00030607" w:rsidRDefault="00030607">
      <w:pPr>
        <w:pStyle w:val="BodyText"/>
        <w:rPr>
          <w:b/>
          <w:sz w:val="30"/>
        </w:rPr>
      </w:pPr>
    </w:p>
    <w:p w14:paraId="32947189" w14:textId="77777777" w:rsidR="00030607" w:rsidRDefault="00030607">
      <w:pPr>
        <w:pStyle w:val="BodyText"/>
        <w:spacing w:before="4"/>
        <w:rPr>
          <w:b/>
          <w:sz w:val="25"/>
        </w:rPr>
      </w:pPr>
    </w:p>
    <w:p w14:paraId="03D45F08" w14:textId="77777777" w:rsidR="00030607" w:rsidRDefault="00FB2450">
      <w:pPr>
        <w:pStyle w:val="BodyText"/>
        <w:ind w:left="808"/>
      </w:pPr>
      <w:r>
        <w:t>Saya</w:t>
      </w:r>
      <w:r>
        <w:rPr>
          <w:spacing w:val="1"/>
        </w:rPr>
        <w:t xml:space="preserve"> </w:t>
      </w:r>
      <w:r>
        <w:t>yang</w:t>
      </w:r>
      <w:r>
        <w:rPr>
          <w:spacing w:val="-4"/>
        </w:rPr>
        <w:t xml:space="preserve"> </w:t>
      </w:r>
      <w:r>
        <w:t>bertanda</w:t>
      </w:r>
      <w:r>
        <w:rPr>
          <w:spacing w:val="-2"/>
        </w:rPr>
        <w:t xml:space="preserve"> </w:t>
      </w:r>
      <w:r>
        <w:t>tangan</w:t>
      </w:r>
      <w:r>
        <w:rPr>
          <w:spacing w:val="-1"/>
        </w:rPr>
        <w:t xml:space="preserve"> </w:t>
      </w:r>
      <w:r>
        <w:t>di</w:t>
      </w:r>
      <w:r>
        <w:rPr>
          <w:spacing w:val="-2"/>
        </w:rPr>
        <w:t xml:space="preserve"> </w:t>
      </w:r>
      <w:r>
        <w:t>bawah</w:t>
      </w:r>
      <w:r>
        <w:rPr>
          <w:spacing w:val="-1"/>
        </w:rPr>
        <w:t xml:space="preserve"> </w:t>
      </w:r>
      <w:r>
        <w:t>ini:</w:t>
      </w:r>
    </w:p>
    <w:p w14:paraId="054E5A40" w14:textId="77777777" w:rsidR="00030607" w:rsidRDefault="00030607">
      <w:pPr>
        <w:pStyle w:val="BodyText"/>
      </w:pPr>
    </w:p>
    <w:p w14:paraId="29E90066" w14:textId="77777777" w:rsidR="00030607" w:rsidRDefault="00FB2450">
      <w:pPr>
        <w:pStyle w:val="BodyText"/>
        <w:tabs>
          <w:tab w:val="left" w:pos="2248"/>
        </w:tabs>
        <w:ind w:left="808"/>
      </w:pPr>
      <w:r>
        <w:t>Nama</w:t>
      </w:r>
      <w:r>
        <w:tab/>
        <w:t>:</w:t>
      </w:r>
      <w:r>
        <w:rPr>
          <w:spacing w:val="-2"/>
        </w:rPr>
        <w:t xml:space="preserve"> </w:t>
      </w:r>
      <w:r>
        <w:t>Nurlinda</w:t>
      </w:r>
      <w:r>
        <w:rPr>
          <w:spacing w:val="-2"/>
        </w:rPr>
        <w:t xml:space="preserve"> </w:t>
      </w:r>
      <w:r>
        <w:t>Pingkan</w:t>
      </w:r>
    </w:p>
    <w:p w14:paraId="6AC116E7" w14:textId="77777777" w:rsidR="00030607" w:rsidRDefault="00FB2450">
      <w:pPr>
        <w:pStyle w:val="BodyText"/>
        <w:tabs>
          <w:tab w:val="right" w:pos="3695"/>
        </w:tabs>
        <w:spacing w:before="277"/>
        <w:ind w:left="808"/>
      </w:pPr>
      <w:r>
        <w:t>NIM</w:t>
      </w:r>
      <w:r>
        <w:tab/>
        <w:t>20181211061</w:t>
      </w:r>
    </w:p>
    <w:p w14:paraId="0C98918F" w14:textId="77777777" w:rsidR="00030607" w:rsidRDefault="00030607">
      <w:pPr>
        <w:pStyle w:val="BodyText"/>
      </w:pPr>
    </w:p>
    <w:p w14:paraId="5414D52B" w14:textId="77777777" w:rsidR="00030607" w:rsidRDefault="00FB2450">
      <w:pPr>
        <w:pStyle w:val="BodyText"/>
        <w:ind w:left="808"/>
      </w:pPr>
      <w:r>
        <w:t>Program</w:t>
      </w:r>
      <w:r>
        <w:rPr>
          <w:spacing w:val="-1"/>
        </w:rPr>
        <w:t xml:space="preserve"> </w:t>
      </w:r>
      <w:r>
        <w:t>Studi</w:t>
      </w:r>
      <w:r>
        <w:rPr>
          <w:spacing w:val="-14"/>
        </w:rPr>
        <w:t xml:space="preserve"> </w:t>
      </w:r>
      <w:r>
        <w:t>:</w:t>
      </w:r>
      <w:r>
        <w:rPr>
          <w:spacing w:val="-1"/>
        </w:rPr>
        <w:t xml:space="preserve"> </w:t>
      </w:r>
      <w:r>
        <w:t>Akuntansi</w:t>
      </w:r>
    </w:p>
    <w:p w14:paraId="3E42B1A1" w14:textId="77777777" w:rsidR="00030607" w:rsidRDefault="00030607">
      <w:pPr>
        <w:pStyle w:val="BodyText"/>
      </w:pPr>
    </w:p>
    <w:p w14:paraId="1FA5539E" w14:textId="77777777" w:rsidR="00030607" w:rsidRDefault="00FB2450">
      <w:pPr>
        <w:pStyle w:val="BodyText"/>
        <w:spacing w:line="480" w:lineRule="auto"/>
        <w:ind w:left="808" w:right="1118"/>
        <w:jc w:val="both"/>
      </w:pPr>
      <w:r>
        <w:t>Dengan ini menyatakan skripsi yang saya buat ini merupakan hasil karya sendiri</w:t>
      </w:r>
      <w:r>
        <w:rPr>
          <w:spacing w:val="1"/>
        </w:rPr>
        <w:t xml:space="preserve"> </w:t>
      </w:r>
      <w:r>
        <w:t>dan benar keasliannya.</w:t>
      </w:r>
      <w:r>
        <w:rPr>
          <w:spacing w:val="1"/>
        </w:rPr>
        <w:t xml:space="preserve"> </w:t>
      </w:r>
      <w:r>
        <w:t>Apabila kemudian hari</w:t>
      </w:r>
      <w:r>
        <w:rPr>
          <w:spacing w:val="1"/>
        </w:rPr>
        <w:t xml:space="preserve"> </w:t>
      </w:r>
      <w:r>
        <w:t>ternyata skripsi</w:t>
      </w:r>
      <w:r>
        <w:rPr>
          <w:spacing w:val="60"/>
        </w:rPr>
        <w:t xml:space="preserve"> </w:t>
      </w:r>
      <w:r>
        <w:t>ini</w:t>
      </w:r>
      <w:r>
        <w:rPr>
          <w:spacing w:val="60"/>
        </w:rPr>
        <w:t xml:space="preserve"> </w:t>
      </w:r>
      <w:r>
        <w:t>merupakan</w:t>
      </w:r>
      <w:r>
        <w:rPr>
          <w:spacing w:val="1"/>
        </w:rPr>
        <w:t xml:space="preserve"> </w:t>
      </w:r>
      <w:r>
        <w:t>hasil</w:t>
      </w:r>
      <w:r>
        <w:rPr>
          <w:spacing w:val="1"/>
        </w:rPr>
        <w:t xml:space="preserve"> </w:t>
      </w:r>
      <w:r>
        <w:t>plagiat</w:t>
      </w:r>
      <w:r>
        <w:rPr>
          <w:spacing w:val="1"/>
        </w:rPr>
        <w:t xml:space="preserve"> </w:t>
      </w:r>
      <w:r>
        <w:t>atau</w:t>
      </w:r>
      <w:r>
        <w:rPr>
          <w:spacing w:val="1"/>
        </w:rPr>
        <w:t xml:space="preserve"> </w:t>
      </w:r>
      <w:r>
        <w:t>menjiplak</w:t>
      </w:r>
      <w:r>
        <w:rPr>
          <w:spacing w:val="1"/>
        </w:rPr>
        <w:t xml:space="preserve"> </w:t>
      </w:r>
      <w:r>
        <w:t>karya</w:t>
      </w:r>
      <w:r>
        <w:rPr>
          <w:spacing w:val="1"/>
        </w:rPr>
        <w:t xml:space="preserve"> </w:t>
      </w:r>
      <w:r>
        <w:t>orang lain,</w:t>
      </w:r>
      <w:r>
        <w:rPr>
          <w:spacing w:val="1"/>
        </w:rPr>
        <w:t xml:space="preserve"> </w:t>
      </w:r>
      <w:r>
        <w:t>saya</w:t>
      </w:r>
      <w:r>
        <w:rPr>
          <w:spacing w:val="1"/>
        </w:rPr>
        <w:t xml:space="preserve"> </w:t>
      </w:r>
      <w:r>
        <w:t>bersedia</w:t>
      </w:r>
      <w:r>
        <w:rPr>
          <w:spacing w:val="1"/>
        </w:rPr>
        <w:t xml:space="preserve"> </w:t>
      </w:r>
      <w:r>
        <w:t>mempertanggung</w:t>
      </w:r>
      <w:r>
        <w:rPr>
          <w:spacing w:val="-57"/>
        </w:rPr>
        <w:t xml:space="preserve"> </w:t>
      </w:r>
      <w:r>
        <w:t>jawabkannya dan sekaligus bersedia menerima sanksi sesuai dengan peraturan</w:t>
      </w:r>
      <w:r>
        <w:rPr>
          <w:spacing w:val="1"/>
        </w:rPr>
        <w:t xml:space="preserve"> </w:t>
      </w:r>
      <w:r>
        <w:t>STIE IBS.</w:t>
      </w:r>
    </w:p>
    <w:p w14:paraId="24859DFB" w14:textId="77777777" w:rsidR="00030607" w:rsidRDefault="00FB2450">
      <w:pPr>
        <w:pStyle w:val="BodyText"/>
        <w:spacing w:before="1"/>
        <w:ind w:left="808"/>
      </w:pPr>
      <w:r>
        <w:t>Demikian</w:t>
      </w:r>
      <w:r>
        <w:rPr>
          <w:spacing w:val="-2"/>
        </w:rPr>
        <w:t xml:space="preserve"> </w:t>
      </w:r>
      <w:r>
        <w:t>pernyataan</w:t>
      </w:r>
      <w:r>
        <w:rPr>
          <w:spacing w:val="-2"/>
        </w:rPr>
        <w:t xml:space="preserve"> </w:t>
      </w:r>
      <w:r>
        <w:t>ini saya</w:t>
      </w:r>
      <w:r>
        <w:rPr>
          <w:spacing w:val="-1"/>
        </w:rPr>
        <w:t xml:space="preserve"> </w:t>
      </w:r>
      <w:r>
        <w:t>buat</w:t>
      </w:r>
      <w:r>
        <w:rPr>
          <w:spacing w:val="-2"/>
        </w:rPr>
        <w:t xml:space="preserve"> </w:t>
      </w:r>
      <w:r>
        <w:t>dalam</w:t>
      </w:r>
      <w:r>
        <w:rPr>
          <w:spacing w:val="-1"/>
        </w:rPr>
        <w:t xml:space="preserve"> </w:t>
      </w:r>
      <w:r>
        <w:t>keadaan sadar.</w:t>
      </w:r>
    </w:p>
    <w:p w14:paraId="350A67E6" w14:textId="77777777" w:rsidR="00030607" w:rsidRDefault="00030607">
      <w:pPr>
        <w:pStyle w:val="BodyText"/>
        <w:rPr>
          <w:sz w:val="26"/>
        </w:rPr>
      </w:pPr>
    </w:p>
    <w:p w14:paraId="6B40A17E" w14:textId="77777777" w:rsidR="00030607" w:rsidRDefault="00030607">
      <w:pPr>
        <w:pStyle w:val="BodyText"/>
        <w:rPr>
          <w:sz w:val="26"/>
        </w:rPr>
      </w:pPr>
    </w:p>
    <w:p w14:paraId="29804ECB" w14:textId="77777777" w:rsidR="00030607" w:rsidRDefault="00030607">
      <w:pPr>
        <w:pStyle w:val="BodyText"/>
        <w:rPr>
          <w:sz w:val="26"/>
        </w:rPr>
      </w:pPr>
    </w:p>
    <w:p w14:paraId="3A5B8A81" w14:textId="77777777" w:rsidR="00030607" w:rsidRDefault="00030607">
      <w:pPr>
        <w:pStyle w:val="BodyText"/>
        <w:rPr>
          <w:sz w:val="26"/>
        </w:rPr>
      </w:pPr>
    </w:p>
    <w:p w14:paraId="64DD38A6" w14:textId="77777777" w:rsidR="00030607" w:rsidRDefault="00FB2450">
      <w:pPr>
        <w:pStyle w:val="BodyText"/>
        <w:spacing w:before="184"/>
        <w:ind w:right="1118"/>
        <w:jc w:val="right"/>
      </w:pPr>
      <w:r>
        <w:t>Penulis,</w:t>
      </w:r>
    </w:p>
    <w:p w14:paraId="15D32494" w14:textId="77777777" w:rsidR="00030607" w:rsidRDefault="00030607">
      <w:pPr>
        <w:pStyle w:val="BodyText"/>
        <w:rPr>
          <w:sz w:val="26"/>
        </w:rPr>
      </w:pPr>
    </w:p>
    <w:p w14:paraId="602F074C" w14:textId="77777777" w:rsidR="00030607" w:rsidRDefault="00030607">
      <w:pPr>
        <w:pStyle w:val="BodyText"/>
        <w:rPr>
          <w:sz w:val="26"/>
        </w:rPr>
      </w:pPr>
    </w:p>
    <w:p w14:paraId="0737DE08" w14:textId="77777777" w:rsidR="00030607" w:rsidRDefault="00030607">
      <w:pPr>
        <w:pStyle w:val="BodyText"/>
        <w:rPr>
          <w:sz w:val="26"/>
        </w:rPr>
      </w:pPr>
    </w:p>
    <w:p w14:paraId="054D9035" w14:textId="77777777" w:rsidR="00030607" w:rsidRDefault="00030607">
      <w:pPr>
        <w:pStyle w:val="BodyText"/>
        <w:rPr>
          <w:sz w:val="26"/>
        </w:rPr>
      </w:pPr>
    </w:p>
    <w:p w14:paraId="0BA1F6AE" w14:textId="77777777" w:rsidR="00030607" w:rsidRDefault="00FB2450">
      <w:pPr>
        <w:pStyle w:val="BodyText"/>
        <w:spacing w:before="185"/>
        <w:ind w:right="1120"/>
        <w:jc w:val="right"/>
      </w:pPr>
      <w:r>
        <w:t>Nurlinda</w:t>
      </w:r>
      <w:r>
        <w:rPr>
          <w:spacing w:val="-7"/>
        </w:rPr>
        <w:t xml:space="preserve"> </w:t>
      </w:r>
      <w:r>
        <w:t>Pingkan</w:t>
      </w:r>
    </w:p>
    <w:p w14:paraId="5F81383E" w14:textId="77777777" w:rsidR="00030607" w:rsidRDefault="00030607">
      <w:pPr>
        <w:jc w:val="right"/>
        <w:sectPr w:rsidR="00030607">
          <w:headerReference w:type="default" r:id="rId18"/>
          <w:footerReference w:type="default" r:id="rId19"/>
          <w:pgSz w:w="11910" w:h="16840"/>
          <w:pgMar w:top="1880" w:right="580" w:bottom="1400" w:left="1460" w:header="912" w:footer="1202" w:gutter="0"/>
          <w:cols w:space="720"/>
        </w:sectPr>
      </w:pPr>
    </w:p>
    <w:p w14:paraId="7B5783DA" w14:textId="77777777" w:rsidR="00030607" w:rsidRDefault="00030607">
      <w:pPr>
        <w:pStyle w:val="BodyText"/>
        <w:spacing w:before="8"/>
      </w:pPr>
    </w:p>
    <w:p w14:paraId="676A4086" w14:textId="77777777" w:rsidR="00030607" w:rsidRDefault="00FB2450">
      <w:pPr>
        <w:pStyle w:val="Heading1"/>
        <w:ind w:left="806"/>
      </w:pPr>
      <w:bookmarkStart w:id="1" w:name="_Toc93694774"/>
      <w:r>
        <w:t>LEMBAR</w:t>
      </w:r>
      <w:r>
        <w:rPr>
          <w:spacing w:val="-3"/>
        </w:rPr>
        <w:t xml:space="preserve"> </w:t>
      </w:r>
      <w:r>
        <w:t>PERSETUJUAN</w:t>
      </w:r>
      <w:r>
        <w:rPr>
          <w:spacing w:val="-2"/>
        </w:rPr>
        <w:t xml:space="preserve"> </w:t>
      </w:r>
      <w:r>
        <w:t>PUBLIKASI</w:t>
      </w:r>
      <w:r>
        <w:rPr>
          <w:spacing w:val="-1"/>
        </w:rPr>
        <w:t xml:space="preserve"> </w:t>
      </w:r>
      <w:r>
        <w:t>KARYA</w:t>
      </w:r>
      <w:r>
        <w:rPr>
          <w:spacing w:val="-2"/>
        </w:rPr>
        <w:t xml:space="preserve"> </w:t>
      </w:r>
      <w:r>
        <w:t>ILMIAH</w:t>
      </w:r>
      <w:bookmarkEnd w:id="1"/>
    </w:p>
    <w:p w14:paraId="723A381B" w14:textId="77777777" w:rsidR="00030607" w:rsidRDefault="00FB2450">
      <w:pPr>
        <w:pStyle w:val="BodyText"/>
        <w:spacing w:before="24" w:line="360" w:lineRule="auto"/>
        <w:ind w:left="808" w:right="1120"/>
        <w:jc w:val="both"/>
      </w:pPr>
      <w:r>
        <w:t>Sebagai sivitas akademik STIE Indonesia Banking School, saya yang bertanda</w:t>
      </w:r>
      <w:r>
        <w:rPr>
          <w:spacing w:val="1"/>
        </w:rPr>
        <w:t xml:space="preserve"> </w:t>
      </w:r>
      <w:r>
        <w:t>tangan</w:t>
      </w:r>
      <w:r>
        <w:rPr>
          <w:spacing w:val="-1"/>
        </w:rPr>
        <w:t xml:space="preserve"> </w:t>
      </w:r>
      <w:r>
        <w:t>di bawah ini:</w:t>
      </w:r>
    </w:p>
    <w:p w14:paraId="3E87656F" w14:textId="77777777" w:rsidR="00030607" w:rsidRDefault="00FB2450">
      <w:pPr>
        <w:pStyle w:val="BodyText"/>
        <w:tabs>
          <w:tab w:val="left" w:pos="2248"/>
        </w:tabs>
        <w:spacing w:before="159"/>
        <w:ind w:left="808"/>
      </w:pPr>
      <w:r>
        <w:t>Nama</w:t>
      </w:r>
      <w:r>
        <w:tab/>
        <w:t>:</w:t>
      </w:r>
      <w:r>
        <w:rPr>
          <w:spacing w:val="-2"/>
        </w:rPr>
        <w:t xml:space="preserve"> </w:t>
      </w:r>
      <w:r>
        <w:t>Nurlinda</w:t>
      </w:r>
      <w:r>
        <w:rPr>
          <w:spacing w:val="-2"/>
        </w:rPr>
        <w:t xml:space="preserve"> </w:t>
      </w:r>
      <w:r>
        <w:t>Pingkan</w:t>
      </w:r>
    </w:p>
    <w:p w14:paraId="6B4B3674" w14:textId="77777777" w:rsidR="00030607" w:rsidRDefault="00FB2450">
      <w:pPr>
        <w:pStyle w:val="BodyText"/>
        <w:tabs>
          <w:tab w:val="right" w:pos="3695"/>
        </w:tabs>
        <w:spacing w:before="300"/>
        <w:ind w:left="808"/>
      </w:pPr>
      <w:r>
        <w:t>NIM</w:t>
      </w:r>
      <w:r>
        <w:tab/>
        <w:t>20181211061</w:t>
      </w:r>
    </w:p>
    <w:p w14:paraId="3F74E5E5" w14:textId="77777777" w:rsidR="00030607" w:rsidRDefault="00030607">
      <w:pPr>
        <w:pStyle w:val="BodyText"/>
        <w:spacing w:before="11"/>
        <w:rPr>
          <w:sz w:val="25"/>
        </w:rPr>
      </w:pPr>
    </w:p>
    <w:p w14:paraId="02A44F72" w14:textId="77777777" w:rsidR="00030607" w:rsidRDefault="00FB2450">
      <w:pPr>
        <w:pStyle w:val="BodyText"/>
        <w:ind w:left="808"/>
      </w:pPr>
      <w:r>
        <w:t>Program</w:t>
      </w:r>
      <w:r>
        <w:rPr>
          <w:spacing w:val="-1"/>
        </w:rPr>
        <w:t xml:space="preserve"> </w:t>
      </w:r>
      <w:r>
        <w:t>Studi</w:t>
      </w:r>
      <w:r>
        <w:rPr>
          <w:spacing w:val="-14"/>
        </w:rPr>
        <w:t xml:space="preserve"> </w:t>
      </w:r>
      <w:r>
        <w:t>:</w:t>
      </w:r>
      <w:r>
        <w:rPr>
          <w:spacing w:val="-1"/>
        </w:rPr>
        <w:t xml:space="preserve"> </w:t>
      </w:r>
      <w:r>
        <w:t>Akuntansi</w:t>
      </w:r>
    </w:p>
    <w:p w14:paraId="7488864D" w14:textId="77777777" w:rsidR="00030607" w:rsidRDefault="00030607">
      <w:pPr>
        <w:pStyle w:val="BodyText"/>
        <w:spacing w:before="10"/>
        <w:rPr>
          <w:sz w:val="25"/>
        </w:rPr>
      </w:pPr>
    </w:p>
    <w:p w14:paraId="34953987" w14:textId="77777777" w:rsidR="00030607" w:rsidRDefault="00FB2450">
      <w:pPr>
        <w:spacing w:line="360" w:lineRule="auto"/>
        <w:ind w:left="808" w:right="1116"/>
        <w:jc w:val="both"/>
        <w:rPr>
          <w:sz w:val="24"/>
        </w:rPr>
      </w:pPr>
      <w:r>
        <w:rPr>
          <w:sz w:val="24"/>
        </w:rPr>
        <w:t>Dalam pengembangan ilmu pengetahuan, menyetujui untuk memberikan kepada</w:t>
      </w:r>
      <w:r>
        <w:rPr>
          <w:spacing w:val="1"/>
          <w:sz w:val="24"/>
        </w:rPr>
        <w:t xml:space="preserve"> </w:t>
      </w:r>
      <w:r>
        <w:rPr>
          <w:sz w:val="24"/>
        </w:rPr>
        <w:t>STIE</w:t>
      </w:r>
      <w:r>
        <w:rPr>
          <w:spacing w:val="1"/>
          <w:sz w:val="24"/>
        </w:rPr>
        <w:t xml:space="preserve"> </w:t>
      </w:r>
      <w:r>
        <w:rPr>
          <w:sz w:val="24"/>
        </w:rPr>
        <w:t>Indonesia</w:t>
      </w:r>
      <w:r>
        <w:rPr>
          <w:spacing w:val="1"/>
          <w:sz w:val="24"/>
        </w:rPr>
        <w:t xml:space="preserve"> </w:t>
      </w:r>
      <w:r>
        <w:rPr>
          <w:sz w:val="24"/>
        </w:rPr>
        <w:t>Banking</w:t>
      </w:r>
      <w:r>
        <w:rPr>
          <w:spacing w:val="1"/>
          <w:sz w:val="24"/>
        </w:rPr>
        <w:t xml:space="preserve"> </w:t>
      </w:r>
      <w:r>
        <w:rPr>
          <w:sz w:val="24"/>
        </w:rPr>
        <w:t>School</w:t>
      </w:r>
      <w:r>
        <w:rPr>
          <w:spacing w:val="1"/>
          <w:sz w:val="24"/>
        </w:rPr>
        <w:t xml:space="preserve"> </w:t>
      </w:r>
      <w:r>
        <w:rPr>
          <w:b/>
          <w:sz w:val="24"/>
        </w:rPr>
        <w:t>Hak</w:t>
      </w:r>
      <w:r>
        <w:rPr>
          <w:b/>
          <w:spacing w:val="1"/>
          <w:sz w:val="24"/>
        </w:rPr>
        <w:t xml:space="preserve"> </w:t>
      </w:r>
      <w:r>
        <w:rPr>
          <w:b/>
          <w:sz w:val="24"/>
        </w:rPr>
        <w:t>Bebas</w:t>
      </w:r>
      <w:r>
        <w:rPr>
          <w:b/>
          <w:spacing w:val="1"/>
          <w:sz w:val="24"/>
        </w:rPr>
        <w:t xml:space="preserve"> </w:t>
      </w:r>
      <w:r>
        <w:rPr>
          <w:b/>
          <w:sz w:val="24"/>
        </w:rPr>
        <w:t>Royalti</w:t>
      </w:r>
      <w:r>
        <w:rPr>
          <w:b/>
          <w:spacing w:val="1"/>
          <w:sz w:val="24"/>
        </w:rPr>
        <w:t xml:space="preserve"> </w:t>
      </w:r>
      <w:r>
        <w:rPr>
          <w:b/>
          <w:sz w:val="24"/>
        </w:rPr>
        <w:t>Noneksklusif</w:t>
      </w:r>
      <w:r>
        <w:rPr>
          <w:b/>
          <w:spacing w:val="1"/>
          <w:sz w:val="24"/>
        </w:rPr>
        <w:t xml:space="preserve"> </w:t>
      </w:r>
      <w:r>
        <w:rPr>
          <w:b/>
          <w:sz w:val="24"/>
        </w:rPr>
        <w:t>(</w:t>
      </w:r>
      <w:r>
        <w:rPr>
          <w:b/>
          <w:i/>
          <w:sz w:val="24"/>
        </w:rPr>
        <w:t>Non-</w:t>
      </w:r>
      <w:r>
        <w:rPr>
          <w:b/>
          <w:i/>
          <w:spacing w:val="1"/>
          <w:sz w:val="24"/>
        </w:rPr>
        <w:t xml:space="preserve"> </w:t>
      </w:r>
      <w:r>
        <w:rPr>
          <w:b/>
          <w:i/>
          <w:sz w:val="24"/>
        </w:rPr>
        <w:t>exclusive</w:t>
      </w:r>
      <w:r>
        <w:rPr>
          <w:b/>
          <w:i/>
          <w:spacing w:val="-3"/>
          <w:sz w:val="24"/>
        </w:rPr>
        <w:t xml:space="preserve"> </w:t>
      </w:r>
      <w:r>
        <w:rPr>
          <w:b/>
          <w:i/>
          <w:sz w:val="24"/>
        </w:rPr>
        <w:t>Royalty-Free</w:t>
      </w:r>
      <w:r>
        <w:rPr>
          <w:b/>
          <w:i/>
          <w:spacing w:val="1"/>
          <w:sz w:val="24"/>
        </w:rPr>
        <w:t xml:space="preserve"> </w:t>
      </w:r>
      <w:r>
        <w:rPr>
          <w:b/>
          <w:i/>
          <w:sz w:val="24"/>
        </w:rPr>
        <w:t>Right</w:t>
      </w:r>
      <w:r>
        <w:rPr>
          <w:b/>
          <w:sz w:val="24"/>
        </w:rPr>
        <w:t>)</w:t>
      </w:r>
      <w:r>
        <w:rPr>
          <w:b/>
          <w:spacing w:val="-2"/>
          <w:sz w:val="24"/>
        </w:rPr>
        <w:t xml:space="preserve"> </w:t>
      </w:r>
      <w:r>
        <w:rPr>
          <w:sz w:val="24"/>
        </w:rPr>
        <w:t>atas karya ilmiah saya</w:t>
      </w:r>
      <w:r>
        <w:rPr>
          <w:spacing w:val="4"/>
          <w:sz w:val="24"/>
        </w:rPr>
        <w:t xml:space="preserve"> </w:t>
      </w:r>
      <w:r>
        <w:rPr>
          <w:sz w:val="24"/>
        </w:rPr>
        <w:t>yang</w:t>
      </w:r>
      <w:r>
        <w:rPr>
          <w:spacing w:val="-3"/>
          <w:sz w:val="24"/>
        </w:rPr>
        <w:t xml:space="preserve"> </w:t>
      </w:r>
      <w:r>
        <w:rPr>
          <w:sz w:val="24"/>
        </w:rPr>
        <w:t>berjudul</w:t>
      </w:r>
      <w:r>
        <w:rPr>
          <w:spacing w:val="-1"/>
          <w:sz w:val="24"/>
        </w:rPr>
        <w:t xml:space="preserve"> </w:t>
      </w:r>
      <w:r>
        <w:rPr>
          <w:sz w:val="24"/>
        </w:rPr>
        <w:t>:</w:t>
      </w:r>
    </w:p>
    <w:p w14:paraId="5BCCBCB1" w14:textId="77777777" w:rsidR="00030607" w:rsidRDefault="00FB2450">
      <w:pPr>
        <w:spacing w:before="164" w:line="360" w:lineRule="auto"/>
        <w:ind w:left="808" w:right="1118"/>
        <w:jc w:val="both"/>
        <w:rPr>
          <w:sz w:val="24"/>
        </w:rPr>
      </w:pPr>
      <w:r>
        <w:rPr>
          <w:b/>
          <w:sz w:val="24"/>
        </w:rPr>
        <w:t>Pengaruh Good Corporate Governance Terhadap</w:t>
      </w:r>
      <w:r>
        <w:rPr>
          <w:b/>
          <w:spacing w:val="1"/>
          <w:sz w:val="24"/>
        </w:rPr>
        <w:t xml:space="preserve"> </w:t>
      </w:r>
      <w:r>
        <w:rPr>
          <w:b/>
          <w:sz w:val="24"/>
        </w:rPr>
        <w:t>Kinerja Keuangan Pada</w:t>
      </w:r>
      <w:r>
        <w:rPr>
          <w:b/>
          <w:spacing w:val="1"/>
          <w:sz w:val="24"/>
        </w:rPr>
        <w:t xml:space="preserve"> </w:t>
      </w:r>
      <w:r>
        <w:rPr>
          <w:b/>
          <w:sz w:val="24"/>
        </w:rPr>
        <w:t>Perushaan Perbankan Yang Terdaftar Di Bursa Efek Indonesia Pada Tahun</w:t>
      </w:r>
      <w:r>
        <w:rPr>
          <w:b/>
          <w:spacing w:val="1"/>
          <w:sz w:val="24"/>
        </w:rPr>
        <w:t xml:space="preserve"> </w:t>
      </w:r>
      <w:r>
        <w:rPr>
          <w:b/>
          <w:sz w:val="24"/>
        </w:rPr>
        <w:t xml:space="preserve">2016-2020 : Sebelum Dan Selama Pandemi Covid-19 </w:t>
      </w:r>
      <w:r>
        <w:rPr>
          <w:sz w:val="24"/>
        </w:rPr>
        <w:t>beserta perangkat yang</w:t>
      </w:r>
      <w:r>
        <w:rPr>
          <w:spacing w:val="1"/>
          <w:sz w:val="24"/>
        </w:rPr>
        <w:t xml:space="preserve"> </w:t>
      </w:r>
      <w:r>
        <w:rPr>
          <w:sz w:val="24"/>
        </w:rPr>
        <w:t>ada</w:t>
      </w:r>
      <w:r>
        <w:rPr>
          <w:spacing w:val="1"/>
          <w:sz w:val="24"/>
        </w:rPr>
        <w:t xml:space="preserve"> </w:t>
      </w:r>
      <w:r>
        <w:rPr>
          <w:sz w:val="24"/>
        </w:rPr>
        <w:t>(jika</w:t>
      </w:r>
      <w:r>
        <w:rPr>
          <w:spacing w:val="1"/>
          <w:sz w:val="24"/>
        </w:rPr>
        <w:t xml:space="preserve"> </w:t>
      </w:r>
      <w:r>
        <w:rPr>
          <w:sz w:val="24"/>
        </w:rPr>
        <w:t>diperlukan).</w:t>
      </w:r>
      <w:r>
        <w:rPr>
          <w:spacing w:val="1"/>
          <w:sz w:val="24"/>
        </w:rPr>
        <w:t xml:space="preserve"> </w:t>
      </w:r>
      <w:r>
        <w:rPr>
          <w:sz w:val="24"/>
        </w:rPr>
        <w:t>Dengan</w:t>
      </w:r>
      <w:r>
        <w:rPr>
          <w:spacing w:val="1"/>
          <w:sz w:val="24"/>
        </w:rPr>
        <w:t xml:space="preserve"> </w:t>
      </w:r>
      <w:r>
        <w:rPr>
          <w:sz w:val="24"/>
        </w:rPr>
        <w:t>Hak</w:t>
      </w:r>
      <w:r>
        <w:rPr>
          <w:spacing w:val="1"/>
          <w:sz w:val="24"/>
        </w:rPr>
        <w:t xml:space="preserve"> </w:t>
      </w:r>
      <w:r>
        <w:rPr>
          <w:sz w:val="24"/>
        </w:rPr>
        <w:t>Bebas</w:t>
      </w:r>
      <w:r>
        <w:rPr>
          <w:spacing w:val="1"/>
          <w:sz w:val="24"/>
        </w:rPr>
        <w:t xml:space="preserve"> </w:t>
      </w:r>
      <w:r>
        <w:rPr>
          <w:sz w:val="24"/>
        </w:rPr>
        <w:t>Royalti</w:t>
      </w:r>
      <w:r>
        <w:rPr>
          <w:spacing w:val="1"/>
          <w:sz w:val="24"/>
        </w:rPr>
        <w:t xml:space="preserve"> </w:t>
      </w:r>
      <w:r>
        <w:rPr>
          <w:sz w:val="24"/>
        </w:rPr>
        <w:t>Noneksklusif</w:t>
      </w:r>
      <w:r>
        <w:rPr>
          <w:spacing w:val="1"/>
          <w:sz w:val="24"/>
        </w:rPr>
        <w:t xml:space="preserve"> </w:t>
      </w:r>
      <w:r>
        <w:rPr>
          <w:sz w:val="24"/>
        </w:rPr>
        <w:t>ini</w:t>
      </w:r>
      <w:r>
        <w:rPr>
          <w:spacing w:val="60"/>
          <w:sz w:val="24"/>
        </w:rPr>
        <w:t xml:space="preserve"> </w:t>
      </w:r>
      <w:r>
        <w:rPr>
          <w:sz w:val="24"/>
        </w:rPr>
        <w:t>STIE</w:t>
      </w:r>
      <w:r>
        <w:rPr>
          <w:spacing w:val="1"/>
          <w:sz w:val="24"/>
        </w:rPr>
        <w:t xml:space="preserve"> </w:t>
      </w:r>
      <w:r>
        <w:rPr>
          <w:sz w:val="24"/>
        </w:rPr>
        <w:t>Indonesia Banking</w:t>
      </w:r>
      <w:r>
        <w:rPr>
          <w:spacing w:val="-2"/>
          <w:sz w:val="24"/>
        </w:rPr>
        <w:t xml:space="preserve"> </w:t>
      </w:r>
      <w:r>
        <w:rPr>
          <w:sz w:val="24"/>
        </w:rPr>
        <w:t>School berhak</w:t>
      </w:r>
      <w:r>
        <w:rPr>
          <w:spacing w:val="-1"/>
          <w:sz w:val="24"/>
        </w:rPr>
        <w:t xml:space="preserve"> </w:t>
      </w:r>
      <w:r>
        <w:rPr>
          <w:sz w:val="24"/>
        </w:rPr>
        <w:t>menyimpan,</w:t>
      </w:r>
      <w:r>
        <w:rPr>
          <w:spacing w:val="-1"/>
          <w:sz w:val="24"/>
        </w:rPr>
        <w:t xml:space="preserve"> </w:t>
      </w:r>
      <w:r>
        <w:rPr>
          <w:sz w:val="24"/>
        </w:rPr>
        <w:t>mengalihmedia/formatkan,</w:t>
      </w:r>
    </w:p>
    <w:p w14:paraId="586FCB89" w14:textId="77777777" w:rsidR="00030607" w:rsidRDefault="00FB2450">
      <w:pPr>
        <w:pStyle w:val="BodyText"/>
        <w:spacing w:before="156" w:line="360" w:lineRule="auto"/>
        <w:ind w:left="808" w:right="1115"/>
        <w:jc w:val="both"/>
      </w:pPr>
      <w:r>
        <w:t>mengelola</w:t>
      </w:r>
      <w:r>
        <w:rPr>
          <w:spacing w:val="1"/>
        </w:rPr>
        <w:t xml:space="preserve"> </w:t>
      </w:r>
      <w:r>
        <w:t>dalam</w:t>
      </w:r>
      <w:r>
        <w:rPr>
          <w:spacing w:val="1"/>
        </w:rPr>
        <w:t xml:space="preserve"> </w:t>
      </w:r>
      <w:r>
        <w:t>bentuk</w:t>
      </w:r>
      <w:r>
        <w:rPr>
          <w:spacing w:val="1"/>
        </w:rPr>
        <w:t xml:space="preserve"> </w:t>
      </w:r>
      <w:r>
        <w:t>pangkalan</w:t>
      </w:r>
      <w:r>
        <w:rPr>
          <w:spacing w:val="1"/>
        </w:rPr>
        <w:t xml:space="preserve"> </w:t>
      </w:r>
      <w:r>
        <w:t>data</w:t>
      </w:r>
      <w:r>
        <w:rPr>
          <w:spacing w:val="1"/>
        </w:rPr>
        <w:t xml:space="preserve"> </w:t>
      </w:r>
      <w:r>
        <w:t>(</w:t>
      </w:r>
      <w:r>
        <w:rPr>
          <w:i/>
        </w:rPr>
        <w:t>database</w:t>
      </w:r>
      <w:r>
        <w:t>),</w:t>
      </w:r>
      <w:r>
        <w:rPr>
          <w:spacing w:val="1"/>
        </w:rPr>
        <w:t xml:space="preserve"> </w:t>
      </w:r>
      <w:r>
        <w:t>merawat,</w:t>
      </w:r>
      <w:r>
        <w:rPr>
          <w:spacing w:val="1"/>
        </w:rPr>
        <w:t xml:space="preserve"> </w:t>
      </w:r>
      <w:r>
        <w:t>dan</w:t>
      </w:r>
      <w:r>
        <w:rPr>
          <w:spacing w:val="1"/>
        </w:rPr>
        <w:t xml:space="preserve"> </w:t>
      </w:r>
      <w:r>
        <w:t>memublikasikan tugas akhir saya selama tetap mencantumkan nama saya sebagai</w:t>
      </w:r>
      <w:r>
        <w:rPr>
          <w:spacing w:val="1"/>
        </w:rPr>
        <w:t xml:space="preserve"> </w:t>
      </w:r>
      <w:r>
        <w:t>penulis/pencipta</w:t>
      </w:r>
      <w:r>
        <w:rPr>
          <w:spacing w:val="-2"/>
        </w:rPr>
        <w:t xml:space="preserve"> </w:t>
      </w:r>
      <w:r>
        <w:t>dan</w:t>
      </w:r>
      <w:r>
        <w:rPr>
          <w:spacing w:val="1"/>
        </w:rPr>
        <w:t xml:space="preserve"> </w:t>
      </w:r>
      <w:r>
        <w:t>sebagai pemilik Hak Cipta.</w:t>
      </w:r>
    </w:p>
    <w:p w14:paraId="53E01C90" w14:textId="77777777" w:rsidR="00030607" w:rsidRDefault="00030607">
      <w:pPr>
        <w:pStyle w:val="BodyText"/>
        <w:rPr>
          <w:sz w:val="26"/>
        </w:rPr>
      </w:pPr>
    </w:p>
    <w:p w14:paraId="57B49954" w14:textId="77777777" w:rsidR="00030607" w:rsidRDefault="00030607">
      <w:pPr>
        <w:pStyle w:val="BodyText"/>
        <w:spacing w:before="6"/>
        <w:rPr>
          <w:sz w:val="37"/>
        </w:rPr>
      </w:pPr>
    </w:p>
    <w:p w14:paraId="466AFD43" w14:textId="77777777" w:rsidR="00030607" w:rsidRDefault="00FB2450">
      <w:pPr>
        <w:pStyle w:val="BodyText"/>
        <w:ind w:left="5799"/>
      </w:pPr>
      <w:r>
        <w:t>Dibuat</w:t>
      </w:r>
      <w:r>
        <w:rPr>
          <w:spacing w:val="-1"/>
        </w:rPr>
        <w:t xml:space="preserve"> </w:t>
      </w:r>
      <w:r>
        <w:t>di Jakarta</w:t>
      </w:r>
    </w:p>
    <w:p w14:paraId="1182D3B3" w14:textId="0860A36F" w:rsidR="00030607" w:rsidRDefault="00FB2450" w:rsidP="00B9432E">
      <w:pPr>
        <w:pStyle w:val="BodyText"/>
        <w:tabs>
          <w:tab w:val="left" w:pos="7396"/>
        </w:tabs>
        <w:spacing w:before="162" w:line="379" w:lineRule="auto"/>
        <w:ind w:left="5799" w:right="1081"/>
      </w:pPr>
      <w:r>
        <w:t>Pada</w:t>
      </w:r>
      <w:r>
        <w:rPr>
          <w:spacing w:val="-3"/>
        </w:rPr>
        <w:t xml:space="preserve"> </w:t>
      </w:r>
      <w:r>
        <w:t>tanggal:</w:t>
      </w:r>
      <w:r w:rsidR="00B9432E">
        <w:rPr>
          <w:lang w:val="id-ID"/>
        </w:rPr>
        <w:t xml:space="preserve"> 17</w:t>
      </w:r>
      <w:r>
        <w:tab/>
      </w:r>
      <w:r w:rsidR="00B9432E">
        <w:rPr>
          <w:lang w:val="id-ID"/>
        </w:rPr>
        <w:t xml:space="preserve"> </w:t>
      </w:r>
      <w:r>
        <w:t>Januari 2022</w:t>
      </w:r>
      <w:r>
        <w:rPr>
          <w:spacing w:val="-57"/>
        </w:rPr>
        <w:t xml:space="preserve"> </w:t>
      </w:r>
      <w:r>
        <w:t>Yang</w:t>
      </w:r>
      <w:r>
        <w:rPr>
          <w:spacing w:val="-4"/>
        </w:rPr>
        <w:t xml:space="preserve"> </w:t>
      </w:r>
      <w:r>
        <w:t>Menyatakan</w:t>
      </w:r>
    </w:p>
    <w:p w14:paraId="63004421" w14:textId="77777777" w:rsidR="00030607" w:rsidRDefault="00030607">
      <w:pPr>
        <w:pStyle w:val="BodyText"/>
        <w:rPr>
          <w:sz w:val="26"/>
        </w:rPr>
      </w:pPr>
    </w:p>
    <w:p w14:paraId="1C42987B" w14:textId="77777777" w:rsidR="00030607" w:rsidRDefault="00030607">
      <w:pPr>
        <w:pStyle w:val="BodyText"/>
        <w:rPr>
          <w:sz w:val="26"/>
        </w:rPr>
      </w:pPr>
    </w:p>
    <w:p w14:paraId="41E06F24" w14:textId="77777777" w:rsidR="00030607" w:rsidRDefault="00030607">
      <w:pPr>
        <w:pStyle w:val="BodyText"/>
        <w:rPr>
          <w:sz w:val="26"/>
        </w:rPr>
      </w:pPr>
    </w:p>
    <w:p w14:paraId="5A14845B" w14:textId="77777777" w:rsidR="00030607" w:rsidRDefault="00030607">
      <w:pPr>
        <w:pStyle w:val="BodyText"/>
        <w:rPr>
          <w:sz w:val="26"/>
        </w:rPr>
      </w:pPr>
    </w:p>
    <w:p w14:paraId="60266D73" w14:textId="77777777" w:rsidR="00030607" w:rsidRDefault="00030607">
      <w:pPr>
        <w:pStyle w:val="BodyText"/>
        <w:spacing w:before="8"/>
        <w:rPr>
          <w:sz w:val="35"/>
        </w:rPr>
      </w:pPr>
    </w:p>
    <w:p w14:paraId="3D41BF2D" w14:textId="77777777" w:rsidR="00030607" w:rsidRDefault="00FB2450">
      <w:pPr>
        <w:pStyle w:val="BodyText"/>
        <w:ind w:left="6449"/>
      </w:pPr>
      <w:r>
        <w:t>(Nurlinda</w:t>
      </w:r>
      <w:r>
        <w:rPr>
          <w:spacing w:val="-3"/>
        </w:rPr>
        <w:t xml:space="preserve"> </w:t>
      </w:r>
      <w:r>
        <w:t>Pingkan)</w:t>
      </w:r>
    </w:p>
    <w:p w14:paraId="1E4FF87E" w14:textId="77777777" w:rsidR="00030607" w:rsidRDefault="00030607">
      <w:pPr>
        <w:sectPr w:rsidR="00030607">
          <w:pgSz w:w="11910" w:h="16840"/>
          <w:pgMar w:top="1880" w:right="580" w:bottom="1400" w:left="1460" w:header="912" w:footer="1202" w:gutter="0"/>
          <w:cols w:space="720"/>
        </w:sectPr>
      </w:pPr>
    </w:p>
    <w:p w14:paraId="7CFCB6C3" w14:textId="77777777" w:rsidR="00030607" w:rsidRDefault="00030607">
      <w:pPr>
        <w:pStyle w:val="BodyText"/>
        <w:rPr>
          <w:sz w:val="20"/>
        </w:rPr>
      </w:pPr>
    </w:p>
    <w:p w14:paraId="05FC5180" w14:textId="77777777" w:rsidR="00030607" w:rsidRDefault="00FB2450">
      <w:pPr>
        <w:pStyle w:val="Heading1"/>
        <w:spacing w:before="224"/>
        <w:ind w:left="806"/>
      </w:pPr>
      <w:bookmarkStart w:id="2" w:name="_Toc93694775"/>
      <w:r>
        <w:t>KATA</w:t>
      </w:r>
      <w:r>
        <w:rPr>
          <w:spacing w:val="-3"/>
        </w:rPr>
        <w:t xml:space="preserve"> </w:t>
      </w:r>
      <w:r>
        <w:t>PENGANTAR</w:t>
      </w:r>
      <w:bookmarkEnd w:id="2"/>
    </w:p>
    <w:p w14:paraId="3BCF5C50" w14:textId="77777777" w:rsidR="00030607" w:rsidRDefault="00030607">
      <w:pPr>
        <w:pStyle w:val="BodyText"/>
        <w:rPr>
          <w:b/>
          <w:sz w:val="30"/>
        </w:rPr>
      </w:pPr>
    </w:p>
    <w:p w14:paraId="1D154779" w14:textId="77777777" w:rsidR="00030607" w:rsidRDefault="00030607">
      <w:pPr>
        <w:pStyle w:val="BodyText"/>
        <w:spacing w:before="8"/>
        <w:rPr>
          <w:b/>
          <w:sz w:val="27"/>
        </w:rPr>
      </w:pPr>
    </w:p>
    <w:p w14:paraId="5463C1B3" w14:textId="77777777" w:rsidR="00030607" w:rsidRDefault="00FB2450">
      <w:pPr>
        <w:spacing w:line="480" w:lineRule="auto"/>
        <w:ind w:left="808" w:right="1119" w:firstLine="720"/>
        <w:jc w:val="both"/>
        <w:rPr>
          <w:sz w:val="24"/>
        </w:rPr>
      </w:pPr>
      <w:r>
        <w:rPr>
          <w:sz w:val="24"/>
        </w:rPr>
        <w:t>Puji dan syukur penulis panjatkan kepada Allah SWT, karena berkat dan</w:t>
      </w:r>
      <w:r>
        <w:rPr>
          <w:spacing w:val="1"/>
          <w:sz w:val="24"/>
        </w:rPr>
        <w:t xml:space="preserve"> </w:t>
      </w:r>
      <w:r>
        <w:rPr>
          <w:sz w:val="24"/>
        </w:rPr>
        <w:t>KaruniaNya</w:t>
      </w:r>
      <w:r>
        <w:rPr>
          <w:spacing w:val="1"/>
          <w:sz w:val="24"/>
        </w:rPr>
        <w:t xml:space="preserve"> </w:t>
      </w:r>
      <w:r>
        <w:rPr>
          <w:sz w:val="24"/>
        </w:rPr>
        <w:t>sehingga</w:t>
      </w:r>
      <w:r>
        <w:rPr>
          <w:spacing w:val="1"/>
          <w:sz w:val="24"/>
        </w:rPr>
        <w:t xml:space="preserve"> </w:t>
      </w:r>
      <w:r>
        <w:rPr>
          <w:sz w:val="24"/>
        </w:rPr>
        <w:t>penulis</w:t>
      </w:r>
      <w:r>
        <w:rPr>
          <w:spacing w:val="1"/>
          <w:sz w:val="24"/>
        </w:rPr>
        <w:t xml:space="preserve"> </w:t>
      </w:r>
      <w:r>
        <w:rPr>
          <w:sz w:val="24"/>
        </w:rPr>
        <w:t>dapat</w:t>
      </w:r>
      <w:r>
        <w:rPr>
          <w:spacing w:val="1"/>
          <w:sz w:val="24"/>
        </w:rPr>
        <w:t xml:space="preserve"> </w:t>
      </w:r>
      <w:r>
        <w:rPr>
          <w:sz w:val="24"/>
        </w:rPr>
        <w:t>menyelesaikan</w:t>
      </w:r>
      <w:r>
        <w:rPr>
          <w:spacing w:val="1"/>
          <w:sz w:val="24"/>
        </w:rPr>
        <w:t xml:space="preserve"> </w:t>
      </w:r>
      <w:r>
        <w:rPr>
          <w:sz w:val="24"/>
        </w:rPr>
        <w:t>skripsi</w:t>
      </w:r>
      <w:r>
        <w:rPr>
          <w:spacing w:val="1"/>
          <w:sz w:val="24"/>
        </w:rPr>
        <w:t xml:space="preserve"> </w:t>
      </w:r>
      <w:r>
        <w:rPr>
          <w:sz w:val="24"/>
        </w:rPr>
        <w:t>ini</w:t>
      </w:r>
      <w:r>
        <w:rPr>
          <w:spacing w:val="1"/>
          <w:sz w:val="24"/>
        </w:rPr>
        <w:t xml:space="preserve"> </w:t>
      </w:r>
      <w:r>
        <w:rPr>
          <w:sz w:val="24"/>
        </w:rPr>
        <w:t>yang</w:t>
      </w:r>
      <w:r>
        <w:rPr>
          <w:spacing w:val="1"/>
          <w:sz w:val="24"/>
        </w:rPr>
        <w:t xml:space="preserve"> </w:t>
      </w:r>
      <w:r>
        <w:rPr>
          <w:sz w:val="24"/>
        </w:rPr>
        <w:t>berjudul</w:t>
      </w:r>
      <w:r>
        <w:rPr>
          <w:spacing w:val="1"/>
          <w:sz w:val="24"/>
        </w:rPr>
        <w:t xml:space="preserve"> </w:t>
      </w:r>
      <w:r>
        <w:rPr>
          <w:b/>
          <w:sz w:val="24"/>
        </w:rPr>
        <w:t>Pengaruh Good Corporate Governance Terhadap</w:t>
      </w:r>
      <w:r>
        <w:rPr>
          <w:b/>
          <w:spacing w:val="1"/>
          <w:sz w:val="24"/>
        </w:rPr>
        <w:t xml:space="preserve"> </w:t>
      </w:r>
      <w:r>
        <w:rPr>
          <w:b/>
          <w:sz w:val="24"/>
        </w:rPr>
        <w:t>Kinerja Keuangan Pada</w:t>
      </w:r>
      <w:r>
        <w:rPr>
          <w:b/>
          <w:spacing w:val="1"/>
          <w:sz w:val="24"/>
        </w:rPr>
        <w:t xml:space="preserve"> </w:t>
      </w:r>
      <w:r>
        <w:rPr>
          <w:b/>
          <w:sz w:val="24"/>
        </w:rPr>
        <w:t>Perushaan Perbankan Yang Terdaftar Di Bursa Efek Indonesia Pada Tahun</w:t>
      </w:r>
      <w:r>
        <w:rPr>
          <w:b/>
          <w:spacing w:val="1"/>
          <w:sz w:val="24"/>
        </w:rPr>
        <w:t xml:space="preserve"> </w:t>
      </w:r>
      <w:r>
        <w:rPr>
          <w:b/>
          <w:sz w:val="24"/>
        </w:rPr>
        <w:t>2016-2020 : Sebelum Dan Selama Pandemi Covid-19</w:t>
      </w:r>
      <w:r>
        <w:rPr>
          <w:sz w:val="24"/>
        </w:rPr>
        <w:t>. Skripsi ini merupakan</w:t>
      </w:r>
      <w:r>
        <w:rPr>
          <w:spacing w:val="1"/>
          <w:sz w:val="24"/>
        </w:rPr>
        <w:t xml:space="preserve"> </w:t>
      </w:r>
      <w:r>
        <w:rPr>
          <w:sz w:val="24"/>
        </w:rPr>
        <w:t>tugas akhir salah satu syarat bagi penulis untuk menyelesaikan Program Sarjana</w:t>
      </w:r>
      <w:r>
        <w:rPr>
          <w:spacing w:val="1"/>
          <w:sz w:val="24"/>
        </w:rPr>
        <w:t xml:space="preserve"> </w:t>
      </w:r>
      <w:r>
        <w:rPr>
          <w:sz w:val="24"/>
        </w:rPr>
        <w:t>(S1)</w:t>
      </w:r>
      <w:r>
        <w:rPr>
          <w:spacing w:val="-1"/>
          <w:sz w:val="24"/>
        </w:rPr>
        <w:t xml:space="preserve"> </w:t>
      </w:r>
      <w:r>
        <w:rPr>
          <w:sz w:val="24"/>
        </w:rPr>
        <w:t>Jurusan</w:t>
      </w:r>
      <w:r>
        <w:rPr>
          <w:spacing w:val="-1"/>
          <w:sz w:val="24"/>
        </w:rPr>
        <w:t xml:space="preserve"> </w:t>
      </w:r>
      <w:r>
        <w:rPr>
          <w:sz w:val="24"/>
        </w:rPr>
        <w:t>Akuntansi di STIE</w:t>
      </w:r>
      <w:r>
        <w:rPr>
          <w:spacing w:val="1"/>
          <w:sz w:val="24"/>
        </w:rPr>
        <w:t xml:space="preserve"> </w:t>
      </w:r>
      <w:r>
        <w:rPr>
          <w:sz w:val="24"/>
        </w:rPr>
        <w:t>Indonesia</w:t>
      </w:r>
      <w:r>
        <w:rPr>
          <w:spacing w:val="-1"/>
          <w:sz w:val="24"/>
        </w:rPr>
        <w:t xml:space="preserve"> </w:t>
      </w:r>
      <w:r>
        <w:rPr>
          <w:sz w:val="24"/>
        </w:rPr>
        <w:t>Banking</w:t>
      </w:r>
      <w:r>
        <w:rPr>
          <w:spacing w:val="-3"/>
          <w:sz w:val="24"/>
        </w:rPr>
        <w:t xml:space="preserve"> </w:t>
      </w:r>
      <w:r>
        <w:rPr>
          <w:sz w:val="24"/>
        </w:rPr>
        <w:t>School.</w:t>
      </w:r>
    </w:p>
    <w:p w14:paraId="120ADA94" w14:textId="77777777" w:rsidR="00030607" w:rsidRDefault="00FB2450">
      <w:pPr>
        <w:pStyle w:val="BodyText"/>
        <w:spacing w:before="162" w:line="480" w:lineRule="auto"/>
        <w:ind w:left="808" w:right="1122" w:firstLine="720"/>
        <w:jc w:val="both"/>
      </w:pPr>
      <w:r>
        <w:t>Dalam</w:t>
      </w:r>
      <w:r>
        <w:rPr>
          <w:spacing w:val="1"/>
        </w:rPr>
        <w:t xml:space="preserve"> </w:t>
      </w:r>
      <w:r>
        <w:t>perjalanan</w:t>
      </w:r>
      <w:r>
        <w:rPr>
          <w:spacing w:val="1"/>
        </w:rPr>
        <w:t xml:space="preserve"> </w:t>
      </w:r>
      <w:r>
        <w:t>penyusunan</w:t>
      </w:r>
      <w:r>
        <w:rPr>
          <w:spacing w:val="1"/>
        </w:rPr>
        <w:t xml:space="preserve"> </w:t>
      </w:r>
      <w:r>
        <w:t>skripsi</w:t>
      </w:r>
      <w:r>
        <w:rPr>
          <w:spacing w:val="1"/>
        </w:rPr>
        <w:t xml:space="preserve"> </w:t>
      </w:r>
      <w:r>
        <w:t>ini,</w:t>
      </w:r>
      <w:r>
        <w:rPr>
          <w:spacing w:val="1"/>
        </w:rPr>
        <w:t xml:space="preserve"> </w:t>
      </w:r>
      <w:r>
        <w:t>penulis</w:t>
      </w:r>
      <w:r>
        <w:rPr>
          <w:spacing w:val="1"/>
        </w:rPr>
        <w:t xml:space="preserve"> </w:t>
      </w:r>
      <w:r>
        <w:t>selalu</w:t>
      </w:r>
      <w:r>
        <w:rPr>
          <w:spacing w:val="1"/>
        </w:rPr>
        <w:t xml:space="preserve"> </w:t>
      </w:r>
      <w:r>
        <w:t>mendapatkan</w:t>
      </w:r>
      <w:r>
        <w:rPr>
          <w:spacing w:val="1"/>
        </w:rPr>
        <w:t xml:space="preserve"> </w:t>
      </w:r>
      <w:r>
        <w:t>dukungan, saran, bimbingan, dan doa dari berbagai pihak sehingga penulis dapat</w:t>
      </w:r>
      <w:r>
        <w:rPr>
          <w:spacing w:val="1"/>
        </w:rPr>
        <w:t xml:space="preserve"> </w:t>
      </w:r>
      <w:r>
        <w:t>menyelesaikan skripsi ini dengan baik dan tepat waktu. Oleh karena itu, penulis</w:t>
      </w:r>
      <w:r>
        <w:rPr>
          <w:spacing w:val="1"/>
        </w:rPr>
        <w:t xml:space="preserve"> </w:t>
      </w:r>
      <w:r>
        <w:t>ingin</w:t>
      </w:r>
      <w:r>
        <w:rPr>
          <w:spacing w:val="-1"/>
        </w:rPr>
        <w:t xml:space="preserve"> </w:t>
      </w:r>
      <w:r>
        <w:t>mengucapkan rasa</w:t>
      </w:r>
      <w:r>
        <w:rPr>
          <w:spacing w:val="1"/>
        </w:rPr>
        <w:t xml:space="preserve"> </w:t>
      </w:r>
      <w:r>
        <w:t>terima</w:t>
      </w:r>
      <w:r>
        <w:rPr>
          <w:spacing w:val="-1"/>
        </w:rPr>
        <w:t xml:space="preserve"> </w:t>
      </w:r>
      <w:r>
        <w:t>kasih kepada:</w:t>
      </w:r>
    </w:p>
    <w:p w14:paraId="45701E7B" w14:textId="77777777" w:rsidR="00030607" w:rsidRDefault="00FB2450" w:rsidP="000D1656">
      <w:pPr>
        <w:pStyle w:val="ListParagraph"/>
        <w:numPr>
          <w:ilvl w:val="0"/>
          <w:numId w:val="28"/>
        </w:numPr>
        <w:tabs>
          <w:tab w:val="left" w:pos="1236"/>
        </w:tabs>
        <w:spacing w:before="161"/>
        <w:rPr>
          <w:sz w:val="24"/>
        </w:rPr>
      </w:pPr>
      <w:r>
        <w:rPr>
          <w:sz w:val="24"/>
        </w:rPr>
        <w:t>Allah</w:t>
      </w:r>
      <w:r>
        <w:rPr>
          <w:spacing w:val="-1"/>
          <w:sz w:val="24"/>
        </w:rPr>
        <w:t xml:space="preserve"> </w:t>
      </w:r>
      <w:r>
        <w:rPr>
          <w:sz w:val="24"/>
        </w:rPr>
        <w:t>SWT</w:t>
      </w:r>
      <w:r>
        <w:rPr>
          <w:spacing w:val="2"/>
          <w:sz w:val="24"/>
        </w:rPr>
        <w:t xml:space="preserve"> </w:t>
      </w:r>
      <w:r>
        <w:rPr>
          <w:sz w:val="24"/>
        </w:rPr>
        <w:t>yang</w:t>
      </w:r>
      <w:r>
        <w:rPr>
          <w:spacing w:val="-4"/>
          <w:sz w:val="24"/>
        </w:rPr>
        <w:t xml:space="preserve"> </w:t>
      </w:r>
      <w:r>
        <w:rPr>
          <w:sz w:val="24"/>
        </w:rPr>
        <w:t>telah</w:t>
      </w:r>
      <w:r>
        <w:rPr>
          <w:spacing w:val="-1"/>
          <w:sz w:val="24"/>
        </w:rPr>
        <w:t xml:space="preserve"> </w:t>
      </w:r>
      <w:r>
        <w:rPr>
          <w:sz w:val="24"/>
        </w:rPr>
        <w:t>memberikan</w:t>
      </w:r>
      <w:r>
        <w:rPr>
          <w:spacing w:val="-1"/>
          <w:sz w:val="24"/>
        </w:rPr>
        <w:t xml:space="preserve"> </w:t>
      </w:r>
      <w:r>
        <w:rPr>
          <w:sz w:val="24"/>
        </w:rPr>
        <w:t>segala karunia</w:t>
      </w:r>
      <w:r>
        <w:rPr>
          <w:spacing w:val="-1"/>
          <w:sz w:val="24"/>
        </w:rPr>
        <w:t xml:space="preserve"> </w:t>
      </w:r>
      <w:r>
        <w:rPr>
          <w:sz w:val="24"/>
        </w:rPr>
        <w:t>kepada</w:t>
      </w:r>
      <w:r>
        <w:rPr>
          <w:spacing w:val="1"/>
          <w:sz w:val="24"/>
        </w:rPr>
        <w:t xml:space="preserve"> </w:t>
      </w:r>
      <w:r>
        <w:rPr>
          <w:sz w:val="24"/>
        </w:rPr>
        <w:t>penulis</w:t>
      </w:r>
      <w:r>
        <w:rPr>
          <w:spacing w:val="-3"/>
          <w:sz w:val="24"/>
        </w:rPr>
        <w:t xml:space="preserve"> </w:t>
      </w:r>
      <w:r>
        <w:rPr>
          <w:sz w:val="24"/>
        </w:rPr>
        <w:t>setiap</w:t>
      </w:r>
      <w:r>
        <w:rPr>
          <w:spacing w:val="-1"/>
          <w:sz w:val="24"/>
        </w:rPr>
        <w:t xml:space="preserve"> </w:t>
      </w:r>
      <w:r>
        <w:rPr>
          <w:sz w:val="24"/>
        </w:rPr>
        <w:t>saat.</w:t>
      </w:r>
    </w:p>
    <w:p w14:paraId="794E2FCB" w14:textId="77777777" w:rsidR="00030607" w:rsidRDefault="00030607">
      <w:pPr>
        <w:pStyle w:val="BodyText"/>
        <w:spacing w:before="7"/>
      </w:pPr>
    </w:p>
    <w:p w14:paraId="478C7A27" w14:textId="77777777" w:rsidR="00030607" w:rsidRDefault="00FB2450" w:rsidP="000D1656">
      <w:pPr>
        <w:pStyle w:val="ListParagraph"/>
        <w:numPr>
          <w:ilvl w:val="0"/>
          <w:numId w:val="28"/>
        </w:numPr>
        <w:tabs>
          <w:tab w:val="left" w:pos="1236"/>
        </w:tabs>
        <w:rPr>
          <w:sz w:val="24"/>
        </w:rPr>
      </w:pPr>
      <w:r>
        <w:rPr>
          <w:sz w:val="24"/>
        </w:rPr>
        <w:t>Kedua</w:t>
      </w:r>
      <w:r>
        <w:rPr>
          <w:spacing w:val="28"/>
          <w:sz w:val="24"/>
        </w:rPr>
        <w:t xml:space="preserve"> </w:t>
      </w:r>
      <w:r>
        <w:rPr>
          <w:sz w:val="24"/>
        </w:rPr>
        <w:t>orang</w:t>
      </w:r>
      <w:r>
        <w:rPr>
          <w:spacing w:val="26"/>
          <w:sz w:val="24"/>
        </w:rPr>
        <w:t xml:space="preserve"> </w:t>
      </w:r>
      <w:r>
        <w:rPr>
          <w:sz w:val="24"/>
        </w:rPr>
        <w:t>tua</w:t>
      </w:r>
      <w:r>
        <w:rPr>
          <w:spacing w:val="29"/>
          <w:sz w:val="24"/>
        </w:rPr>
        <w:t xml:space="preserve"> </w:t>
      </w:r>
      <w:r>
        <w:rPr>
          <w:sz w:val="24"/>
        </w:rPr>
        <w:t>penulis,</w:t>
      </w:r>
      <w:r>
        <w:rPr>
          <w:spacing w:val="29"/>
          <w:sz w:val="24"/>
        </w:rPr>
        <w:t xml:space="preserve"> </w:t>
      </w:r>
      <w:r>
        <w:rPr>
          <w:sz w:val="24"/>
        </w:rPr>
        <w:t>Bapak</w:t>
      </w:r>
      <w:r>
        <w:rPr>
          <w:spacing w:val="28"/>
          <w:sz w:val="24"/>
        </w:rPr>
        <w:t xml:space="preserve"> </w:t>
      </w:r>
      <w:r>
        <w:rPr>
          <w:sz w:val="24"/>
        </w:rPr>
        <w:t>Dedi</w:t>
      </w:r>
      <w:r>
        <w:rPr>
          <w:spacing w:val="32"/>
          <w:sz w:val="24"/>
        </w:rPr>
        <w:t xml:space="preserve"> </w:t>
      </w:r>
      <w:r>
        <w:rPr>
          <w:sz w:val="24"/>
        </w:rPr>
        <w:t>Sastrawidjaya</w:t>
      </w:r>
      <w:r>
        <w:rPr>
          <w:spacing w:val="29"/>
          <w:sz w:val="24"/>
        </w:rPr>
        <w:t xml:space="preserve"> </w:t>
      </w:r>
      <w:r>
        <w:rPr>
          <w:sz w:val="24"/>
        </w:rPr>
        <w:t>dan</w:t>
      </w:r>
      <w:r>
        <w:rPr>
          <w:spacing w:val="31"/>
          <w:sz w:val="24"/>
        </w:rPr>
        <w:t xml:space="preserve"> </w:t>
      </w:r>
      <w:r>
        <w:rPr>
          <w:sz w:val="24"/>
        </w:rPr>
        <w:t>Ibu</w:t>
      </w:r>
      <w:r>
        <w:rPr>
          <w:spacing w:val="28"/>
          <w:sz w:val="24"/>
        </w:rPr>
        <w:t xml:space="preserve"> </w:t>
      </w:r>
      <w:r>
        <w:rPr>
          <w:sz w:val="24"/>
        </w:rPr>
        <w:t>Herlina</w:t>
      </w:r>
      <w:r>
        <w:rPr>
          <w:spacing w:val="29"/>
          <w:sz w:val="24"/>
        </w:rPr>
        <w:t xml:space="preserve"> </w:t>
      </w:r>
      <w:r>
        <w:rPr>
          <w:sz w:val="24"/>
        </w:rPr>
        <w:t>Tahir.</w:t>
      </w:r>
    </w:p>
    <w:p w14:paraId="73370A4C" w14:textId="77777777" w:rsidR="00030607" w:rsidRDefault="00030607">
      <w:pPr>
        <w:pStyle w:val="BodyText"/>
        <w:spacing w:before="9"/>
        <w:rPr>
          <w:sz w:val="23"/>
        </w:rPr>
      </w:pPr>
    </w:p>
    <w:p w14:paraId="2193078A" w14:textId="77777777" w:rsidR="00030607" w:rsidRDefault="00FB2450">
      <w:pPr>
        <w:pStyle w:val="BodyText"/>
        <w:spacing w:before="1" w:line="480" w:lineRule="auto"/>
        <w:ind w:left="1235" w:right="1121"/>
        <w:jc w:val="both"/>
      </w:pPr>
      <w:r>
        <w:t>Terimakasih</w:t>
      </w:r>
      <w:r>
        <w:rPr>
          <w:spacing w:val="1"/>
        </w:rPr>
        <w:t xml:space="preserve"> </w:t>
      </w:r>
      <w:r>
        <w:t>untuk</w:t>
      </w:r>
      <w:r>
        <w:rPr>
          <w:spacing w:val="1"/>
        </w:rPr>
        <w:t xml:space="preserve"> </w:t>
      </w:r>
      <w:r>
        <w:t>setiap</w:t>
      </w:r>
      <w:r>
        <w:rPr>
          <w:spacing w:val="1"/>
        </w:rPr>
        <w:t xml:space="preserve"> </w:t>
      </w:r>
      <w:r>
        <w:t>pengorbanan</w:t>
      </w:r>
      <w:r>
        <w:rPr>
          <w:spacing w:val="1"/>
        </w:rPr>
        <w:t xml:space="preserve"> </w:t>
      </w:r>
      <w:r>
        <w:t>baik</w:t>
      </w:r>
      <w:r>
        <w:rPr>
          <w:spacing w:val="1"/>
        </w:rPr>
        <w:t xml:space="preserve"> </w:t>
      </w:r>
      <w:r>
        <w:t>yang</w:t>
      </w:r>
      <w:r>
        <w:rPr>
          <w:spacing w:val="1"/>
        </w:rPr>
        <w:t xml:space="preserve"> </w:t>
      </w:r>
      <w:r>
        <w:t>secara</w:t>
      </w:r>
      <w:r>
        <w:rPr>
          <w:spacing w:val="1"/>
        </w:rPr>
        <w:t xml:space="preserve"> </w:t>
      </w:r>
      <w:r>
        <w:t>material,</w:t>
      </w:r>
      <w:r>
        <w:rPr>
          <w:spacing w:val="1"/>
        </w:rPr>
        <w:t xml:space="preserve"> </w:t>
      </w:r>
      <w:r>
        <w:t>kasih</w:t>
      </w:r>
      <w:r>
        <w:rPr>
          <w:spacing w:val="1"/>
        </w:rPr>
        <w:t xml:space="preserve"> </w:t>
      </w:r>
      <w:r>
        <w:t>sayang,</w:t>
      </w:r>
      <w:r>
        <w:rPr>
          <w:spacing w:val="-1"/>
        </w:rPr>
        <w:t xml:space="preserve"> </w:t>
      </w:r>
      <w:r>
        <w:t>serta</w:t>
      </w:r>
      <w:r>
        <w:rPr>
          <w:spacing w:val="1"/>
        </w:rPr>
        <w:t xml:space="preserve"> </w:t>
      </w:r>
      <w:r>
        <w:t>doa</w:t>
      </w:r>
      <w:r>
        <w:rPr>
          <w:spacing w:val="3"/>
        </w:rPr>
        <w:t xml:space="preserve"> </w:t>
      </w:r>
      <w:r>
        <w:t>yang</w:t>
      </w:r>
      <w:r>
        <w:rPr>
          <w:spacing w:val="-2"/>
        </w:rPr>
        <w:t xml:space="preserve"> </w:t>
      </w:r>
      <w:r>
        <w:t>tidak putus-putusnya</w:t>
      </w:r>
      <w:r>
        <w:rPr>
          <w:spacing w:val="1"/>
        </w:rPr>
        <w:t xml:space="preserve"> </w:t>
      </w:r>
      <w:r>
        <w:t>untuk</w:t>
      </w:r>
      <w:r>
        <w:rPr>
          <w:spacing w:val="-1"/>
        </w:rPr>
        <w:t xml:space="preserve"> </w:t>
      </w:r>
      <w:r>
        <w:t>penulis.</w:t>
      </w:r>
    </w:p>
    <w:p w14:paraId="2094EB69" w14:textId="77777777" w:rsidR="00030607" w:rsidRDefault="00FB2450" w:rsidP="000D1656">
      <w:pPr>
        <w:pStyle w:val="ListParagraph"/>
        <w:numPr>
          <w:ilvl w:val="0"/>
          <w:numId w:val="28"/>
        </w:numPr>
        <w:tabs>
          <w:tab w:val="left" w:pos="1236"/>
        </w:tabs>
        <w:spacing w:before="7" w:line="477" w:lineRule="auto"/>
        <w:ind w:right="1123"/>
        <w:rPr>
          <w:sz w:val="24"/>
        </w:rPr>
      </w:pPr>
      <w:r>
        <w:rPr>
          <w:sz w:val="24"/>
        </w:rPr>
        <w:t>Dr. Kusumaningtuti Sandriharmy Soetiono SH, LL.M selaku Ketua STIE</w:t>
      </w:r>
      <w:r>
        <w:rPr>
          <w:spacing w:val="1"/>
          <w:sz w:val="24"/>
        </w:rPr>
        <w:t xml:space="preserve"> </w:t>
      </w:r>
      <w:r>
        <w:rPr>
          <w:sz w:val="24"/>
        </w:rPr>
        <w:t>Indonesia</w:t>
      </w:r>
      <w:r>
        <w:rPr>
          <w:spacing w:val="-1"/>
          <w:sz w:val="24"/>
        </w:rPr>
        <w:t xml:space="preserve"> </w:t>
      </w:r>
      <w:r>
        <w:rPr>
          <w:sz w:val="24"/>
        </w:rPr>
        <w:t>Banking</w:t>
      </w:r>
      <w:r>
        <w:rPr>
          <w:spacing w:val="-3"/>
          <w:sz w:val="24"/>
        </w:rPr>
        <w:t xml:space="preserve"> </w:t>
      </w:r>
      <w:r>
        <w:rPr>
          <w:sz w:val="24"/>
        </w:rPr>
        <w:t>School</w:t>
      </w:r>
    </w:p>
    <w:p w14:paraId="0C17F06B" w14:textId="77777777" w:rsidR="00030607" w:rsidRDefault="00FB2450" w:rsidP="000D1656">
      <w:pPr>
        <w:pStyle w:val="ListParagraph"/>
        <w:numPr>
          <w:ilvl w:val="0"/>
          <w:numId w:val="28"/>
        </w:numPr>
        <w:tabs>
          <w:tab w:val="left" w:pos="1236"/>
        </w:tabs>
        <w:spacing w:before="13" w:line="480" w:lineRule="auto"/>
        <w:ind w:right="1113"/>
        <w:rPr>
          <w:sz w:val="24"/>
        </w:rPr>
      </w:pPr>
      <w:r>
        <w:rPr>
          <w:sz w:val="24"/>
        </w:rPr>
        <w:t>Bapak Dr. Sparta, SE.Ak., ME., CA selaku Wakil Ketua I Bidang Akademik</w:t>
      </w:r>
      <w:r>
        <w:rPr>
          <w:spacing w:val="1"/>
          <w:sz w:val="24"/>
        </w:rPr>
        <w:t xml:space="preserve"> </w:t>
      </w:r>
      <w:r>
        <w:rPr>
          <w:sz w:val="24"/>
        </w:rPr>
        <w:t>STIE</w:t>
      </w:r>
      <w:r>
        <w:rPr>
          <w:spacing w:val="1"/>
          <w:sz w:val="24"/>
        </w:rPr>
        <w:t xml:space="preserve"> </w:t>
      </w:r>
      <w:r>
        <w:rPr>
          <w:sz w:val="24"/>
        </w:rPr>
        <w:t>Indonesia</w:t>
      </w:r>
      <w:r>
        <w:rPr>
          <w:spacing w:val="1"/>
          <w:sz w:val="24"/>
        </w:rPr>
        <w:t xml:space="preserve"> </w:t>
      </w:r>
      <w:r>
        <w:rPr>
          <w:sz w:val="24"/>
        </w:rPr>
        <w:t>Banking</w:t>
      </w:r>
      <w:r>
        <w:rPr>
          <w:spacing w:val="1"/>
          <w:sz w:val="24"/>
        </w:rPr>
        <w:t xml:space="preserve"> </w:t>
      </w:r>
      <w:r>
        <w:rPr>
          <w:sz w:val="24"/>
        </w:rPr>
        <w:t>School</w:t>
      </w:r>
      <w:r>
        <w:rPr>
          <w:spacing w:val="1"/>
          <w:sz w:val="24"/>
        </w:rPr>
        <w:t xml:space="preserve"> </w:t>
      </w:r>
      <w:r>
        <w:rPr>
          <w:sz w:val="24"/>
        </w:rPr>
        <w:t>dan</w:t>
      </w:r>
      <w:r>
        <w:rPr>
          <w:spacing w:val="1"/>
          <w:sz w:val="24"/>
        </w:rPr>
        <w:t xml:space="preserve"> </w:t>
      </w:r>
      <w:r>
        <w:rPr>
          <w:sz w:val="24"/>
        </w:rPr>
        <w:t>dosen</w:t>
      </w:r>
      <w:r>
        <w:rPr>
          <w:spacing w:val="1"/>
          <w:sz w:val="24"/>
        </w:rPr>
        <w:t xml:space="preserve"> </w:t>
      </w:r>
      <w:r>
        <w:rPr>
          <w:sz w:val="24"/>
        </w:rPr>
        <w:t>pembimbing</w:t>
      </w:r>
      <w:r>
        <w:rPr>
          <w:spacing w:val="1"/>
          <w:sz w:val="24"/>
        </w:rPr>
        <w:t xml:space="preserve"> </w:t>
      </w:r>
      <w:r>
        <w:rPr>
          <w:sz w:val="24"/>
        </w:rPr>
        <w:t>Skripsi</w:t>
      </w:r>
      <w:r>
        <w:rPr>
          <w:spacing w:val="1"/>
          <w:sz w:val="24"/>
        </w:rPr>
        <w:t xml:space="preserve"> </w:t>
      </w:r>
      <w:r>
        <w:rPr>
          <w:sz w:val="24"/>
        </w:rPr>
        <w:t>penulis.</w:t>
      </w:r>
      <w:r>
        <w:rPr>
          <w:spacing w:val="1"/>
          <w:sz w:val="24"/>
        </w:rPr>
        <w:t xml:space="preserve"> </w:t>
      </w:r>
      <w:r>
        <w:rPr>
          <w:sz w:val="24"/>
        </w:rPr>
        <w:t>Penulis berterima kasih atas setiap bimbingan, waktu, kesabaran, arahan dan</w:t>
      </w:r>
      <w:r>
        <w:rPr>
          <w:spacing w:val="1"/>
          <w:sz w:val="24"/>
        </w:rPr>
        <w:t xml:space="preserve"> </w:t>
      </w:r>
      <w:r>
        <w:rPr>
          <w:sz w:val="24"/>
        </w:rPr>
        <w:t>motivasi yang</w:t>
      </w:r>
      <w:r>
        <w:rPr>
          <w:spacing w:val="-4"/>
          <w:sz w:val="24"/>
        </w:rPr>
        <w:t xml:space="preserve"> </w:t>
      </w:r>
      <w:r>
        <w:rPr>
          <w:sz w:val="24"/>
        </w:rPr>
        <w:t>selalu</w:t>
      </w:r>
      <w:r>
        <w:rPr>
          <w:spacing w:val="-1"/>
          <w:sz w:val="24"/>
        </w:rPr>
        <w:t xml:space="preserve"> </w:t>
      </w:r>
      <w:r>
        <w:rPr>
          <w:sz w:val="24"/>
        </w:rPr>
        <w:t>diberikan</w:t>
      </w:r>
      <w:r>
        <w:rPr>
          <w:spacing w:val="-1"/>
          <w:sz w:val="24"/>
        </w:rPr>
        <w:t xml:space="preserve"> </w:t>
      </w:r>
      <w:r>
        <w:rPr>
          <w:sz w:val="24"/>
        </w:rPr>
        <w:t>kepada</w:t>
      </w:r>
      <w:r>
        <w:rPr>
          <w:spacing w:val="-2"/>
          <w:sz w:val="24"/>
        </w:rPr>
        <w:t xml:space="preserve"> </w:t>
      </w:r>
      <w:r>
        <w:rPr>
          <w:sz w:val="24"/>
        </w:rPr>
        <w:t>penulis</w:t>
      </w:r>
      <w:r>
        <w:rPr>
          <w:spacing w:val="-1"/>
          <w:sz w:val="24"/>
        </w:rPr>
        <w:t xml:space="preserve"> </w:t>
      </w:r>
      <w:r>
        <w:rPr>
          <w:sz w:val="24"/>
        </w:rPr>
        <w:t>selama</w:t>
      </w:r>
      <w:r>
        <w:rPr>
          <w:spacing w:val="-1"/>
          <w:sz w:val="24"/>
        </w:rPr>
        <w:t xml:space="preserve"> </w:t>
      </w:r>
      <w:r>
        <w:rPr>
          <w:sz w:val="24"/>
        </w:rPr>
        <w:t>penyusunan</w:t>
      </w:r>
      <w:r>
        <w:rPr>
          <w:spacing w:val="-1"/>
          <w:sz w:val="24"/>
        </w:rPr>
        <w:t xml:space="preserve"> </w:t>
      </w:r>
      <w:r>
        <w:rPr>
          <w:sz w:val="24"/>
        </w:rPr>
        <w:t>skripsi</w:t>
      </w:r>
      <w:r>
        <w:rPr>
          <w:spacing w:val="-1"/>
          <w:sz w:val="24"/>
        </w:rPr>
        <w:t xml:space="preserve"> </w:t>
      </w:r>
      <w:r>
        <w:rPr>
          <w:sz w:val="24"/>
        </w:rPr>
        <w:t>ini.</w:t>
      </w:r>
    </w:p>
    <w:p w14:paraId="0D6EE11C" w14:textId="77777777" w:rsidR="00030607" w:rsidRDefault="00030607">
      <w:pPr>
        <w:spacing w:line="480" w:lineRule="auto"/>
        <w:jc w:val="both"/>
        <w:rPr>
          <w:sz w:val="24"/>
        </w:rPr>
        <w:sectPr w:rsidR="00030607">
          <w:pgSz w:w="11910" w:h="16840"/>
          <w:pgMar w:top="1880" w:right="580" w:bottom="1400" w:left="1460" w:header="912" w:footer="1202" w:gutter="0"/>
          <w:cols w:space="720"/>
        </w:sectPr>
      </w:pPr>
    </w:p>
    <w:p w14:paraId="71BEB766" w14:textId="77777777" w:rsidR="00030607" w:rsidRDefault="00030607">
      <w:pPr>
        <w:pStyle w:val="BodyText"/>
        <w:spacing w:before="3"/>
      </w:pPr>
    </w:p>
    <w:p w14:paraId="3C8EC827" w14:textId="77777777" w:rsidR="00030607" w:rsidRDefault="00FB2450" w:rsidP="000D1656">
      <w:pPr>
        <w:pStyle w:val="ListParagraph"/>
        <w:numPr>
          <w:ilvl w:val="0"/>
          <w:numId w:val="28"/>
        </w:numPr>
        <w:tabs>
          <w:tab w:val="left" w:pos="1236"/>
        </w:tabs>
        <w:spacing w:before="90" w:line="480" w:lineRule="auto"/>
        <w:ind w:right="1120"/>
        <w:rPr>
          <w:sz w:val="24"/>
        </w:rPr>
      </w:pPr>
      <w:r>
        <w:rPr>
          <w:sz w:val="24"/>
        </w:rPr>
        <w:t>Bapak Gatot Sugiono selaku Wakil Ketua II Bidang Administrasi, Keuangan,</w:t>
      </w:r>
      <w:r>
        <w:rPr>
          <w:spacing w:val="1"/>
          <w:sz w:val="24"/>
        </w:rPr>
        <w:t xml:space="preserve"> </w:t>
      </w:r>
      <w:r>
        <w:rPr>
          <w:sz w:val="24"/>
        </w:rPr>
        <w:t>Umum.</w:t>
      </w:r>
    </w:p>
    <w:p w14:paraId="4CA162FF" w14:textId="77777777" w:rsidR="00030607" w:rsidRDefault="00FB2450" w:rsidP="000D1656">
      <w:pPr>
        <w:pStyle w:val="ListParagraph"/>
        <w:numPr>
          <w:ilvl w:val="0"/>
          <w:numId w:val="28"/>
        </w:numPr>
        <w:tabs>
          <w:tab w:val="left" w:pos="1236"/>
        </w:tabs>
        <w:spacing w:before="10" w:line="480" w:lineRule="auto"/>
        <w:ind w:right="1121"/>
        <w:rPr>
          <w:sz w:val="24"/>
        </w:rPr>
      </w:pPr>
      <w:r>
        <w:rPr>
          <w:sz w:val="24"/>
        </w:rPr>
        <w:t>Ibu</w:t>
      </w:r>
      <w:r>
        <w:rPr>
          <w:spacing w:val="1"/>
          <w:sz w:val="24"/>
        </w:rPr>
        <w:t xml:space="preserve"> </w:t>
      </w:r>
      <w:r>
        <w:rPr>
          <w:sz w:val="24"/>
        </w:rPr>
        <w:t>Dr.</w:t>
      </w:r>
      <w:r>
        <w:rPr>
          <w:spacing w:val="1"/>
          <w:sz w:val="24"/>
        </w:rPr>
        <w:t xml:space="preserve"> </w:t>
      </w:r>
      <w:r>
        <w:rPr>
          <w:sz w:val="24"/>
        </w:rPr>
        <w:t>Nuri</w:t>
      </w:r>
      <w:r>
        <w:rPr>
          <w:spacing w:val="1"/>
          <w:sz w:val="24"/>
        </w:rPr>
        <w:t xml:space="preserve"> </w:t>
      </w:r>
      <w:r>
        <w:rPr>
          <w:sz w:val="24"/>
        </w:rPr>
        <w:t>Wulandari</w:t>
      </w:r>
      <w:r>
        <w:rPr>
          <w:spacing w:val="1"/>
          <w:sz w:val="24"/>
        </w:rPr>
        <w:t xml:space="preserve"> </w:t>
      </w:r>
      <w:r>
        <w:rPr>
          <w:sz w:val="24"/>
        </w:rPr>
        <w:t>SE.,</w:t>
      </w:r>
      <w:r>
        <w:rPr>
          <w:spacing w:val="1"/>
          <w:sz w:val="24"/>
        </w:rPr>
        <w:t xml:space="preserve"> </w:t>
      </w:r>
      <w:r>
        <w:rPr>
          <w:sz w:val="24"/>
        </w:rPr>
        <w:t>M.Sc.</w:t>
      </w:r>
      <w:r>
        <w:rPr>
          <w:spacing w:val="1"/>
          <w:sz w:val="24"/>
        </w:rPr>
        <w:t xml:space="preserve"> </w:t>
      </w:r>
      <w:r>
        <w:rPr>
          <w:sz w:val="24"/>
        </w:rPr>
        <w:t>selaku</w:t>
      </w:r>
      <w:r>
        <w:rPr>
          <w:spacing w:val="1"/>
          <w:sz w:val="24"/>
        </w:rPr>
        <w:t xml:space="preserve"> </w:t>
      </w:r>
      <w:r>
        <w:rPr>
          <w:sz w:val="24"/>
        </w:rPr>
        <w:t>Wakil</w:t>
      </w:r>
      <w:r>
        <w:rPr>
          <w:spacing w:val="1"/>
          <w:sz w:val="24"/>
        </w:rPr>
        <w:t xml:space="preserve"> </w:t>
      </w:r>
      <w:r>
        <w:rPr>
          <w:sz w:val="24"/>
        </w:rPr>
        <w:t>Ketua</w:t>
      </w:r>
      <w:r>
        <w:rPr>
          <w:spacing w:val="1"/>
          <w:sz w:val="24"/>
        </w:rPr>
        <w:t xml:space="preserve"> </w:t>
      </w:r>
      <w:r>
        <w:rPr>
          <w:sz w:val="24"/>
        </w:rPr>
        <w:t>III</w:t>
      </w:r>
      <w:r>
        <w:rPr>
          <w:spacing w:val="1"/>
          <w:sz w:val="24"/>
        </w:rPr>
        <w:t xml:space="preserve"> </w:t>
      </w:r>
      <w:r>
        <w:rPr>
          <w:sz w:val="24"/>
        </w:rPr>
        <w:t>Bidang</w:t>
      </w:r>
      <w:r>
        <w:rPr>
          <w:spacing w:val="1"/>
          <w:sz w:val="24"/>
        </w:rPr>
        <w:t xml:space="preserve"> </w:t>
      </w:r>
      <w:r>
        <w:rPr>
          <w:sz w:val="24"/>
        </w:rPr>
        <w:t>Kemahasiswaan,</w:t>
      </w:r>
      <w:r>
        <w:rPr>
          <w:spacing w:val="-1"/>
          <w:sz w:val="24"/>
        </w:rPr>
        <w:t xml:space="preserve"> </w:t>
      </w:r>
      <w:r>
        <w:rPr>
          <w:sz w:val="24"/>
        </w:rPr>
        <w:t>Pemasaran, dan</w:t>
      </w:r>
      <w:r>
        <w:rPr>
          <w:spacing w:val="1"/>
          <w:sz w:val="24"/>
        </w:rPr>
        <w:t xml:space="preserve"> </w:t>
      </w:r>
      <w:r>
        <w:rPr>
          <w:sz w:val="24"/>
        </w:rPr>
        <w:t>Informasi Teknologi.</w:t>
      </w:r>
    </w:p>
    <w:p w14:paraId="665FC0E1" w14:textId="77777777" w:rsidR="00030607" w:rsidRDefault="00FB2450" w:rsidP="000D1656">
      <w:pPr>
        <w:pStyle w:val="ListParagraph"/>
        <w:numPr>
          <w:ilvl w:val="0"/>
          <w:numId w:val="28"/>
        </w:numPr>
        <w:tabs>
          <w:tab w:val="left" w:pos="1236"/>
        </w:tabs>
        <w:spacing w:before="9" w:line="477" w:lineRule="auto"/>
        <w:ind w:right="1122"/>
        <w:rPr>
          <w:sz w:val="24"/>
        </w:rPr>
      </w:pPr>
      <w:r>
        <w:rPr>
          <w:sz w:val="24"/>
        </w:rPr>
        <w:t>Ibu Dr. Wiwi Idawati, SE., M.Si., Ak., CA., ACPA selaku Kepala Program</w:t>
      </w:r>
      <w:r>
        <w:rPr>
          <w:spacing w:val="1"/>
          <w:sz w:val="24"/>
        </w:rPr>
        <w:t xml:space="preserve"> </w:t>
      </w:r>
      <w:r>
        <w:rPr>
          <w:sz w:val="24"/>
        </w:rPr>
        <w:t>Studi</w:t>
      </w:r>
      <w:r>
        <w:rPr>
          <w:spacing w:val="-1"/>
          <w:sz w:val="24"/>
        </w:rPr>
        <w:t xml:space="preserve"> </w:t>
      </w:r>
      <w:r>
        <w:rPr>
          <w:sz w:val="24"/>
        </w:rPr>
        <w:t>Akuntansi STIE</w:t>
      </w:r>
      <w:r>
        <w:rPr>
          <w:spacing w:val="4"/>
          <w:sz w:val="24"/>
        </w:rPr>
        <w:t xml:space="preserve"> </w:t>
      </w:r>
      <w:r>
        <w:rPr>
          <w:sz w:val="24"/>
        </w:rPr>
        <w:t>Indonesia Banking</w:t>
      </w:r>
      <w:r>
        <w:rPr>
          <w:spacing w:val="-3"/>
          <w:sz w:val="24"/>
        </w:rPr>
        <w:t xml:space="preserve"> </w:t>
      </w:r>
      <w:r>
        <w:rPr>
          <w:sz w:val="24"/>
        </w:rPr>
        <w:t>School.</w:t>
      </w:r>
    </w:p>
    <w:p w14:paraId="02775554" w14:textId="77777777" w:rsidR="00030607" w:rsidRDefault="00FB2450" w:rsidP="000D1656">
      <w:pPr>
        <w:pStyle w:val="ListParagraph"/>
        <w:numPr>
          <w:ilvl w:val="0"/>
          <w:numId w:val="28"/>
        </w:numPr>
        <w:tabs>
          <w:tab w:val="left" w:pos="1236"/>
        </w:tabs>
        <w:spacing w:before="14" w:line="480" w:lineRule="auto"/>
        <w:ind w:right="1117"/>
        <w:rPr>
          <w:sz w:val="24"/>
        </w:rPr>
      </w:pPr>
      <w:r>
        <w:rPr>
          <w:sz w:val="24"/>
        </w:rPr>
        <w:t>Kedua dosen penguji skripsi saya, Bapak Dr. Muchlis, SE, MBM dan Ibu</w:t>
      </w:r>
      <w:r>
        <w:rPr>
          <w:spacing w:val="1"/>
          <w:sz w:val="24"/>
        </w:rPr>
        <w:t xml:space="preserve"> </w:t>
      </w:r>
      <w:r>
        <w:rPr>
          <w:sz w:val="24"/>
        </w:rPr>
        <w:t>Lediana Sufina, S.E.AK., M.S.i yang selalu membimbing dan memberikan</w:t>
      </w:r>
      <w:r>
        <w:rPr>
          <w:spacing w:val="1"/>
          <w:sz w:val="24"/>
        </w:rPr>
        <w:t xml:space="preserve"> </w:t>
      </w:r>
      <w:r>
        <w:rPr>
          <w:sz w:val="24"/>
        </w:rPr>
        <w:t>saran</w:t>
      </w:r>
      <w:r>
        <w:rPr>
          <w:spacing w:val="3"/>
          <w:sz w:val="24"/>
        </w:rPr>
        <w:t xml:space="preserve"> </w:t>
      </w:r>
      <w:r>
        <w:rPr>
          <w:sz w:val="24"/>
        </w:rPr>
        <w:t>yang</w:t>
      </w:r>
      <w:r>
        <w:rPr>
          <w:spacing w:val="-4"/>
          <w:sz w:val="24"/>
        </w:rPr>
        <w:t xml:space="preserve"> </w:t>
      </w:r>
      <w:r>
        <w:rPr>
          <w:sz w:val="24"/>
        </w:rPr>
        <w:t>membangun</w:t>
      </w:r>
      <w:r>
        <w:rPr>
          <w:spacing w:val="2"/>
          <w:sz w:val="24"/>
        </w:rPr>
        <w:t xml:space="preserve"> </w:t>
      </w:r>
      <w:r>
        <w:rPr>
          <w:sz w:val="24"/>
        </w:rPr>
        <w:t>bagi</w:t>
      </w:r>
      <w:r>
        <w:rPr>
          <w:spacing w:val="-1"/>
          <w:sz w:val="24"/>
        </w:rPr>
        <w:t xml:space="preserve"> </w:t>
      </w:r>
      <w:r>
        <w:rPr>
          <w:sz w:val="24"/>
        </w:rPr>
        <w:t>saya untuk menyelesaikan</w:t>
      </w:r>
      <w:r>
        <w:rPr>
          <w:spacing w:val="-1"/>
          <w:sz w:val="24"/>
        </w:rPr>
        <w:t xml:space="preserve"> </w:t>
      </w:r>
      <w:r>
        <w:rPr>
          <w:sz w:val="24"/>
        </w:rPr>
        <w:t>skripsi</w:t>
      </w:r>
      <w:r>
        <w:rPr>
          <w:spacing w:val="-1"/>
          <w:sz w:val="24"/>
        </w:rPr>
        <w:t xml:space="preserve"> </w:t>
      </w:r>
      <w:r>
        <w:rPr>
          <w:sz w:val="24"/>
        </w:rPr>
        <w:t>ini.</w:t>
      </w:r>
    </w:p>
    <w:p w14:paraId="371125F9" w14:textId="77777777" w:rsidR="00030607" w:rsidRDefault="00FB2450" w:rsidP="000D1656">
      <w:pPr>
        <w:pStyle w:val="ListParagraph"/>
        <w:numPr>
          <w:ilvl w:val="0"/>
          <w:numId w:val="28"/>
        </w:numPr>
        <w:tabs>
          <w:tab w:val="left" w:pos="1236"/>
        </w:tabs>
        <w:spacing w:before="10" w:line="480" w:lineRule="auto"/>
        <w:ind w:right="1118"/>
        <w:rPr>
          <w:sz w:val="24"/>
        </w:rPr>
      </w:pPr>
      <w:r>
        <w:rPr>
          <w:sz w:val="24"/>
        </w:rPr>
        <w:t>Ibu Dian, Mba Mia, Mba Vita dan Pak Yusuf yang telah banyak membantu</w:t>
      </w:r>
      <w:r>
        <w:rPr>
          <w:spacing w:val="1"/>
          <w:sz w:val="24"/>
        </w:rPr>
        <w:t xml:space="preserve"> </w:t>
      </w:r>
      <w:r>
        <w:rPr>
          <w:sz w:val="24"/>
        </w:rPr>
        <w:t>proses</w:t>
      </w:r>
      <w:r>
        <w:rPr>
          <w:spacing w:val="-1"/>
          <w:sz w:val="24"/>
        </w:rPr>
        <w:t xml:space="preserve"> </w:t>
      </w:r>
      <w:r>
        <w:rPr>
          <w:sz w:val="24"/>
        </w:rPr>
        <w:t>administrasi penulis</w:t>
      </w:r>
      <w:r>
        <w:rPr>
          <w:spacing w:val="-1"/>
          <w:sz w:val="24"/>
        </w:rPr>
        <w:t xml:space="preserve"> </w:t>
      </w:r>
      <w:r>
        <w:rPr>
          <w:sz w:val="24"/>
        </w:rPr>
        <w:t>di STIE Indonesia</w:t>
      </w:r>
      <w:r>
        <w:rPr>
          <w:spacing w:val="1"/>
          <w:sz w:val="24"/>
        </w:rPr>
        <w:t xml:space="preserve"> </w:t>
      </w:r>
      <w:r>
        <w:rPr>
          <w:sz w:val="24"/>
        </w:rPr>
        <w:t>Banking</w:t>
      </w:r>
      <w:r>
        <w:rPr>
          <w:spacing w:val="-3"/>
          <w:sz w:val="24"/>
        </w:rPr>
        <w:t xml:space="preserve"> </w:t>
      </w:r>
      <w:r>
        <w:rPr>
          <w:sz w:val="24"/>
        </w:rPr>
        <w:t>School</w:t>
      </w:r>
    </w:p>
    <w:p w14:paraId="27EA8C9D" w14:textId="77777777" w:rsidR="00030607" w:rsidRDefault="00FB2450" w:rsidP="000D1656">
      <w:pPr>
        <w:pStyle w:val="ListParagraph"/>
        <w:numPr>
          <w:ilvl w:val="0"/>
          <w:numId w:val="28"/>
        </w:numPr>
        <w:tabs>
          <w:tab w:val="left" w:pos="1236"/>
        </w:tabs>
        <w:spacing w:before="10" w:line="480" w:lineRule="auto"/>
        <w:ind w:right="1121"/>
        <w:rPr>
          <w:sz w:val="24"/>
        </w:rPr>
      </w:pPr>
      <w:r>
        <w:rPr>
          <w:sz w:val="24"/>
        </w:rPr>
        <w:t>Seluruh dosen dan staff jajaran STIE Indonesia Banking School yang tidak</w:t>
      </w:r>
      <w:r>
        <w:rPr>
          <w:spacing w:val="1"/>
          <w:sz w:val="24"/>
        </w:rPr>
        <w:t xml:space="preserve"> </w:t>
      </w:r>
      <w:r>
        <w:rPr>
          <w:sz w:val="24"/>
        </w:rPr>
        <w:t>bisa penulis sebutkan satu per satu, yang telah memberikan ilmu yang sangat</w:t>
      </w:r>
      <w:r>
        <w:rPr>
          <w:spacing w:val="1"/>
          <w:sz w:val="24"/>
        </w:rPr>
        <w:t xml:space="preserve"> </w:t>
      </w:r>
      <w:r>
        <w:rPr>
          <w:sz w:val="24"/>
        </w:rPr>
        <w:t>berharga</w:t>
      </w:r>
      <w:r>
        <w:rPr>
          <w:spacing w:val="-2"/>
          <w:sz w:val="24"/>
        </w:rPr>
        <w:t xml:space="preserve"> </w:t>
      </w:r>
      <w:r>
        <w:rPr>
          <w:sz w:val="24"/>
        </w:rPr>
        <w:t>bagi</w:t>
      </w:r>
      <w:r>
        <w:rPr>
          <w:spacing w:val="-1"/>
          <w:sz w:val="24"/>
        </w:rPr>
        <w:t xml:space="preserve"> </w:t>
      </w:r>
      <w:r>
        <w:rPr>
          <w:sz w:val="24"/>
        </w:rPr>
        <w:t>penulis untuk</w:t>
      </w:r>
      <w:r>
        <w:rPr>
          <w:spacing w:val="-1"/>
          <w:sz w:val="24"/>
        </w:rPr>
        <w:t xml:space="preserve"> </w:t>
      </w:r>
      <w:r>
        <w:rPr>
          <w:sz w:val="24"/>
        </w:rPr>
        <w:t>menjadi bekal</w:t>
      </w:r>
      <w:r>
        <w:rPr>
          <w:spacing w:val="-1"/>
          <w:sz w:val="24"/>
        </w:rPr>
        <w:t xml:space="preserve"> </w:t>
      </w:r>
      <w:r>
        <w:rPr>
          <w:sz w:val="24"/>
        </w:rPr>
        <w:t>penulis</w:t>
      </w:r>
      <w:r>
        <w:rPr>
          <w:spacing w:val="2"/>
          <w:sz w:val="24"/>
        </w:rPr>
        <w:t xml:space="preserve"> </w:t>
      </w:r>
      <w:r>
        <w:rPr>
          <w:sz w:val="24"/>
        </w:rPr>
        <w:t>dalam</w:t>
      </w:r>
      <w:r>
        <w:rPr>
          <w:spacing w:val="-1"/>
          <w:sz w:val="24"/>
        </w:rPr>
        <w:t xml:space="preserve"> </w:t>
      </w:r>
      <w:r>
        <w:rPr>
          <w:sz w:val="24"/>
        </w:rPr>
        <w:t>mencapai cita-cita.</w:t>
      </w:r>
    </w:p>
    <w:p w14:paraId="6C2134A1" w14:textId="719A5D7D" w:rsidR="00030607" w:rsidRDefault="00FB2450" w:rsidP="000D1656">
      <w:pPr>
        <w:pStyle w:val="ListParagraph"/>
        <w:numPr>
          <w:ilvl w:val="0"/>
          <w:numId w:val="28"/>
        </w:numPr>
        <w:tabs>
          <w:tab w:val="left" w:pos="1236"/>
        </w:tabs>
        <w:spacing w:before="7" w:line="480" w:lineRule="auto"/>
        <w:ind w:right="1117"/>
        <w:rPr>
          <w:sz w:val="24"/>
        </w:rPr>
      </w:pPr>
      <w:r>
        <w:rPr>
          <w:sz w:val="24"/>
        </w:rPr>
        <w:t>Fauzy</w:t>
      </w:r>
      <w:r>
        <w:rPr>
          <w:spacing w:val="1"/>
          <w:sz w:val="24"/>
        </w:rPr>
        <w:t xml:space="preserve"> </w:t>
      </w:r>
      <w:r>
        <w:rPr>
          <w:sz w:val="24"/>
        </w:rPr>
        <w:t>Adrian</w:t>
      </w:r>
      <w:r>
        <w:rPr>
          <w:spacing w:val="1"/>
          <w:sz w:val="24"/>
        </w:rPr>
        <w:t xml:space="preserve"> </w:t>
      </w:r>
      <w:r>
        <w:rPr>
          <w:sz w:val="24"/>
        </w:rPr>
        <w:t>Agusta,</w:t>
      </w:r>
      <w:r>
        <w:rPr>
          <w:spacing w:val="1"/>
          <w:sz w:val="24"/>
        </w:rPr>
        <w:t xml:space="preserve"> </w:t>
      </w:r>
      <w:r>
        <w:rPr>
          <w:sz w:val="24"/>
        </w:rPr>
        <w:t>ses</w:t>
      </w:r>
      <w:r w:rsidR="00E26226">
        <w:rPr>
          <w:sz w:val="24"/>
          <w:lang w:val="id-ID"/>
        </w:rPr>
        <w:t>e</w:t>
      </w:r>
      <w:r>
        <w:rPr>
          <w:sz w:val="24"/>
        </w:rPr>
        <w:t>orang</w:t>
      </w:r>
      <w:r>
        <w:rPr>
          <w:spacing w:val="1"/>
          <w:sz w:val="24"/>
        </w:rPr>
        <w:t xml:space="preserve"> </w:t>
      </w:r>
      <w:r>
        <w:rPr>
          <w:sz w:val="24"/>
        </w:rPr>
        <w:t>yang</w:t>
      </w:r>
      <w:r>
        <w:rPr>
          <w:spacing w:val="1"/>
          <w:sz w:val="24"/>
        </w:rPr>
        <w:t xml:space="preserve"> </w:t>
      </w:r>
      <w:r>
        <w:rPr>
          <w:sz w:val="24"/>
        </w:rPr>
        <w:t>telah</w:t>
      </w:r>
      <w:r>
        <w:rPr>
          <w:spacing w:val="1"/>
          <w:sz w:val="24"/>
        </w:rPr>
        <w:t xml:space="preserve"> </w:t>
      </w:r>
      <w:r>
        <w:rPr>
          <w:sz w:val="24"/>
        </w:rPr>
        <w:t>memberikan</w:t>
      </w:r>
      <w:r>
        <w:rPr>
          <w:spacing w:val="1"/>
          <w:sz w:val="24"/>
        </w:rPr>
        <w:t xml:space="preserve"> </w:t>
      </w:r>
      <w:r>
        <w:rPr>
          <w:sz w:val="24"/>
        </w:rPr>
        <w:t>dukungan</w:t>
      </w:r>
      <w:r>
        <w:rPr>
          <w:spacing w:val="1"/>
          <w:sz w:val="24"/>
        </w:rPr>
        <w:t xml:space="preserve"> </w:t>
      </w:r>
      <w:r>
        <w:rPr>
          <w:sz w:val="24"/>
        </w:rPr>
        <w:t>serta</w:t>
      </w:r>
      <w:r>
        <w:rPr>
          <w:spacing w:val="1"/>
          <w:sz w:val="24"/>
        </w:rPr>
        <w:t xml:space="preserve"> </w:t>
      </w:r>
      <w:r>
        <w:rPr>
          <w:sz w:val="24"/>
        </w:rPr>
        <w:t>motivasi</w:t>
      </w:r>
      <w:r>
        <w:rPr>
          <w:spacing w:val="1"/>
          <w:sz w:val="24"/>
        </w:rPr>
        <w:t xml:space="preserve"> </w:t>
      </w:r>
      <w:r>
        <w:rPr>
          <w:sz w:val="24"/>
        </w:rPr>
        <w:t>penulis</w:t>
      </w:r>
      <w:r>
        <w:rPr>
          <w:spacing w:val="1"/>
          <w:sz w:val="24"/>
        </w:rPr>
        <w:t xml:space="preserve"> </w:t>
      </w:r>
      <w:r>
        <w:rPr>
          <w:sz w:val="24"/>
        </w:rPr>
        <w:t>dalam</w:t>
      </w:r>
      <w:r>
        <w:rPr>
          <w:spacing w:val="1"/>
          <w:sz w:val="24"/>
        </w:rPr>
        <w:t xml:space="preserve"> </w:t>
      </w:r>
      <w:r>
        <w:rPr>
          <w:sz w:val="24"/>
        </w:rPr>
        <w:t>menjalankan</w:t>
      </w:r>
      <w:r>
        <w:rPr>
          <w:spacing w:val="1"/>
          <w:sz w:val="24"/>
        </w:rPr>
        <w:t xml:space="preserve"> </w:t>
      </w:r>
      <w:r>
        <w:rPr>
          <w:sz w:val="24"/>
        </w:rPr>
        <w:t>penulisan</w:t>
      </w:r>
      <w:r>
        <w:rPr>
          <w:spacing w:val="1"/>
          <w:sz w:val="24"/>
        </w:rPr>
        <w:t xml:space="preserve"> </w:t>
      </w:r>
      <w:r>
        <w:rPr>
          <w:sz w:val="24"/>
        </w:rPr>
        <w:t>skripsi</w:t>
      </w:r>
      <w:r>
        <w:rPr>
          <w:spacing w:val="1"/>
          <w:sz w:val="24"/>
        </w:rPr>
        <w:t xml:space="preserve"> </w:t>
      </w:r>
      <w:r>
        <w:rPr>
          <w:sz w:val="24"/>
        </w:rPr>
        <w:t>dan</w:t>
      </w:r>
      <w:r>
        <w:rPr>
          <w:spacing w:val="1"/>
          <w:sz w:val="24"/>
        </w:rPr>
        <w:t xml:space="preserve"> </w:t>
      </w:r>
      <w:r>
        <w:rPr>
          <w:sz w:val="24"/>
        </w:rPr>
        <w:t>kegiatan</w:t>
      </w:r>
      <w:r>
        <w:rPr>
          <w:spacing w:val="1"/>
          <w:sz w:val="24"/>
        </w:rPr>
        <w:t xml:space="preserve"> </w:t>
      </w:r>
      <w:r>
        <w:rPr>
          <w:sz w:val="24"/>
        </w:rPr>
        <w:t>perkuliahan.</w:t>
      </w:r>
    </w:p>
    <w:p w14:paraId="2C37F5AC" w14:textId="08D17CE2" w:rsidR="00030607" w:rsidRPr="007F3DCA" w:rsidRDefault="00FB2450" w:rsidP="000D1656">
      <w:pPr>
        <w:pStyle w:val="ListParagraph"/>
        <w:numPr>
          <w:ilvl w:val="0"/>
          <w:numId w:val="28"/>
        </w:numPr>
        <w:tabs>
          <w:tab w:val="left" w:pos="1236"/>
        </w:tabs>
        <w:spacing w:before="10" w:line="480" w:lineRule="auto"/>
        <w:ind w:right="1113"/>
        <w:rPr>
          <w:sz w:val="24"/>
        </w:rPr>
      </w:pPr>
      <w:r>
        <w:rPr>
          <w:sz w:val="24"/>
        </w:rPr>
        <w:t>Sella, Fitria, Ririn, Ahnaf, Gina,</w:t>
      </w:r>
      <w:r>
        <w:rPr>
          <w:spacing w:val="1"/>
          <w:sz w:val="24"/>
        </w:rPr>
        <w:t xml:space="preserve"> </w:t>
      </w:r>
      <w:r>
        <w:rPr>
          <w:sz w:val="24"/>
        </w:rPr>
        <w:t>Devani, Safira, Sylvia, Amanda,</w:t>
      </w:r>
      <w:r>
        <w:rPr>
          <w:spacing w:val="1"/>
          <w:sz w:val="24"/>
        </w:rPr>
        <w:t xml:space="preserve"> </w:t>
      </w:r>
      <w:r>
        <w:rPr>
          <w:sz w:val="24"/>
        </w:rPr>
        <w:t>Irsyad,</w:t>
      </w:r>
      <w:r>
        <w:rPr>
          <w:spacing w:val="1"/>
          <w:sz w:val="24"/>
        </w:rPr>
        <w:t xml:space="preserve"> </w:t>
      </w:r>
      <w:r>
        <w:rPr>
          <w:sz w:val="24"/>
        </w:rPr>
        <w:t>Fachri, dan Fauzan yang telah berbagi cerita, pembelajaran baru dan canda</w:t>
      </w:r>
      <w:r>
        <w:rPr>
          <w:spacing w:val="1"/>
          <w:sz w:val="24"/>
        </w:rPr>
        <w:t xml:space="preserve"> </w:t>
      </w:r>
      <w:r>
        <w:rPr>
          <w:sz w:val="24"/>
        </w:rPr>
        <w:t>tawa</w:t>
      </w:r>
      <w:r>
        <w:rPr>
          <w:spacing w:val="-2"/>
          <w:sz w:val="24"/>
        </w:rPr>
        <w:t xml:space="preserve"> </w:t>
      </w:r>
      <w:r>
        <w:rPr>
          <w:sz w:val="24"/>
        </w:rPr>
        <w:t>dalam menjalankan</w:t>
      </w:r>
      <w:r>
        <w:rPr>
          <w:spacing w:val="2"/>
          <w:sz w:val="24"/>
        </w:rPr>
        <w:t xml:space="preserve"> </w:t>
      </w:r>
      <w:r>
        <w:rPr>
          <w:sz w:val="24"/>
        </w:rPr>
        <w:t>kegiatan perkuliahan.</w:t>
      </w:r>
    </w:p>
    <w:p w14:paraId="79D896FB" w14:textId="77777777" w:rsidR="00030607" w:rsidRDefault="00FB2450" w:rsidP="000D1656">
      <w:pPr>
        <w:pStyle w:val="ListParagraph"/>
        <w:numPr>
          <w:ilvl w:val="0"/>
          <w:numId w:val="28"/>
        </w:numPr>
        <w:tabs>
          <w:tab w:val="left" w:pos="1236"/>
        </w:tabs>
        <w:spacing w:line="477" w:lineRule="auto"/>
        <w:ind w:right="1122"/>
        <w:rPr>
          <w:sz w:val="24"/>
        </w:rPr>
      </w:pPr>
      <w:r>
        <w:rPr>
          <w:sz w:val="24"/>
        </w:rPr>
        <w:t>Teman-teman senior Kak Ninis, Kak Resa, Kak Eka, dan Kak Putri yang</w:t>
      </w:r>
      <w:r>
        <w:rPr>
          <w:spacing w:val="1"/>
          <w:sz w:val="24"/>
        </w:rPr>
        <w:t xml:space="preserve"> </w:t>
      </w:r>
      <w:r>
        <w:rPr>
          <w:sz w:val="24"/>
        </w:rPr>
        <w:t>sudah</w:t>
      </w:r>
      <w:r>
        <w:rPr>
          <w:spacing w:val="-2"/>
          <w:sz w:val="24"/>
        </w:rPr>
        <w:t xml:space="preserve"> </w:t>
      </w:r>
      <w:r>
        <w:rPr>
          <w:sz w:val="24"/>
        </w:rPr>
        <w:t>banyak</w:t>
      </w:r>
      <w:r>
        <w:rPr>
          <w:spacing w:val="-1"/>
          <w:sz w:val="24"/>
        </w:rPr>
        <w:t xml:space="preserve"> </w:t>
      </w:r>
      <w:r>
        <w:rPr>
          <w:sz w:val="24"/>
        </w:rPr>
        <w:t>membantu</w:t>
      </w:r>
      <w:r>
        <w:rPr>
          <w:spacing w:val="3"/>
          <w:sz w:val="24"/>
        </w:rPr>
        <w:t xml:space="preserve"> </w:t>
      </w:r>
      <w:r>
        <w:rPr>
          <w:sz w:val="24"/>
        </w:rPr>
        <w:t>memberikan</w:t>
      </w:r>
      <w:r>
        <w:rPr>
          <w:spacing w:val="-1"/>
          <w:sz w:val="24"/>
        </w:rPr>
        <w:t xml:space="preserve"> </w:t>
      </w:r>
      <w:r>
        <w:rPr>
          <w:sz w:val="24"/>
        </w:rPr>
        <w:t>masukan</w:t>
      </w:r>
      <w:r>
        <w:rPr>
          <w:spacing w:val="-1"/>
          <w:sz w:val="24"/>
        </w:rPr>
        <w:t xml:space="preserve"> </w:t>
      </w:r>
      <w:r>
        <w:rPr>
          <w:sz w:val="24"/>
        </w:rPr>
        <w:t>serta arahan</w:t>
      </w:r>
      <w:r>
        <w:rPr>
          <w:spacing w:val="-1"/>
          <w:sz w:val="24"/>
        </w:rPr>
        <w:t xml:space="preserve"> </w:t>
      </w:r>
      <w:r>
        <w:rPr>
          <w:sz w:val="24"/>
        </w:rPr>
        <w:t>kepada</w:t>
      </w:r>
      <w:r>
        <w:rPr>
          <w:spacing w:val="-2"/>
          <w:sz w:val="24"/>
        </w:rPr>
        <w:t xml:space="preserve"> </w:t>
      </w:r>
      <w:r>
        <w:rPr>
          <w:sz w:val="24"/>
        </w:rPr>
        <w:t>tulis.</w:t>
      </w:r>
    </w:p>
    <w:p w14:paraId="052510AD" w14:textId="77777777" w:rsidR="00030607" w:rsidRDefault="00030607">
      <w:pPr>
        <w:spacing w:line="477" w:lineRule="auto"/>
        <w:jc w:val="both"/>
        <w:rPr>
          <w:sz w:val="24"/>
        </w:rPr>
        <w:sectPr w:rsidR="00030607">
          <w:pgSz w:w="11910" w:h="16840"/>
          <w:pgMar w:top="1880" w:right="580" w:bottom="1400" w:left="1460" w:header="912" w:footer="1202" w:gutter="0"/>
          <w:cols w:space="720"/>
        </w:sectPr>
      </w:pPr>
    </w:p>
    <w:p w14:paraId="79FD6921" w14:textId="77777777" w:rsidR="00030607" w:rsidRDefault="00030607">
      <w:pPr>
        <w:pStyle w:val="BodyText"/>
        <w:spacing w:before="3"/>
      </w:pPr>
    </w:p>
    <w:p w14:paraId="09B6FE3E" w14:textId="77777777" w:rsidR="00030607" w:rsidRDefault="00FB2450" w:rsidP="000D1656">
      <w:pPr>
        <w:pStyle w:val="ListParagraph"/>
        <w:numPr>
          <w:ilvl w:val="0"/>
          <w:numId w:val="28"/>
        </w:numPr>
        <w:tabs>
          <w:tab w:val="left" w:pos="1236"/>
        </w:tabs>
        <w:spacing w:before="90" w:line="480" w:lineRule="auto"/>
        <w:ind w:right="1123"/>
        <w:rPr>
          <w:sz w:val="24"/>
        </w:rPr>
      </w:pPr>
      <w:r>
        <w:rPr>
          <w:sz w:val="24"/>
        </w:rPr>
        <w:t>Teman-teman</w:t>
      </w:r>
      <w:r>
        <w:rPr>
          <w:spacing w:val="1"/>
          <w:sz w:val="24"/>
        </w:rPr>
        <w:t xml:space="preserve"> </w:t>
      </w:r>
      <w:r>
        <w:rPr>
          <w:sz w:val="24"/>
        </w:rPr>
        <w:t>kelas “Akun Cumlaude”, yang telah memberikan pengalaman</w:t>
      </w:r>
      <w:r>
        <w:rPr>
          <w:spacing w:val="1"/>
          <w:sz w:val="24"/>
        </w:rPr>
        <w:t xml:space="preserve"> </w:t>
      </w:r>
      <w:r>
        <w:rPr>
          <w:sz w:val="24"/>
        </w:rPr>
        <w:t>dan</w:t>
      </w:r>
      <w:r>
        <w:rPr>
          <w:spacing w:val="-1"/>
          <w:sz w:val="24"/>
        </w:rPr>
        <w:t xml:space="preserve"> </w:t>
      </w:r>
      <w:r>
        <w:rPr>
          <w:sz w:val="24"/>
        </w:rPr>
        <w:t>pembelajaran</w:t>
      </w:r>
      <w:r>
        <w:rPr>
          <w:spacing w:val="4"/>
          <w:sz w:val="24"/>
        </w:rPr>
        <w:t xml:space="preserve"> </w:t>
      </w:r>
      <w:r>
        <w:rPr>
          <w:sz w:val="24"/>
        </w:rPr>
        <w:t>yang</w:t>
      </w:r>
      <w:r>
        <w:rPr>
          <w:spacing w:val="-3"/>
          <w:sz w:val="24"/>
        </w:rPr>
        <w:t xml:space="preserve"> </w:t>
      </w:r>
      <w:r>
        <w:rPr>
          <w:sz w:val="24"/>
        </w:rPr>
        <w:t>sangat berharga.</w:t>
      </w:r>
    </w:p>
    <w:p w14:paraId="4C444FB0" w14:textId="77777777" w:rsidR="00030607" w:rsidRDefault="00FB2450" w:rsidP="000D1656">
      <w:pPr>
        <w:pStyle w:val="ListParagraph"/>
        <w:numPr>
          <w:ilvl w:val="0"/>
          <w:numId w:val="28"/>
        </w:numPr>
        <w:tabs>
          <w:tab w:val="left" w:pos="1236"/>
        </w:tabs>
        <w:spacing w:before="10" w:line="480" w:lineRule="auto"/>
        <w:ind w:right="1115"/>
        <w:rPr>
          <w:sz w:val="24"/>
        </w:rPr>
      </w:pPr>
      <w:r>
        <w:rPr>
          <w:sz w:val="24"/>
        </w:rPr>
        <w:t>Teman-teman angkatan 2018 yang tidak dapat diucapkan satu-persatu yang</w:t>
      </w:r>
      <w:r>
        <w:rPr>
          <w:spacing w:val="1"/>
          <w:sz w:val="24"/>
        </w:rPr>
        <w:t xml:space="preserve"> </w:t>
      </w:r>
      <w:r>
        <w:rPr>
          <w:sz w:val="24"/>
        </w:rPr>
        <w:t>telah</w:t>
      </w:r>
      <w:r>
        <w:rPr>
          <w:spacing w:val="-1"/>
          <w:sz w:val="24"/>
        </w:rPr>
        <w:t xml:space="preserve"> </w:t>
      </w:r>
      <w:r>
        <w:rPr>
          <w:sz w:val="24"/>
        </w:rPr>
        <w:t>menemani penulis selama</w:t>
      </w:r>
      <w:r>
        <w:rPr>
          <w:spacing w:val="-1"/>
          <w:sz w:val="24"/>
        </w:rPr>
        <w:t xml:space="preserve"> </w:t>
      </w:r>
      <w:r>
        <w:rPr>
          <w:sz w:val="24"/>
        </w:rPr>
        <w:t>masa</w:t>
      </w:r>
      <w:r>
        <w:rPr>
          <w:spacing w:val="-1"/>
          <w:sz w:val="24"/>
        </w:rPr>
        <w:t xml:space="preserve"> </w:t>
      </w:r>
      <w:r>
        <w:rPr>
          <w:sz w:val="24"/>
        </w:rPr>
        <w:t>perkuliahan.</w:t>
      </w:r>
    </w:p>
    <w:p w14:paraId="73B1F17F" w14:textId="37494CC8" w:rsidR="00030607" w:rsidRDefault="00FB2450">
      <w:pPr>
        <w:pStyle w:val="BodyText"/>
        <w:spacing w:before="9" w:line="480" w:lineRule="auto"/>
        <w:ind w:left="808" w:right="1118" w:firstLine="708"/>
        <w:jc w:val="both"/>
      </w:pPr>
      <w:r>
        <w:t>Penulis menyadari bahwa dalam penulisan skripsi ini masih banyak yang</w:t>
      </w:r>
      <w:r>
        <w:rPr>
          <w:spacing w:val="1"/>
        </w:rPr>
        <w:t xml:space="preserve"> </w:t>
      </w:r>
      <w:r>
        <w:t>kurang dan masih banyak</w:t>
      </w:r>
      <w:r>
        <w:rPr>
          <w:spacing w:val="1"/>
        </w:rPr>
        <w:t xml:space="preserve"> </w:t>
      </w:r>
      <w:r>
        <w:t>yang harus dikembangkan.</w:t>
      </w:r>
      <w:r>
        <w:rPr>
          <w:spacing w:val="1"/>
        </w:rPr>
        <w:t xml:space="preserve"> </w:t>
      </w:r>
      <w:r>
        <w:t>Oleh karena itu penulis</w:t>
      </w:r>
      <w:r>
        <w:rPr>
          <w:spacing w:val="1"/>
        </w:rPr>
        <w:t xml:space="preserve"> </w:t>
      </w:r>
      <w:r>
        <w:t>mengharapkan saran dan kritik yang dapat membangun dari berbagai pihak demi</w:t>
      </w:r>
      <w:r>
        <w:rPr>
          <w:spacing w:val="1"/>
        </w:rPr>
        <w:t xml:space="preserve"> </w:t>
      </w:r>
      <w:r w:rsidR="00E26226">
        <w:t>per</w:t>
      </w:r>
      <w:r>
        <w:t>baikan</w:t>
      </w:r>
      <w:r>
        <w:rPr>
          <w:spacing w:val="1"/>
        </w:rPr>
        <w:t xml:space="preserve"> </w:t>
      </w:r>
      <w:r>
        <w:t>yang semakin baik di masa yang akan datang. Akhir kata semoga</w:t>
      </w:r>
      <w:r>
        <w:rPr>
          <w:spacing w:val="1"/>
        </w:rPr>
        <w:t xml:space="preserve"> </w:t>
      </w:r>
      <w:r>
        <w:t>skripsi ini dapat bermanfaat bagi pembaca, penulis sendiri, institusi pendidikan,</w:t>
      </w:r>
      <w:r>
        <w:rPr>
          <w:spacing w:val="1"/>
        </w:rPr>
        <w:t xml:space="preserve"> </w:t>
      </w:r>
      <w:r>
        <w:t>dan</w:t>
      </w:r>
      <w:r>
        <w:rPr>
          <w:spacing w:val="-1"/>
        </w:rPr>
        <w:t xml:space="preserve"> </w:t>
      </w:r>
      <w:r>
        <w:t>masyarakat luas</w:t>
      </w:r>
    </w:p>
    <w:p w14:paraId="0C8A77D2" w14:textId="77777777" w:rsidR="00030607" w:rsidRDefault="00030607">
      <w:pPr>
        <w:pStyle w:val="BodyText"/>
        <w:rPr>
          <w:sz w:val="26"/>
        </w:rPr>
      </w:pPr>
    </w:p>
    <w:p w14:paraId="37236F4F" w14:textId="77777777" w:rsidR="00030607" w:rsidRDefault="00030607">
      <w:pPr>
        <w:pStyle w:val="BodyText"/>
        <w:rPr>
          <w:sz w:val="26"/>
        </w:rPr>
      </w:pPr>
    </w:p>
    <w:p w14:paraId="6571F021" w14:textId="77777777" w:rsidR="00030607" w:rsidRDefault="00030607">
      <w:pPr>
        <w:pStyle w:val="BodyText"/>
        <w:rPr>
          <w:sz w:val="26"/>
        </w:rPr>
      </w:pPr>
    </w:p>
    <w:p w14:paraId="5F16184C" w14:textId="77777777" w:rsidR="00030607" w:rsidRDefault="00030607">
      <w:pPr>
        <w:pStyle w:val="BodyText"/>
        <w:spacing w:before="9"/>
        <w:rPr>
          <w:sz w:val="32"/>
        </w:rPr>
      </w:pPr>
    </w:p>
    <w:p w14:paraId="6DAF148B" w14:textId="1B1965D8" w:rsidR="00030607" w:rsidRDefault="00FB2450">
      <w:pPr>
        <w:pStyle w:val="BodyText"/>
        <w:tabs>
          <w:tab w:val="left" w:pos="5873"/>
        </w:tabs>
        <w:ind w:left="4894"/>
        <w:jc w:val="center"/>
      </w:pPr>
      <w:r>
        <w:t>Jakarta,</w:t>
      </w:r>
      <w:r w:rsidR="00B9432E">
        <w:rPr>
          <w:lang w:val="id-ID"/>
        </w:rPr>
        <w:t xml:space="preserve"> 17 </w:t>
      </w:r>
      <w:r>
        <w:t>Januari</w:t>
      </w:r>
      <w:r>
        <w:rPr>
          <w:spacing w:val="-1"/>
        </w:rPr>
        <w:t xml:space="preserve"> </w:t>
      </w:r>
      <w:r>
        <w:t>2022</w:t>
      </w:r>
    </w:p>
    <w:p w14:paraId="70B3F8C7" w14:textId="77777777" w:rsidR="00030607" w:rsidRDefault="00030607">
      <w:pPr>
        <w:pStyle w:val="BodyText"/>
        <w:rPr>
          <w:sz w:val="26"/>
        </w:rPr>
      </w:pPr>
    </w:p>
    <w:p w14:paraId="435BD3DE" w14:textId="77777777" w:rsidR="00030607" w:rsidRDefault="00030607">
      <w:pPr>
        <w:pStyle w:val="BodyText"/>
        <w:rPr>
          <w:sz w:val="26"/>
        </w:rPr>
      </w:pPr>
    </w:p>
    <w:p w14:paraId="34DBC2F1" w14:textId="77777777" w:rsidR="00030607" w:rsidRDefault="00030607">
      <w:pPr>
        <w:pStyle w:val="BodyText"/>
        <w:rPr>
          <w:sz w:val="26"/>
        </w:rPr>
      </w:pPr>
    </w:p>
    <w:p w14:paraId="6DD2627A" w14:textId="77777777" w:rsidR="00030607" w:rsidRDefault="00030607">
      <w:pPr>
        <w:pStyle w:val="BodyText"/>
        <w:rPr>
          <w:sz w:val="26"/>
        </w:rPr>
      </w:pPr>
    </w:p>
    <w:p w14:paraId="3B18D4BD" w14:textId="77777777" w:rsidR="00030607" w:rsidRDefault="00030607">
      <w:pPr>
        <w:pStyle w:val="BodyText"/>
        <w:rPr>
          <w:sz w:val="26"/>
        </w:rPr>
      </w:pPr>
    </w:p>
    <w:p w14:paraId="42A61839" w14:textId="77777777" w:rsidR="00030607" w:rsidRDefault="00030607">
      <w:pPr>
        <w:pStyle w:val="BodyText"/>
        <w:spacing w:before="7"/>
        <w:rPr>
          <w:sz w:val="23"/>
        </w:rPr>
      </w:pPr>
    </w:p>
    <w:p w14:paraId="78FC1A12" w14:textId="77777777" w:rsidR="00030607" w:rsidRDefault="00FB2450">
      <w:pPr>
        <w:pStyle w:val="BodyText"/>
        <w:spacing w:before="1"/>
        <w:ind w:left="4894" w:right="5"/>
        <w:jc w:val="center"/>
      </w:pPr>
      <w:r>
        <w:t>(Nurlinda</w:t>
      </w:r>
      <w:r>
        <w:rPr>
          <w:spacing w:val="-3"/>
        </w:rPr>
        <w:t xml:space="preserve"> </w:t>
      </w:r>
      <w:r>
        <w:t>Pingkan)</w:t>
      </w:r>
    </w:p>
    <w:p w14:paraId="7A811CCC" w14:textId="77777777" w:rsidR="00030607" w:rsidRDefault="00030607">
      <w:pPr>
        <w:jc w:val="center"/>
        <w:sectPr w:rsidR="00030607">
          <w:pgSz w:w="11910" w:h="16840"/>
          <w:pgMar w:top="1880" w:right="580" w:bottom="1400" w:left="1460" w:header="912" w:footer="1202" w:gutter="0"/>
          <w:cols w:space="720"/>
        </w:sectPr>
      </w:pPr>
    </w:p>
    <w:p w14:paraId="463AAC7B" w14:textId="77777777" w:rsidR="00030607" w:rsidRDefault="00030607">
      <w:pPr>
        <w:pStyle w:val="BodyText"/>
        <w:spacing w:before="8"/>
      </w:pPr>
    </w:p>
    <w:p w14:paraId="53F7B397" w14:textId="77777777" w:rsidR="00030607" w:rsidRDefault="00FB2450">
      <w:pPr>
        <w:pStyle w:val="Heading1"/>
        <w:ind w:right="3880"/>
      </w:pPr>
      <w:bookmarkStart w:id="3" w:name="_Toc93694776"/>
      <w:r>
        <w:t>DAFTAR</w:t>
      </w:r>
      <w:r>
        <w:rPr>
          <w:spacing w:val="-3"/>
        </w:rPr>
        <w:t xml:space="preserve"> </w:t>
      </w:r>
      <w:r>
        <w:t>ISI</w:t>
      </w:r>
      <w:bookmarkEnd w:id="3"/>
    </w:p>
    <w:p w14:paraId="2B1A8094" w14:textId="77777777" w:rsidR="00030607" w:rsidRDefault="00030607"/>
    <w:sdt>
      <w:sdtPr>
        <w:rPr>
          <w:rFonts w:ascii="Times New Roman" w:eastAsia="Times New Roman" w:hAnsi="Times New Roman" w:cs="Times New Roman"/>
          <w:color w:val="auto"/>
          <w:sz w:val="22"/>
          <w:szCs w:val="22"/>
          <w:lang w:val="id"/>
        </w:rPr>
        <w:id w:val="2134207554"/>
        <w:docPartObj>
          <w:docPartGallery w:val="Table of Contents"/>
          <w:docPartUnique/>
        </w:docPartObj>
      </w:sdtPr>
      <w:sdtEndPr>
        <w:rPr>
          <w:b/>
          <w:bCs/>
          <w:noProof/>
        </w:rPr>
      </w:sdtEndPr>
      <w:sdtContent>
        <w:p w14:paraId="637A5D94" w14:textId="448B423D" w:rsidR="003C76C8" w:rsidRDefault="003C76C8">
          <w:pPr>
            <w:pStyle w:val="TOCHeading"/>
            <w:rPr>
              <w:rFonts w:ascii="Times New Roman" w:eastAsia="Times New Roman" w:hAnsi="Times New Roman" w:cs="Times New Roman"/>
              <w:color w:val="auto"/>
              <w:sz w:val="22"/>
              <w:szCs w:val="22"/>
              <w:lang w:val="id-ID"/>
            </w:rPr>
          </w:pPr>
        </w:p>
        <w:p w14:paraId="1FB65E1A" w14:textId="77777777" w:rsidR="00EB4F89" w:rsidRPr="00EB4F89" w:rsidRDefault="00EB4F89" w:rsidP="00EB4F89">
          <w:pPr>
            <w:rPr>
              <w:lang w:val="id-ID"/>
            </w:rPr>
          </w:pPr>
        </w:p>
        <w:p w14:paraId="504283AD" w14:textId="1A180E2C" w:rsidR="00635F53" w:rsidRPr="00043D9F" w:rsidRDefault="003C76C8">
          <w:pPr>
            <w:pStyle w:val="TOC1"/>
            <w:tabs>
              <w:tab w:val="right" w:leader="dot" w:pos="9860"/>
            </w:tabs>
            <w:rPr>
              <w:rFonts w:asciiTheme="minorHAnsi" w:eastAsiaTheme="minorEastAsia" w:hAnsiTheme="minorHAnsi" w:cstheme="minorBidi"/>
              <w:noProof/>
              <w:sz w:val="24"/>
              <w:lang w:val="id-ID" w:eastAsia="id-ID"/>
            </w:rPr>
          </w:pPr>
          <w:r>
            <w:fldChar w:fldCharType="begin"/>
          </w:r>
          <w:r>
            <w:instrText xml:space="preserve"> TOC \o "1-3" \h \z \u </w:instrText>
          </w:r>
          <w:r>
            <w:fldChar w:fldCharType="separate"/>
          </w:r>
          <w:hyperlink w:anchor="_Toc93694773" w:history="1">
            <w:r w:rsidR="00635F53" w:rsidRPr="00043D9F">
              <w:rPr>
                <w:rStyle w:val="Hyperlink"/>
                <w:noProof/>
                <w:sz w:val="24"/>
              </w:rPr>
              <w:t>LEMBAR</w:t>
            </w:r>
            <w:r w:rsidR="00635F53" w:rsidRPr="00043D9F">
              <w:rPr>
                <w:rStyle w:val="Hyperlink"/>
                <w:noProof/>
                <w:spacing w:val="-4"/>
                <w:sz w:val="24"/>
              </w:rPr>
              <w:t xml:space="preserve"> </w:t>
            </w:r>
            <w:r w:rsidR="00635F53" w:rsidRPr="00043D9F">
              <w:rPr>
                <w:rStyle w:val="Hyperlink"/>
                <w:noProof/>
                <w:sz w:val="24"/>
              </w:rPr>
              <w:t>PERNYATAAN</w:t>
            </w:r>
            <w:r w:rsidR="00635F53" w:rsidRPr="00043D9F">
              <w:rPr>
                <w:rStyle w:val="Hyperlink"/>
                <w:noProof/>
                <w:spacing w:val="-3"/>
                <w:sz w:val="24"/>
              </w:rPr>
              <w:t xml:space="preserve"> </w:t>
            </w:r>
            <w:r w:rsidR="00635F53" w:rsidRPr="00043D9F">
              <w:rPr>
                <w:rStyle w:val="Hyperlink"/>
                <w:noProof/>
                <w:sz w:val="24"/>
              </w:rPr>
              <w:t>KARYA</w:t>
            </w:r>
            <w:r w:rsidR="00635F53" w:rsidRPr="00043D9F">
              <w:rPr>
                <w:rStyle w:val="Hyperlink"/>
                <w:noProof/>
                <w:spacing w:val="-4"/>
                <w:sz w:val="24"/>
              </w:rPr>
              <w:t xml:space="preserve"> </w:t>
            </w:r>
            <w:r w:rsidR="00635F53" w:rsidRPr="00043D9F">
              <w:rPr>
                <w:rStyle w:val="Hyperlink"/>
                <w:noProof/>
                <w:sz w:val="24"/>
              </w:rPr>
              <w:t>SENDIRI</w:t>
            </w:r>
            <w:r w:rsidR="00635F53" w:rsidRPr="00043D9F">
              <w:rPr>
                <w:noProof/>
                <w:webHidden/>
                <w:sz w:val="24"/>
              </w:rPr>
              <w:tab/>
            </w:r>
            <w:r w:rsidR="00043D9F">
              <w:rPr>
                <w:noProof/>
                <w:webHidden/>
                <w:sz w:val="24"/>
                <w:lang w:val="id-ID"/>
              </w:rPr>
              <w:t>iii</w:t>
            </w:r>
          </w:hyperlink>
        </w:p>
        <w:p w14:paraId="22C274FE" w14:textId="7ADBD400"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74" w:history="1">
            <w:r w:rsidR="00635F53" w:rsidRPr="00043D9F">
              <w:rPr>
                <w:rStyle w:val="Hyperlink"/>
                <w:noProof/>
                <w:sz w:val="24"/>
              </w:rPr>
              <w:t>LEMBAR</w:t>
            </w:r>
            <w:r w:rsidR="00635F53" w:rsidRPr="00043D9F">
              <w:rPr>
                <w:rStyle w:val="Hyperlink"/>
                <w:noProof/>
                <w:spacing w:val="-3"/>
                <w:sz w:val="24"/>
              </w:rPr>
              <w:t xml:space="preserve"> </w:t>
            </w:r>
            <w:r w:rsidR="00635F53" w:rsidRPr="00043D9F">
              <w:rPr>
                <w:rStyle w:val="Hyperlink"/>
                <w:noProof/>
                <w:sz w:val="24"/>
              </w:rPr>
              <w:t>PERSETUJUAN</w:t>
            </w:r>
            <w:r w:rsidR="00635F53" w:rsidRPr="00043D9F">
              <w:rPr>
                <w:rStyle w:val="Hyperlink"/>
                <w:noProof/>
                <w:spacing w:val="-2"/>
                <w:sz w:val="24"/>
              </w:rPr>
              <w:t xml:space="preserve"> </w:t>
            </w:r>
            <w:r w:rsidR="00635F53" w:rsidRPr="00043D9F">
              <w:rPr>
                <w:rStyle w:val="Hyperlink"/>
                <w:noProof/>
                <w:sz w:val="24"/>
              </w:rPr>
              <w:t>PUBLIKASI</w:t>
            </w:r>
            <w:r w:rsidR="00635F53" w:rsidRPr="00043D9F">
              <w:rPr>
                <w:rStyle w:val="Hyperlink"/>
                <w:noProof/>
                <w:spacing w:val="-1"/>
                <w:sz w:val="24"/>
              </w:rPr>
              <w:t xml:space="preserve"> </w:t>
            </w:r>
            <w:r w:rsidR="00635F53" w:rsidRPr="00043D9F">
              <w:rPr>
                <w:rStyle w:val="Hyperlink"/>
                <w:noProof/>
                <w:sz w:val="24"/>
              </w:rPr>
              <w:t>KARYA</w:t>
            </w:r>
            <w:r w:rsidR="00635F53" w:rsidRPr="00043D9F">
              <w:rPr>
                <w:rStyle w:val="Hyperlink"/>
                <w:noProof/>
                <w:spacing w:val="-2"/>
                <w:sz w:val="24"/>
              </w:rPr>
              <w:t xml:space="preserve"> </w:t>
            </w:r>
            <w:r w:rsidR="00635F53" w:rsidRPr="00043D9F">
              <w:rPr>
                <w:rStyle w:val="Hyperlink"/>
                <w:noProof/>
                <w:sz w:val="24"/>
              </w:rPr>
              <w:t>ILMIAH</w:t>
            </w:r>
            <w:r w:rsidR="00635F53" w:rsidRPr="00043D9F">
              <w:rPr>
                <w:noProof/>
                <w:webHidden/>
                <w:sz w:val="24"/>
              </w:rPr>
              <w:tab/>
            </w:r>
            <w:r w:rsidR="00043D9F">
              <w:rPr>
                <w:noProof/>
                <w:webHidden/>
                <w:sz w:val="24"/>
                <w:lang w:val="id-ID"/>
              </w:rPr>
              <w:t>iv</w:t>
            </w:r>
          </w:hyperlink>
        </w:p>
        <w:p w14:paraId="190EF264" w14:textId="2077C59D"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75" w:history="1">
            <w:r w:rsidR="00635F53" w:rsidRPr="00043D9F">
              <w:rPr>
                <w:rStyle w:val="Hyperlink"/>
                <w:noProof/>
                <w:sz w:val="24"/>
              </w:rPr>
              <w:t>KATA</w:t>
            </w:r>
            <w:r w:rsidR="00635F53" w:rsidRPr="00043D9F">
              <w:rPr>
                <w:rStyle w:val="Hyperlink"/>
                <w:noProof/>
                <w:spacing w:val="-3"/>
                <w:sz w:val="24"/>
              </w:rPr>
              <w:t xml:space="preserve"> </w:t>
            </w:r>
            <w:r w:rsidR="00635F53" w:rsidRPr="00043D9F">
              <w:rPr>
                <w:rStyle w:val="Hyperlink"/>
                <w:noProof/>
                <w:sz w:val="24"/>
              </w:rPr>
              <w:t>PENGANTAR</w:t>
            </w:r>
            <w:r w:rsidR="00635F53" w:rsidRPr="00043D9F">
              <w:rPr>
                <w:noProof/>
                <w:webHidden/>
                <w:sz w:val="24"/>
              </w:rPr>
              <w:tab/>
            </w:r>
            <w:r w:rsidR="00043D9F">
              <w:rPr>
                <w:noProof/>
                <w:webHidden/>
                <w:sz w:val="24"/>
                <w:lang w:val="id-ID"/>
              </w:rPr>
              <w:t>v</w:t>
            </w:r>
          </w:hyperlink>
        </w:p>
        <w:p w14:paraId="6D75B00E" w14:textId="35151209"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76" w:history="1">
            <w:r w:rsidR="00635F53" w:rsidRPr="00043D9F">
              <w:rPr>
                <w:rStyle w:val="Hyperlink"/>
                <w:noProof/>
                <w:sz w:val="24"/>
              </w:rPr>
              <w:t>DAFTAR</w:t>
            </w:r>
            <w:r w:rsidR="00635F53" w:rsidRPr="00043D9F">
              <w:rPr>
                <w:rStyle w:val="Hyperlink"/>
                <w:noProof/>
                <w:spacing w:val="-3"/>
                <w:sz w:val="24"/>
              </w:rPr>
              <w:t xml:space="preserve"> </w:t>
            </w:r>
            <w:r w:rsidR="00635F53" w:rsidRPr="00043D9F">
              <w:rPr>
                <w:rStyle w:val="Hyperlink"/>
                <w:noProof/>
                <w:sz w:val="24"/>
              </w:rPr>
              <w:t>ISI</w:t>
            </w:r>
            <w:r w:rsidR="00635F53" w:rsidRPr="00043D9F">
              <w:rPr>
                <w:noProof/>
                <w:webHidden/>
                <w:sz w:val="24"/>
              </w:rPr>
              <w:tab/>
            </w:r>
            <w:r w:rsidR="00043D9F">
              <w:rPr>
                <w:noProof/>
                <w:webHidden/>
                <w:sz w:val="24"/>
                <w:lang w:val="id-ID"/>
              </w:rPr>
              <w:t>viii</w:t>
            </w:r>
          </w:hyperlink>
        </w:p>
        <w:p w14:paraId="56EFFF19" w14:textId="0EEB1EB3"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77" w:history="1">
            <w:r w:rsidR="00635F53" w:rsidRPr="00043D9F">
              <w:rPr>
                <w:rStyle w:val="Hyperlink"/>
                <w:noProof/>
                <w:sz w:val="24"/>
              </w:rPr>
              <w:t>DAFTAR</w:t>
            </w:r>
            <w:r w:rsidR="00635F53" w:rsidRPr="00043D9F">
              <w:rPr>
                <w:rStyle w:val="Hyperlink"/>
                <w:noProof/>
                <w:spacing w:val="-3"/>
                <w:sz w:val="24"/>
              </w:rPr>
              <w:t xml:space="preserve"> </w:t>
            </w:r>
            <w:r w:rsidR="00635F53" w:rsidRPr="00043D9F">
              <w:rPr>
                <w:rStyle w:val="Hyperlink"/>
                <w:noProof/>
                <w:sz w:val="24"/>
              </w:rPr>
              <w:t>TABEL</w:t>
            </w:r>
            <w:r w:rsidR="00635F53" w:rsidRPr="00043D9F">
              <w:rPr>
                <w:noProof/>
                <w:webHidden/>
                <w:sz w:val="24"/>
              </w:rPr>
              <w:tab/>
            </w:r>
            <w:r w:rsidR="00043D9F">
              <w:rPr>
                <w:noProof/>
                <w:webHidden/>
                <w:sz w:val="24"/>
                <w:lang w:val="id-ID"/>
              </w:rPr>
              <w:t>xi</w:t>
            </w:r>
          </w:hyperlink>
        </w:p>
        <w:p w14:paraId="501A3F38" w14:textId="4960CCCA"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78" w:history="1">
            <w:r w:rsidR="00635F53" w:rsidRPr="00043D9F">
              <w:rPr>
                <w:rStyle w:val="Hyperlink"/>
                <w:noProof/>
                <w:sz w:val="24"/>
              </w:rPr>
              <w:t>DAFTAR</w:t>
            </w:r>
            <w:r w:rsidR="00635F53" w:rsidRPr="00043D9F">
              <w:rPr>
                <w:rStyle w:val="Hyperlink"/>
                <w:noProof/>
                <w:spacing w:val="-3"/>
                <w:sz w:val="24"/>
              </w:rPr>
              <w:t xml:space="preserve"> </w:t>
            </w:r>
            <w:r w:rsidR="00635F53" w:rsidRPr="00043D9F">
              <w:rPr>
                <w:rStyle w:val="Hyperlink"/>
                <w:noProof/>
                <w:sz w:val="24"/>
              </w:rPr>
              <w:t>GAMBAR</w:t>
            </w:r>
            <w:r w:rsidR="00635F53" w:rsidRPr="00043D9F">
              <w:rPr>
                <w:noProof/>
                <w:webHidden/>
                <w:sz w:val="24"/>
              </w:rPr>
              <w:tab/>
            </w:r>
            <w:r w:rsidR="00DC2DE1">
              <w:rPr>
                <w:noProof/>
                <w:webHidden/>
                <w:sz w:val="24"/>
                <w:lang w:val="id-ID"/>
              </w:rPr>
              <w:t>xii</w:t>
            </w:r>
          </w:hyperlink>
        </w:p>
        <w:p w14:paraId="19F818B8" w14:textId="1B856F58"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79" w:history="1">
            <w:r w:rsidR="00635F53" w:rsidRPr="00043D9F">
              <w:rPr>
                <w:rStyle w:val="Hyperlink"/>
                <w:noProof/>
                <w:sz w:val="24"/>
              </w:rPr>
              <w:t>DAFTAR</w:t>
            </w:r>
            <w:r w:rsidR="00635F53" w:rsidRPr="00043D9F">
              <w:rPr>
                <w:rStyle w:val="Hyperlink"/>
                <w:noProof/>
                <w:spacing w:val="-8"/>
                <w:sz w:val="24"/>
              </w:rPr>
              <w:t xml:space="preserve"> </w:t>
            </w:r>
            <w:r w:rsidR="00635F53" w:rsidRPr="00043D9F">
              <w:rPr>
                <w:rStyle w:val="Hyperlink"/>
                <w:noProof/>
                <w:sz w:val="24"/>
              </w:rPr>
              <w:t>LAMPIRAN</w:t>
            </w:r>
            <w:r w:rsidR="00635F53" w:rsidRPr="00043D9F">
              <w:rPr>
                <w:noProof/>
                <w:webHidden/>
                <w:sz w:val="24"/>
              </w:rPr>
              <w:tab/>
            </w:r>
            <w:r w:rsidR="00DC2DE1">
              <w:rPr>
                <w:noProof/>
                <w:webHidden/>
                <w:sz w:val="24"/>
                <w:lang w:val="id-ID"/>
              </w:rPr>
              <w:t>xiii</w:t>
            </w:r>
          </w:hyperlink>
        </w:p>
        <w:p w14:paraId="5DD9085C" w14:textId="3762D9D6"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80" w:history="1">
            <w:r w:rsidR="00635F53" w:rsidRPr="00043D9F">
              <w:rPr>
                <w:rStyle w:val="Hyperlink"/>
                <w:noProof/>
                <w:sz w:val="24"/>
              </w:rPr>
              <w:t>ABSTRAK</w:t>
            </w:r>
            <w:r w:rsidR="00635F53" w:rsidRPr="00043D9F">
              <w:rPr>
                <w:noProof/>
                <w:webHidden/>
                <w:sz w:val="24"/>
              </w:rPr>
              <w:tab/>
            </w:r>
            <w:r w:rsidR="00DC2DE1">
              <w:rPr>
                <w:noProof/>
                <w:webHidden/>
                <w:sz w:val="24"/>
                <w:lang w:val="id-ID"/>
              </w:rPr>
              <w:t>xiv</w:t>
            </w:r>
          </w:hyperlink>
        </w:p>
        <w:p w14:paraId="6A229021" w14:textId="06266346"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81" w:history="1">
            <w:r w:rsidR="00635F53" w:rsidRPr="00043D9F">
              <w:rPr>
                <w:rStyle w:val="Hyperlink"/>
                <w:i/>
                <w:noProof/>
                <w:sz w:val="24"/>
              </w:rPr>
              <w:t>ABSTRACT</w:t>
            </w:r>
            <w:r w:rsidR="00635F53" w:rsidRPr="00043D9F">
              <w:rPr>
                <w:noProof/>
                <w:webHidden/>
                <w:sz w:val="24"/>
              </w:rPr>
              <w:tab/>
            </w:r>
            <w:r w:rsidR="00DC2DE1">
              <w:rPr>
                <w:noProof/>
                <w:webHidden/>
                <w:sz w:val="24"/>
                <w:lang w:val="id-ID"/>
              </w:rPr>
              <w:t>x</w:t>
            </w:r>
          </w:hyperlink>
        </w:p>
        <w:p w14:paraId="4B00329B" w14:textId="77777777"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82" w:history="1">
            <w:r w:rsidR="00635F53" w:rsidRPr="00043D9F">
              <w:rPr>
                <w:rStyle w:val="Hyperlink"/>
                <w:noProof/>
                <w:sz w:val="24"/>
              </w:rPr>
              <w:t>BAB I</w:t>
            </w:r>
            <w:r w:rsidR="00635F53" w:rsidRPr="00043D9F">
              <w:rPr>
                <w:rStyle w:val="Hyperlink"/>
                <w:noProof/>
                <w:spacing w:val="1"/>
                <w:sz w:val="24"/>
              </w:rPr>
              <w:t xml:space="preserve"> </w:t>
            </w:r>
            <w:r w:rsidR="00635F53" w:rsidRPr="00043D9F">
              <w:rPr>
                <w:rStyle w:val="Hyperlink"/>
                <w:noProof/>
                <w:sz w:val="24"/>
              </w:rPr>
              <w:t>PENDAHULU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1A23E5F"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83" w:history="1">
            <w:r w:rsidR="00635F53" w:rsidRPr="00043D9F">
              <w:rPr>
                <w:rStyle w:val="Hyperlink"/>
                <w:noProof/>
                <w:sz w:val="24"/>
              </w:rPr>
              <w:t>1.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Latar</w:t>
            </w:r>
            <w:r w:rsidR="00635F53" w:rsidRPr="00043D9F">
              <w:rPr>
                <w:rStyle w:val="Hyperlink"/>
                <w:noProof/>
                <w:spacing w:val="-2"/>
                <w:sz w:val="24"/>
              </w:rPr>
              <w:t xml:space="preserve"> </w:t>
            </w:r>
            <w:r w:rsidR="00635F53" w:rsidRPr="00043D9F">
              <w:rPr>
                <w:rStyle w:val="Hyperlink"/>
                <w:noProof/>
                <w:sz w:val="24"/>
              </w:rPr>
              <w:t>Belakang</w:t>
            </w:r>
            <w:r w:rsidR="00635F53" w:rsidRPr="00043D9F">
              <w:rPr>
                <w:rStyle w:val="Hyperlink"/>
                <w:noProof/>
                <w:spacing w:val="-1"/>
                <w:sz w:val="24"/>
              </w:rPr>
              <w:t xml:space="preserve"> </w:t>
            </w:r>
            <w:r w:rsidR="00635F53" w:rsidRPr="00043D9F">
              <w:rPr>
                <w:rStyle w:val="Hyperlink"/>
                <w:noProof/>
                <w:sz w:val="24"/>
              </w:rPr>
              <w:t>Masalah</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283FA917"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84" w:history="1">
            <w:r w:rsidR="00635F53" w:rsidRPr="00043D9F">
              <w:rPr>
                <w:rStyle w:val="Hyperlink"/>
                <w:noProof/>
                <w:sz w:val="24"/>
              </w:rPr>
              <w:t>1.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Identifikasi</w:t>
            </w:r>
            <w:r w:rsidR="00635F53" w:rsidRPr="00043D9F">
              <w:rPr>
                <w:rStyle w:val="Hyperlink"/>
                <w:noProof/>
                <w:spacing w:val="-1"/>
                <w:sz w:val="24"/>
              </w:rPr>
              <w:t xml:space="preserve"> </w:t>
            </w:r>
            <w:r w:rsidR="00635F53" w:rsidRPr="00043D9F">
              <w:rPr>
                <w:rStyle w:val="Hyperlink"/>
                <w:noProof/>
                <w:sz w:val="24"/>
              </w:rPr>
              <w:t>Masalah</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4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2D46A462"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85" w:history="1">
            <w:r w:rsidR="00635F53" w:rsidRPr="00043D9F">
              <w:rPr>
                <w:rStyle w:val="Hyperlink"/>
                <w:noProof/>
                <w:sz w:val="24"/>
              </w:rPr>
              <w:t>1.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embatasan</w:t>
            </w:r>
            <w:r w:rsidR="00635F53" w:rsidRPr="00043D9F">
              <w:rPr>
                <w:rStyle w:val="Hyperlink"/>
                <w:noProof/>
                <w:spacing w:val="-2"/>
                <w:sz w:val="24"/>
              </w:rPr>
              <w:t xml:space="preserve"> </w:t>
            </w:r>
            <w:r w:rsidR="00635F53" w:rsidRPr="00043D9F">
              <w:rPr>
                <w:rStyle w:val="Hyperlink"/>
                <w:noProof/>
                <w:sz w:val="24"/>
              </w:rPr>
              <w:t>Masalah</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5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0A1D12F4"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86" w:history="1">
            <w:r w:rsidR="00635F53" w:rsidRPr="00043D9F">
              <w:rPr>
                <w:rStyle w:val="Hyperlink"/>
                <w:noProof/>
                <w:sz w:val="24"/>
              </w:rPr>
              <w:t>1.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erumusan</w:t>
            </w:r>
            <w:r w:rsidR="00635F53" w:rsidRPr="00043D9F">
              <w:rPr>
                <w:rStyle w:val="Hyperlink"/>
                <w:noProof/>
                <w:spacing w:val="-2"/>
                <w:sz w:val="24"/>
              </w:rPr>
              <w:t xml:space="preserve"> </w:t>
            </w:r>
            <w:r w:rsidR="00635F53" w:rsidRPr="00043D9F">
              <w:rPr>
                <w:rStyle w:val="Hyperlink"/>
                <w:noProof/>
                <w:sz w:val="24"/>
              </w:rPr>
              <w:t>Masalah</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6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86CDBD5"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87" w:history="1">
            <w:r w:rsidR="00635F53" w:rsidRPr="00043D9F">
              <w:rPr>
                <w:rStyle w:val="Hyperlink"/>
                <w:noProof/>
                <w:sz w:val="24"/>
              </w:rPr>
              <w:t>1.5</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Tujuan</w:t>
            </w:r>
            <w:r w:rsidR="00635F53" w:rsidRPr="00043D9F">
              <w:rPr>
                <w:rStyle w:val="Hyperlink"/>
                <w:noProof/>
                <w:spacing w:val="-4"/>
                <w:sz w:val="24"/>
              </w:rPr>
              <w:t xml:space="preserve"> </w:t>
            </w:r>
            <w:r w:rsidR="00635F53" w:rsidRPr="00043D9F">
              <w:rPr>
                <w:rStyle w:val="Hyperlink"/>
                <w:noProof/>
                <w:sz w:val="24"/>
              </w:rPr>
              <w:t>dan</w:t>
            </w:r>
            <w:r w:rsidR="00635F53" w:rsidRPr="00043D9F">
              <w:rPr>
                <w:rStyle w:val="Hyperlink"/>
                <w:noProof/>
                <w:spacing w:val="-1"/>
                <w:sz w:val="24"/>
              </w:rPr>
              <w:t xml:space="preserve"> </w:t>
            </w:r>
            <w:r w:rsidR="00635F53" w:rsidRPr="00043D9F">
              <w:rPr>
                <w:rStyle w:val="Hyperlink"/>
                <w:noProof/>
                <w:sz w:val="24"/>
              </w:rPr>
              <w:t>Manfaat</w:t>
            </w:r>
            <w:r w:rsidR="00635F53" w:rsidRPr="00043D9F">
              <w:rPr>
                <w:rStyle w:val="Hyperlink"/>
                <w:noProof/>
                <w:spacing w:val="-1"/>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7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233A2EE8"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88" w:history="1">
            <w:r w:rsidR="00635F53" w:rsidRPr="00043D9F">
              <w:rPr>
                <w:rStyle w:val="Hyperlink"/>
                <w:noProof/>
                <w:sz w:val="24"/>
              </w:rPr>
              <w:t>1.5.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Manfaat</w:t>
            </w:r>
            <w:r w:rsidR="00635F53" w:rsidRPr="00043D9F">
              <w:rPr>
                <w:rStyle w:val="Hyperlink"/>
                <w:noProof/>
                <w:spacing w:val="-3"/>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8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0A263A6C"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89" w:history="1">
            <w:r w:rsidR="00635F53" w:rsidRPr="00043D9F">
              <w:rPr>
                <w:rStyle w:val="Hyperlink"/>
                <w:noProof/>
                <w:sz w:val="24"/>
              </w:rPr>
              <w:t>1.6</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Sistematika</w:t>
            </w:r>
            <w:r w:rsidR="00635F53" w:rsidRPr="00043D9F">
              <w:rPr>
                <w:rStyle w:val="Hyperlink"/>
                <w:noProof/>
                <w:spacing w:val="-1"/>
                <w:sz w:val="24"/>
              </w:rPr>
              <w:t xml:space="preserve"> </w:t>
            </w:r>
            <w:r w:rsidR="00635F53" w:rsidRPr="00043D9F">
              <w:rPr>
                <w:rStyle w:val="Hyperlink"/>
                <w:noProof/>
                <w:sz w:val="24"/>
              </w:rPr>
              <w:t>Penulisan</w:t>
            </w:r>
            <w:r w:rsidR="00635F53" w:rsidRPr="00043D9F">
              <w:rPr>
                <w:rStyle w:val="Hyperlink"/>
                <w:noProof/>
                <w:sz w:val="24"/>
                <w:lang w:val="id-ID"/>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89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79C074A" w14:textId="77777777"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790" w:history="1">
            <w:r w:rsidR="00635F53" w:rsidRPr="00043D9F">
              <w:rPr>
                <w:rStyle w:val="Hyperlink"/>
                <w:noProof/>
                <w:sz w:val="24"/>
              </w:rPr>
              <w:t>BAB II</w:t>
            </w:r>
            <w:r w:rsidR="00635F53" w:rsidRPr="00043D9F">
              <w:rPr>
                <w:rStyle w:val="Hyperlink"/>
                <w:noProof/>
                <w:spacing w:val="1"/>
                <w:sz w:val="24"/>
              </w:rPr>
              <w:t xml:space="preserve"> </w:t>
            </w:r>
            <w:r w:rsidR="00635F53" w:rsidRPr="00043D9F">
              <w:rPr>
                <w:rStyle w:val="Hyperlink"/>
                <w:noProof/>
                <w:sz w:val="24"/>
              </w:rPr>
              <w:t>TINJAUAN</w:t>
            </w:r>
            <w:r w:rsidR="00635F53" w:rsidRPr="00043D9F">
              <w:rPr>
                <w:rStyle w:val="Hyperlink"/>
                <w:noProof/>
                <w:spacing w:val="-5"/>
                <w:sz w:val="24"/>
              </w:rPr>
              <w:t xml:space="preserve"> </w:t>
            </w:r>
            <w:r w:rsidR="00635F53" w:rsidRPr="00043D9F">
              <w:rPr>
                <w:rStyle w:val="Hyperlink"/>
                <w:noProof/>
                <w:sz w:val="24"/>
              </w:rPr>
              <w:t>PUSTAKA</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0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7D09BB8"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791" w:history="1">
            <w:r w:rsidR="00635F53" w:rsidRPr="00043D9F">
              <w:rPr>
                <w:rStyle w:val="Hyperlink"/>
                <w:noProof/>
                <w:sz w:val="24"/>
              </w:rPr>
              <w:t>2.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Kajian</w:t>
            </w:r>
            <w:r w:rsidR="00635F53" w:rsidRPr="00043D9F">
              <w:rPr>
                <w:rStyle w:val="Hyperlink"/>
                <w:noProof/>
                <w:spacing w:val="-2"/>
                <w:sz w:val="24"/>
              </w:rPr>
              <w:t xml:space="preserve"> </w:t>
            </w:r>
            <w:r w:rsidR="00635F53" w:rsidRPr="00043D9F">
              <w:rPr>
                <w:rStyle w:val="Hyperlink"/>
                <w:noProof/>
                <w:sz w:val="24"/>
              </w:rPr>
              <w:t>Teori</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1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58F2A2A8"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2" w:history="1">
            <w:r w:rsidR="00635F53" w:rsidRPr="00043D9F">
              <w:rPr>
                <w:rStyle w:val="Hyperlink"/>
                <w:noProof/>
                <w:sz w:val="24"/>
              </w:rPr>
              <w:t>2.5.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Teori</w:t>
            </w:r>
            <w:r w:rsidR="00635F53" w:rsidRPr="00043D9F">
              <w:rPr>
                <w:rStyle w:val="Hyperlink"/>
                <w:noProof/>
                <w:spacing w:val="-2"/>
                <w:sz w:val="24"/>
              </w:rPr>
              <w:t xml:space="preserve"> </w:t>
            </w:r>
            <w:r w:rsidR="00635F53" w:rsidRPr="00043D9F">
              <w:rPr>
                <w:rStyle w:val="Hyperlink"/>
                <w:noProof/>
                <w:sz w:val="24"/>
              </w:rPr>
              <w:t>Keagenan</w:t>
            </w:r>
            <w:r w:rsidR="00635F53" w:rsidRPr="00043D9F">
              <w:rPr>
                <w:rStyle w:val="Hyperlink"/>
                <w:noProof/>
                <w:spacing w:val="-2"/>
                <w:sz w:val="24"/>
              </w:rPr>
              <w:t xml:space="preserve"> </w:t>
            </w:r>
            <w:r w:rsidR="00635F53" w:rsidRPr="00043D9F">
              <w:rPr>
                <w:rStyle w:val="Hyperlink"/>
                <w:noProof/>
                <w:sz w:val="24"/>
              </w:rPr>
              <w:t>(Agency</w:t>
            </w:r>
            <w:r w:rsidR="00635F53" w:rsidRPr="00043D9F">
              <w:rPr>
                <w:rStyle w:val="Hyperlink"/>
                <w:noProof/>
                <w:spacing w:val="-1"/>
                <w:sz w:val="24"/>
              </w:rPr>
              <w:t xml:space="preserve"> </w:t>
            </w:r>
            <w:r w:rsidR="00635F53" w:rsidRPr="00043D9F">
              <w:rPr>
                <w:rStyle w:val="Hyperlink"/>
                <w:noProof/>
                <w:sz w:val="24"/>
              </w:rPr>
              <w:t>Theory)</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F56E570"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3" w:history="1">
            <w:r w:rsidR="00635F53" w:rsidRPr="00043D9F">
              <w:rPr>
                <w:rStyle w:val="Hyperlink"/>
                <w:noProof/>
                <w:sz w:val="24"/>
              </w:rPr>
              <w:t>2.1.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Teori</w:t>
            </w:r>
            <w:r w:rsidR="00635F53" w:rsidRPr="00043D9F">
              <w:rPr>
                <w:rStyle w:val="Hyperlink"/>
                <w:noProof/>
                <w:spacing w:val="-2"/>
                <w:sz w:val="24"/>
              </w:rPr>
              <w:t xml:space="preserve"> </w:t>
            </w:r>
            <w:r w:rsidR="00635F53" w:rsidRPr="00043D9F">
              <w:rPr>
                <w:rStyle w:val="Hyperlink"/>
                <w:noProof/>
                <w:sz w:val="24"/>
              </w:rPr>
              <w:t>Keagenan</w:t>
            </w:r>
            <w:r w:rsidR="00635F53" w:rsidRPr="00043D9F">
              <w:rPr>
                <w:rStyle w:val="Hyperlink"/>
                <w:noProof/>
                <w:spacing w:val="-2"/>
                <w:sz w:val="24"/>
              </w:rPr>
              <w:t xml:space="preserve"> </w:t>
            </w:r>
            <w:r w:rsidR="00635F53" w:rsidRPr="00043D9F">
              <w:rPr>
                <w:rStyle w:val="Hyperlink"/>
                <w:noProof/>
                <w:sz w:val="24"/>
              </w:rPr>
              <w:t>(Agency</w:t>
            </w:r>
            <w:r w:rsidR="00635F53" w:rsidRPr="00043D9F">
              <w:rPr>
                <w:rStyle w:val="Hyperlink"/>
                <w:noProof/>
                <w:spacing w:val="-1"/>
                <w:sz w:val="24"/>
              </w:rPr>
              <w:t xml:space="preserve"> </w:t>
            </w:r>
            <w:r w:rsidR="00635F53" w:rsidRPr="00043D9F">
              <w:rPr>
                <w:rStyle w:val="Hyperlink"/>
                <w:noProof/>
                <w:sz w:val="24"/>
              </w:rPr>
              <w:t>Theory)</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3ACF4CB"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4" w:history="1">
            <w:r w:rsidR="00635F53" w:rsidRPr="00043D9F">
              <w:rPr>
                <w:rStyle w:val="Hyperlink"/>
                <w:noProof/>
                <w:sz w:val="24"/>
              </w:rPr>
              <w:t>2.1.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Good</w:t>
            </w:r>
            <w:r w:rsidR="00635F53" w:rsidRPr="00043D9F">
              <w:rPr>
                <w:rStyle w:val="Hyperlink"/>
                <w:noProof/>
                <w:spacing w:val="-3"/>
                <w:sz w:val="24"/>
              </w:rPr>
              <w:t xml:space="preserve"> </w:t>
            </w:r>
            <w:r w:rsidR="00635F53" w:rsidRPr="00043D9F">
              <w:rPr>
                <w:rStyle w:val="Hyperlink"/>
                <w:noProof/>
                <w:sz w:val="24"/>
              </w:rPr>
              <w:t>Corporate</w:t>
            </w:r>
            <w:r w:rsidR="00635F53" w:rsidRPr="00043D9F">
              <w:rPr>
                <w:rStyle w:val="Hyperlink"/>
                <w:noProof/>
                <w:spacing w:val="-1"/>
                <w:sz w:val="24"/>
              </w:rPr>
              <w:t xml:space="preserve"> </w:t>
            </w:r>
            <w:r w:rsidR="00635F53" w:rsidRPr="00043D9F">
              <w:rPr>
                <w:rStyle w:val="Hyperlink"/>
                <w:noProof/>
                <w:sz w:val="24"/>
              </w:rPr>
              <w:t>Governance</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4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D37FA5E"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6" w:history="1">
            <w:r w:rsidR="00635F53" w:rsidRPr="00043D9F">
              <w:rPr>
                <w:rStyle w:val="Hyperlink"/>
                <w:noProof/>
                <w:sz w:val="24"/>
              </w:rPr>
              <w:t>2.1.3.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rinsip-Prinsip</w:t>
            </w:r>
            <w:r w:rsidR="00635F53" w:rsidRPr="00043D9F">
              <w:rPr>
                <w:rStyle w:val="Hyperlink"/>
                <w:noProof/>
                <w:spacing w:val="-4"/>
                <w:sz w:val="24"/>
              </w:rPr>
              <w:t xml:space="preserve"> </w:t>
            </w:r>
            <w:r w:rsidR="00635F53" w:rsidRPr="00043D9F">
              <w:rPr>
                <w:rStyle w:val="Hyperlink"/>
                <w:noProof/>
                <w:sz w:val="24"/>
              </w:rPr>
              <w:t>Corporate</w:t>
            </w:r>
            <w:r w:rsidR="00635F53" w:rsidRPr="00043D9F">
              <w:rPr>
                <w:rStyle w:val="Hyperlink"/>
                <w:noProof/>
                <w:spacing w:val="-1"/>
                <w:sz w:val="24"/>
              </w:rPr>
              <w:t xml:space="preserve"> </w:t>
            </w:r>
            <w:r w:rsidR="00635F53" w:rsidRPr="00043D9F">
              <w:rPr>
                <w:rStyle w:val="Hyperlink"/>
                <w:noProof/>
                <w:sz w:val="24"/>
              </w:rPr>
              <w:t>Governance</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6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78CD444"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7" w:history="1">
            <w:r w:rsidR="00635F53" w:rsidRPr="00043D9F">
              <w:rPr>
                <w:rStyle w:val="Hyperlink"/>
                <w:noProof/>
                <w:sz w:val="24"/>
              </w:rPr>
              <w:t>2.1.3.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Mekanisme</w:t>
            </w:r>
            <w:r w:rsidR="00635F53" w:rsidRPr="00043D9F">
              <w:rPr>
                <w:rStyle w:val="Hyperlink"/>
                <w:noProof/>
                <w:spacing w:val="-3"/>
                <w:sz w:val="24"/>
              </w:rPr>
              <w:t xml:space="preserve"> </w:t>
            </w:r>
            <w:r w:rsidR="00635F53" w:rsidRPr="00043D9F">
              <w:rPr>
                <w:rStyle w:val="Hyperlink"/>
                <w:noProof/>
                <w:sz w:val="24"/>
              </w:rPr>
              <w:t>Good</w:t>
            </w:r>
            <w:r w:rsidR="00635F53" w:rsidRPr="00043D9F">
              <w:rPr>
                <w:rStyle w:val="Hyperlink"/>
                <w:noProof/>
                <w:spacing w:val="-1"/>
                <w:sz w:val="24"/>
              </w:rPr>
              <w:t xml:space="preserve"> </w:t>
            </w:r>
            <w:r w:rsidR="00635F53" w:rsidRPr="00043D9F">
              <w:rPr>
                <w:rStyle w:val="Hyperlink"/>
                <w:noProof/>
                <w:sz w:val="24"/>
              </w:rPr>
              <w:t>Corporate</w:t>
            </w:r>
            <w:r w:rsidR="00635F53" w:rsidRPr="00043D9F">
              <w:rPr>
                <w:rStyle w:val="Hyperlink"/>
                <w:noProof/>
                <w:spacing w:val="-2"/>
                <w:sz w:val="24"/>
              </w:rPr>
              <w:t xml:space="preserve"> </w:t>
            </w:r>
            <w:r w:rsidR="00635F53" w:rsidRPr="00043D9F">
              <w:rPr>
                <w:rStyle w:val="Hyperlink"/>
                <w:noProof/>
                <w:sz w:val="24"/>
              </w:rPr>
              <w:t>Governance</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7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0B83906"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8" w:history="1">
            <w:r w:rsidR="00635F53" w:rsidRPr="00043D9F">
              <w:rPr>
                <w:rStyle w:val="Hyperlink"/>
                <w:noProof/>
                <w:sz w:val="24"/>
              </w:rPr>
              <w:t>2.1.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Bank</w:t>
            </w:r>
            <w:r w:rsidR="00635F53" w:rsidRPr="00043D9F">
              <w:rPr>
                <w:rStyle w:val="Hyperlink"/>
                <w:noProof/>
                <w:spacing w:val="-1"/>
                <w:sz w:val="24"/>
              </w:rPr>
              <w:t xml:space="preserve"> </w:t>
            </w:r>
            <w:r w:rsidR="00635F53" w:rsidRPr="00043D9F">
              <w:rPr>
                <w:rStyle w:val="Hyperlink"/>
                <w:noProof/>
                <w:sz w:val="24"/>
              </w:rPr>
              <w:t>Size</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8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67092D7"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799" w:history="1">
            <w:r w:rsidR="00635F53" w:rsidRPr="00043D9F">
              <w:rPr>
                <w:rStyle w:val="Hyperlink"/>
                <w:noProof/>
                <w:sz w:val="24"/>
              </w:rPr>
              <w:t>2.1.5</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Leverage</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799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07BE1F18"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00" w:history="1">
            <w:r w:rsidR="00635F53" w:rsidRPr="00043D9F">
              <w:rPr>
                <w:rStyle w:val="Hyperlink"/>
                <w:noProof/>
                <w:sz w:val="24"/>
              </w:rPr>
              <w:t>2.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enelitian</w:t>
            </w:r>
            <w:r w:rsidR="00635F53" w:rsidRPr="00043D9F">
              <w:rPr>
                <w:rStyle w:val="Hyperlink"/>
                <w:noProof/>
                <w:spacing w:val="-3"/>
                <w:sz w:val="24"/>
              </w:rPr>
              <w:t xml:space="preserve"> </w:t>
            </w:r>
            <w:r w:rsidR="00635F53" w:rsidRPr="00043D9F">
              <w:rPr>
                <w:rStyle w:val="Hyperlink"/>
                <w:noProof/>
                <w:sz w:val="24"/>
              </w:rPr>
              <w:t>Terdahulu</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0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23BB9F28"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01" w:history="1">
            <w:r w:rsidR="00635F53" w:rsidRPr="00043D9F">
              <w:rPr>
                <w:rStyle w:val="Hyperlink"/>
                <w:noProof/>
                <w:sz w:val="24"/>
              </w:rPr>
              <w:t>2.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Kerangka</w:t>
            </w:r>
            <w:r w:rsidR="00635F53" w:rsidRPr="00043D9F">
              <w:rPr>
                <w:rStyle w:val="Hyperlink"/>
                <w:noProof/>
                <w:spacing w:val="-4"/>
                <w:sz w:val="24"/>
              </w:rPr>
              <w:t xml:space="preserve"> </w:t>
            </w:r>
            <w:r w:rsidR="00635F53" w:rsidRPr="00043D9F">
              <w:rPr>
                <w:rStyle w:val="Hyperlink"/>
                <w:noProof/>
                <w:sz w:val="24"/>
              </w:rPr>
              <w:t>Pemikir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1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FD58749"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02" w:history="1">
            <w:r w:rsidR="00635F53" w:rsidRPr="00043D9F">
              <w:rPr>
                <w:rStyle w:val="Hyperlink"/>
                <w:noProof/>
                <w:sz w:val="24"/>
              </w:rPr>
              <w:t>2.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Hipotesis</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DB3FFD7"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03" w:history="1">
            <w:r w:rsidR="00635F53" w:rsidRPr="00043D9F">
              <w:rPr>
                <w:rStyle w:val="Hyperlink"/>
                <w:noProof/>
                <w:sz w:val="24"/>
              </w:rPr>
              <w:t>2.4.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lang w:val="id-ID"/>
              </w:rPr>
              <w:t>Pengaruh Komisaris Independen Terhadap Kinerja Keuang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2D6AD2C4"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04" w:history="1">
            <w:r w:rsidR="00635F53" w:rsidRPr="00043D9F">
              <w:rPr>
                <w:rStyle w:val="Hyperlink"/>
                <w:noProof/>
                <w:sz w:val="24"/>
              </w:rPr>
              <w:t>2.4.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engaruh</w:t>
            </w:r>
            <w:r w:rsidR="00635F53" w:rsidRPr="00043D9F">
              <w:rPr>
                <w:rStyle w:val="Hyperlink"/>
                <w:noProof/>
                <w:spacing w:val="1"/>
                <w:sz w:val="24"/>
              </w:rPr>
              <w:t xml:space="preserve"> </w:t>
            </w:r>
            <w:r w:rsidR="00635F53" w:rsidRPr="00043D9F">
              <w:rPr>
                <w:rStyle w:val="Hyperlink"/>
                <w:noProof/>
                <w:sz w:val="24"/>
              </w:rPr>
              <w:t>Komite</w:t>
            </w:r>
            <w:r w:rsidR="00635F53" w:rsidRPr="00043D9F">
              <w:rPr>
                <w:rStyle w:val="Hyperlink"/>
                <w:noProof/>
                <w:spacing w:val="-1"/>
                <w:sz w:val="24"/>
              </w:rPr>
              <w:t xml:space="preserve"> </w:t>
            </w:r>
            <w:r w:rsidR="00635F53" w:rsidRPr="00043D9F">
              <w:rPr>
                <w:rStyle w:val="Hyperlink"/>
                <w:noProof/>
                <w:sz w:val="24"/>
              </w:rPr>
              <w:t>Audit</w:t>
            </w:r>
            <w:r w:rsidR="00635F53" w:rsidRPr="00043D9F">
              <w:rPr>
                <w:rStyle w:val="Hyperlink"/>
                <w:noProof/>
                <w:spacing w:val="-2"/>
                <w:sz w:val="24"/>
              </w:rPr>
              <w:t xml:space="preserve"> </w:t>
            </w:r>
            <w:r w:rsidR="00635F53" w:rsidRPr="00043D9F">
              <w:rPr>
                <w:rStyle w:val="Hyperlink"/>
                <w:noProof/>
                <w:sz w:val="24"/>
              </w:rPr>
              <w:t>Terhadap</w:t>
            </w:r>
            <w:r w:rsidR="00635F53" w:rsidRPr="00043D9F">
              <w:rPr>
                <w:rStyle w:val="Hyperlink"/>
                <w:noProof/>
                <w:spacing w:val="-1"/>
                <w:sz w:val="24"/>
              </w:rPr>
              <w:t xml:space="preserve"> </w:t>
            </w:r>
            <w:r w:rsidR="00635F53" w:rsidRPr="00043D9F">
              <w:rPr>
                <w:rStyle w:val="Hyperlink"/>
                <w:noProof/>
                <w:sz w:val="24"/>
              </w:rPr>
              <w:t>Kinerja</w:t>
            </w:r>
            <w:r w:rsidR="00635F53" w:rsidRPr="00043D9F">
              <w:rPr>
                <w:rStyle w:val="Hyperlink"/>
                <w:noProof/>
                <w:spacing w:val="-1"/>
                <w:sz w:val="24"/>
              </w:rPr>
              <w:t xml:space="preserve"> </w:t>
            </w:r>
            <w:r w:rsidR="00635F53" w:rsidRPr="00043D9F">
              <w:rPr>
                <w:rStyle w:val="Hyperlink"/>
                <w:noProof/>
                <w:sz w:val="24"/>
              </w:rPr>
              <w:t>Keuang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4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6248630"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05" w:history="1">
            <w:r w:rsidR="00635F53" w:rsidRPr="00043D9F">
              <w:rPr>
                <w:rStyle w:val="Hyperlink"/>
                <w:noProof/>
                <w:sz w:val="24"/>
              </w:rPr>
              <w:t>2.4.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engaruh</w:t>
            </w:r>
            <w:r w:rsidR="00635F53" w:rsidRPr="00043D9F">
              <w:rPr>
                <w:rStyle w:val="Hyperlink"/>
                <w:noProof/>
                <w:spacing w:val="-2"/>
                <w:sz w:val="24"/>
              </w:rPr>
              <w:t xml:space="preserve"> </w:t>
            </w:r>
            <w:r w:rsidR="00635F53" w:rsidRPr="00043D9F">
              <w:rPr>
                <w:rStyle w:val="Hyperlink"/>
                <w:noProof/>
                <w:sz w:val="24"/>
              </w:rPr>
              <w:t>Kepemilikan</w:t>
            </w:r>
            <w:r w:rsidR="00635F53" w:rsidRPr="00043D9F">
              <w:rPr>
                <w:rStyle w:val="Hyperlink"/>
                <w:noProof/>
                <w:spacing w:val="-4"/>
                <w:sz w:val="24"/>
              </w:rPr>
              <w:t xml:space="preserve"> </w:t>
            </w:r>
            <w:r w:rsidR="00635F53" w:rsidRPr="00043D9F">
              <w:rPr>
                <w:rStyle w:val="Hyperlink"/>
                <w:noProof/>
                <w:sz w:val="24"/>
              </w:rPr>
              <w:t>Manajerial</w:t>
            </w:r>
            <w:r w:rsidR="00635F53" w:rsidRPr="00043D9F">
              <w:rPr>
                <w:rStyle w:val="Hyperlink"/>
                <w:noProof/>
                <w:spacing w:val="-3"/>
                <w:sz w:val="24"/>
              </w:rPr>
              <w:t xml:space="preserve"> </w:t>
            </w:r>
            <w:r w:rsidR="00635F53" w:rsidRPr="00043D9F">
              <w:rPr>
                <w:rStyle w:val="Hyperlink"/>
                <w:noProof/>
                <w:sz w:val="24"/>
              </w:rPr>
              <w:t>Terhadap</w:t>
            </w:r>
            <w:r w:rsidR="00635F53" w:rsidRPr="00043D9F">
              <w:rPr>
                <w:rStyle w:val="Hyperlink"/>
                <w:noProof/>
                <w:spacing w:val="1"/>
                <w:sz w:val="24"/>
              </w:rPr>
              <w:t xml:space="preserve"> </w:t>
            </w:r>
            <w:r w:rsidR="00635F53" w:rsidRPr="00043D9F">
              <w:rPr>
                <w:rStyle w:val="Hyperlink"/>
                <w:noProof/>
                <w:sz w:val="24"/>
              </w:rPr>
              <w:t>Kinerja</w:t>
            </w:r>
            <w:r w:rsidR="00635F53" w:rsidRPr="00043D9F">
              <w:rPr>
                <w:rStyle w:val="Hyperlink"/>
                <w:noProof/>
                <w:spacing w:val="-2"/>
                <w:sz w:val="24"/>
              </w:rPr>
              <w:t xml:space="preserve"> </w:t>
            </w:r>
            <w:r w:rsidR="00635F53" w:rsidRPr="00043D9F">
              <w:rPr>
                <w:rStyle w:val="Hyperlink"/>
                <w:noProof/>
                <w:sz w:val="24"/>
              </w:rPr>
              <w:t>Keuang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5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23CC93C" w14:textId="77777777"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806" w:history="1">
            <w:r w:rsidR="00635F53" w:rsidRPr="00043D9F">
              <w:rPr>
                <w:rStyle w:val="Hyperlink"/>
                <w:noProof/>
                <w:sz w:val="24"/>
              </w:rPr>
              <w:t>BAB III</w:t>
            </w:r>
            <w:r w:rsidR="00635F53" w:rsidRPr="00043D9F">
              <w:rPr>
                <w:rStyle w:val="Hyperlink"/>
                <w:noProof/>
                <w:spacing w:val="1"/>
                <w:sz w:val="24"/>
              </w:rPr>
              <w:t xml:space="preserve"> </w:t>
            </w:r>
            <w:r w:rsidR="00635F53" w:rsidRPr="00043D9F">
              <w:rPr>
                <w:rStyle w:val="Hyperlink"/>
                <w:noProof/>
                <w:sz w:val="24"/>
              </w:rPr>
              <w:t>METODOLOGI</w:t>
            </w:r>
            <w:r w:rsidR="00635F53" w:rsidRPr="00043D9F">
              <w:rPr>
                <w:rStyle w:val="Hyperlink"/>
                <w:noProof/>
                <w:spacing w:val="-10"/>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6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2100EEEC"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08" w:history="1">
            <w:r w:rsidR="00635F53" w:rsidRPr="00043D9F">
              <w:rPr>
                <w:rStyle w:val="Hyperlink"/>
                <w:noProof/>
                <w:sz w:val="24"/>
              </w:rPr>
              <w:t>3.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Objek</w:t>
            </w:r>
            <w:r w:rsidR="00635F53" w:rsidRPr="00043D9F">
              <w:rPr>
                <w:rStyle w:val="Hyperlink"/>
                <w:noProof/>
                <w:spacing w:val="-3"/>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8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BDA8B68"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09" w:history="1">
            <w:r w:rsidR="00635F53" w:rsidRPr="00043D9F">
              <w:rPr>
                <w:rStyle w:val="Hyperlink"/>
                <w:noProof/>
                <w:sz w:val="24"/>
              </w:rPr>
              <w:t>3.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Desain</w:t>
            </w:r>
            <w:r w:rsidR="00635F53" w:rsidRPr="00043D9F">
              <w:rPr>
                <w:rStyle w:val="Hyperlink"/>
                <w:noProof/>
                <w:spacing w:val="-3"/>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09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A22ED0C"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10" w:history="1">
            <w:r w:rsidR="00635F53" w:rsidRPr="00043D9F">
              <w:rPr>
                <w:rStyle w:val="Hyperlink"/>
                <w:noProof/>
                <w:sz w:val="24"/>
              </w:rPr>
              <w:t>3.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Metode</w:t>
            </w:r>
            <w:r w:rsidR="00635F53" w:rsidRPr="00043D9F">
              <w:rPr>
                <w:rStyle w:val="Hyperlink"/>
                <w:noProof/>
                <w:spacing w:val="-3"/>
                <w:sz w:val="24"/>
              </w:rPr>
              <w:t xml:space="preserve"> </w:t>
            </w:r>
            <w:r w:rsidR="00635F53" w:rsidRPr="00043D9F">
              <w:rPr>
                <w:rStyle w:val="Hyperlink"/>
                <w:noProof/>
                <w:sz w:val="24"/>
              </w:rPr>
              <w:t>Pengambilan</w:t>
            </w:r>
            <w:r w:rsidR="00635F53" w:rsidRPr="00043D9F">
              <w:rPr>
                <w:rStyle w:val="Hyperlink"/>
                <w:noProof/>
                <w:spacing w:val="-4"/>
                <w:sz w:val="24"/>
              </w:rPr>
              <w:t xml:space="preserve"> </w:t>
            </w:r>
            <w:r w:rsidR="00635F53" w:rsidRPr="00043D9F">
              <w:rPr>
                <w:rStyle w:val="Hyperlink"/>
                <w:noProof/>
                <w:sz w:val="24"/>
              </w:rPr>
              <w:t>Sampel</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0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8ECBE26"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1" w:history="1">
            <w:r w:rsidR="00635F53" w:rsidRPr="00043D9F">
              <w:rPr>
                <w:rStyle w:val="Hyperlink"/>
                <w:noProof/>
                <w:sz w:val="24"/>
              </w:rPr>
              <w:t>3.3.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Jenis</w:t>
            </w:r>
            <w:r w:rsidR="00635F53" w:rsidRPr="00043D9F">
              <w:rPr>
                <w:rStyle w:val="Hyperlink"/>
                <w:noProof/>
                <w:spacing w:val="-2"/>
                <w:sz w:val="24"/>
              </w:rPr>
              <w:t xml:space="preserve"> </w:t>
            </w:r>
            <w:r w:rsidR="00635F53" w:rsidRPr="00043D9F">
              <w:rPr>
                <w:rStyle w:val="Hyperlink"/>
                <w:noProof/>
                <w:sz w:val="24"/>
              </w:rPr>
              <w:t>Data</w:t>
            </w:r>
            <w:r w:rsidR="00635F53" w:rsidRPr="00043D9F">
              <w:rPr>
                <w:rStyle w:val="Hyperlink"/>
                <w:noProof/>
                <w:spacing w:val="-1"/>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1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D479B02"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2" w:history="1">
            <w:r w:rsidR="00635F53" w:rsidRPr="00043D9F">
              <w:rPr>
                <w:rStyle w:val="Hyperlink"/>
                <w:noProof/>
                <w:sz w:val="24"/>
              </w:rPr>
              <w:t>3.3.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Teknik</w:t>
            </w:r>
            <w:r w:rsidR="00635F53" w:rsidRPr="00043D9F">
              <w:rPr>
                <w:rStyle w:val="Hyperlink"/>
                <w:noProof/>
                <w:spacing w:val="-3"/>
                <w:sz w:val="24"/>
              </w:rPr>
              <w:t xml:space="preserve"> </w:t>
            </w:r>
            <w:r w:rsidR="00635F53" w:rsidRPr="00043D9F">
              <w:rPr>
                <w:rStyle w:val="Hyperlink"/>
                <w:noProof/>
                <w:sz w:val="24"/>
              </w:rPr>
              <w:t>Pengumpulan</w:t>
            </w:r>
            <w:r w:rsidR="00635F53" w:rsidRPr="00043D9F">
              <w:rPr>
                <w:rStyle w:val="Hyperlink"/>
                <w:noProof/>
                <w:spacing w:val="-2"/>
                <w:sz w:val="24"/>
              </w:rPr>
              <w:t xml:space="preserve"> </w:t>
            </w:r>
            <w:r w:rsidR="00635F53" w:rsidRPr="00043D9F">
              <w:rPr>
                <w:rStyle w:val="Hyperlink"/>
                <w:noProof/>
                <w:sz w:val="24"/>
              </w:rPr>
              <w:t>Data</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F128872"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13" w:history="1">
            <w:r w:rsidR="00635F53" w:rsidRPr="00043D9F">
              <w:rPr>
                <w:rStyle w:val="Hyperlink"/>
                <w:noProof/>
                <w:sz w:val="24"/>
              </w:rPr>
              <w:t>3.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Variabel</w:t>
            </w:r>
            <w:r w:rsidR="00635F53" w:rsidRPr="00043D9F">
              <w:rPr>
                <w:rStyle w:val="Hyperlink"/>
                <w:noProof/>
                <w:spacing w:val="-2"/>
                <w:sz w:val="24"/>
              </w:rPr>
              <w:t xml:space="preserve"> </w:t>
            </w:r>
            <w:r w:rsidR="00635F53" w:rsidRPr="00043D9F">
              <w:rPr>
                <w:rStyle w:val="Hyperlink"/>
                <w:noProof/>
                <w:sz w:val="24"/>
              </w:rPr>
              <w:t>dan</w:t>
            </w:r>
            <w:r w:rsidR="00635F53" w:rsidRPr="00043D9F">
              <w:rPr>
                <w:rStyle w:val="Hyperlink"/>
                <w:noProof/>
                <w:spacing w:val="-1"/>
                <w:sz w:val="24"/>
              </w:rPr>
              <w:t xml:space="preserve"> </w:t>
            </w:r>
            <w:r w:rsidR="00635F53" w:rsidRPr="00043D9F">
              <w:rPr>
                <w:rStyle w:val="Hyperlink"/>
                <w:noProof/>
                <w:sz w:val="24"/>
              </w:rPr>
              <w:t>Operasional</w:t>
            </w:r>
            <w:r w:rsidR="00635F53" w:rsidRPr="00043D9F">
              <w:rPr>
                <w:rStyle w:val="Hyperlink"/>
                <w:noProof/>
                <w:spacing w:val="-1"/>
                <w:sz w:val="24"/>
              </w:rPr>
              <w:t xml:space="preserve"> </w:t>
            </w:r>
            <w:r w:rsidR="00635F53" w:rsidRPr="00043D9F">
              <w:rPr>
                <w:rStyle w:val="Hyperlink"/>
                <w:noProof/>
                <w:sz w:val="24"/>
              </w:rPr>
              <w:t>Variabel</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5096CD5"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4" w:history="1">
            <w:r w:rsidR="00635F53" w:rsidRPr="00043D9F">
              <w:rPr>
                <w:rStyle w:val="Hyperlink"/>
                <w:noProof/>
                <w:sz w:val="24"/>
              </w:rPr>
              <w:t>3.4.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Variabel</w:t>
            </w:r>
            <w:r w:rsidR="00635F53" w:rsidRPr="00043D9F">
              <w:rPr>
                <w:rStyle w:val="Hyperlink"/>
                <w:noProof/>
                <w:spacing w:val="-3"/>
                <w:sz w:val="24"/>
              </w:rPr>
              <w:t xml:space="preserve"> </w:t>
            </w:r>
            <w:r w:rsidR="00635F53" w:rsidRPr="00043D9F">
              <w:rPr>
                <w:rStyle w:val="Hyperlink"/>
                <w:noProof/>
                <w:sz w:val="24"/>
              </w:rPr>
              <w:t>Depende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4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5A1051D"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5" w:history="1">
            <w:r w:rsidR="00635F53" w:rsidRPr="00043D9F">
              <w:rPr>
                <w:rStyle w:val="Hyperlink"/>
                <w:noProof/>
                <w:sz w:val="24"/>
              </w:rPr>
              <w:t>3.4.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Variabel</w:t>
            </w:r>
            <w:r w:rsidR="00635F53" w:rsidRPr="00043D9F">
              <w:rPr>
                <w:rStyle w:val="Hyperlink"/>
                <w:noProof/>
                <w:spacing w:val="-2"/>
                <w:sz w:val="24"/>
              </w:rPr>
              <w:t xml:space="preserve"> </w:t>
            </w:r>
            <w:r w:rsidR="00635F53" w:rsidRPr="00043D9F">
              <w:rPr>
                <w:rStyle w:val="Hyperlink"/>
                <w:noProof/>
                <w:sz w:val="24"/>
              </w:rPr>
              <w:t>Independe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5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D4E0C4A"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6" w:history="1">
            <w:r w:rsidR="00635F53" w:rsidRPr="00043D9F">
              <w:rPr>
                <w:rStyle w:val="Hyperlink"/>
                <w:noProof/>
                <w:sz w:val="24"/>
              </w:rPr>
              <w:t>3.4.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Variabel</w:t>
            </w:r>
            <w:r w:rsidR="00635F53" w:rsidRPr="00043D9F">
              <w:rPr>
                <w:rStyle w:val="Hyperlink"/>
                <w:noProof/>
                <w:spacing w:val="-3"/>
                <w:sz w:val="24"/>
              </w:rPr>
              <w:t xml:space="preserve"> </w:t>
            </w:r>
            <w:r w:rsidR="00635F53" w:rsidRPr="00043D9F">
              <w:rPr>
                <w:rStyle w:val="Hyperlink"/>
                <w:noProof/>
                <w:sz w:val="24"/>
              </w:rPr>
              <w:t>Kontrol</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6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63A5C28"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17" w:history="1">
            <w:r w:rsidR="00635F53" w:rsidRPr="00043D9F">
              <w:rPr>
                <w:rStyle w:val="Hyperlink"/>
                <w:noProof/>
                <w:sz w:val="24"/>
              </w:rPr>
              <w:t>3.5</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Teknik</w:t>
            </w:r>
            <w:r w:rsidR="00635F53" w:rsidRPr="00043D9F">
              <w:rPr>
                <w:rStyle w:val="Hyperlink"/>
                <w:noProof/>
                <w:spacing w:val="-1"/>
                <w:sz w:val="24"/>
              </w:rPr>
              <w:t xml:space="preserve"> </w:t>
            </w:r>
            <w:r w:rsidR="00635F53" w:rsidRPr="00043D9F">
              <w:rPr>
                <w:rStyle w:val="Hyperlink"/>
                <w:noProof/>
                <w:sz w:val="24"/>
              </w:rPr>
              <w:t>Pengolahan</w:t>
            </w:r>
            <w:r w:rsidR="00635F53" w:rsidRPr="00043D9F">
              <w:rPr>
                <w:rStyle w:val="Hyperlink"/>
                <w:noProof/>
                <w:spacing w:val="-2"/>
                <w:sz w:val="24"/>
              </w:rPr>
              <w:t xml:space="preserve"> </w:t>
            </w:r>
            <w:r w:rsidR="00635F53" w:rsidRPr="00043D9F">
              <w:rPr>
                <w:rStyle w:val="Hyperlink"/>
                <w:noProof/>
                <w:sz w:val="24"/>
              </w:rPr>
              <w:t>Data</w:t>
            </w:r>
            <w:r w:rsidR="00635F53" w:rsidRPr="00043D9F">
              <w:rPr>
                <w:rStyle w:val="Hyperlink"/>
                <w:noProof/>
                <w:spacing w:val="-1"/>
                <w:sz w:val="24"/>
              </w:rPr>
              <w:t xml:space="preserve"> </w:t>
            </w:r>
            <w:r w:rsidR="00635F53" w:rsidRPr="00043D9F">
              <w:rPr>
                <w:rStyle w:val="Hyperlink"/>
                <w:noProof/>
                <w:sz w:val="24"/>
              </w:rPr>
              <w:t>dan</w:t>
            </w:r>
            <w:r w:rsidR="00635F53" w:rsidRPr="00043D9F">
              <w:rPr>
                <w:rStyle w:val="Hyperlink"/>
                <w:noProof/>
                <w:spacing w:val="-2"/>
                <w:sz w:val="24"/>
              </w:rPr>
              <w:t xml:space="preserve"> </w:t>
            </w:r>
            <w:r w:rsidR="00635F53" w:rsidRPr="00043D9F">
              <w:rPr>
                <w:rStyle w:val="Hyperlink"/>
                <w:noProof/>
                <w:sz w:val="24"/>
              </w:rPr>
              <w:t>Analisis</w:t>
            </w:r>
            <w:r w:rsidR="00635F53" w:rsidRPr="00043D9F">
              <w:rPr>
                <w:rStyle w:val="Hyperlink"/>
                <w:noProof/>
                <w:spacing w:val="-2"/>
                <w:sz w:val="24"/>
              </w:rPr>
              <w:t xml:space="preserve"> </w:t>
            </w:r>
            <w:r w:rsidR="00635F53" w:rsidRPr="00043D9F">
              <w:rPr>
                <w:rStyle w:val="Hyperlink"/>
                <w:noProof/>
                <w:sz w:val="24"/>
              </w:rPr>
              <w:t>Data</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7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7EE4C3D"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8" w:history="1">
            <w:r w:rsidR="00635F53" w:rsidRPr="00043D9F">
              <w:rPr>
                <w:rStyle w:val="Hyperlink"/>
                <w:noProof/>
                <w:sz w:val="24"/>
              </w:rPr>
              <w:t>3.5.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3"/>
                <w:sz w:val="24"/>
              </w:rPr>
              <w:t xml:space="preserve"> </w:t>
            </w:r>
            <w:r w:rsidR="00635F53" w:rsidRPr="00043D9F">
              <w:rPr>
                <w:rStyle w:val="Hyperlink"/>
                <w:noProof/>
                <w:sz w:val="24"/>
              </w:rPr>
              <w:t>Statistik</w:t>
            </w:r>
            <w:r w:rsidR="00635F53" w:rsidRPr="00043D9F">
              <w:rPr>
                <w:rStyle w:val="Hyperlink"/>
                <w:noProof/>
                <w:spacing w:val="-1"/>
                <w:sz w:val="24"/>
              </w:rPr>
              <w:t xml:space="preserve"> </w:t>
            </w:r>
            <w:r w:rsidR="00635F53" w:rsidRPr="00043D9F">
              <w:rPr>
                <w:rStyle w:val="Hyperlink"/>
                <w:noProof/>
                <w:sz w:val="24"/>
              </w:rPr>
              <w:t>Deskriptif</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8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BEF949B"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19" w:history="1">
            <w:r w:rsidR="00635F53" w:rsidRPr="00043D9F">
              <w:rPr>
                <w:rStyle w:val="Hyperlink"/>
                <w:noProof/>
                <w:sz w:val="24"/>
              </w:rPr>
              <w:t>3.5.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Model</w:t>
            </w:r>
            <w:r w:rsidR="00635F53" w:rsidRPr="00043D9F">
              <w:rPr>
                <w:rStyle w:val="Hyperlink"/>
                <w:noProof/>
                <w:spacing w:val="-1"/>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19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5124CCFC"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20" w:history="1">
            <w:r w:rsidR="00635F53" w:rsidRPr="00043D9F">
              <w:rPr>
                <w:rStyle w:val="Hyperlink"/>
                <w:noProof/>
                <w:sz w:val="24"/>
              </w:rPr>
              <w:t>3.5.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1"/>
                <w:sz w:val="24"/>
              </w:rPr>
              <w:t xml:space="preserve"> </w:t>
            </w:r>
            <w:r w:rsidR="00635F53" w:rsidRPr="00043D9F">
              <w:rPr>
                <w:rStyle w:val="Hyperlink"/>
                <w:noProof/>
                <w:sz w:val="24"/>
              </w:rPr>
              <w:t>Regresi</w:t>
            </w:r>
            <w:r w:rsidR="00635F53" w:rsidRPr="00043D9F">
              <w:rPr>
                <w:rStyle w:val="Hyperlink"/>
                <w:noProof/>
                <w:spacing w:val="-1"/>
                <w:sz w:val="24"/>
              </w:rPr>
              <w:t xml:space="preserve"> </w:t>
            </w:r>
            <w:r w:rsidR="00635F53" w:rsidRPr="00043D9F">
              <w:rPr>
                <w:rStyle w:val="Hyperlink"/>
                <w:noProof/>
                <w:sz w:val="24"/>
              </w:rPr>
              <w:t>Data Panel</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0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0BD8AEC0"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21" w:history="1">
            <w:r w:rsidR="00635F53" w:rsidRPr="00043D9F">
              <w:rPr>
                <w:rStyle w:val="Hyperlink"/>
                <w:noProof/>
                <w:sz w:val="24"/>
              </w:rPr>
              <w:t>3.5.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Uji</w:t>
            </w:r>
            <w:r w:rsidR="00635F53" w:rsidRPr="00043D9F">
              <w:rPr>
                <w:rStyle w:val="Hyperlink"/>
                <w:noProof/>
                <w:spacing w:val="-5"/>
                <w:sz w:val="24"/>
              </w:rPr>
              <w:t xml:space="preserve"> </w:t>
            </w:r>
            <w:r w:rsidR="00635F53" w:rsidRPr="00043D9F">
              <w:rPr>
                <w:rStyle w:val="Hyperlink"/>
                <w:noProof/>
                <w:sz w:val="24"/>
              </w:rPr>
              <w:t>Asumsi</w:t>
            </w:r>
            <w:r w:rsidR="00635F53" w:rsidRPr="00043D9F">
              <w:rPr>
                <w:rStyle w:val="Hyperlink"/>
                <w:noProof/>
                <w:spacing w:val="-2"/>
                <w:sz w:val="24"/>
              </w:rPr>
              <w:t xml:space="preserve"> </w:t>
            </w:r>
            <w:r w:rsidR="00635F53" w:rsidRPr="00043D9F">
              <w:rPr>
                <w:rStyle w:val="Hyperlink"/>
                <w:noProof/>
                <w:sz w:val="24"/>
              </w:rPr>
              <w:t>Klasik</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1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2B4AF01"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22" w:history="1">
            <w:r w:rsidR="00635F53" w:rsidRPr="00043D9F">
              <w:rPr>
                <w:rStyle w:val="Hyperlink"/>
                <w:noProof/>
                <w:sz w:val="24"/>
              </w:rPr>
              <w:t>3.6</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Teknik</w:t>
            </w:r>
            <w:r w:rsidR="00635F53" w:rsidRPr="00043D9F">
              <w:rPr>
                <w:rStyle w:val="Hyperlink"/>
                <w:noProof/>
                <w:spacing w:val="-3"/>
                <w:sz w:val="24"/>
              </w:rPr>
              <w:t xml:space="preserve"> </w:t>
            </w:r>
            <w:r w:rsidR="00635F53" w:rsidRPr="00043D9F">
              <w:rPr>
                <w:rStyle w:val="Hyperlink"/>
                <w:noProof/>
                <w:sz w:val="24"/>
              </w:rPr>
              <w:t>Pengujian</w:t>
            </w:r>
            <w:r w:rsidR="00635F53" w:rsidRPr="00043D9F">
              <w:rPr>
                <w:rStyle w:val="Hyperlink"/>
                <w:noProof/>
                <w:spacing w:val="-4"/>
                <w:sz w:val="24"/>
              </w:rPr>
              <w:t xml:space="preserve"> </w:t>
            </w:r>
            <w:r w:rsidR="00635F53" w:rsidRPr="00043D9F">
              <w:rPr>
                <w:rStyle w:val="Hyperlink"/>
                <w:noProof/>
                <w:sz w:val="24"/>
              </w:rPr>
              <w:t>Hipotesis</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8AA7622"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23" w:history="1">
            <w:r w:rsidR="00635F53" w:rsidRPr="00043D9F">
              <w:rPr>
                <w:rStyle w:val="Hyperlink"/>
                <w:noProof/>
                <w:sz w:val="24"/>
              </w:rPr>
              <w:t>3.6.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Uji</w:t>
            </w:r>
            <w:r w:rsidR="00635F53" w:rsidRPr="00043D9F">
              <w:rPr>
                <w:rStyle w:val="Hyperlink"/>
                <w:noProof/>
                <w:spacing w:val="-1"/>
                <w:sz w:val="24"/>
              </w:rPr>
              <w:t xml:space="preserve"> </w:t>
            </w:r>
            <w:r w:rsidR="00635F53" w:rsidRPr="00043D9F">
              <w:rPr>
                <w:rStyle w:val="Hyperlink"/>
                <w:noProof/>
                <w:sz w:val="24"/>
              </w:rPr>
              <w:t>Statistik F</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E82B5BD"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24" w:history="1">
            <w:r w:rsidR="00635F53" w:rsidRPr="00043D9F">
              <w:rPr>
                <w:rStyle w:val="Hyperlink"/>
                <w:noProof/>
                <w:sz w:val="24"/>
              </w:rPr>
              <w:t>3.6.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Uji</w:t>
            </w:r>
            <w:r w:rsidR="00635F53" w:rsidRPr="00043D9F">
              <w:rPr>
                <w:rStyle w:val="Hyperlink"/>
                <w:noProof/>
                <w:spacing w:val="-1"/>
                <w:sz w:val="24"/>
              </w:rPr>
              <w:t xml:space="preserve"> </w:t>
            </w:r>
            <w:r w:rsidR="00635F53" w:rsidRPr="00043D9F">
              <w:rPr>
                <w:rStyle w:val="Hyperlink"/>
                <w:noProof/>
                <w:sz w:val="24"/>
              </w:rPr>
              <w:t>Statistik T</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4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783071F" w14:textId="77777777"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825" w:history="1">
            <w:r w:rsidR="00635F53" w:rsidRPr="00043D9F">
              <w:rPr>
                <w:rStyle w:val="Hyperlink"/>
                <w:noProof/>
                <w:sz w:val="24"/>
              </w:rPr>
              <w:t>BAB IV</w:t>
            </w:r>
            <w:r w:rsidR="00635F53" w:rsidRPr="00043D9F">
              <w:rPr>
                <w:rStyle w:val="Hyperlink"/>
                <w:noProof/>
                <w:spacing w:val="1"/>
                <w:sz w:val="24"/>
              </w:rPr>
              <w:t xml:space="preserve"> </w:t>
            </w:r>
            <w:r w:rsidR="00635F53" w:rsidRPr="00043D9F">
              <w:rPr>
                <w:rStyle w:val="Hyperlink"/>
                <w:noProof/>
                <w:sz w:val="24"/>
              </w:rPr>
              <w:t>PEMBAHAS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5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78B52D04"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26" w:history="1">
            <w:r w:rsidR="00635F53" w:rsidRPr="00043D9F">
              <w:rPr>
                <w:rStyle w:val="Hyperlink"/>
                <w:noProof/>
                <w:sz w:val="24"/>
              </w:rPr>
              <w:t>4.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Gambaran</w:t>
            </w:r>
            <w:r w:rsidR="00635F53" w:rsidRPr="00043D9F">
              <w:rPr>
                <w:rStyle w:val="Hyperlink"/>
                <w:noProof/>
                <w:spacing w:val="-3"/>
                <w:sz w:val="24"/>
              </w:rPr>
              <w:t xml:space="preserve"> </w:t>
            </w:r>
            <w:r w:rsidR="00635F53" w:rsidRPr="00043D9F">
              <w:rPr>
                <w:rStyle w:val="Hyperlink"/>
                <w:noProof/>
                <w:sz w:val="24"/>
              </w:rPr>
              <w:t>Umum</w:t>
            </w:r>
            <w:r w:rsidR="00635F53" w:rsidRPr="00043D9F">
              <w:rPr>
                <w:rStyle w:val="Hyperlink"/>
                <w:noProof/>
                <w:spacing w:val="-6"/>
                <w:sz w:val="24"/>
              </w:rPr>
              <w:t xml:space="preserve"> </w:t>
            </w:r>
            <w:r w:rsidR="00635F53" w:rsidRPr="00043D9F">
              <w:rPr>
                <w:rStyle w:val="Hyperlink"/>
                <w:noProof/>
                <w:sz w:val="24"/>
              </w:rPr>
              <w:t>Objek</w:t>
            </w:r>
            <w:r w:rsidR="00635F53" w:rsidRPr="00043D9F">
              <w:rPr>
                <w:rStyle w:val="Hyperlink"/>
                <w:noProof/>
                <w:spacing w:val="-2"/>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6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598CDCED" w14:textId="77777777" w:rsidR="00635F53" w:rsidRPr="00043D9F" w:rsidRDefault="007C245F">
          <w:pPr>
            <w:pStyle w:val="TOC2"/>
            <w:tabs>
              <w:tab w:val="left" w:pos="1100"/>
              <w:tab w:val="right" w:leader="dot" w:pos="9860"/>
            </w:tabs>
            <w:rPr>
              <w:rFonts w:asciiTheme="minorHAnsi" w:eastAsiaTheme="minorEastAsia" w:hAnsiTheme="minorHAnsi" w:cstheme="minorBidi"/>
              <w:noProof/>
              <w:sz w:val="24"/>
              <w:lang w:val="id-ID" w:eastAsia="id-ID"/>
            </w:rPr>
          </w:pPr>
          <w:hyperlink w:anchor="_Toc93694827" w:history="1">
            <w:r w:rsidR="00635F53" w:rsidRPr="00043D9F">
              <w:rPr>
                <w:rStyle w:val="Hyperlink"/>
                <w:noProof/>
                <w:sz w:val="24"/>
              </w:rPr>
              <w:t>4.6.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3"/>
                <w:sz w:val="24"/>
              </w:rPr>
              <w:t xml:space="preserve"> </w:t>
            </w:r>
            <w:r w:rsidR="00635F53" w:rsidRPr="00043D9F">
              <w:rPr>
                <w:rStyle w:val="Hyperlink"/>
                <w:noProof/>
                <w:sz w:val="24"/>
              </w:rPr>
              <w:t>dan</w:t>
            </w:r>
            <w:r w:rsidR="00635F53" w:rsidRPr="00043D9F">
              <w:rPr>
                <w:rStyle w:val="Hyperlink"/>
                <w:noProof/>
                <w:spacing w:val="-3"/>
                <w:sz w:val="24"/>
              </w:rPr>
              <w:t xml:space="preserve"> </w:t>
            </w:r>
            <w:r w:rsidR="00635F53" w:rsidRPr="00043D9F">
              <w:rPr>
                <w:rStyle w:val="Hyperlink"/>
                <w:noProof/>
                <w:sz w:val="24"/>
              </w:rPr>
              <w:t>Pembahasan</w:t>
            </w:r>
            <w:r w:rsidR="00635F53" w:rsidRPr="00043D9F">
              <w:rPr>
                <w:rStyle w:val="Hyperlink"/>
                <w:noProof/>
                <w:spacing w:val="-3"/>
                <w:sz w:val="24"/>
              </w:rPr>
              <w:t xml:space="preserve"> </w:t>
            </w:r>
            <w:r w:rsidR="00635F53" w:rsidRPr="00043D9F">
              <w:rPr>
                <w:rStyle w:val="Hyperlink"/>
                <w:noProof/>
                <w:sz w:val="24"/>
              </w:rPr>
              <w:t>Hasil</w:t>
            </w:r>
            <w:r w:rsidR="00635F53" w:rsidRPr="00043D9F">
              <w:rPr>
                <w:rStyle w:val="Hyperlink"/>
                <w:noProof/>
                <w:spacing w:val="-2"/>
                <w:sz w:val="24"/>
              </w:rPr>
              <w:t xml:space="preserve"> </w:t>
            </w:r>
            <w:r w:rsidR="00635F53" w:rsidRPr="00043D9F">
              <w:rPr>
                <w:rStyle w:val="Hyperlink"/>
                <w:noProof/>
                <w:sz w:val="24"/>
              </w:rPr>
              <w:t>Peneliti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7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0C044E49"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28" w:history="1">
            <w:r w:rsidR="00635F53" w:rsidRPr="00043D9F">
              <w:rPr>
                <w:rStyle w:val="Hyperlink"/>
                <w:noProof/>
                <w:sz w:val="24"/>
              </w:rPr>
              <w:t>4.6.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3"/>
                <w:sz w:val="24"/>
              </w:rPr>
              <w:t xml:space="preserve"> </w:t>
            </w:r>
            <w:r w:rsidR="00635F53" w:rsidRPr="00043D9F">
              <w:rPr>
                <w:rStyle w:val="Hyperlink"/>
                <w:noProof/>
                <w:sz w:val="24"/>
              </w:rPr>
              <w:t>Statistik</w:t>
            </w:r>
            <w:r w:rsidR="00635F53" w:rsidRPr="00043D9F">
              <w:rPr>
                <w:rStyle w:val="Hyperlink"/>
                <w:noProof/>
                <w:spacing w:val="-1"/>
                <w:sz w:val="24"/>
              </w:rPr>
              <w:t xml:space="preserve"> </w:t>
            </w:r>
            <w:r w:rsidR="00635F53" w:rsidRPr="00043D9F">
              <w:rPr>
                <w:rStyle w:val="Hyperlink"/>
                <w:noProof/>
                <w:sz w:val="24"/>
              </w:rPr>
              <w:t>Deskriptif</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8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C3C065C"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29" w:history="1">
            <w:r w:rsidR="00635F53" w:rsidRPr="00043D9F">
              <w:rPr>
                <w:rStyle w:val="Hyperlink"/>
                <w:noProof/>
                <w:sz w:val="24"/>
              </w:rPr>
              <w:t>4.6.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2"/>
                <w:sz w:val="24"/>
              </w:rPr>
              <w:t xml:space="preserve"> </w:t>
            </w:r>
            <w:r w:rsidR="00635F53" w:rsidRPr="00043D9F">
              <w:rPr>
                <w:rStyle w:val="Hyperlink"/>
                <w:noProof/>
                <w:sz w:val="24"/>
              </w:rPr>
              <w:t>Data</w:t>
            </w:r>
            <w:r w:rsidR="00635F53" w:rsidRPr="00043D9F">
              <w:rPr>
                <w:rStyle w:val="Hyperlink"/>
                <w:noProof/>
                <w:spacing w:val="-2"/>
                <w:sz w:val="24"/>
              </w:rPr>
              <w:t xml:space="preserve"> </w:t>
            </w:r>
            <w:r w:rsidR="00635F53" w:rsidRPr="00043D9F">
              <w:rPr>
                <w:rStyle w:val="Hyperlink"/>
                <w:noProof/>
                <w:sz w:val="24"/>
              </w:rPr>
              <w:t>Panel</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29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5CCC7F8"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0" w:history="1">
            <w:r w:rsidR="00635F53" w:rsidRPr="00043D9F">
              <w:rPr>
                <w:rStyle w:val="Hyperlink"/>
                <w:noProof/>
                <w:sz w:val="24"/>
              </w:rPr>
              <w:t>4.6.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Uji</w:t>
            </w:r>
            <w:r w:rsidR="00635F53" w:rsidRPr="00043D9F">
              <w:rPr>
                <w:rStyle w:val="Hyperlink"/>
                <w:noProof/>
                <w:spacing w:val="-3"/>
                <w:sz w:val="24"/>
              </w:rPr>
              <w:t xml:space="preserve"> </w:t>
            </w:r>
            <w:r w:rsidR="00635F53" w:rsidRPr="00043D9F">
              <w:rPr>
                <w:rStyle w:val="Hyperlink"/>
                <w:noProof/>
                <w:sz w:val="24"/>
              </w:rPr>
              <w:t>Asumsi Klasik</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0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5C20590C"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1" w:history="1">
            <w:r w:rsidR="00635F53" w:rsidRPr="00043D9F">
              <w:rPr>
                <w:rStyle w:val="Hyperlink"/>
                <w:noProof/>
                <w:sz w:val="24"/>
              </w:rPr>
              <w:t>4.6.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1"/>
                <w:sz w:val="24"/>
              </w:rPr>
              <w:t xml:space="preserve"> </w:t>
            </w:r>
            <w:r w:rsidR="00635F53" w:rsidRPr="00043D9F">
              <w:rPr>
                <w:rStyle w:val="Hyperlink"/>
                <w:noProof/>
                <w:sz w:val="24"/>
              </w:rPr>
              <w:t>Regresi</w:t>
            </w:r>
            <w:r w:rsidR="00635F53" w:rsidRPr="00043D9F">
              <w:rPr>
                <w:rStyle w:val="Hyperlink"/>
                <w:noProof/>
                <w:spacing w:val="-2"/>
                <w:sz w:val="24"/>
              </w:rPr>
              <w:t xml:space="preserve"> </w:t>
            </w:r>
            <w:r w:rsidR="00635F53" w:rsidRPr="00043D9F">
              <w:rPr>
                <w:rStyle w:val="Hyperlink"/>
                <w:noProof/>
                <w:sz w:val="24"/>
              </w:rPr>
              <w:t>Deskriptif</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1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0050709"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2" w:history="1">
            <w:r w:rsidR="00635F53" w:rsidRPr="00043D9F">
              <w:rPr>
                <w:rStyle w:val="Hyperlink"/>
                <w:noProof/>
                <w:sz w:val="24"/>
              </w:rPr>
              <w:t>4.6.5</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Koefisien</w:t>
            </w:r>
            <w:r w:rsidR="00635F53" w:rsidRPr="00043D9F">
              <w:rPr>
                <w:rStyle w:val="Hyperlink"/>
                <w:noProof/>
                <w:spacing w:val="-4"/>
                <w:sz w:val="24"/>
              </w:rPr>
              <w:t xml:space="preserve"> </w:t>
            </w:r>
            <w:r w:rsidR="00635F53" w:rsidRPr="00043D9F">
              <w:rPr>
                <w:rStyle w:val="Hyperlink"/>
                <w:noProof/>
                <w:sz w:val="24"/>
              </w:rPr>
              <w:t>Determinasi</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BEBD0C4"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3" w:history="1">
            <w:r w:rsidR="00635F53" w:rsidRPr="00043D9F">
              <w:rPr>
                <w:rStyle w:val="Hyperlink"/>
                <w:noProof/>
                <w:sz w:val="24"/>
              </w:rPr>
              <w:t>4.6.6</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Pengujian</w:t>
            </w:r>
            <w:r w:rsidR="00635F53" w:rsidRPr="00043D9F">
              <w:rPr>
                <w:rStyle w:val="Hyperlink"/>
                <w:noProof/>
                <w:spacing w:val="-3"/>
                <w:sz w:val="24"/>
              </w:rPr>
              <w:t xml:space="preserve"> </w:t>
            </w:r>
            <w:r w:rsidR="00635F53" w:rsidRPr="00043D9F">
              <w:rPr>
                <w:rStyle w:val="Hyperlink"/>
                <w:noProof/>
                <w:sz w:val="24"/>
              </w:rPr>
              <w:t>Hipotesis</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0B4C9A4"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34" w:history="1">
            <w:r w:rsidR="00635F53" w:rsidRPr="00043D9F">
              <w:rPr>
                <w:rStyle w:val="Hyperlink"/>
                <w:noProof/>
                <w:sz w:val="24"/>
              </w:rPr>
              <w:t>4.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1"/>
                <w:sz w:val="24"/>
              </w:rPr>
              <w:t xml:space="preserve"> </w:t>
            </w:r>
            <w:r w:rsidR="00635F53" w:rsidRPr="00043D9F">
              <w:rPr>
                <w:rStyle w:val="Hyperlink"/>
                <w:noProof/>
                <w:sz w:val="24"/>
              </w:rPr>
              <w:t>Pengaruh</w:t>
            </w:r>
            <w:r w:rsidR="00635F53" w:rsidRPr="00043D9F">
              <w:rPr>
                <w:rStyle w:val="Hyperlink"/>
                <w:noProof/>
                <w:spacing w:val="1"/>
                <w:sz w:val="24"/>
              </w:rPr>
              <w:t xml:space="preserve"> </w:t>
            </w:r>
            <w:r w:rsidR="00635F53" w:rsidRPr="00043D9F">
              <w:rPr>
                <w:rStyle w:val="Hyperlink"/>
                <w:noProof/>
                <w:sz w:val="24"/>
              </w:rPr>
              <w:t>Good</w:t>
            </w:r>
            <w:r w:rsidR="00635F53" w:rsidRPr="00043D9F">
              <w:rPr>
                <w:rStyle w:val="Hyperlink"/>
                <w:noProof/>
                <w:spacing w:val="1"/>
                <w:sz w:val="24"/>
              </w:rPr>
              <w:t xml:space="preserve"> </w:t>
            </w:r>
            <w:r w:rsidR="00635F53" w:rsidRPr="00043D9F">
              <w:rPr>
                <w:rStyle w:val="Hyperlink"/>
                <w:noProof/>
                <w:sz w:val="24"/>
              </w:rPr>
              <w:t>Corporate</w:t>
            </w:r>
            <w:r w:rsidR="00635F53" w:rsidRPr="00043D9F">
              <w:rPr>
                <w:rStyle w:val="Hyperlink"/>
                <w:noProof/>
                <w:spacing w:val="1"/>
                <w:sz w:val="24"/>
              </w:rPr>
              <w:t xml:space="preserve"> </w:t>
            </w:r>
            <w:r w:rsidR="00635F53" w:rsidRPr="00043D9F">
              <w:rPr>
                <w:rStyle w:val="Hyperlink"/>
                <w:noProof/>
                <w:sz w:val="24"/>
              </w:rPr>
              <w:t>Governance</w:t>
            </w:r>
            <w:r w:rsidR="00635F53" w:rsidRPr="00043D9F">
              <w:rPr>
                <w:rStyle w:val="Hyperlink"/>
                <w:noProof/>
                <w:spacing w:val="1"/>
                <w:sz w:val="24"/>
              </w:rPr>
              <w:t xml:space="preserve"> </w:t>
            </w:r>
            <w:r w:rsidR="00635F53" w:rsidRPr="00043D9F">
              <w:rPr>
                <w:rStyle w:val="Hyperlink"/>
                <w:noProof/>
                <w:sz w:val="24"/>
              </w:rPr>
              <w:t>Terhadap</w:t>
            </w:r>
            <w:r w:rsidR="00635F53" w:rsidRPr="00043D9F">
              <w:rPr>
                <w:rStyle w:val="Hyperlink"/>
                <w:noProof/>
                <w:spacing w:val="1"/>
                <w:sz w:val="24"/>
              </w:rPr>
              <w:t xml:space="preserve"> </w:t>
            </w:r>
            <w:r w:rsidR="00635F53" w:rsidRPr="00043D9F">
              <w:rPr>
                <w:rStyle w:val="Hyperlink"/>
                <w:noProof/>
                <w:sz w:val="24"/>
              </w:rPr>
              <w:t>kinerja</w:t>
            </w:r>
            <w:r w:rsidR="00635F53" w:rsidRPr="00043D9F">
              <w:rPr>
                <w:rStyle w:val="Hyperlink"/>
                <w:noProof/>
                <w:spacing w:val="1"/>
                <w:sz w:val="24"/>
              </w:rPr>
              <w:t xml:space="preserve"> </w:t>
            </w:r>
            <w:r w:rsidR="00635F53" w:rsidRPr="00043D9F">
              <w:rPr>
                <w:rStyle w:val="Hyperlink"/>
                <w:noProof/>
                <w:sz w:val="24"/>
              </w:rPr>
              <w:t>Keuangan</w:t>
            </w:r>
            <w:r w:rsidR="00635F53" w:rsidRPr="00043D9F">
              <w:rPr>
                <w:rStyle w:val="Hyperlink"/>
                <w:noProof/>
                <w:spacing w:val="1"/>
                <w:sz w:val="24"/>
              </w:rPr>
              <w:t xml:space="preserve"> </w:t>
            </w:r>
            <w:r w:rsidR="00635F53" w:rsidRPr="00043D9F">
              <w:rPr>
                <w:rStyle w:val="Hyperlink"/>
                <w:noProof/>
                <w:sz w:val="24"/>
              </w:rPr>
              <w:t>Perbank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4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2A87BA3"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5" w:history="1">
            <w:r w:rsidR="00635F53" w:rsidRPr="00043D9F">
              <w:rPr>
                <w:rStyle w:val="Hyperlink"/>
                <w:noProof/>
                <w:sz w:val="24"/>
              </w:rPr>
              <w:t>4.3.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 Pengaruh Komisaris Independen Terhadap Kinerja</w:t>
            </w:r>
            <w:r w:rsidR="00635F53" w:rsidRPr="00043D9F">
              <w:rPr>
                <w:rStyle w:val="Hyperlink"/>
                <w:noProof/>
                <w:spacing w:val="-57"/>
                <w:sz w:val="24"/>
              </w:rPr>
              <w:t xml:space="preserve"> </w:t>
            </w:r>
            <w:r w:rsidR="00635F53" w:rsidRPr="00043D9F">
              <w:rPr>
                <w:rStyle w:val="Hyperlink"/>
                <w:noProof/>
                <w:sz w:val="24"/>
              </w:rPr>
              <w:t>Keuangan</w:t>
            </w:r>
            <w:r w:rsidR="00635F53" w:rsidRPr="00043D9F">
              <w:rPr>
                <w:rStyle w:val="Hyperlink"/>
                <w:noProof/>
                <w:spacing w:val="-1"/>
                <w:sz w:val="24"/>
              </w:rPr>
              <w:t xml:space="preserve"> </w:t>
            </w:r>
            <w:r w:rsidR="00635F53" w:rsidRPr="00043D9F">
              <w:rPr>
                <w:rStyle w:val="Hyperlink"/>
                <w:noProof/>
                <w:spacing w:val="-1"/>
                <w:sz w:val="24"/>
                <w:lang w:val="id-ID"/>
              </w:rPr>
              <w:t xml:space="preserve">  </w:t>
            </w:r>
            <w:r w:rsidR="00635F53" w:rsidRPr="00043D9F">
              <w:rPr>
                <w:rStyle w:val="Hyperlink"/>
                <w:noProof/>
                <w:sz w:val="24"/>
              </w:rPr>
              <w:t>Perbank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5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649BD4A2"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6" w:history="1">
            <w:r w:rsidR="00635F53" w:rsidRPr="00043D9F">
              <w:rPr>
                <w:rStyle w:val="Hyperlink"/>
                <w:noProof/>
                <w:sz w:val="24"/>
              </w:rPr>
              <w:t>4.3.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 Pengaruh Komite Audit Terhadap Kinerja Keuangan</w:t>
            </w:r>
            <w:r w:rsidR="00635F53" w:rsidRPr="00043D9F">
              <w:rPr>
                <w:rStyle w:val="Hyperlink"/>
                <w:noProof/>
                <w:spacing w:val="-57"/>
                <w:sz w:val="24"/>
              </w:rPr>
              <w:t xml:space="preserve"> </w:t>
            </w:r>
            <w:r w:rsidR="00635F53" w:rsidRPr="00043D9F">
              <w:rPr>
                <w:rStyle w:val="Hyperlink"/>
                <w:noProof/>
                <w:sz w:val="24"/>
              </w:rPr>
              <w:t>Perbank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6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9394270"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7" w:history="1">
            <w:r w:rsidR="00635F53" w:rsidRPr="00043D9F">
              <w:rPr>
                <w:rStyle w:val="Hyperlink"/>
                <w:noProof/>
                <w:sz w:val="24"/>
              </w:rPr>
              <w:t>4.3.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 Pengaruh Kepemilikan Manajerial Terhadap Kinerja</w:t>
            </w:r>
            <w:r w:rsidR="00635F53" w:rsidRPr="00043D9F">
              <w:rPr>
                <w:rStyle w:val="Hyperlink"/>
                <w:noProof/>
                <w:spacing w:val="-57"/>
                <w:sz w:val="24"/>
              </w:rPr>
              <w:t xml:space="preserve"> </w:t>
            </w:r>
            <w:r w:rsidR="00635F53" w:rsidRPr="00043D9F">
              <w:rPr>
                <w:rStyle w:val="Hyperlink"/>
                <w:noProof/>
                <w:sz w:val="24"/>
              </w:rPr>
              <w:t>Keuangan</w:t>
            </w:r>
            <w:r w:rsidR="00635F53" w:rsidRPr="00043D9F">
              <w:rPr>
                <w:rStyle w:val="Hyperlink"/>
                <w:noProof/>
                <w:spacing w:val="-1"/>
                <w:sz w:val="24"/>
              </w:rPr>
              <w:t xml:space="preserve"> </w:t>
            </w:r>
            <w:r w:rsidR="00635F53" w:rsidRPr="00043D9F">
              <w:rPr>
                <w:rStyle w:val="Hyperlink"/>
                <w:noProof/>
                <w:sz w:val="24"/>
              </w:rPr>
              <w:t>Perbank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7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4B698A2" w14:textId="77777777" w:rsidR="00635F53" w:rsidRPr="00043D9F" w:rsidRDefault="007C245F">
          <w:pPr>
            <w:pStyle w:val="TOC3"/>
            <w:tabs>
              <w:tab w:val="left" w:pos="1320"/>
              <w:tab w:val="right" w:leader="dot" w:pos="9860"/>
            </w:tabs>
            <w:rPr>
              <w:rFonts w:asciiTheme="minorHAnsi" w:eastAsiaTheme="minorEastAsia" w:hAnsiTheme="minorHAnsi" w:cstheme="minorBidi"/>
              <w:noProof/>
              <w:sz w:val="24"/>
              <w:lang w:val="id-ID" w:eastAsia="id-ID"/>
            </w:rPr>
          </w:pPr>
          <w:hyperlink w:anchor="_Toc93694838" w:history="1">
            <w:r w:rsidR="00635F53" w:rsidRPr="00043D9F">
              <w:rPr>
                <w:rStyle w:val="Hyperlink"/>
                <w:noProof/>
                <w:sz w:val="24"/>
              </w:rPr>
              <w:t>4.3.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Analisis</w:t>
            </w:r>
            <w:r w:rsidR="00635F53" w:rsidRPr="00043D9F">
              <w:rPr>
                <w:rStyle w:val="Hyperlink"/>
                <w:noProof/>
                <w:spacing w:val="-3"/>
                <w:sz w:val="24"/>
              </w:rPr>
              <w:t xml:space="preserve"> </w:t>
            </w:r>
            <w:r w:rsidR="00635F53" w:rsidRPr="00043D9F">
              <w:rPr>
                <w:rStyle w:val="Hyperlink"/>
                <w:noProof/>
                <w:sz w:val="24"/>
              </w:rPr>
              <w:t>Pengaruh</w:t>
            </w:r>
            <w:r w:rsidR="00635F53" w:rsidRPr="00043D9F">
              <w:rPr>
                <w:rStyle w:val="Hyperlink"/>
                <w:noProof/>
                <w:spacing w:val="-1"/>
                <w:sz w:val="24"/>
              </w:rPr>
              <w:t xml:space="preserve"> </w:t>
            </w:r>
            <w:r w:rsidR="00635F53" w:rsidRPr="00043D9F">
              <w:rPr>
                <w:rStyle w:val="Hyperlink"/>
                <w:noProof/>
                <w:sz w:val="24"/>
              </w:rPr>
              <w:t>Pandemi</w:t>
            </w:r>
            <w:r w:rsidR="00635F53" w:rsidRPr="00043D9F">
              <w:rPr>
                <w:rStyle w:val="Hyperlink"/>
                <w:noProof/>
                <w:spacing w:val="-3"/>
                <w:sz w:val="24"/>
              </w:rPr>
              <w:t xml:space="preserve"> </w:t>
            </w:r>
            <w:r w:rsidR="00635F53" w:rsidRPr="00043D9F">
              <w:rPr>
                <w:rStyle w:val="Hyperlink"/>
                <w:noProof/>
                <w:sz w:val="24"/>
              </w:rPr>
              <w:t>Covid-19</w:t>
            </w:r>
            <w:r w:rsidR="00635F53" w:rsidRPr="00043D9F">
              <w:rPr>
                <w:rStyle w:val="Hyperlink"/>
                <w:noProof/>
                <w:spacing w:val="-1"/>
                <w:sz w:val="24"/>
              </w:rPr>
              <w:t xml:space="preserve"> </w:t>
            </w:r>
            <w:r w:rsidR="00635F53" w:rsidRPr="00043D9F">
              <w:rPr>
                <w:rStyle w:val="Hyperlink"/>
                <w:noProof/>
                <w:sz w:val="24"/>
              </w:rPr>
              <w:t>Kinerja</w:t>
            </w:r>
            <w:r w:rsidR="00635F53" w:rsidRPr="00043D9F">
              <w:rPr>
                <w:rStyle w:val="Hyperlink"/>
                <w:noProof/>
                <w:spacing w:val="-2"/>
                <w:sz w:val="24"/>
              </w:rPr>
              <w:t xml:space="preserve"> </w:t>
            </w:r>
            <w:r w:rsidR="00635F53" w:rsidRPr="00043D9F">
              <w:rPr>
                <w:rStyle w:val="Hyperlink"/>
                <w:noProof/>
                <w:sz w:val="24"/>
              </w:rPr>
              <w:t>Keuangan</w:t>
            </w:r>
            <w:r w:rsidR="00635F53" w:rsidRPr="00043D9F">
              <w:rPr>
                <w:rStyle w:val="Hyperlink"/>
                <w:noProof/>
                <w:spacing w:val="-3"/>
                <w:sz w:val="24"/>
              </w:rPr>
              <w:t xml:space="preserve"> </w:t>
            </w:r>
            <w:r w:rsidR="00635F53" w:rsidRPr="00043D9F">
              <w:rPr>
                <w:rStyle w:val="Hyperlink"/>
                <w:noProof/>
                <w:sz w:val="24"/>
              </w:rPr>
              <w:t>Perbank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8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5C0A3F70"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39" w:history="1">
            <w:r w:rsidR="00635F53" w:rsidRPr="00043D9F">
              <w:rPr>
                <w:rStyle w:val="Hyperlink"/>
                <w:noProof/>
                <w:sz w:val="24"/>
              </w:rPr>
              <w:t>4.4</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Implikasi</w:t>
            </w:r>
            <w:r w:rsidR="00635F53" w:rsidRPr="00043D9F">
              <w:rPr>
                <w:rStyle w:val="Hyperlink"/>
                <w:noProof/>
                <w:spacing w:val="-3"/>
                <w:sz w:val="24"/>
              </w:rPr>
              <w:t xml:space="preserve"> </w:t>
            </w:r>
            <w:r w:rsidR="00635F53" w:rsidRPr="00043D9F">
              <w:rPr>
                <w:rStyle w:val="Hyperlink"/>
                <w:noProof/>
                <w:sz w:val="24"/>
              </w:rPr>
              <w:t>Manajerial</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39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0309B8F" w14:textId="77777777"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840" w:history="1">
            <w:r w:rsidR="00635F53" w:rsidRPr="00043D9F">
              <w:rPr>
                <w:rStyle w:val="Hyperlink"/>
                <w:noProof/>
                <w:sz w:val="24"/>
              </w:rPr>
              <w:t>BAB V</w:t>
            </w:r>
            <w:r w:rsidR="00635F53" w:rsidRPr="00043D9F">
              <w:rPr>
                <w:rStyle w:val="Hyperlink"/>
                <w:noProof/>
                <w:spacing w:val="1"/>
                <w:sz w:val="24"/>
              </w:rPr>
              <w:t xml:space="preserve"> </w:t>
            </w:r>
            <w:r w:rsidR="00635F53" w:rsidRPr="00043D9F">
              <w:rPr>
                <w:rStyle w:val="Hyperlink"/>
                <w:noProof/>
                <w:sz w:val="24"/>
              </w:rPr>
              <w:t>KESIMPULAN</w:t>
            </w:r>
            <w:r w:rsidR="00635F53" w:rsidRPr="00043D9F">
              <w:rPr>
                <w:rStyle w:val="Hyperlink"/>
                <w:noProof/>
                <w:spacing w:val="-9"/>
                <w:sz w:val="24"/>
              </w:rPr>
              <w:t xml:space="preserve"> </w:t>
            </w:r>
            <w:r w:rsidR="00635F53" w:rsidRPr="00043D9F">
              <w:rPr>
                <w:rStyle w:val="Hyperlink"/>
                <w:noProof/>
                <w:sz w:val="24"/>
              </w:rPr>
              <w:t>DAN</w:t>
            </w:r>
            <w:r w:rsidR="00635F53" w:rsidRPr="00043D9F">
              <w:rPr>
                <w:rStyle w:val="Hyperlink"/>
                <w:noProof/>
                <w:spacing w:val="-8"/>
                <w:sz w:val="24"/>
              </w:rPr>
              <w:t xml:space="preserve"> </w:t>
            </w:r>
            <w:r w:rsidR="00635F53" w:rsidRPr="00043D9F">
              <w:rPr>
                <w:rStyle w:val="Hyperlink"/>
                <w:noProof/>
                <w:sz w:val="24"/>
              </w:rPr>
              <w:t>SAR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40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3CC77B2"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41" w:history="1">
            <w:r w:rsidR="00635F53" w:rsidRPr="00043D9F">
              <w:rPr>
                <w:rStyle w:val="Hyperlink"/>
                <w:noProof/>
                <w:sz w:val="24"/>
              </w:rPr>
              <w:t>5.1.</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Kesimpul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41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4618AABA"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42" w:history="1">
            <w:r w:rsidR="00635F53" w:rsidRPr="00043D9F">
              <w:rPr>
                <w:rStyle w:val="Hyperlink"/>
                <w:noProof/>
                <w:sz w:val="24"/>
              </w:rPr>
              <w:t>5.2.</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Keterbatas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42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3B5A6ADA" w14:textId="77777777" w:rsidR="00635F53" w:rsidRPr="00043D9F" w:rsidRDefault="007C245F">
          <w:pPr>
            <w:pStyle w:val="TOC2"/>
            <w:tabs>
              <w:tab w:val="left" w:pos="880"/>
              <w:tab w:val="right" w:leader="dot" w:pos="9860"/>
            </w:tabs>
            <w:rPr>
              <w:rFonts w:asciiTheme="minorHAnsi" w:eastAsiaTheme="minorEastAsia" w:hAnsiTheme="minorHAnsi" w:cstheme="minorBidi"/>
              <w:noProof/>
              <w:sz w:val="24"/>
              <w:lang w:val="id-ID" w:eastAsia="id-ID"/>
            </w:rPr>
          </w:pPr>
          <w:hyperlink w:anchor="_Toc93694843" w:history="1">
            <w:r w:rsidR="00635F53" w:rsidRPr="00043D9F">
              <w:rPr>
                <w:rStyle w:val="Hyperlink"/>
                <w:noProof/>
                <w:sz w:val="24"/>
              </w:rPr>
              <w:t>5.3.</w:t>
            </w:r>
            <w:r w:rsidR="00635F53" w:rsidRPr="00043D9F">
              <w:rPr>
                <w:rFonts w:asciiTheme="minorHAnsi" w:eastAsiaTheme="minorEastAsia" w:hAnsiTheme="minorHAnsi" w:cstheme="minorBidi"/>
                <w:noProof/>
                <w:sz w:val="24"/>
                <w:lang w:val="id-ID" w:eastAsia="id-ID"/>
              </w:rPr>
              <w:tab/>
            </w:r>
            <w:r w:rsidR="00635F53" w:rsidRPr="00043D9F">
              <w:rPr>
                <w:rStyle w:val="Hyperlink"/>
                <w:noProof/>
                <w:sz w:val="24"/>
              </w:rPr>
              <w:t>Sar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43 \h </w:instrText>
            </w:r>
            <w:r w:rsidR="00635F53" w:rsidRPr="00043D9F">
              <w:rPr>
                <w:noProof/>
                <w:webHidden/>
                <w:sz w:val="24"/>
              </w:rPr>
            </w:r>
            <w:r w:rsidR="00635F53" w:rsidRPr="00043D9F">
              <w:rPr>
                <w:noProof/>
                <w:webHidden/>
                <w:sz w:val="24"/>
              </w:rPr>
              <w:fldChar w:fldCharType="separate"/>
            </w:r>
            <w:r w:rsidR="007E4F28">
              <w:rPr>
                <w:b/>
                <w:bCs/>
                <w:noProof/>
                <w:webHidden/>
                <w:sz w:val="24"/>
                <w:lang w:val="en-US"/>
              </w:rPr>
              <w:t>Error! Bookmark not defined.</w:t>
            </w:r>
            <w:r w:rsidR="00635F53" w:rsidRPr="00043D9F">
              <w:rPr>
                <w:noProof/>
                <w:webHidden/>
                <w:sz w:val="24"/>
              </w:rPr>
              <w:fldChar w:fldCharType="end"/>
            </w:r>
          </w:hyperlink>
        </w:p>
        <w:p w14:paraId="16C1F966" w14:textId="77777777" w:rsidR="00635F53" w:rsidRPr="00043D9F" w:rsidRDefault="007C245F">
          <w:pPr>
            <w:pStyle w:val="TOC1"/>
            <w:tabs>
              <w:tab w:val="right" w:leader="dot" w:pos="9860"/>
            </w:tabs>
            <w:rPr>
              <w:rFonts w:asciiTheme="minorHAnsi" w:eastAsiaTheme="minorEastAsia" w:hAnsiTheme="minorHAnsi" w:cstheme="minorBidi"/>
              <w:noProof/>
              <w:sz w:val="24"/>
              <w:lang w:val="id-ID" w:eastAsia="id-ID"/>
            </w:rPr>
          </w:pPr>
          <w:hyperlink w:anchor="_Toc93694844" w:history="1">
            <w:r w:rsidR="00635F53" w:rsidRPr="00043D9F">
              <w:rPr>
                <w:rStyle w:val="Hyperlink"/>
                <w:noProof/>
                <w:sz w:val="24"/>
              </w:rPr>
              <w:t>DAFTAR</w:t>
            </w:r>
            <w:r w:rsidR="00635F53" w:rsidRPr="00043D9F">
              <w:rPr>
                <w:rStyle w:val="Hyperlink"/>
                <w:noProof/>
                <w:spacing w:val="-3"/>
                <w:sz w:val="24"/>
              </w:rPr>
              <w:t xml:space="preserve"> </w:t>
            </w:r>
            <w:r w:rsidR="00635F53" w:rsidRPr="00043D9F">
              <w:rPr>
                <w:rStyle w:val="Hyperlink"/>
                <w:noProof/>
                <w:sz w:val="24"/>
              </w:rPr>
              <w:t>PUSTAKA</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44 \h </w:instrText>
            </w:r>
            <w:r w:rsidR="00635F53" w:rsidRPr="00043D9F">
              <w:rPr>
                <w:noProof/>
                <w:webHidden/>
                <w:sz w:val="24"/>
              </w:rPr>
            </w:r>
            <w:r w:rsidR="00635F53" w:rsidRPr="00043D9F">
              <w:rPr>
                <w:noProof/>
                <w:webHidden/>
                <w:sz w:val="24"/>
              </w:rPr>
              <w:fldChar w:fldCharType="separate"/>
            </w:r>
            <w:r w:rsidR="007E4F28">
              <w:rPr>
                <w:noProof/>
                <w:webHidden/>
                <w:sz w:val="24"/>
              </w:rPr>
              <w:t>16</w:t>
            </w:r>
            <w:r w:rsidR="00635F53" w:rsidRPr="00043D9F">
              <w:rPr>
                <w:noProof/>
                <w:webHidden/>
                <w:sz w:val="24"/>
              </w:rPr>
              <w:fldChar w:fldCharType="end"/>
            </w:r>
          </w:hyperlink>
        </w:p>
        <w:p w14:paraId="2A898D7B" w14:textId="77777777" w:rsidR="00635F53" w:rsidRDefault="007C245F">
          <w:pPr>
            <w:pStyle w:val="TOC1"/>
            <w:tabs>
              <w:tab w:val="right" w:leader="dot" w:pos="9860"/>
            </w:tabs>
            <w:rPr>
              <w:rFonts w:asciiTheme="minorHAnsi" w:eastAsiaTheme="minorEastAsia" w:hAnsiTheme="minorHAnsi" w:cstheme="minorBidi"/>
              <w:noProof/>
              <w:lang w:val="id-ID" w:eastAsia="id-ID"/>
            </w:rPr>
          </w:pPr>
          <w:hyperlink w:anchor="_Toc93694845" w:history="1">
            <w:r w:rsidR="00635F53" w:rsidRPr="00043D9F">
              <w:rPr>
                <w:rStyle w:val="Hyperlink"/>
                <w:noProof/>
                <w:sz w:val="24"/>
              </w:rPr>
              <w:t>LAMPIRAN</w:t>
            </w:r>
            <w:r w:rsidR="00635F53" w:rsidRPr="00043D9F">
              <w:rPr>
                <w:noProof/>
                <w:webHidden/>
                <w:sz w:val="24"/>
              </w:rPr>
              <w:tab/>
            </w:r>
            <w:r w:rsidR="00635F53" w:rsidRPr="00043D9F">
              <w:rPr>
                <w:noProof/>
                <w:webHidden/>
                <w:sz w:val="24"/>
              </w:rPr>
              <w:fldChar w:fldCharType="begin"/>
            </w:r>
            <w:r w:rsidR="00635F53" w:rsidRPr="00043D9F">
              <w:rPr>
                <w:noProof/>
                <w:webHidden/>
                <w:sz w:val="24"/>
              </w:rPr>
              <w:instrText xml:space="preserve"> PAGEREF _Toc93694845 \h </w:instrText>
            </w:r>
            <w:r w:rsidR="00635F53" w:rsidRPr="00043D9F">
              <w:rPr>
                <w:noProof/>
                <w:webHidden/>
                <w:sz w:val="24"/>
              </w:rPr>
            </w:r>
            <w:r w:rsidR="00635F53" w:rsidRPr="00043D9F">
              <w:rPr>
                <w:noProof/>
                <w:webHidden/>
                <w:sz w:val="24"/>
              </w:rPr>
              <w:fldChar w:fldCharType="separate"/>
            </w:r>
            <w:r w:rsidR="007E4F28">
              <w:rPr>
                <w:noProof/>
                <w:webHidden/>
                <w:sz w:val="24"/>
              </w:rPr>
              <w:t>19</w:t>
            </w:r>
            <w:r w:rsidR="00635F53" w:rsidRPr="00043D9F">
              <w:rPr>
                <w:noProof/>
                <w:webHidden/>
                <w:sz w:val="24"/>
              </w:rPr>
              <w:fldChar w:fldCharType="end"/>
            </w:r>
          </w:hyperlink>
        </w:p>
        <w:p w14:paraId="6864E2BC" w14:textId="536410E4" w:rsidR="003C76C8" w:rsidRDefault="003C76C8">
          <w:r>
            <w:rPr>
              <w:b/>
              <w:bCs/>
              <w:noProof/>
            </w:rPr>
            <w:fldChar w:fldCharType="end"/>
          </w:r>
        </w:p>
      </w:sdtContent>
    </w:sdt>
    <w:p w14:paraId="60B17794" w14:textId="05C67F9E" w:rsidR="00770E7F" w:rsidRDefault="00770E7F">
      <w:pPr>
        <w:sectPr w:rsidR="00770E7F">
          <w:pgSz w:w="11910" w:h="16840"/>
          <w:pgMar w:top="1880" w:right="580" w:bottom="1400" w:left="1460" w:header="912" w:footer="1202" w:gutter="0"/>
          <w:cols w:space="720"/>
        </w:sectPr>
      </w:pPr>
    </w:p>
    <w:p w14:paraId="13454CCC" w14:textId="77777777" w:rsidR="00030607" w:rsidRDefault="00030607">
      <w:pPr>
        <w:pStyle w:val="BodyText"/>
        <w:spacing w:before="8"/>
        <w:rPr>
          <w:b/>
        </w:rPr>
      </w:pPr>
    </w:p>
    <w:p w14:paraId="649FF464" w14:textId="77777777" w:rsidR="00030607" w:rsidRDefault="00FB2450" w:rsidP="004B6145">
      <w:pPr>
        <w:pStyle w:val="Heading1"/>
        <w:ind w:left="1843"/>
      </w:pPr>
      <w:bookmarkStart w:id="4" w:name="_Toc93694777"/>
      <w:r>
        <w:t>DAFTAR</w:t>
      </w:r>
      <w:r>
        <w:rPr>
          <w:spacing w:val="-3"/>
        </w:rPr>
        <w:t xml:space="preserve"> </w:t>
      </w:r>
      <w:r>
        <w:t>TABEL</w:t>
      </w:r>
      <w:bookmarkEnd w:id="4"/>
    </w:p>
    <w:p w14:paraId="676F88B3" w14:textId="661AE53B" w:rsidR="00030607" w:rsidRDefault="00FB2450">
      <w:pPr>
        <w:pStyle w:val="BodyText"/>
        <w:tabs>
          <w:tab w:val="right" w:leader="dot" w:pos="9152"/>
        </w:tabs>
        <w:spacing w:before="720"/>
        <w:ind w:left="808"/>
      </w:pPr>
      <w:r>
        <w:t>Tabel</w:t>
      </w:r>
      <w:r>
        <w:rPr>
          <w:spacing w:val="-3"/>
        </w:rPr>
        <w:t xml:space="preserve"> </w:t>
      </w:r>
      <w:r>
        <w:t>1.1</w:t>
      </w:r>
      <w:r>
        <w:rPr>
          <w:spacing w:val="-3"/>
        </w:rPr>
        <w:t xml:space="preserve"> </w:t>
      </w:r>
      <w:r w:rsidR="00A9144D">
        <w:t>Perkembangan Kinerja Perbankan</w:t>
      </w:r>
      <w:r>
        <w:tab/>
        <w:t>3</w:t>
      </w:r>
    </w:p>
    <w:p w14:paraId="4477E340" w14:textId="181420B1" w:rsidR="00D61D3D" w:rsidRPr="00BC2CAC" w:rsidRDefault="00FB2450" w:rsidP="00D61D3D">
      <w:pPr>
        <w:pStyle w:val="BodyText"/>
        <w:tabs>
          <w:tab w:val="right" w:leader="dot" w:pos="9152"/>
        </w:tabs>
        <w:spacing w:before="202"/>
        <w:ind w:left="808"/>
        <w:rPr>
          <w:lang w:val="id-ID"/>
        </w:rPr>
      </w:pPr>
      <w:r>
        <w:t>Tabel</w:t>
      </w:r>
      <w:r>
        <w:rPr>
          <w:spacing w:val="-3"/>
        </w:rPr>
        <w:t xml:space="preserve"> </w:t>
      </w:r>
      <w:r w:rsidR="00BC2CAC">
        <w:rPr>
          <w:lang w:val="id-ID"/>
        </w:rPr>
        <w:t>2</w:t>
      </w:r>
      <w:r>
        <w:t>.1</w:t>
      </w:r>
      <w:r>
        <w:rPr>
          <w:spacing w:val="-3"/>
        </w:rPr>
        <w:t xml:space="preserve"> </w:t>
      </w:r>
      <w:r w:rsidR="00BC2CAC">
        <w:rPr>
          <w:lang w:val="id-ID"/>
        </w:rPr>
        <w:t>Penelitian Terdahulu</w:t>
      </w:r>
      <w:r>
        <w:tab/>
        <w:t>3</w:t>
      </w:r>
      <w:r w:rsidR="00BC2CAC">
        <w:rPr>
          <w:lang w:val="id-ID"/>
        </w:rPr>
        <w:t>6</w:t>
      </w:r>
    </w:p>
    <w:p w14:paraId="6869EF6B" w14:textId="20EC8373" w:rsidR="00D61D3D" w:rsidRPr="00BC2CAC" w:rsidRDefault="00D61D3D" w:rsidP="00D61D3D">
      <w:pPr>
        <w:pStyle w:val="BodyText"/>
        <w:tabs>
          <w:tab w:val="right" w:leader="dot" w:pos="9152"/>
        </w:tabs>
        <w:spacing w:before="202"/>
        <w:ind w:left="808"/>
        <w:rPr>
          <w:lang w:val="id-ID"/>
        </w:rPr>
      </w:pPr>
      <w:r>
        <w:t>Tabel</w:t>
      </w:r>
      <w:r>
        <w:rPr>
          <w:spacing w:val="-3"/>
        </w:rPr>
        <w:t xml:space="preserve"> </w:t>
      </w:r>
      <w:r w:rsidR="00BC2CAC">
        <w:rPr>
          <w:lang w:val="id-ID"/>
        </w:rPr>
        <w:t>3</w:t>
      </w:r>
      <w:r>
        <w:t>.1</w:t>
      </w:r>
      <w:r>
        <w:rPr>
          <w:spacing w:val="-3"/>
        </w:rPr>
        <w:t xml:space="preserve"> </w:t>
      </w:r>
      <w:r w:rsidR="00BC2CAC">
        <w:rPr>
          <w:lang w:val="id-ID"/>
        </w:rPr>
        <w:t>Operasional Variabel</w:t>
      </w:r>
      <w:r w:rsidR="00BC2CAC">
        <w:tab/>
      </w:r>
      <w:r w:rsidR="00BC2CAC">
        <w:rPr>
          <w:lang w:val="id-ID"/>
        </w:rPr>
        <w:t>52</w:t>
      </w:r>
    </w:p>
    <w:p w14:paraId="04E5E581" w14:textId="52C78B5F" w:rsidR="00D61D3D" w:rsidRPr="00E33147" w:rsidRDefault="00D61D3D" w:rsidP="00D61D3D">
      <w:pPr>
        <w:pStyle w:val="BodyText"/>
        <w:tabs>
          <w:tab w:val="right" w:leader="dot" w:pos="9152"/>
        </w:tabs>
        <w:spacing w:before="202"/>
        <w:ind w:left="808"/>
        <w:rPr>
          <w:lang w:val="id-ID"/>
        </w:rPr>
      </w:pPr>
      <w:r>
        <w:t>Tabel</w:t>
      </w:r>
      <w:r>
        <w:rPr>
          <w:spacing w:val="-3"/>
        </w:rPr>
        <w:t xml:space="preserve"> </w:t>
      </w:r>
      <w:r w:rsidR="00E33147">
        <w:rPr>
          <w:lang w:val="id-ID"/>
        </w:rPr>
        <w:t>4</w:t>
      </w:r>
      <w:r>
        <w:t>.1</w:t>
      </w:r>
      <w:r>
        <w:rPr>
          <w:spacing w:val="-3"/>
        </w:rPr>
        <w:t xml:space="preserve"> </w:t>
      </w:r>
      <w:r w:rsidR="00E33147">
        <w:rPr>
          <w:lang w:val="id-ID"/>
        </w:rPr>
        <w:t>Kriteria Sampel Persamaan Regresi 1</w:t>
      </w:r>
      <w:r w:rsidR="00E33147">
        <w:tab/>
      </w:r>
      <w:r w:rsidR="00E33147">
        <w:rPr>
          <w:lang w:val="id-ID"/>
        </w:rPr>
        <w:t>62</w:t>
      </w:r>
    </w:p>
    <w:p w14:paraId="2713B289" w14:textId="7F15B5A0" w:rsidR="00D61D3D" w:rsidRDefault="00D61D3D" w:rsidP="00D61D3D">
      <w:pPr>
        <w:pStyle w:val="BodyText"/>
        <w:tabs>
          <w:tab w:val="right" w:leader="dot" w:pos="9152"/>
        </w:tabs>
        <w:spacing w:before="202"/>
        <w:ind w:left="808"/>
        <w:rPr>
          <w:lang w:val="id-ID"/>
        </w:rPr>
      </w:pPr>
      <w:r>
        <w:t>Tabel</w:t>
      </w:r>
      <w:r>
        <w:rPr>
          <w:spacing w:val="-3"/>
        </w:rPr>
        <w:t xml:space="preserve"> </w:t>
      </w:r>
      <w:r w:rsidR="00121BCB">
        <w:rPr>
          <w:lang w:val="id-ID"/>
        </w:rPr>
        <w:t>4</w:t>
      </w:r>
      <w:r w:rsidR="00121BCB">
        <w:t>.</w:t>
      </w:r>
      <w:r w:rsidR="00121BCB">
        <w:rPr>
          <w:lang w:val="id-ID"/>
        </w:rPr>
        <w:t>2</w:t>
      </w:r>
      <w:r>
        <w:rPr>
          <w:spacing w:val="-3"/>
        </w:rPr>
        <w:t xml:space="preserve"> </w:t>
      </w:r>
      <w:r w:rsidR="00E33147">
        <w:rPr>
          <w:lang w:val="id-ID"/>
        </w:rPr>
        <w:t>Kriteri</w:t>
      </w:r>
      <w:r w:rsidR="00121BCB">
        <w:rPr>
          <w:lang w:val="id-ID"/>
        </w:rPr>
        <w:t>a Sampel Persamaan Regresi 2</w:t>
      </w:r>
      <w:r>
        <w:tab/>
      </w:r>
      <w:r w:rsidR="00121BCB">
        <w:rPr>
          <w:lang w:val="id-ID"/>
        </w:rPr>
        <w:t>6</w:t>
      </w:r>
      <w:r>
        <w:t>3</w:t>
      </w:r>
    </w:p>
    <w:p w14:paraId="2B290196" w14:textId="4AB28302" w:rsidR="00BC2CAC" w:rsidRPr="00121BCB" w:rsidRDefault="00BC2CAC" w:rsidP="00BC2CAC">
      <w:pPr>
        <w:pStyle w:val="BodyText"/>
        <w:tabs>
          <w:tab w:val="right" w:leader="dot" w:pos="9152"/>
        </w:tabs>
        <w:spacing w:before="202"/>
        <w:ind w:left="808"/>
        <w:rPr>
          <w:lang w:val="id-ID"/>
        </w:rPr>
      </w:pPr>
      <w:r>
        <w:t>Tabel</w:t>
      </w:r>
      <w:r>
        <w:rPr>
          <w:spacing w:val="-3"/>
        </w:rPr>
        <w:t xml:space="preserve"> </w:t>
      </w:r>
      <w:r w:rsidR="00121BCB">
        <w:rPr>
          <w:lang w:val="id-ID"/>
        </w:rPr>
        <w:t>4</w:t>
      </w:r>
      <w:r w:rsidR="00121BCB">
        <w:t>.</w:t>
      </w:r>
      <w:r w:rsidR="00121BCB">
        <w:rPr>
          <w:lang w:val="id-ID"/>
        </w:rPr>
        <w:t>3</w:t>
      </w:r>
      <w:r>
        <w:rPr>
          <w:spacing w:val="-3"/>
        </w:rPr>
        <w:t xml:space="preserve"> </w:t>
      </w:r>
      <w:r w:rsidR="00121BCB">
        <w:rPr>
          <w:lang w:val="id-ID"/>
        </w:rPr>
        <w:t>Perusahaan Perbankan Sampe Penelitian</w:t>
      </w:r>
      <w:r>
        <w:tab/>
      </w:r>
      <w:r w:rsidR="00121BCB">
        <w:rPr>
          <w:lang w:val="id-ID"/>
        </w:rPr>
        <w:t>64</w:t>
      </w:r>
    </w:p>
    <w:p w14:paraId="3F725030" w14:textId="40B24A5A" w:rsidR="000503CF" w:rsidRDefault="00BC2CAC" w:rsidP="00BC2CAC">
      <w:pPr>
        <w:pStyle w:val="BodyText"/>
        <w:tabs>
          <w:tab w:val="right" w:leader="dot" w:pos="9152"/>
        </w:tabs>
        <w:spacing w:before="202"/>
        <w:ind w:left="808"/>
        <w:rPr>
          <w:lang w:val="id-ID"/>
        </w:rPr>
      </w:pPr>
      <w:r>
        <w:t>Tabel</w:t>
      </w:r>
      <w:r>
        <w:rPr>
          <w:spacing w:val="-3"/>
        </w:rPr>
        <w:t xml:space="preserve"> </w:t>
      </w:r>
      <w:r w:rsidR="00121BCB">
        <w:rPr>
          <w:lang w:val="id-ID"/>
        </w:rPr>
        <w:t>4</w:t>
      </w:r>
      <w:r w:rsidR="00121BCB">
        <w:t>.</w:t>
      </w:r>
      <w:r w:rsidR="00121BCB">
        <w:rPr>
          <w:lang w:val="id-ID"/>
        </w:rPr>
        <w:t>4</w:t>
      </w:r>
      <w:r>
        <w:rPr>
          <w:spacing w:val="-3"/>
        </w:rPr>
        <w:t xml:space="preserve"> </w:t>
      </w:r>
      <w:r w:rsidR="00121BCB">
        <w:rPr>
          <w:lang w:val="id-ID"/>
        </w:rPr>
        <w:t>Hasil Statistik Deskriptif</w:t>
      </w:r>
      <w:r w:rsidR="00121BCB">
        <w:tab/>
      </w:r>
      <w:r w:rsidR="00121BCB">
        <w:rPr>
          <w:lang w:val="id-ID"/>
        </w:rPr>
        <w:t>66</w:t>
      </w:r>
      <w:r>
        <w:rPr>
          <w:lang w:val="id-ID"/>
        </w:rPr>
        <w:t xml:space="preserve"> </w:t>
      </w:r>
    </w:p>
    <w:p w14:paraId="25C42A43" w14:textId="6D6F2E49" w:rsidR="00BC2CAC" w:rsidRDefault="00BC2CAC" w:rsidP="00BC2CAC">
      <w:pPr>
        <w:pStyle w:val="BodyText"/>
        <w:tabs>
          <w:tab w:val="right" w:leader="dot" w:pos="9152"/>
        </w:tabs>
        <w:spacing w:before="202"/>
        <w:ind w:left="808"/>
        <w:rPr>
          <w:lang w:val="id-ID"/>
        </w:rPr>
      </w:pPr>
      <w:r>
        <w:t>Tabel</w:t>
      </w:r>
      <w:r>
        <w:rPr>
          <w:spacing w:val="-3"/>
        </w:rPr>
        <w:t xml:space="preserve"> </w:t>
      </w:r>
      <w:r w:rsidR="00884464">
        <w:rPr>
          <w:lang w:val="id-ID"/>
        </w:rPr>
        <w:t>4</w:t>
      </w:r>
      <w:r w:rsidR="00884464">
        <w:t>.</w:t>
      </w:r>
      <w:r w:rsidR="00884464">
        <w:rPr>
          <w:lang w:val="id-ID"/>
        </w:rPr>
        <w:t>5</w:t>
      </w:r>
      <w:r>
        <w:rPr>
          <w:spacing w:val="-3"/>
        </w:rPr>
        <w:t xml:space="preserve"> </w:t>
      </w:r>
      <w:r w:rsidR="00884464">
        <w:rPr>
          <w:lang w:val="id-ID"/>
        </w:rPr>
        <w:t xml:space="preserve">Hasil Uji </w:t>
      </w:r>
      <w:r w:rsidR="00884464">
        <w:rPr>
          <w:i/>
          <w:lang w:val="id-ID"/>
        </w:rPr>
        <w:t>Chow</w:t>
      </w:r>
      <w:r>
        <w:tab/>
      </w:r>
      <w:r w:rsidR="00884464">
        <w:rPr>
          <w:lang w:val="id-ID"/>
        </w:rPr>
        <w:t>7</w:t>
      </w:r>
      <w:r>
        <w:t>3</w:t>
      </w:r>
    </w:p>
    <w:p w14:paraId="6F08E5AF" w14:textId="4D9C813F" w:rsidR="000503CF" w:rsidRDefault="00BC2CAC" w:rsidP="000503CF">
      <w:pPr>
        <w:pStyle w:val="BodyText"/>
        <w:tabs>
          <w:tab w:val="right" w:leader="dot" w:pos="9152"/>
        </w:tabs>
        <w:spacing w:before="202"/>
        <w:ind w:left="808"/>
        <w:rPr>
          <w:lang w:val="id-ID"/>
        </w:rPr>
      </w:pPr>
      <w:r>
        <w:t>Tabel</w:t>
      </w:r>
      <w:r>
        <w:rPr>
          <w:spacing w:val="-3"/>
        </w:rPr>
        <w:t xml:space="preserve"> </w:t>
      </w:r>
      <w:r w:rsidR="00884464">
        <w:rPr>
          <w:lang w:val="id-ID"/>
        </w:rPr>
        <w:t>4</w:t>
      </w:r>
      <w:r w:rsidR="00884464">
        <w:t>.</w:t>
      </w:r>
      <w:r w:rsidR="00884464">
        <w:rPr>
          <w:lang w:val="id-ID"/>
        </w:rPr>
        <w:t>6</w:t>
      </w:r>
      <w:r>
        <w:rPr>
          <w:spacing w:val="-3"/>
        </w:rPr>
        <w:t xml:space="preserve"> </w:t>
      </w:r>
      <w:r w:rsidR="00884464">
        <w:rPr>
          <w:lang w:val="id-ID"/>
        </w:rPr>
        <w:t xml:space="preserve">Hasil Uji </w:t>
      </w:r>
      <w:r w:rsidR="00884464">
        <w:rPr>
          <w:i/>
          <w:lang w:val="id-ID"/>
        </w:rPr>
        <w:t xml:space="preserve">Hausman </w:t>
      </w:r>
      <w:r w:rsidR="00884464">
        <w:rPr>
          <w:lang w:val="id-ID"/>
        </w:rPr>
        <w:t>Persamaan Penelitian 1</w:t>
      </w:r>
      <w:r>
        <w:tab/>
      </w:r>
      <w:r w:rsidR="004E5379">
        <w:rPr>
          <w:lang w:val="id-ID"/>
        </w:rPr>
        <w:t>74</w:t>
      </w:r>
      <w:r w:rsidR="000503CF" w:rsidRPr="000503CF">
        <w:t xml:space="preserve"> </w:t>
      </w:r>
    </w:p>
    <w:p w14:paraId="4F00996A" w14:textId="606C3E86" w:rsidR="000503CF" w:rsidRPr="004E5379" w:rsidRDefault="000503CF" w:rsidP="000503CF">
      <w:pPr>
        <w:pStyle w:val="BodyText"/>
        <w:tabs>
          <w:tab w:val="right" w:leader="dot" w:pos="9152"/>
        </w:tabs>
        <w:spacing w:before="202"/>
        <w:ind w:left="808"/>
        <w:rPr>
          <w:lang w:val="id-ID"/>
        </w:rPr>
      </w:pPr>
      <w:r>
        <w:t>Tabel</w:t>
      </w:r>
      <w:r>
        <w:rPr>
          <w:spacing w:val="-3"/>
        </w:rPr>
        <w:t xml:space="preserve"> </w:t>
      </w:r>
      <w:r w:rsidR="004E5379">
        <w:rPr>
          <w:lang w:val="id-ID"/>
        </w:rPr>
        <w:t>4</w:t>
      </w:r>
      <w:r w:rsidR="004E5379">
        <w:t>.</w:t>
      </w:r>
      <w:r w:rsidR="004E5379">
        <w:rPr>
          <w:lang w:val="id-ID"/>
        </w:rPr>
        <w:t>7</w:t>
      </w:r>
      <w:r>
        <w:rPr>
          <w:spacing w:val="-3"/>
        </w:rPr>
        <w:t xml:space="preserve"> </w:t>
      </w:r>
      <w:r w:rsidR="004E5379">
        <w:rPr>
          <w:lang w:val="id-ID"/>
        </w:rPr>
        <w:t xml:space="preserve">Hasil Uji </w:t>
      </w:r>
      <w:r w:rsidR="004E5379">
        <w:rPr>
          <w:i/>
          <w:lang w:val="id-ID"/>
        </w:rPr>
        <w:t xml:space="preserve">Hausman </w:t>
      </w:r>
      <w:r w:rsidR="004E5379">
        <w:rPr>
          <w:lang w:val="id-ID"/>
        </w:rPr>
        <w:t>Persamaan Penelitian 2</w:t>
      </w:r>
      <w:r w:rsidR="004E5379">
        <w:tab/>
      </w:r>
      <w:r w:rsidR="004E5379">
        <w:rPr>
          <w:lang w:val="id-ID"/>
        </w:rPr>
        <w:t>75</w:t>
      </w:r>
    </w:p>
    <w:p w14:paraId="2857FCC6" w14:textId="532B2DE6" w:rsidR="000503CF" w:rsidRDefault="000503CF" w:rsidP="000503CF">
      <w:pPr>
        <w:pStyle w:val="BodyText"/>
        <w:tabs>
          <w:tab w:val="right" w:leader="dot" w:pos="9152"/>
        </w:tabs>
        <w:spacing w:before="202"/>
        <w:ind w:left="808"/>
        <w:rPr>
          <w:lang w:val="id-ID"/>
        </w:rPr>
      </w:pPr>
      <w:r>
        <w:t>Tabel</w:t>
      </w:r>
      <w:r>
        <w:rPr>
          <w:spacing w:val="-3"/>
        </w:rPr>
        <w:t xml:space="preserve"> </w:t>
      </w:r>
      <w:r w:rsidR="004E5379">
        <w:rPr>
          <w:lang w:val="id-ID"/>
        </w:rPr>
        <w:t>4</w:t>
      </w:r>
      <w:r w:rsidR="004E5379">
        <w:t>.</w:t>
      </w:r>
      <w:r w:rsidR="004E5379">
        <w:rPr>
          <w:lang w:val="id-ID"/>
        </w:rPr>
        <w:t>8</w:t>
      </w:r>
      <w:r>
        <w:rPr>
          <w:spacing w:val="-3"/>
        </w:rPr>
        <w:t xml:space="preserve"> </w:t>
      </w:r>
      <w:r w:rsidR="004E5379">
        <w:rPr>
          <w:lang w:val="id-ID"/>
        </w:rPr>
        <w:t xml:space="preserve">Hasil Uji </w:t>
      </w:r>
      <w:r w:rsidR="004E5379">
        <w:rPr>
          <w:i/>
          <w:lang w:val="id-ID"/>
        </w:rPr>
        <w:t>Lagrange Multiplier</w:t>
      </w:r>
      <w:r w:rsidR="004E5379">
        <w:rPr>
          <w:lang w:val="id-ID"/>
        </w:rPr>
        <w:t xml:space="preserve"> Persamaan Penelitian 1</w:t>
      </w:r>
      <w:r>
        <w:tab/>
      </w:r>
      <w:r w:rsidR="004E5379">
        <w:rPr>
          <w:lang w:val="id-ID"/>
        </w:rPr>
        <w:t>75</w:t>
      </w:r>
      <w:r w:rsidRPr="000503CF">
        <w:t xml:space="preserve"> </w:t>
      </w:r>
    </w:p>
    <w:p w14:paraId="64A26966" w14:textId="538A0EDE" w:rsidR="000503CF" w:rsidRPr="004E5379" w:rsidRDefault="000503CF" w:rsidP="000503CF">
      <w:pPr>
        <w:pStyle w:val="BodyText"/>
        <w:tabs>
          <w:tab w:val="right" w:leader="dot" w:pos="9152"/>
        </w:tabs>
        <w:spacing w:before="202"/>
        <w:ind w:left="808"/>
        <w:rPr>
          <w:lang w:val="id-ID"/>
        </w:rPr>
      </w:pPr>
      <w:r>
        <w:t>Tabel</w:t>
      </w:r>
      <w:r>
        <w:rPr>
          <w:spacing w:val="-3"/>
        </w:rPr>
        <w:t xml:space="preserve"> </w:t>
      </w:r>
      <w:r w:rsidR="004E5379">
        <w:rPr>
          <w:lang w:val="id-ID"/>
        </w:rPr>
        <w:t>4</w:t>
      </w:r>
      <w:r w:rsidR="004E5379">
        <w:t>.</w:t>
      </w:r>
      <w:r w:rsidR="004E5379">
        <w:rPr>
          <w:lang w:val="id-ID"/>
        </w:rPr>
        <w:t>9</w:t>
      </w:r>
      <w:r>
        <w:rPr>
          <w:spacing w:val="-3"/>
        </w:rPr>
        <w:t xml:space="preserve"> </w:t>
      </w:r>
      <w:r w:rsidR="004E5379">
        <w:rPr>
          <w:lang w:val="id-ID"/>
        </w:rPr>
        <w:t xml:space="preserve">Hasil Uji </w:t>
      </w:r>
      <w:r w:rsidR="004E5379">
        <w:rPr>
          <w:i/>
          <w:lang w:val="id-ID"/>
        </w:rPr>
        <w:t>Lagrange Multiplier</w:t>
      </w:r>
      <w:r w:rsidR="004E5379">
        <w:rPr>
          <w:lang w:val="id-ID"/>
        </w:rPr>
        <w:t xml:space="preserve"> Persamaan Penelitian 2</w:t>
      </w:r>
      <w:r>
        <w:tab/>
      </w:r>
      <w:r w:rsidR="004E5379">
        <w:rPr>
          <w:lang w:val="id-ID"/>
        </w:rPr>
        <w:t>76</w:t>
      </w:r>
    </w:p>
    <w:p w14:paraId="3226A07E" w14:textId="711CEA54" w:rsidR="00121BCB" w:rsidRPr="006C4B37" w:rsidRDefault="000503CF" w:rsidP="00121BCB">
      <w:pPr>
        <w:pStyle w:val="BodyText"/>
        <w:tabs>
          <w:tab w:val="right" w:leader="dot" w:pos="9152"/>
        </w:tabs>
        <w:spacing w:before="202"/>
        <w:ind w:left="808"/>
        <w:rPr>
          <w:lang w:val="id-ID"/>
        </w:rPr>
      </w:pPr>
      <w:r>
        <w:t>Tabel</w:t>
      </w:r>
      <w:r>
        <w:rPr>
          <w:spacing w:val="-3"/>
        </w:rPr>
        <w:t xml:space="preserve"> </w:t>
      </w:r>
      <w:r w:rsidR="006C4B37">
        <w:rPr>
          <w:lang w:val="id-ID"/>
        </w:rPr>
        <w:t>4</w:t>
      </w:r>
      <w:r>
        <w:t>.1</w:t>
      </w:r>
      <w:r w:rsidR="006C4B37">
        <w:rPr>
          <w:lang w:val="id-ID"/>
        </w:rPr>
        <w:t>0 Hasil Uji Multikolinearitas</w:t>
      </w:r>
      <w:r>
        <w:tab/>
      </w:r>
      <w:r w:rsidR="006C4B37">
        <w:rPr>
          <w:lang w:val="id-ID"/>
        </w:rPr>
        <w:t>79</w:t>
      </w:r>
    </w:p>
    <w:p w14:paraId="6FAD2A08" w14:textId="54CD2306" w:rsidR="00121BCB" w:rsidRPr="002F3A93" w:rsidRDefault="00121BCB" w:rsidP="00121BCB">
      <w:pPr>
        <w:pStyle w:val="BodyText"/>
        <w:tabs>
          <w:tab w:val="right" w:leader="dot" w:pos="9152"/>
        </w:tabs>
        <w:spacing w:before="202"/>
        <w:ind w:left="808"/>
        <w:rPr>
          <w:lang w:val="id-ID"/>
        </w:rPr>
      </w:pPr>
      <w:r>
        <w:t>Tabel</w:t>
      </w:r>
      <w:r>
        <w:rPr>
          <w:spacing w:val="-3"/>
        </w:rPr>
        <w:t xml:space="preserve"> </w:t>
      </w:r>
      <w:r w:rsidR="006C4B37">
        <w:rPr>
          <w:lang w:val="id-ID"/>
        </w:rPr>
        <w:t>4</w:t>
      </w:r>
      <w:r>
        <w:t>.</w:t>
      </w:r>
      <w:r w:rsidR="006C4B37">
        <w:rPr>
          <w:lang w:val="id-ID"/>
        </w:rPr>
        <w:t>1</w:t>
      </w:r>
      <w:r w:rsidR="006E0512">
        <w:rPr>
          <w:lang w:val="id-ID"/>
        </w:rPr>
        <w:t>1</w:t>
      </w:r>
      <w:r>
        <w:rPr>
          <w:spacing w:val="-3"/>
        </w:rPr>
        <w:t xml:space="preserve"> </w:t>
      </w:r>
      <w:r w:rsidR="006C4B37">
        <w:rPr>
          <w:lang w:val="id-ID"/>
        </w:rPr>
        <w:t xml:space="preserve">Hasil Uji </w:t>
      </w:r>
      <w:r w:rsidR="002F3A93">
        <w:t>Heteroskedastisitas</w:t>
      </w:r>
      <w:r w:rsidR="002F3A93">
        <w:rPr>
          <w:spacing w:val="-1"/>
        </w:rPr>
        <w:t xml:space="preserve"> </w:t>
      </w:r>
      <w:r w:rsidR="002F3A93">
        <w:t>Persamaan</w:t>
      </w:r>
      <w:r w:rsidR="002F3A93">
        <w:rPr>
          <w:spacing w:val="-1"/>
        </w:rPr>
        <w:t xml:space="preserve"> </w:t>
      </w:r>
      <w:r w:rsidR="002F3A93">
        <w:t>Penelitaian</w:t>
      </w:r>
      <w:r w:rsidR="002F3A93">
        <w:rPr>
          <w:spacing w:val="-1"/>
        </w:rPr>
        <w:t xml:space="preserve"> </w:t>
      </w:r>
      <w:r w:rsidR="002F3A93">
        <w:t>1</w:t>
      </w:r>
      <w:r>
        <w:tab/>
      </w:r>
      <w:r w:rsidR="002F3A93">
        <w:rPr>
          <w:lang w:val="id-ID"/>
        </w:rPr>
        <w:t>8</w:t>
      </w:r>
      <w:r w:rsidR="006E0512">
        <w:rPr>
          <w:lang w:val="id-ID"/>
        </w:rPr>
        <w:t>0</w:t>
      </w:r>
    </w:p>
    <w:p w14:paraId="6132721C" w14:textId="0C5B3693" w:rsidR="00121BCB" w:rsidRDefault="00121BCB" w:rsidP="00121BCB">
      <w:pPr>
        <w:pStyle w:val="BodyText"/>
        <w:tabs>
          <w:tab w:val="right" w:leader="dot" w:pos="9152"/>
        </w:tabs>
        <w:spacing w:before="202"/>
        <w:ind w:left="808"/>
        <w:rPr>
          <w:lang w:val="id-ID"/>
        </w:rPr>
      </w:pPr>
      <w:r>
        <w:t>Tabel</w:t>
      </w:r>
      <w:r>
        <w:rPr>
          <w:spacing w:val="-3"/>
        </w:rPr>
        <w:t xml:space="preserve"> </w:t>
      </w:r>
      <w:r w:rsidR="00CC6DDC">
        <w:rPr>
          <w:lang w:val="id-ID"/>
        </w:rPr>
        <w:t>4</w:t>
      </w:r>
      <w:r w:rsidR="00CC6DDC">
        <w:t>.</w:t>
      </w:r>
      <w:r w:rsidR="00CC6DDC">
        <w:rPr>
          <w:lang w:val="id-ID"/>
        </w:rPr>
        <w:t>1</w:t>
      </w:r>
      <w:r w:rsidR="006E0512">
        <w:rPr>
          <w:lang w:val="id-ID"/>
        </w:rPr>
        <w:t>2</w:t>
      </w:r>
      <w:r w:rsidR="00CC6DDC">
        <w:rPr>
          <w:spacing w:val="-3"/>
        </w:rPr>
        <w:t xml:space="preserve"> </w:t>
      </w:r>
      <w:r w:rsidR="00CC6DDC">
        <w:rPr>
          <w:lang w:val="id-ID"/>
        </w:rPr>
        <w:t xml:space="preserve">Hasil Uji </w:t>
      </w:r>
      <w:r w:rsidR="00CC6DDC">
        <w:t>Heteroskedastisitas</w:t>
      </w:r>
      <w:r w:rsidR="00CC6DDC">
        <w:rPr>
          <w:spacing w:val="-1"/>
        </w:rPr>
        <w:t xml:space="preserve"> </w:t>
      </w:r>
      <w:r w:rsidR="00CC6DDC">
        <w:t>Persamaan</w:t>
      </w:r>
      <w:r w:rsidR="00CC6DDC">
        <w:rPr>
          <w:spacing w:val="-1"/>
        </w:rPr>
        <w:t xml:space="preserve"> </w:t>
      </w:r>
      <w:r w:rsidR="00CC6DDC">
        <w:t>Penelitaian</w:t>
      </w:r>
      <w:r w:rsidR="00CC6DDC">
        <w:rPr>
          <w:spacing w:val="-1"/>
        </w:rPr>
        <w:t xml:space="preserve"> </w:t>
      </w:r>
      <w:r w:rsidR="00CC6DDC">
        <w:rPr>
          <w:lang w:val="id-ID"/>
        </w:rPr>
        <w:t>2</w:t>
      </w:r>
      <w:r w:rsidR="006E0512">
        <w:tab/>
      </w:r>
      <w:r w:rsidR="006E0512">
        <w:rPr>
          <w:lang w:val="id-ID"/>
        </w:rPr>
        <w:t>81</w:t>
      </w:r>
      <w:r w:rsidRPr="000503CF">
        <w:t xml:space="preserve"> </w:t>
      </w:r>
    </w:p>
    <w:p w14:paraId="67508A17" w14:textId="3FDF2A53" w:rsidR="00121BCB" w:rsidRPr="006E0512" w:rsidRDefault="00121BCB" w:rsidP="00121BCB">
      <w:pPr>
        <w:pStyle w:val="BodyText"/>
        <w:tabs>
          <w:tab w:val="right" w:leader="dot" w:pos="9152"/>
        </w:tabs>
        <w:spacing w:before="202"/>
        <w:ind w:left="808"/>
        <w:rPr>
          <w:lang w:val="id-ID"/>
        </w:rPr>
      </w:pPr>
      <w:r>
        <w:t>Tabel</w:t>
      </w:r>
      <w:r>
        <w:rPr>
          <w:spacing w:val="-3"/>
        </w:rPr>
        <w:t xml:space="preserve"> </w:t>
      </w:r>
      <w:r w:rsidR="006E0512">
        <w:rPr>
          <w:lang w:val="id-ID"/>
        </w:rPr>
        <w:t>4.13 Hasil Uji Autokorelasi</w:t>
      </w:r>
      <w:r w:rsidR="006E0512">
        <w:tab/>
      </w:r>
      <w:r w:rsidR="006E0512">
        <w:rPr>
          <w:lang w:val="id-ID"/>
        </w:rPr>
        <w:t>82</w:t>
      </w:r>
    </w:p>
    <w:p w14:paraId="17CE801B" w14:textId="2E0475A1" w:rsidR="00121BCB" w:rsidRDefault="00121BCB" w:rsidP="00121BCB">
      <w:pPr>
        <w:pStyle w:val="BodyText"/>
        <w:tabs>
          <w:tab w:val="right" w:leader="dot" w:pos="9152"/>
        </w:tabs>
        <w:spacing w:before="202"/>
        <w:ind w:left="808"/>
        <w:rPr>
          <w:lang w:val="id-ID"/>
        </w:rPr>
      </w:pPr>
      <w:r>
        <w:t>Tabel</w:t>
      </w:r>
      <w:r>
        <w:rPr>
          <w:spacing w:val="-3"/>
        </w:rPr>
        <w:t xml:space="preserve"> </w:t>
      </w:r>
      <w:r w:rsidR="006E0512">
        <w:rPr>
          <w:lang w:val="id-ID"/>
        </w:rPr>
        <w:t>4</w:t>
      </w:r>
      <w:r>
        <w:t>.1</w:t>
      </w:r>
      <w:r w:rsidR="006E0512">
        <w:rPr>
          <w:lang w:val="id-ID"/>
        </w:rPr>
        <w:t>4</w:t>
      </w:r>
      <w:r>
        <w:rPr>
          <w:spacing w:val="-3"/>
        </w:rPr>
        <w:t xml:space="preserve"> </w:t>
      </w:r>
      <w:r w:rsidR="006E0512">
        <w:rPr>
          <w:lang w:val="id-ID"/>
        </w:rPr>
        <w:t>Hasil Analisis Persamaan Penelitian 1</w:t>
      </w:r>
      <w:r>
        <w:tab/>
      </w:r>
      <w:r w:rsidR="006E0512">
        <w:rPr>
          <w:lang w:val="id-ID"/>
        </w:rPr>
        <w:t>8</w:t>
      </w:r>
      <w:r>
        <w:t>3</w:t>
      </w:r>
      <w:r w:rsidRPr="000503CF">
        <w:t xml:space="preserve"> </w:t>
      </w:r>
    </w:p>
    <w:p w14:paraId="681546ED" w14:textId="4195AB16" w:rsidR="00121BCB" w:rsidRPr="00B26B7E" w:rsidRDefault="00121BCB" w:rsidP="00121BCB">
      <w:pPr>
        <w:pStyle w:val="BodyText"/>
        <w:tabs>
          <w:tab w:val="right" w:leader="dot" w:pos="9152"/>
        </w:tabs>
        <w:spacing w:before="202"/>
        <w:ind w:left="808"/>
        <w:rPr>
          <w:lang w:val="id-ID"/>
        </w:rPr>
      </w:pPr>
      <w:r>
        <w:t>Tabel</w:t>
      </w:r>
      <w:r>
        <w:rPr>
          <w:spacing w:val="-3"/>
        </w:rPr>
        <w:t xml:space="preserve"> </w:t>
      </w:r>
      <w:r w:rsidR="00B26B7E">
        <w:rPr>
          <w:lang w:val="id-ID"/>
        </w:rPr>
        <w:t>4</w:t>
      </w:r>
      <w:r>
        <w:t>.1</w:t>
      </w:r>
      <w:r w:rsidR="00B26B7E">
        <w:rPr>
          <w:lang w:val="id-ID"/>
        </w:rPr>
        <w:t>5</w:t>
      </w:r>
      <w:r>
        <w:rPr>
          <w:spacing w:val="-3"/>
        </w:rPr>
        <w:t xml:space="preserve"> </w:t>
      </w:r>
      <w:r w:rsidR="00B26B7E">
        <w:rPr>
          <w:lang w:val="id-ID"/>
        </w:rPr>
        <w:t>Hasil Analisis Persamaan Penelitian 2</w:t>
      </w:r>
      <w:r>
        <w:tab/>
      </w:r>
      <w:r w:rsidR="00B26B7E">
        <w:rPr>
          <w:lang w:val="id-ID"/>
        </w:rPr>
        <w:t>84</w:t>
      </w:r>
    </w:p>
    <w:p w14:paraId="3EE21065" w14:textId="77777777" w:rsidR="00406EA3" w:rsidRDefault="00406EA3">
      <w:pPr>
        <w:rPr>
          <w:b/>
          <w:bCs/>
          <w:sz w:val="28"/>
          <w:szCs w:val="28"/>
        </w:rPr>
      </w:pPr>
      <w:r>
        <w:br w:type="page"/>
      </w:r>
    </w:p>
    <w:p w14:paraId="2811FDC7" w14:textId="3A7BEA8E" w:rsidR="00030607" w:rsidRDefault="00FB2450">
      <w:pPr>
        <w:pStyle w:val="Heading1"/>
        <w:spacing w:before="641"/>
        <w:ind w:left="2348" w:right="2657"/>
      </w:pPr>
      <w:bookmarkStart w:id="5" w:name="_Toc93694778"/>
      <w:r>
        <w:lastRenderedPageBreak/>
        <w:t>DAFTAR</w:t>
      </w:r>
      <w:r>
        <w:rPr>
          <w:spacing w:val="-3"/>
        </w:rPr>
        <w:t xml:space="preserve"> </w:t>
      </w:r>
      <w:r>
        <w:t>GAMBAR</w:t>
      </w:r>
      <w:bookmarkEnd w:id="5"/>
    </w:p>
    <w:p w14:paraId="55418E63" w14:textId="4F2CE253" w:rsidR="00030607" w:rsidRPr="000C2922" w:rsidRDefault="00FB2450">
      <w:pPr>
        <w:pStyle w:val="BodyText"/>
        <w:tabs>
          <w:tab w:val="left" w:leader="dot" w:pos="8792"/>
        </w:tabs>
        <w:spacing w:before="522"/>
        <w:ind w:left="808"/>
        <w:rPr>
          <w:lang w:val="id-ID"/>
        </w:rPr>
      </w:pPr>
      <w:r>
        <w:t>Gambar</w:t>
      </w:r>
      <w:r>
        <w:rPr>
          <w:spacing w:val="-4"/>
        </w:rPr>
        <w:t xml:space="preserve"> </w:t>
      </w:r>
      <w:r w:rsidR="005600A3">
        <w:rPr>
          <w:lang w:val="id-ID"/>
        </w:rPr>
        <w:t>2</w:t>
      </w:r>
      <w:r>
        <w:t>.1</w:t>
      </w:r>
      <w:r>
        <w:rPr>
          <w:spacing w:val="-1"/>
        </w:rPr>
        <w:t xml:space="preserve"> </w:t>
      </w:r>
      <w:r w:rsidR="005600A3">
        <w:rPr>
          <w:lang w:val="id-ID"/>
        </w:rPr>
        <w:t>Kerangka Pemikiran</w:t>
      </w:r>
      <w:r w:rsidR="000C2922">
        <w:tab/>
      </w:r>
      <w:r w:rsidR="005600A3">
        <w:rPr>
          <w:lang w:val="id-ID"/>
        </w:rPr>
        <w:t>42</w:t>
      </w:r>
    </w:p>
    <w:p w14:paraId="4F0056AA" w14:textId="45590E14" w:rsidR="00030607" w:rsidRPr="000C2922" w:rsidRDefault="00FB2450">
      <w:pPr>
        <w:pStyle w:val="BodyText"/>
        <w:tabs>
          <w:tab w:val="left" w:leader="dot" w:pos="8792"/>
        </w:tabs>
        <w:spacing w:before="238"/>
        <w:ind w:left="808"/>
        <w:rPr>
          <w:lang w:val="id-ID"/>
        </w:rPr>
      </w:pPr>
      <w:r>
        <w:t>Gambar</w:t>
      </w:r>
      <w:r>
        <w:rPr>
          <w:spacing w:val="-4"/>
        </w:rPr>
        <w:t xml:space="preserve"> </w:t>
      </w:r>
      <w:r w:rsidR="005600A3">
        <w:rPr>
          <w:lang w:val="id-ID"/>
        </w:rPr>
        <w:t xml:space="preserve">4.1 </w:t>
      </w:r>
      <w:r w:rsidR="000C2922">
        <w:rPr>
          <w:lang w:val="id-ID"/>
        </w:rPr>
        <w:t>Hasil Uji N</w:t>
      </w:r>
      <w:r w:rsidR="00E26226">
        <w:rPr>
          <w:lang w:val="id-ID"/>
        </w:rPr>
        <w:t>ormalitas Persamaan Penelit</w:t>
      </w:r>
      <w:r w:rsidR="005600A3">
        <w:rPr>
          <w:lang w:val="id-ID"/>
        </w:rPr>
        <w:t>ian 1</w:t>
      </w:r>
      <w:r w:rsidR="000C2922">
        <w:tab/>
      </w:r>
      <w:r w:rsidR="005600A3">
        <w:rPr>
          <w:lang w:val="id-ID"/>
        </w:rPr>
        <w:t>77</w:t>
      </w:r>
    </w:p>
    <w:p w14:paraId="5B098468" w14:textId="52914170" w:rsidR="00030607" w:rsidRPr="005600A3" w:rsidRDefault="00FB2450">
      <w:pPr>
        <w:pStyle w:val="BodyText"/>
        <w:tabs>
          <w:tab w:val="left" w:leader="dot" w:pos="8792"/>
        </w:tabs>
        <w:spacing w:before="237"/>
        <w:ind w:left="808"/>
        <w:rPr>
          <w:lang w:val="id-ID"/>
        </w:rPr>
      </w:pPr>
      <w:r>
        <w:t>Gambar</w:t>
      </w:r>
      <w:r>
        <w:rPr>
          <w:spacing w:val="-3"/>
        </w:rPr>
        <w:t xml:space="preserve"> </w:t>
      </w:r>
      <w:r w:rsidR="005600A3">
        <w:t>4.</w:t>
      </w:r>
      <w:r w:rsidR="005600A3">
        <w:rPr>
          <w:lang w:val="id-ID"/>
        </w:rPr>
        <w:t>2</w:t>
      </w:r>
      <w:r>
        <w:rPr>
          <w:spacing w:val="-1"/>
        </w:rPr>
        <w:t xml:space="preserve"> </w:t>
      </w:r>
      <w:r w:rsidR="005600A3">
        <w:rPr>
          <w:lang w:val="id-ID"/>
        </w:rPr>
        <w:t xml:space="preserve">Hasil Uji </w:t>
      </w:r>
      <w:r w:rsidR="00E26226">
        <w:rPr>
          <w:lang w:val="id-ID"/>
        </w:rPr>
        <w:t>Normalitas Persamaan Penelit</w:t>
      </w:r>
      <w:r w:rsidR="005600A3">
        <w:rPr>
          <w:lang w:val="id-ID"/>
        </w:rPr>
        <w:t>ian 2</w:t>
      </w:r>
      <w:r w:rsidR="005600A3">
        <w:tab/>
      </w:r>
      <w:r w:rsidR="005600A3">
        <w:rPr>
          <w:lang w:val="id-ID"/>
        </w:rPr>
        <w:t>78</w:t>
      </w:r>
    </w:p>
    <w:p w14:paraId="34D41C31" w14:textId="77777777" w:rsidR="00030607" w:rsidRDefault="00030607">
      <w:pPr>
        <w:sectPr w:rsidR="00030607">
          <w:pgSz w:w="11910" w:h="16840"/>
          <w:pgMar w:top="1880" w:right="580" w:bottom="1400" w:left="1460" w:header="912" w:footer="1202" w:gutter="0"/>
          <w:cols w:space="720"/>
        </w:sectPr>
      </w:pPr>
    </w:p>
    <w:p w14:paraId="484A54DF" w14:textId="77777777" w:rsidR="00030607" w:rsidRDefault="00FB2450">
      <w:pPr>
        <w:pStyle w:val="Heading1"/>
        <w:spacing w:before="372"/>
        <w:ind w:left="3177" w:right="0"/>
        <w:jc w:val="left"/>
      </w:pPr>
      <w:bookmarkStart w:id="6" w:name="_Toc93694779"/>
      <w:r>
        <w:lastRenderedPageBreak/>
        <w:t>DAFTAR</w:t>
      </w:r>
      <w:r>
        <w:rPr>
          <w:spacing w:val="-8"/>
        </w:rPr>
        <w:t xml:space="preserve"> </w:t>
      </w:r>
      <w:r>
        <w:t>LAMPIRAN</w:t>
      </w:r>
      <w:bookmarkEnd w:id="6"/>
    </w:p>
    <w:p w14:paraId="66A6DD61" w14:textId="3C975DEA" w:rsidR="00030607" w:rsidRPr="006C6B51" w:rsidRDefault="00FB2450">
      <w:pPr>
        <w:pStyle w:val="BodyText"/>
        <w:tabs>
          <w:tab w:val="left" w:leader="dot" w:pos="9032"/>
        </w:tabs>
        <w:spacing w:before="913"/>
        <w:ind w:left="525"/>
        <w:rPr>
          <w:lang w:val="id-ID"/>
        </w:rPr>
      </w:pPr>
      <w:r>
        <w:t>Lampiran</w:t>
      </w:r>
      <w:r>
        <w:rPr>
          <w:spacing w:val="-4"/>
        </w:rPr>
        <w:t xml:space="preserve"> </w:t>
      </w:r>
      <w:r>
        <w:t>1:</w:t>
      </w:r>
      <w:r>
        <w:rPr>
          <w:spacing w:val="-3"/>
        </w:rPr>
        <w:t xml:space="preserve"> </w:t>
      </w:r>
      <w:r w:rsidR="006C6B51" w:rsidRPr="006C6B51">
        <w:t>Daftar Perusahaan Yang Menjadi Sampel Penelitian</w:t>
      </w:r>
      <w:r w:rsidR="006C6B51">
        <w:tab/>
      </w:r>
      <w:r w:rsidR="006C6B51">
        <w:rPr>
          <w:lang w:val="id-ID"/>
        </w:rPr>
        <w:t>107</w:t>
      </w:r>
    </w:p>
    <w:p w14:paraId="2A87C16F" w14:textId="552E86C5" w:rsidR="00030607" w:rsidRPr="006C6B51" w:rsidRDefault="00FB2450">
      <w:pPr>
        <w:pStyle w:val="BodyText"/>
        <w:tabs>
          <w:tab w:val="left" w:leader="dot" w:pos="9032"/>
        </w:tabs>
        <w:spacing w:before="240"/>
        <w:ind w:left="525"/>
        <w:rPr>
          <w:lang w:val="id-ID"/>
        </w:rPr>
      </w:pPr>
      <w:r>
        <w:t>Lampiran</w:t>
      </w:r>
      <w:r>
        <w:rPr>
          <w:spacing w:val="-4"/>
        </w:rPr>
        <w:t xml:space="preserve"> </w:t>
      </w:r>
      <w:r>
        <w:t>2:</w:t>
      </w:r>
      <w:r>
        <w:rPr>
          <w:spacing w:val="-4"/>
        </w:rPr>
        <w:t xml:space="preserve"> </w:t>
      </w:r>
      <w:r w:rsidR="006C6B51" w:rsidRPr="006C6B51">
        <w:t>Hasil Uji Statistik Deskrptif Penelitian Persamaan 1</w:t>
      </w:r>
      <w:r w:rsidR="006C6B51">
        <w:tab/>
      </w:r>
      <w:r w:rsidR="006C6B51">
        <w:rPr>
          <w:lang w:val="id-ID"/>
        </w:rPr>
        <w:t>109</w:t>
      </w:r>
    </w:p>
    <w:p w14:paraId="35148815" w14:textId="55C362C7" w:rsidR="00030607" w:rsidRPr="006C6B51" w:rsidRDefault="00FB2450">
      <w:pPr>
        <w:pStyle w:val="BodyText"/>
        <w:tabs>
          <w:tab w:val="left" w:leader="dot" w:pos="9032"/>
        </w:tabs>
        <w:spacing w:before="238"/>
        <w:ind w:left="525"/>
        <w:rPr>
          <w:lang w:val="id-ID"/>
        </w:rPr>
      </w:pPr>
      <w:r>
        <w:t>Lampiran</w:t>
      </w:r>
      <w:r>
        <w:rPr>
          <w:spacing w:val="-4"/>
        </w:rPr>
        <w:t xml:space="preserve"> </w:t>
      </w:r>
      <w:r>
        <w:t>3:</w:t>
      </w:r>
      <w:r>
        <w:rPr>
          <w:spacing w:val="-4"/>
        </w:rPr>
        <w:t xml:space="preserve"> </w:t>
      </w:r>
      <w:r w:rsidR="006C6B51" w:rsidRPr="006C6B51">
        <w:t>Hasil Uji Statistik Deskriptif Persamaan Penelitian 2</w:t>
      </w:r>
      <w:r w:rsidR="006C6B51">
        <w:tab/>
      </w:r>
      <w:r w:rsidR="006C6B51">
        <w:rPr>
          <w:lang w:val="id-ID"/>
        </w:rPr>
        <w:t>109</w:t>
      </w:r>
    </w:p>
    <w:p w14:paraId="6FB54F6A" w14:textId="181C6849" w:rsidR="00030607" w:rsidRPr="006C6B51" w:rsidRDefault="00FB2450">
      <w:pPr>
        <w:pStyle w:val="BodyText"/>
        <w:tabs>
          <w:tab w:val="left" w:leader="dot" w:pos="9032"/>
        </w:tabs>
        <w:spacing w:before="241"/>
        <w:ind w:left="525"/>
        <w:rPr>
          <w:lang w:val="id-ID"/>
        </w:rPr>
      </w:pPr>
      <w:r>
        <w:t>Lampiran</w:t>
      </w:r>
      <w:r>
        <w:rPr>
          <w:spacing w:val="-4"/>
        </w:rPr>
        <w:t xml:space="preserve"> </w:t>
      </w:r>
      <w:r>
        <w:t>4:</w:t>
      </w:r>
      <w:r>
        <w:rPr>
          <w:spacing w:val="-3"/>
        </w:rPr>
        <w:t xml:space="preserve"> </w:t>
      </w:r>
      <w:r w:rsidR="006C6B51" w:rsidRPr="006C6B51">
        <w:t>Hasil Uji Chow Persamaan Penelitian 1</w:t>
      </w:r>
      <w:r w:rsidR="006C6B51">
        <w:tab/>
      </w:r>
      <w:r w:rsidR="006C6B51">
        <w:rPr>
          <w:lang w:val="id-ID"/>
        </w:rPr>
        <w:t>110</w:t>
      </w:r>
    </w:p>
    <w:p w14:paraId="19B481C8" w14:textId="3F8A5ABC" w:rsidR="00030607" w:rsidRPr="006C6B51" w:rsidRDefault="00FB2450">
      <w:pPr>
        <w:pStyle w:val="BodyText"/>
        <w:tabs>
          <w:tab w:val="left" w:leader="dot" w:pos="9032"/>
        </w:tabs>
        <w:spacing w:before="235"/>
        <w:ind w:left="525"/>
        <w:rPr>
          <w:lang w:val="id-ID"/>
        </w:rPr>
      </w:pPr>
      <w:r>
        <w:t>Lampiran</w:t>
      </w:r>
      <w:r>
        <w:rPr>
          <w:spacing w:val="-4"/>
        </w:rPr>
        <w:t xml:space="preserve"> </w:t>
      </w:r>
      <w:r>
        <w:t>5:</w:t>
      </w:r>
      <w:r w:rsidR="006C6B51" w:rsidRPr="006C6B51">
        <w:t xml:space="preserve"> Hasil Uji Chow Persamaan Penelitian 2</w:t>
      </w:r>
      <w:r w:rsidR="006C6B51">
        <w:tab/>
      </w:r>
      <w:r w:rsidR="006C6B51">
        <w:rPr>
          <w:lang w:val="id-ID"/>
        </w:rPr>
        <w:t>110</w:t>
      </w:r>
    </w:p>
    <w:p w14:paraId="3CE39B44" w14:textId="6B4A36CD" w:rsidR="00030607" w:rsidRPr="006C6B51" w:rsidRDefault="00FB2450">
      <w:pPr>
        <w:pStyle w:val="BodyText"/>
        <w:tabs>
          <w:tab w:val="left" w:leader="dot" w:pos="9032"/>
        </w:tabs>
        <w:spacing w:before="242"/>
        <w:ind w:left="525"/>
        <w:rPr>
          <w:lang w:val="id-ID"/>
        </w:rPr>
      </w:pPr>
      <w:r>
        <w:t>Lampiran</w:t>
      </w:r>
      <w:r>
        <w:rPr>
          <w:spacing w:val="-3"/>
        </w:rPr>
        <w:t xml:space="preserve"> </w:t>
      </w:r>
      <w:r>
        <w:t>6:</w:t>
      </w:r>
      <w:r>
        <w:rPr>
          <w:spacing w:val="-3"/>
        </w:rPr>
        <w:t xml:space="preserve"> </w:t>
      </w:r>
      <w:r w:rsidR="006C6B51" w:rsidRPr="006C6B51">
        <w:t>Hasil Uji Hausman Persamaan Penelitian 1</w:t>
      </w:r>
      <w:r w:rsidR="006C6B51">
        <w:tab/>
      </w:r>
      <w:r w:rsidR="006C6B51">
        <w:rPr>
          <w:lang w:val="id-ID"/>
        </w:rPr>
        <w:t>111</w:t>
      </w:r>
    </w:p>
    <w:p w14:paraId="02C84FBB" w14:textId="5EA9D7F2" w:rsidR="00030607" w:rsidRPr="006C6B51" w:rsidRDefault="00FB2450">
      <w:pPr>
        <w:pStyle w:val="BodyText"/>
        <w:tabs>
          <w:tab w:val="left" w:leader="dot" w:pos="9032"/>
        </w:tabs>
        <w:spacing w:before="236"/>
        <w:ind w:left="525"/>
        <w:rPr>
          <w:lang w:val="id-ID"/>
        </w:rPr>
      </w:pPr>
      <w:r>
        <w:t>Lampiran</w:t>
      </w:r>
      <w:r>
        <w:rPr>
          <w:spacing w:val="-7"/>
        </w:rPr>
        <w:t xml:space="preserve"> </w:t>
      </w:r>
      <w:r>
        <w:t>7:</w:t>
      </w:r>
      <w:r>
        <w:rPr>
          <w:spacing w:val="-4"/>
        </w:rPr>
        <w:t xml:space="preserve"> </w:t>
      </w:r>
      <w:r w:rsidR="006C6B51" w:rsidRPr="006C6B51">
        <w:t>Hasil Uji Hausman Persamaan Penelitian 2</w:t>
      </w:r>
      <w:r w:rsidR="006C6B51">
        <w:tab/>
      </w:r>
      <w:r w:rsidR="006C6B51">
        <w:rPr>
          <w:lang w:val="id-ID"/>
        </w:rPr>
        <w:t>112</w:t>
      </w:r>
    </w:p>
    <w:p w14:paraId="59A76C1C" w14:textId="66CE2F7D" w:rsidR="00030607" w:rsidRPr="00516C3B" w:rsidRDefault="00FB2450">
      <w:pPr>
        <w:pStyle w:val="BodyText"/>
        <w:tabs>
          <w:tab w:val="left" w:leader="dot" w:pos="9032"/>
        </w:tabs>
        <w:spacing w:before="237"/>
        <w:ind w:left="525"/>
        <w:rPr>
          <w:lang w:val="id-ID"/>
        </w:rPr>
      </w:pPr>
      <w:r>
        <w:t>Lampiran</w:t>
      </w:r>
      <w:r>
        <w:rPr>
          <w:spacing w:val="-4"/>
        </w:rPr>
        <w:t xml:space="preserve"> </w:t>
      </w:r>
      <w:r>
        <w:t>8:</w:t>
      </w:r>
      <w:r w:rsidR="006C6B51" w:rsidRPr="006C6B51">
        <w:t xml:space="preserve"> </w:t>
      </w:r>
      <w:r w:rsidR="00516C3B">
        <w:t>Hasil Uji Lagrage Multiplier P</w:t>
      </w:r>
      <w:r w:rsidR="006C6B51" w:rsidRPr="006C6B51">
        <w:t>ersamaan Penelitian 1</w:t>
      </w:r>
      <w:r w:rsidR="00516C3B">
        <w:tab/>
      </w:r>
      <w:r w:rsidR="00516C3B">
        <w:rPr>
          <w:lang w:val="id-ID"/>
        </w:rPr>
        <w:t>113</w:t>
      </w:r>
    </w:p>
    <w:p w14:paraId="06EB4A57" w14:textId="1EA58B11" w:rsidR="00030607" w:rsidRPr="00516C3B" w:rsidRDefault="00FB2450">
      <w:pPr>
        <w:pStyle w:val="BodyText"/>
        <w:tabs>
          <w:tab w:val="left" w:leader="dot" w:pos="9032"/>
        </w:tabs>
        <w:spacing w:before="238"/>
        <w:ind w:left="525"/>
        <w:rPr>
          <w:lang w:val="id-ID"/>
        </w:rPr>
      </w:pPr>
      <w:r>
        <w:t>Lampiran</w:t>
      </w:r>
      <w:r>
        <w:rPr>
          <w:spacing w:val="-3"/>
        </w:rPr>
        <w:t xml:space="preserve"> </w:t>
      </w:r>
      <w:r>
        <w:t>9:</w:t>
      </w:r>
      <w:r>
        <w:rPr>
          <w:spacing w:val="-3"/>
        </w:rPr>
        <w:t xml:space="preserve"> </w:t>
      </w:r>
      <w:r w:rsidR="00516C3B" w:rsidRPr="00516C3B">
        <w:t>Hasil Uji Lagrage Multiplier Persamaan Penelitian 2</w:t>
      </w:r>
      <w:r w:rsidR="00516C3B">
        <w:tab/>
      </w:r>
      <w:r w:rsidR="00516C3B">
        <w:rPr>
          <w:lang w:val="id-ID"/>
        </w:rPr>
        <w:t>114</w:t>
      </w:r>
    </w:p>
    <w:p w14:paraId="0B8F9FC2" w14:textId="0A1FE54A" w:rsidR="00030607" w:rsidRPr="00516C3B" w:rsidRDefault="00FB2450">
      <w:pPr>
        <w:pStyle w:val="BodyText"/>
        <w:tabs>
          <w:tab w:val="left" w:leader="dot" w:pos="9032"/>
        </w:tabs>
        <w:spacing w:before="240"/>
        <w:ind w:left="525"/>
        <w:rPr>
          <w:lang w:val="id-ID"/>
        </w:rPr>
      </w:pPr>
      <w:r>
        <w:t>Lampiran</w:t>
      </w:r>
      <w:r>
        <w:rPr>
          <w:spacing w:val="-5"/>
        </w:rPr>
        <w:t xml:space="preserve"> </w:t>
      </w:r>
      <w:r>
        <w:t>10:</w:t>
      </w:r>
      <w:r>
        <w:rPr>
          <w:spacing w:val="-2"/>
        </w:rPr>
        <w:t xml:space="preserve"> </w:t>
      </w:r>
      <w:r w:rsidR="00516C3B" w:rsidRPr="00516C3B">
        <w:t>Hasil Uji Normalitas Persamaan Penelitian 1</w:t>
      </w:r>
      <w:r w:rsidR="00516C3B">
        <w:tab/>
      </w:r>
      <w:r w:rsidR="00516C3B">
        <w:rPr>
          <w:lang w:val="id-ID"/>
        </w:rPr>
        <w:t>114</w:t>
      </w:r>
    </w:p>
    <w:p w14:paraId="6C2FAE60" w14:textId="26C7F34E" w:rsidR="00030607" w:rsidRDefault="00FB2450" w:rsidP="00516C3B">
      <w:pPr>
        <w:pStyle w:val="BodyText"/>
        <w:tabs>
          <w:tab w:val="left" w:leader="dot" w:pos="9032"/>
        </w:tabs>
        <w:spacing w:before="238"/>
        <w:ind w:left="525"/>
        <w:rPr>
          <w:lang w:val="id-ID"/>
        </w:rPr>
      </w:pPr>
      <w:r>
        <w:t>Lampiran</w:t>
      </w:r>
      <w:r>
        <w:rPr>
          <w:spacing w:val="-4"/>
        </w:rPr>
        <w:t xml:space="preserve"> </w:t>
      </w:r>
      <w:r>
        <w:t>11:</w:t>
      </w:r>
      <w:r>
        <w:rPr>
          <w:spacing w:val="-3"/>
        </w:rPr>
        <w:t xml:space="preserve"> </w:t>
      </w:r>
      <w:r w:rsidR="00516C3B" w:rsidRPr="00516C3B">
        <w:t>Hasil Uji Normalitas Persamaan Penelitian 2</w:t>
      </w:r>
      <w:r w:rsidR="00516C3B">
        <w:tab/>
      </w:r>
      <w:r w:rsidR="00516C3B">
        <w:rPr>
          <w:lang w:val="id-ID"/>
        </w:rPr>
        <w:t>115</w:t>
      </w:r>
    </w:p>
    <w:p w14:paraId="2588EF2A" w14:textId="7B561ACF" w:rsidR="00516C3B" w:rsidRPr="00516C3B" w:rsidRDefault="00516C3B" w:rsidP="00516C3B">
      <w:pPr>
        <w:pStyle w:val="BodyText"/>
        <w:tabs>
          <w:tab w:val="left" w:leader="dot" w:pos="9032"/>
        </w:tabs>
        <w:spacing w:before="238"/>
        <w:ind w:left="525"/>
        <w:rPr>
          <w:lang w:val="id-ID"/>
        </w:rPr>
      </w:pPr>
      <w:r>
        <w:t>Lampiran</w:t>
      </w:r>
      <w:r>
        <w:rPr>
          <w:spacing w:val="-4"/>
        </w:rPr>
        <w:t xml:space="preserve"> </w:t>
      </w:r>
      <w:r w:rsidR="00AC1407">
        <w:t>1</w:t>
      </w:r>
      <w:r w:rsidR="00AC1407">
        <w:rPr>
          <w:lang w:val="id-ID"/>
        </w:rPr>
        <w:t>2</w:t>
      </w:r>
      <w:r>
        <w:t>:</w:t>
      </w:r>
      <w:r>
        <w:rPr>
          <w:spacing w:val="-3"/>
        </w:rPr>
        <w:t xml:space="preserve"> </w:t>
      </w:r>
      <w:r w:rsidR="002E3596" w:rsidRPr="002E3596">
        <w:t>Hasil Uji Multikolinearitas Persamaan Penelitian 1</w:t>
      </w:r>
      <w:r>
        <w:tab/>
      </w:r>
      <w:r>
        <w:rPr>
          <w:lang w:val="id-ID"/>
        </w:rPr>
        <w:t>115</w:t>
      </w:r>
    </w:p>
    <w:p w14:paraId="197503EF" w14:textId="1E024CE4" w:rsidR="00516C3B" w:rsidRDefault="00516C3B" w:rsidP="00516C3B">
      <w:pPr>
        <w:pStyle w:val="BodyText"/>
        <w:tabs>
          <w:tab w:val="left" w:leader="dot" w:pos="9032"/>
        </w:tabs>
        <w:spacing w:before="238"/>
        <w:ind w:left="525"/>
        <w:rPr>
          <w:lang w:val="id-ID"/>
        </w:rPr>
      </w:pPr>
      <w:r>
        <w:t>Lampiran</w:t>
      </w:r>
      <w:r>
        <w:rPr>
          <w:spacing w:val="-4"/>
        </w:rPr>
        <w:t xml:space="preserve"> </w:t>
      </w:r>
      <w:r w:rsidR="00AC1407">
        <w:t>1</w:t>
      </w:r>
      <w:r w:rsidR="00AC1407">
        <w:rPr>
          <w:lang w:val="id-ID"/>
        </w:rPr>
        <w:t>3</w:t>
      </w:r>
      <w:r>
        <w:t>:</w:t>
      </w:r>
      <w:r>
        <w:rPr>
          <w:spacing w:val="-3"/>
        </w:rPr>
        <w:t xml:space="preserve"> </w:t>
      </w:r>
      <w:r w:rsidR="002E3596" w:rsidRPr="002E3596">
        <w:t>Hasil Uji Multikolinearitas Persamaan Penelitian 2</w:t>
      </w:r>
      <w:r>
        <w:tab/>
      </w:r>
      <w:r>
        <w:rPr>
          <w:lang w:val="id-ID"/>
        </w:rPr>
        <w:t>115</w:t>
      </w:r>
      <w:r w:rsidRPr="00516C3B">
        <w:t xml:space="preserve"> </w:t>
      </w:r>
    </w:p>
    <w:p w14:paraId="32CB070D" w14:textId="1A97D624" w:rsidR="00AC1407" w:rsidRDefault="00AC1407" w:rsidP="00AC1407">
      <w:pPr>
        <w:pStyle w:val="BodyText"/>
        <w:tabs>
          <w:tab w:val="left" w:leader="dot" w:pos="9032"/>
        </w:tabs>
        <w:spacing w:before="238"/>
        <w:ind w:left="525"/>
        <w:rPr>
          <w:lang w:val="id-ID"/>
        </w:rPr>
      </w:pPr>
      <w:r>
        <w:t>Lampiran</w:t>
      </w:r>
      <w:r>
        <w:rPr>
          <w:spacing w:val="-4"/>
        </w:rPr>
        <w:t xml:space="preserve"> </w:t>
      </w:r>
      <w:r>
        <w:t>1</w:t>
      </w:r>
      <w:r>
        <w:rPr>
          <w:lang w:val="id-ID"/>
        </w:rPr>
        <w:t>4</w:t>
      </w:r>
      <w:r>
        <w:t>:</w:t>
      </w:r>
      <w:r>
        <w:rPr>
          <w:spacing w:val="-3"/>
        </w:rPr>
        <w:t xml:space="preserve"> </w:t>
      </w:r>
      <w:r w:rsidR="002E3596" w:rsidRPr="002E3596">
        <w:t>Hasil Uji Heteroskedastisitas Persamaan Penelitian</w:t>
      </w:r>
      <w:r>
        <w:tab/>
      </w:r>
      <w:r>
        <w:rPr>
          <w:lang w:val="id-ID"/>
        </w:rPr>
        <w:t>115</w:t>
      </w:r>
    </w:p>
    <w:p w14:paraId="55182848" w14:textId="1214B432" w:rsidR="00AC1407" w:rsidRDefault="00AC1407" w:rsidP="00AC1407">
      <w:pPr>
        <w:pStyle w:val="BodyText"/>
        <w:tabs>
          <w:tab w:val="left" w:leader="dot" w:pos="9032"/>
        </w:tabs>
        <w:spacing w:before="238"/>
        <w:ind w:left="525"/>
        <w:rPr>
          <w:lang w:val="id-ID"/>
        </w:rPr>
      </w:pPr>
      <w:r>
        <w:t>Lampiran</w:t>
      </w:r>
      <w:r>
        <w:rPr>
          <w:spacing w:val="-4"/>
        </w:rPr>
        <w:t xml:space="preserve"> </w:t>
      </w:r>
      <w:r>
        <w:t>1</w:t>
      </w:r>
      <w:r>
        <w:rPr>
          <w:lang w:val="id-ID"/>
        </w:rPr>
        <w:t>5</w:t>
      </w:r>
      <w:r>
        <w:t>:</w:t>
      </w:r>
      <w:r>
        <w:rPr>
          <w:spacing w:val="-3"/>
        </w:rPr>
        <w:t xml:space="preserve"> </w:t>
      </w:r>
      <w:r w:rsidR="002E3596" w:rsidRPr="002E3596">
        <w:t>Hasil Uji Heterokedastisitas Persamaan Penelitian 2</w:t>
      </w:r>
      <w:r>
        <w:tab/>
      </w:r>
      <w:r w:rsidR="002E3596">
        <w:rPr>
          <w:lang w:val="id-ID"/>
        </w:rPr>
        <w:t>116</w:t>
      </w:r>
    </w:p>
    <w:p w14:paraId="112AFDCC" w14:textId="7C4493BC" w:rsidR="00AC1407" w:rsidRDefault="00AC1407" w:rsidP="00AC1407">
      <w:pPr>
        <w:pStyle w:val="BodyText"/>
        <w:tabs>
          <w:tab w:val="left" w:leader="dot" w:pos="9032"/>
        </w:tabs>
        <w:spacing w:before="238"/>
        <w:ind w:left="525"/>
        <w:rPr>
          <w:lang w:val="id-ID"/>
        </w:rPr>
      </w:pPr>
      <w:r>
        <w:t>Lampiran</w:t>
      </w:r>
      <w:r>
        <w:rPr>
          <w:spacing w:val="-4"/>
        </w:rPr>
        <w:t xml:space="preserve"> </w:t>
      </w:r>
      <w:r>
        <w:t>1</w:t>
      </w:r>
      <w:r>
        <w:rPr>
          <w:lang w:val="id-ID"/>
        </w:rPr>
        <w:t>6</w:t>
      </w:r>
      <w:r>
        <w:t>:</w:t>
      </w:r>
      <w:r>
        <w:rPr>
          <w:spacing w:val="-3"/>
        </w:rPr>
        <w:t xml:space="preserve"> </w:t>
      </w:r>
      <w:r w:rsidR="002E3596" w:rsidRPr="002E3596">
        <w:t>Hasil Uji Persamaan Penelitian 1</w:t>
      </w:r>
      <w:r>
        <w:tab/>
      </w:r>
      <w:r w:rsidR="002E3596">
        <w:rPr>
          <w:lang w:val="id-ID"/>
        </w:rPr>
        <w:t>117</w:t>
      </w:r>
    </w:p>
    <w:p w14:paraId="082D4BD6" w14:textId="51E041A8" w:rsidR="00AC1407" w:rsidRPr="00AC1407" w:rsidRDefault="00AC1407" w:rsidP="00AC1407">
      <w:pPr>
        <w:pStyle w:val="BodyText"/>
        <w:tabs>
          <w:tab w:val="left" w:leader="dot" w:pos="9032"/>
        </w:tabs>
        <w:spacing w:before="238"/>
        <w:ind w:left="525"/>
        <w:rPr>
          <w:lang w:val="id-ID"/>
        </w:rPr>
        <w:sectPr w:rsidR="00AC1407" w:rsidRPr="00AC1407">
          <w:pgSz w:w="11910" w:h="16840"/>
          <w:pgMar w:top="1880" w:right="580" w:bottom="1400" w:left="1460" w:header="912" w:footer="1202" w:gutter="0"/>
          <w:cols w:space="720"/>
        </w:sectPr>
      </w:pPr>
      <w:r>
        <w:t>Lampiran</w:t>
      </w:r>
      <w:r>
        <w:rPr>
          <w:spacing w:val="-4"/>
        </w:rPr>
        <w:t xml:space="preserve"> </w:t>
      </w:r>
      <w:r>
        <w:t>1</w:t>
      </w:r>
      <w:r>
        <w:rPr>
          <w:lang w:val="id-ID"/>
        </w:rPr>
        <w:t>7</w:t>
      </w:r>
      <w:r>
        <w:t>:</w:t>
      </w:r>
      <w:r>
        <w:rPr>
          <w:spacing w:val="-3"/>
        </w:rPr>
        <w:t xml:space="preserve"> </w:t>
      </w:r>
      <w:r w:rsidR="002E3596" w:rsidRPr="002E3596">
        <w:t>Hasil Uji Persamaan Penelitian 2</w:t>
      </w:r>
      <w:r>
        <w:tab/>
      </w:r>
      <w:r w:rsidR="002E3596">
        <w:rPr>
          <w:lang w:val="id-ID"/>
        </w:rPr>
        <w:t>118</w:t>
      </w:r>
    </w:p>
    <w:p w14:paraId="7C4190D5" w14:textId="77777777" w:rsidR="00030607" w:rsidRDefault="00FB2450" w:rsidP="00AC1407">
      <w:pPr>
        <w:pStyle w:val="Heading1"/>
        <w:spacing w:before="372"/>
        <w:ind w:right="3881"/>
        <w:jc w:val="left"/>
      </w:pPr>
      <w:bookmarkStart w:id="7" w:name="_Toc93694780"/>
      <w:r>
        <w:lastRenderedPageBreak/>
        <w:t>ABSTRAK</w:t>
      </w:r>
      <w:bookmarkEnd w:id="7"/>
    </w:p>
    <w:p w14:paraId="51A7983D" w14:textId="422CDEFF" w:rsidR="002A3278" w:rsidRDefault="00FB2450" w:rsidP="002A3278">
      <w:pPr>
        <w:pStyle w:val="BodyText"/>
        <w:spacing w:before="827" w:line="480" w:lineRule="auto"/>
        <w:ind w:left="808" w:right="1115" w:firstLine="720"/>
        <w:jc w:val="both"/>
        <w:rPr>
          <w:lang w:val="id-ID"/>
        </w:rPr>
      </w:pPr>
      <w:r>
        <w:t>Penelitian ini bertujuan untuk</w:t>
      </w:r>
      <w:r>
        <w:rPr>
          <w:spacing w:val="1"/>
        </w:rPr>
        <w:t xml:space="preserve"> </w:t>
      </w:r>
      <w:r>
        <w:t xml:space="preserve">mengetahui tentang hubungan antara </w:t>
      </w:r>
      <w:r>
        <w:rPr>
          <w:i/>
        </w:rPr>
        <w:t>Good</w:t>
      </w:r>
      <w:r>
        <w:rPr>
          <w:i/>
          <w:spacing w:val="1"/>
        </w:rPr>
        <w:t xml:space="preserve"> </w:t>
      </w:r>
      <w:r>
        <w:rPr>
          <w:i/>
        </w:rPr>
        <w:t xml:space="preserve">Corporate Governance </w:t>
      </w:r>
      <w:r w:rsidR="00876D77">
        <w:t>yang di</w:t>
      </w:r>
      <w:r>
        <w:t>proksikan dengan Komisaris Independen, Komite</w:t>
      </w:r>
      <w:r>
        <w:rPr>
          <w:spacing w:val="1"/>
        </w:rPr>
        <w:t xml:space="preserve"> </w:t>
      </w:r>
      <w:r>
        <w:t>Audit, Kepemil</w:t>
      </w:r>
      <w:r w:rsidR="00876D77">
        <w:rPr>
          <w:lang w:val="id-ID"/>
        </w:rPr>
        <w:t>i</w:t>
      </w:r>
      <w:r>
        <w:t xml:space="preserve">kan Manajerial terhadap </w:t>
      </w:r>
      <w:r w:rsidR="00F42325">
        <w:rPr>
          <w:lang w:val="id-ID"/>
        </w:rPr>
        <w:t>Kinerja Keuangan</w:t>
      </w:r>
      <w:r>
        <w:rPr>
          <w:i/>
        </w:rPr>
        <w:t>.</w:t>
      </w:r>
      <w:r w:rsidR="00F42325">
        <w:rPr>
          <w:i/>
          <w:lang w:val="id-ID"/>
        </w:rPr>
        <w:t xml:space="preserve"> </w:t>
      </w:r>
      <w:r>
        <w:t>Studi</w:t>
      </w:r>
      <w:r>
        <w:rPr>
          <w:spacing w:val="1"/>
        </w:rPr>
        <w:t xml:space="preserve"> </w:t>
      </w:r>
      <w:r>
        <w:t>ini</w:t>
      </w:r>
      <w:r>
        <w:rPr>
          <w:spacing w:val="1"/>
        </w:rPr>
        <w:t xml:space="preserve"> </w:t>
      </w:r>
      <w:r>
        <w:t>menggunakan</w:t>
      </w:r>
      <w:r>
        <w:rPr>
          <w:spacing w:val="1"/>
        </w:rPr>
        <w:t xml:space="preserve"> </w:t>
      </w:r>
      <w:r>
        <w:t>data</w:t>
      </w:r>
      <w:r>
        <w:rPr>
          <w:spacing w:val="1"/>
        </w:rPr>
        <w:t xml:space="preserve"> </w:t>
      </w:r>
      <w:r>
        <w:t>dari</w:t>
      </w:r>
      <w:r>
        <w:rPr>
          <w:spacing w:val="1"/>
        </w:rPr>
        <w:t xml:space="preserve"> </w:t>
      </w:r>
      <w:r>
        <w:t>39</w:t>
      </w:r>
      <w:r>
        <w:rPr>
          <w:spacing w:val="1"/>
        </w:rPr>
        <w:t xml:space="preserve"> </w:t>
      </w:r>
      <w:r>
        <w:t>perusahaan</w:t>
      </w:r>
      <w:r>
        <w:rPr>
          <w:spacing w:val="1"/>
        </w:rPr>
        <w:t xml:space="preserve"> </w:t>
      </w:r>
      <w:r>
        <w:t>perbankan</w:t>
      </w:r>
      <w:r>
        <w:rPr>
          <w:spacing w:val="1"/>
        </w:rPr>
        <w:t xml:space="preserve"> </w:t>
      </w:r>
      <w:r>
        <w:t>yang</w:t>
      </w:r>
      <w:r>
        <w:rPr>
          <w:spacing w:val="1"/>
        </w:rPr>
        <w:t xml:space="preserve"> </w:t>
      </w:r>
      <w:r>
        <w:t>terdaftar di Bursa Efek Indonesia. Metode Pengambilan sampel pada penelitian ini</w:t>
      </w:r>
      <w:r>
        <w:rPr>
          <w:spacing w:val="-57"/>
        </w:rPr>
        <w:t xml:space="preserve"> </w:t>
      </w:r>
      <w:r>
        <w:t>adalah</w:t>
      </w:r>
      <w:r>
        <w:rPr>
          <w:spacing w:val="1"/>
        </w:rPr>
        <w:t xml:space="preserve"> </w:t>
      </w:r>
      <w:r>
        <w:rPr>
          <w:i/>
        </w:rPr>
        <w:t>purposive sampling</w:t>
      </w:r>
      <w:r>
        <w:rPr>
          <w:i/>
          <w:spacing w:val="1"/>
        </w:rPr>
        <w:t xml:space="preserve"> </w:t>
      </w:r>
      <w:r>
        <w:t>dengan</w:t>
      </w:r>
      <w:r>
        <w:rPr>
          <w:spacing w:val="1"/>
        </w:rPr>
        <w:t xml:space="preserve"> </w:t>
      </w:r>
      <w:r>
        <w:t>kriteria</w:t>
      </w:r>
      <w:r>
        <w:rPr>
          <w:spacing w:val="1"/>
        </w:rPr>
        <w:t xml:space="preserve"> </w:t>
      </w:r>
      <w:r>
        <w:t>yang</w:t>
      </w:r>
      <w:r>
        <w:rPr>
          <w:spacing w:val="1"/>
        </w:rPr>
        <w:t xml:space="preserve"> </w:t>
      </w:r>
      <w:r>
        <w:t>telah</w:t>
      </w:r>
      <w:r>
        <w:rPr>
          <w:spacing w:val="1"/>
        </w:rPr>
        <w:t xml:space="preserve"> </w:t>
      </w:r>
      <w:r>
        <w:t>ditentukan</w:t>
      </w:r>
      <w:r>
        <w:rPr>
          <w:spacing w:val="1"/>
        </w:rPr>
        <w:t xml:space="preserve"> </w:t>
      </w:r>
      <w:r>
        <w:t>sebelumnya.</w:t>
      </w:r>
      <w:r>
        <w:rPr>
          <w:spacing w:val="-57"/>
        </w:rPr>
        <w:t xml:space="preserve"> </w:t>
      </w:r>
      <w:r>
        <w:t>Hipotesis dalam penelitian ini diuji dengan statistik deskriptif dan metode analisis</w:t>
      </w:r>
      <w:r>
        <w:rPr>
          <w:spacing w:val="1"/>
        </w:rPr>
        <w:t xml:space="preserve"> </w:t>
      </w:r>
      <w:r>
        <w:t>regresi</w:t>
      </w:r>
      <w:r>
        <w:rPr>
          <w:spacing w:val="-1"/>
        </w:rPr>
        <w:t xml:space="preserve"> </w:t>
      </w:r>
      <w:r>
        <w:t>berganda. Hasil penelitian ini menunjukkan</w:t>
      </w:r>
      <w:r w:rsidR="007F3DCA">
        <w:rPr>
          <w:lang w:val="id-ID"/>
        </w:rPr>
        <w:t xml:space="preserve"> </w:t>
      </w:r>
      <w:r w:rsidR="00B21FAB">
        <w:rPr>
          <w:lang w:val="id-ID"/>
        </w:rPr>
        <w:t>Komisaris Independen berpengaruh positif, Komite Audit tidak berpenga</w:t>
      </w:r>
      <w:r w:rsidR="00876D77">
        <w:rPr>
          <w:lang w:val="id-ID"/>
        </w:rPr>
        <w:t>ruh, Kepemilikan Manajerial ber</w:t>
      </w:r>
      <w:r w:rsidR="00B21FAB">
        <w:rPr>
          <w:lang w:val="id-ID"/>
        </w:rPr>
        <w:t>pengaruh positif terhadap Kinerja Keuangan pada sebelum dan masa pandemi covid-19</w:t>
      </w:r>
      <w:r w:rsidR="007F3DCA">
        <w:rPr>
          <w:lang w:val="id-ID"/>
        </w:rPr>
        <w:t>.</w:t>
      </w:r>
    </w:p>
    <w:p w14:paraId="3EEBE844" w14:textId="5C243474" w:rsidR="002A3278" w:rsidRDefault="002A3278" w:rsidP="009123E1">
      <w:pPr>
        <w:pStyle w:val="BodyText"/>
        <w:spacing w:before="827" w:line="480" w:lineRule="auto"/>
        <w:ind w:left="851" w:right="1117"/>
        <w:jc w:val="both"/>
        <w:rPr>
          <w:lang w:val="id-ID"/>
        </w:rPr>
      </w:pPr>
      <w:r>
        <w:rPr>
          <w:lang w:val="id-ID"/>
        </w:rPr>
        <w:t xml:space="preserve">Kata Kunci: </w:t>
      </w:r>
      <w:r w:rsidR="009123E1">
        <w:t>Good Corporate Governance,</w:t>
      </w:r>
      <w:r>
        <w:t xml:space="preserve"> </w:t>
      </w:r>
      <w:r w:rsidR="004733BA">
        <w:rPr>
          <w:lang w:val="id-ID"/>
        </w:rPr>
        <w:t>Kinerja Keuangan,</w:t>
      </w:r>
      <w:r>
        <w:t xml:space="preserve"> Komisaris Independen, Komite Audit, Kepemilikan Manajerial</w:t>
      </w:r>
      <w:r>
        <w:rPr>
          <w:lang w:val="id-ID"/>
        </w:rPr>
        <w:t xml:space="preserve">. </w:t>
      </w:r>
    </w:p>
    <w:p w14:paraId="4BDD8992" w14:textId="77777777" w:rsidR="002A3278" w:rsidRPr="002A3278" w:rsidRDefault="002A3278" w:rsidP="002A3278">
      <w:pPr>
        <w:pStyle w:val="BodyText"/>
        <w:spacing w:before="827" w:line="480" w:lineRule="auto"/>
        <w:ind w:right="1117"/>
        <w:jc w:val="both"/>
        <w:rPr>
          <w:lang w:val="id-ID"/>
        </w:rPr>
        <w:sectPr w:rsidR="002A3278" w:rsidRPr="002A3278">
          <w:pgSz w:w="11910" w:h="16840"/>
          <w:pgMar w:top="1880" w:right="580" w:bottom="1400" w:left="1460" w:header="912" w:footer="1202" w:gutter="0"/>
          <w:cols w:space="720"/>
        </w:sectPr>
      </w:pPr>
    </w:p>
    <w:p w14:paraId="2207AC86" w14:textId="77777777" w:rsidR="00030607" w:rsidRPr="00787E6B" w:rsidRDefault="00FB2450" w:rsidP="00CD25AD">
      <w:pPr>
        <w:pStyle w:val="Heading1"/>
        <w:ind w:left="142" w:right="89"/>
        <w:rPr>
          <w:i/>
          <w:lang w:val="id-ID"/>
        </w:rPr>
      </w:pPr>
      <w:bookmarkStart w:id="8" w:name="_Toc93694781"/>
      <w:r w:rsidRPr="00787E6B">
        <w:rPr>
          <w:i/>
        </w:rPr>
        <w:lastRenderedPageBreak/>
        <w:t>ABSTRACT</w:t>
      </w:r>
      <w:bookmarkEnd w:id="8"/>
    </w:p>
    <w:p w14:paraId="0BECD371" w14:textId="77777777" w:rsidR="00CD25AD" w:rsidRPr="00787E6B" w:rsidRDefault="00CD25AD" w:rsidP="00CD25AD">
      <w:pPr>
        <w:pStyle w:val="BodyText"/>
        <w:spacing w:line="480" w:lineRule="auto"/>
        <w:ind w:right="656" w:firstLine="720"/>
        <w:jc w:val="both"/>
        <w:rPr>
          <w:i/>
          <w:lang w:val="id-ID"/>
        </w:rPr>
      </w:pPr>
    </w:p>
    <w:p w14:paraId="390A5312" w14:textId="6A816BF6" w:rsidR="00787E6B" w:rsidRDefault="00B9432E" w:rsidP="00B9432E">
      <w:pPr>
        <w:pStyle w:val="BodyText"/>
        <w:spacing w:line="480" w:lineRule="auto"/>
        <w:ind w:right="658" w:firstLine="720"/>
        <w:jc w:val="both"/>
        <w:rPr>
          <w:i/>
          <w:lang w:val="id-ID"/>
        </w:rPr>
      </w:pPr>
      <w:r w:rsidRPr="00B9432E">
        <w:rPr>
          <w:i/>
          <w:lang w:val="id-ID"/>
        </w:rPr>
        <w:t xml:space="preserve">This study aims to determine the relationship between Good Corporate Governance proxied with Independent Commissioners, Audit Committees, Managerial Ownership towards Financial Performance. This study uses data from 39 banking companies which listed on the Indonesia Stock Exchange. This study uses purposive sampling with predetermined criteria as </w:t>
      </w:r>
      <w:r w:rsidR="00663F5E">
        <w:rPr>
          <w:i/>
          <w:lang w:val="id-ID"/>
        </w:rPr>
        <w:t xml:space="preserve">a </w:t>
      </w:r>
      <w:r w:rsidRPr="00B9432E">
        <w:rPr>
          <w:i/>
          <w:lang w:val="id-ID"/>
        </w:rPr>
        <w:t>sampling method. This study also uses descriptive statistics and multiple regression analysis methods as hypothesis test. The results show that the Independent Commissioner has a positive effect, the Audit Committee has no effect, Managerial Ownership has a positive effect on Financial Performance before and during the Covid-19 Pandemic.</w:t>
      </w:r>
    </w:p>
    <w:p w14:paraId="483820E1" w14:textId="77777777" w:rsidR="00B9432E" w:rsidRDefault="00B9432E" w:rsidP="00787E6B">
      <w:pPr>
        <w:pStyle w:val="BodyText"/>
        <w:spacing w:line="480" w:lineRule="auto"/>
        <w:ind w:right="656"/>
        <w:jc w:val="both"/>
        <w:rPr>
          <w:i/>
          <w:lang w:val="id-ID"/>
        </w:rPr>
      </w:pPr>
    </w:p>
    <w:p w14:paraId="5C21BBD8" w14:textId="41295A7E" w:rsidR="00787E6B" w:rsidRPr="004733BA" w:rsidRDefault="00787E6B" w:rsidP="00787E6B">
      <w:pPr>
        <w:pStyle w:val="BodyText"/>
        <w:spacing w:line="480" w:lineRule="auto"/>
        <w:ind w:left="284" w:right="656"/>
        <w:jc w:val="both"/>
        <w:rPr>
          <w:lang w:val="id-ID"/>
        </w:rPr>
      </w:pPr>
      <w:r>
        <w:rPr>
          <w:b/>
          <w:i/>
          <w:lang w:val="id-ID"/>
        </w:rPr>
        <w:t xml:space="preserve">Keywords: </w:t>
      </w:r>
      <w:r>
        <w:rPr>
          <w:i/>
          <w:lang w:val="id-ID"/>
        </w:rPr>
        <w:t xml:space="preserve">Good Corporate Governance, </w:t>
      </w:r>
      <w:r w:rsidR="00876D77">
        <w:rPr>
          <w:i/>
          <w:lang w:val="id-ID"/>
        </w:rPr>
        <w:t>Financ</w:t>
      </w:r>
      <w:r w:rsidR="004733BA">
        <w:rPr>
          <w:i/>
          <w:lang w:val="id-ID"/>
        </w:rPr>
        <w:t>ial Perfo</w:t>
      </w:r>
      <w:r w:rsidR="00876D77">
        <w:rPr>
          <w:i/>
          <w:lang w:val="id-ID"/>
        </w:rPr>
        <w:t>r</w:t>
      </w:r>
      <w:r w:rsidR="004733BA">
        <w:rPr>
          <w:i/>
          <w:lang w:val="id-ID"/>
        </w:rPr>
        <w:t>mance, Independent Commi</w:t>
      </w:r>
      <w:r w:rsidR="00663F5E">
        <w:rPr>
          <w:i/>
          <w:lang w:val="id-ID"/>
        </w:rPr>
        <w:t>s</w:t>
      </w:r>
      <w:r w:rsidR="004733BA">
        <w:rPr>
          <w:i/>
          <w:lang w:val="id-ID"/>
        </w:rPr>
        <w:t>sioners, Audit Committees, and Managerial Ownership,</w:t>
      </w:r>
    </w:p>
    <w:p w14:paraId="1B726367" w14:textId="77777777" w:rsidR="00030607" w:rsidRDefault="00030607">
      <w:pPr>
        <w:jc w:val="center"/>
        <w:rPr>
          <w:sz w:val="28"/>
          <w:lang w:val="id-ID"/>
        </w:rPr>
      </w:pPr>
    </w:p>
    <w:p w14:paraId="1A3DB99D" w14:textId="77777777" w:rsidR="00CD25AD" w:rsidRDefault="00CD25AD">
      <w:pPr>
        <w:jc w:val="center"/>
        <w:rPr>
          <w:sz w:val="28"/>
          <w:lang w:val="id-ID"/>
        </w:rPr>
      </w:pPr>
    </w:p>
    <w:p w14:paraId="0B4CC220" w14:textId="77777777" w:rsidR="00CD25AD" w:rsidRPr="00CD25AD" w:rsidRDefault="00CD25AD" w:rsidP="00CD25AD">
      <w:pPr>
        <w:jc w:val="both"/>
        <w:rPr>
          <w:sz w:val="24"/>
          <w:lang w:val="id-ID"/>
        </w:rPr>
        <w:sectPr w:rsidR="00CD25AD" w:rsidRPr="00CD25AD">
          <w:pgSz w:w="11910" w:h="16840"/>
          <w:pgMar w:top="1880" w:right="580" w:bottom="1400" w:left="1460" w:header="912" w:footer="1202" w:gutter="0"/>
          <w:cols w:space="720"/>
        </w:sectPr>
      </w:pPr>
    </w:p>
    <w:p w14:paraId="0E5C2E47" w14:textId="77777777" w:rsidR="00030607" w:rsidRDefault="00030607">
      <w:pPr>
        <w:pStyle w:val="BodyText"/>
        <w:rPr>
          <w:b/>
          <w:i/>
          <w:sz w:val="30"/>
        </w:rPr>
      </w:pPr>
    </w:p>
    <w:p w14:paraId="016814B1" w14:textId="77777777" w:rsidR="00030607" w:rsidRDefault="00030607">
      <w:pPr>
        <w:pStyle w:val="BodyText"/>
        <w:spacing w:before="7"/>
        <w:rPr>
          <w:b/>
          <w:i/>
          <w:sz w:val="40"/>
        </w:rPr>
      </w:pPr>
    </w:p>
    <w:p w14:paraId="0BF588C7" w14:textId="77777777" w:rsidR="00030607" w:rsidRDefault="00030607">
      <w:pPr>
        <w:pStyle w:val="BodyText"/>
        <w:rPr>
          <w:i/>
          <w:sz w:val="20"/>
        </w:rPr>
      </w:pPr>
    </w:p>
    <w:p w14:paraId="658CEA3F" w14:textId="77777777" w:rsidR="00030607" w:rsidRDefault="00030607">
      <w:pPr>
        <w:pStyle w:val="BodyText"/>
        <w:spacing w:before="1"/>
        <w:rPr>
          <w:i/>
          <w:sz w:val="22"/>
        </w:rPr>
      </w:pPr>
    </w:p>
    <w:p w14:paraId="6A035650" w14:textId="77777777" w:rsidR="00030607" w:rsidRDefault="00FB2450">
      <w:pPr>
        <w:pStyle w:val="Heading1"/>
        <w:ind w:left="1522"/>
      </w:pPr>
      <w:bookmarkStart w:id="9" w:name="_Toc93694844"/>
      <w:r>
        <w:t>DAFTAR</w:t>
      </w:r>
      <w:r>
        <w:rPr>
          <w:spacing w:val="-3"/>
        </w:rPr>
        <w:t xml:space="preserve"> </w:t>
      </w:r>
      <w:r>
        <w:t>PUSTAKA</w:t>
      </w:r>
      <w:bookmarkEnd w:id="9"/>
    </w:p>
    <w:p w14:paraId="1D133CB1" w14:textId="77777777" w:rsidR="00030607" w:rsidRDefault="00030607">
      <w:pPr>
        <w:pStyle w:val="BodyText"/>
        <w:spacing w:before="6"/>
        <w:rPr>
          <w:b/>
          <w:sz w:val="41"/>
        </w:rPr>
      </w:pPr>
    </w:p>
    <w:p w14:paraId="3A2CDAD9" w14:textId="5322E0A9" w:rsidR="00297E4E" w:rsidRPr="00FB4FA7" w:rsidRDefault="00297E4E" w:rsidP="00BE2566">
      <w:pPr>
        <w:shd w:val="clear" w:color="auto" w:fill="FFFFFF" w:themeFill="background1"/>
        <w:adjustRightInd w:val="0"/>
        <w:ind w:left="993" w:right="1223" w:hanging="426"/>
        <w:jc w:val="both"/>
        <w:rPr>
          <w:noProof/>
          <w:sz w:val="24"/>
          <w:szCs w:val="24"/>
        </w:rPr>
      </w:pPr>
      <w:r w:rsidRPr="00FB4FA7">
        <w:fldChar w:fldCharType="begin" w:fldLock="1"/>
      </w:r>
      <w:r w:rsidRPr="00FB4FA7">
        <w:instrText xml:space="preserve">ADDIN Mendeley Bibliography CSL_BIBLIOGRAPHY </w:instrText>
      </w:r>
      <w:r w:rsidRPr="00FB4FA7">
        <w:fldChar w:fldCharType="separate"/>
      </w:r>
      <w:r w:rsidRPr="00FB4FA7">
        <w:rPr>
          <w:noProof/>
          <w:sz w:val="24"/>
          <w:szCs w:val="24"/>
        </w:rPr>
        <w:t xml:space="preserve">Addiyah, A., &amp; Chariri, A. (2014). Pengaruh Penerapan Corporate Governance Terhadap Kinerja Keuangan Perbankan (Studi Pada Perusahaan Perbankan yang Terdaftar di Bursa Efek Indonesia (BEI) Tahun 2010-2012). </w:t>
      </w:r>
      <w:r w:rsidRPr="00FB4FA7">
        <w:rPr>
          <w:i/>
          <w:iCs/>
          <w:noProof/>
          <w:sz w:val="24"/>
          <w:szCs w:val="24"/>
        </w:rPr>
        <w:t>Diponegoro Journal of Accounting</w:t>
      </w:r>
      <w:r w:rsidRPr="00FB4FA7">
        <w:rPr>
          <w:noProof/>
          <w:sz w:val="24"/>
          <w:szCs w:val="24"/>
        </w:rPr>
        <w:t xml:space="preserve">, </w:t>
      </w:r>
      <w:r w:rsidRPr="00FB4FA7">
        <w:rPr>
          <w:i/>
          <w:iCs/>
          <w:noProof/>
          <w:sz w:val="24"/>
          <w:szCs w:val="24"/>
        </w:rPr>
        <w:t>0</w:t>
      </w:r>
      <w:r w:rsidRPr="00FB4FA7">
        <w:rPr>
          <w:noProof/>
          <w:sz w:val="24"/>
          <w:szCs w:val="24"/>
        </w:rPr>
        <w:t>(0), 478–492.</w:t>
      </w:r>
    </w:p>
    <w:p w14:paraId="65D49C48"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Apriliani &amp; Dewayanto. (2018). </w:t>
      </w:r>
      <w:r w:rsidRPr="00FB4FA7">
        <w:rPr>
          <w:i/>
          <w:iCs/>
          <w:noProof/>
          <w:sz w:val="24"/>
          <w:szCs w:val="24"/>
        </w:rPr>
        <w:t>Good Corporate Governance terhadap Kinerja Keuangan pada perusahaan BUMN 2015 - Apr2019</w:t>
      </w:r>
      <w:r w:rsidRPr="00FB4FA7">
        <w:rPr>
          <w:noProof/>
          <w:sz w:val="24"/>
          <w:szCs w:val="24"/>
        </w:rPr>
        <w:t>.</w:t>
      </w:r>
    </w:p>
    <w:p w14:paraId="287C741D"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Candradewi, I., &amp; Sedana, I. (2016). Pengaruh Kepemilikan Manajerial, Kepemilikan Institusional Dan Dewan Komisaris Independen Terhadap Return on Asset. </w:t>
      </w:r>
      <w:r w:rsidRPr="00FB4FA7">
        <w:rPr>
          <w:i/>
          <w:iCs/>
          <w:noProof/>
          <w:sz w:val="24"/>
          <w:szCs w:val="24"/>
        </w:rPr>
        <w:t>E-Jurnal Manajemen Universitas Udayana</w:t>
      </w:r>
      <w:r w:rsidRPr="00FB4FA7">
        <w:rPr>
          <w:noProof/>
          <w:sz w:val="24"/>
          <w:szCs w:val="24"/>
        </w:rPr>
        <w:t xml:space="preserve">, </w:t>
      </w:r>
      <w:r w:rsidRPr="00FB4FA7">
        <w:rPr>
          <w:i/>
          <w:iCs/>
          <w:noProof/>
          <w:sz w:val="24"/>
          <w:szCs w:val="24"/>
        </w:rPr>
        <w:t>5</w:t>
      </w:r>
      <w:r w:rsidRPr="00FB4FA7">
        <w:rPr>
          <w:noProof/>
          <w:sz w:val="24"/>
          <w:szCs w:val="24"/>
        </w:rPr>
        <w:t>(5), 255207.</w:t>
      </w:r>
    </w:p>
    <w:p w14:paraId="497F3CF9"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Dwiridotjahjono, J. (2010). Penerapan Good Corporate Governance : Manfaat Dan Tantangan Serta Kesempatan Bagi Perusahaan Publik Di Indonesia. </w:t>
      </w:r>
      <w:r w:rsidRPr="00FB4FA7">
        <w:rPr>
          <w:i/>
          <w:iCs/>
          <w:noProof/>
          <w:sz w:val="24"/>
          <w:szCs w:val="24"/>
        </w:rPr>
        <w:t>Jurnal Administrasi Bisnis Unpar</w:t>
      </w:r>
      <w:r w:rsidRPr="00FB4FA7">
        <w:rPr>
          <w:noProof/>
          <w:sz w:val="24"/>
          <w:szCs w:val="24"/>
        </w:rPr>
        <w:t xml:space="preserve">, </w:t>
      </w:r>
      <w:r w:rsidRPr="00FB4FA7">
        <w:rPr>
          <w:i/>
          <w:iCs/>
          <w:noProof/>
          <w:sz w:val="24"/>
          <w:szCs w:val="24"/>
        </w:rPr>
        <w:t>5</w:t>
      </w:r>
      <w:r w:rsidRPr="00FB4FA7">
        <w:rPr>
          <w:noProof/>
          <w:sz w:val="24"/>
          <w:szCs w:val="24"/>
        </w:rPr>
        <w:t>(2), 101–112. https://doi.org/10.26593/jab.v5i2.2108.</w:t>
      </w:r>
    </w:p>
    <w:p w14:paraId="3152FE64"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Efendi, A. F. W., &amp; Wibowo, S. S. A. (2017). Pengaruh debt to eqruity ratio (DER) dan debt to asset ratio (DAR) terhadap kinerja perusahaan di sektor keuangan yang terdaftar di bursa efek indonesia. </w:t>
      </w:r>
      <w:r w:rsidRPr="00FB4FA7">
        <w:rPr>
          <w:i/>
          <w:iCs/>
          <w:noProof/>
          <w:sz w:val="24"/>
          <w:szCs w:val="24"/>
        </w:rPr>
        <w:t>Journal of Applied Managerial Accounting</w:t>
      </w:r>
      <w:r w:rsidRPr="00FB4FA7">
        <w:rPr>
          <w:noProof/>
          <w:sz w:val="24"/>
          <w:szCs w:val="24"/>
        </w:rPr>
        <w:t xml:space="preserve">, </w:t>
      </w:r>
      <w:r w:rsidRPr="00FB4FA7">
        <w:rPr>
          <w:i/>
          <w:iCs/>
          <w:noProof/>
          <w:sz w:val="24"/>
          <w:szCs w:val="24"/>
        </w:rPr>
        <w:t>1</w:t>
      </w:r>
      <w:r w:rsidRPr="00FB4FA7">
        <w:rPr>
          <w:noProof/>
          <w:sz w:val="24"/>
          <w:szCs w:val="24"/>
        </w:rPr>
        <w:t>(2), 157–163.</w:t>
      </w:r>
    </w:p>
    <w:p w14:paraId="57F60550"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Eisenhardt, K. M. (2018). Linked references are available on JSTOR for this article : Agency Theory : An Assessment and Review. </w:t>
      </w:r>
      <w:r w:rsidRPr="00FB4FA7">
        <w:rPr>
          <w:i/>
          <w:iCs/>
          <w:noProof/>
          <w:sz w:val="24"/>
          <w:szCs w:val="24"/>
        </w:rPr>
        <w:t>Academy of Management</w:t>
      </w:r>
      <w:r w:rsidRPr="00FB4FA7">
        <w:rPr>
          <w:noProof/>
          <w:sz w:val="24"/>
          <w:szCs w:val="24"/>
        </w:rPr>
        <w:t xml:space="preserve">, </w:t>
      </w:r>
      <w:r w:rsidRPr="00FB4FA7">
        <w:rPr>
          <w:i/>
          <w:iCs/>
          <w:noProof/>
          <w:sz w:val="24"/>
          <w:szCs w:val="24"/>
        </w:rPr>
        <w:t>14</w:t>
      </w:r>
      <w:r w:rsidRPr="00FB4FA7">
        <w:rPr>
          <w:noProof/>
          <w:sz w:val="24"/>
          <w:szCs w:val="24"/>
        </w:rPr>
        <w:t>(1), 57–74.</w:t>
      </w:r>
    </w:p>
    <w:p w14:paraId="1436B6BE"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Ferial, F., Suhadak, S., &amp; Handayani, S. (2016). Pengaruh Good Corporate Governance Terhadap Kinerja Keuangan Dan Efeknya Terhadap Nilai Perusahaan (Studi Pada Badan Usaha Milik Negara yang Terdaftar di Bursa Efek Indonesia Periode 2012-2014). </w:t>
      </w:r>
      <w:r w:rsidRPr="00FB4FA7">
        <w:rPr>
          <w:i/>
          <w:iCs/>
          <w:noProof/>
          <w:sz w:val="24"/>
          <w:szCs w:val="24"/>
        </w:rPr>
        <w:t>Jurnal Administrasi Bisnis S1 Universitas Brawijaya</w:t>
      </w:r>
      <w:r w:rsidRPr="00FB4FA7">
        <w:rPr>
          <w:noProof/>
          <w:sz w:val="24"/>
          <w:szCs w:val="24"/>
        </w:rPr>
        <w:t xml:space="preserve">, </w:t>
      </w:r>
      <w:r w:rsidRPr="00FB4FA7">
        <w:rPr>
          <w:i/>
          <w:iCs/>
          <w:noProof/>
          <w:sz w:val="24"/>
          <w:szCs w:val="24"/>
        </w:rPr>
        <w:t>33</w:t>
      </w:r>
      <w:r w:rsidRPr="00FB4FA7">
        <w:rPr>
          <w:noProof/>
          <w:sz w:val="24"/>
          <w:szCs w:val="24"/>
        </w:rPr>
        <w:t>(1), 146–153.</w:t>
      </w:r>
    </w:p>
    <w:p w14:paraId="120D40FD"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Ghozali, I. (2016). </w:t>
      </w:r>
      <w:r w:rsidRPr="00FB4FA7">
        <w:rPr>
          <w:i/>
          <w:iCs/>
          <w:noProof/>
          <w:sz w:val="24"/>
          <w:szCs w:val="24"/>
        </w:rPr>
        <w:t>Aplikasi Analisis Multivariete Dengan Program IBM SPSS 23</w:t>
      </w:r>
      <w:r w:rsidRPr="00FB4FA7">
        <w:rPr>
          <w:noProof/>
          <w:sz w:val="24"/>
          <w:szCs w:val="24"/>
        </w:rPr>
        <w:t xml:space="preserve"> (Edisi 8). Badan Penerbit Universitas Diponegoro.</w:t>
      </w:r>
    </w:p>
    <w:p w14:paraId="2182D299"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Godfrey, J., Allan, H., &amp; Tarca, A. (2010). </w:t>
      </w:r>
      <w:r w:rsidRPr="00FB4FA7">
        <w:rPr>
          <w:i/>
          <w:iCs/>
          <w:noProof/>
          <w:sz w:val="24"/>
          <w:szCs w:val="24"/>
        </w:rPr>
        <w:t>Accounting Theory</w:t>
      </w:r>
      <w:r w:rsidRPr="00FB4FA7">
        <w:rPr>
          <w:noProof/>
          <w:sz w:val="24"/>
          <w:szCs w:val="24"/>
        </w:rPr>
        <w:t>. John Wiley &amp; Sons.</w:t>
      </w:r>
    </w:p>
    <w:p w14:paraId="32D60343"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Gujarati. (2013). </w:t>
      </w:r>
      <w:r w:rsidRPr="00FB4FA7">
        <w:rPr>
          <w:i/>
          <w:iCs/>
          <w:noProof/>
          <w:sz w:val="24"/>
          <w:szCs w:val="24"/>
        </w:rPr>
        <w:t>Dasar - Dasar Ekonometrika</w:t>
      </w:r>
      <w:r w:rsidRPr="00FB4FA7">
        <w:rPr>
          <w:noProof/>
          <w:sz w:val="24"/>
          <w:szCs w:val="24"/>
        </w:rPr>
        <w:t>. Salemba Empat.</w:t>
      </w:r>
    </w:p>
    <w:p w14:paraId="5747E659"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Indriati, W. (2018). Pengaruh Good Corporate Governance Terhadap Kinerja Keuangan Perusahaan (Studi Empiris pada Perusahaan Manufaktur Sektor Food and Beverage yang Listing di BEI pada Tahun 2014-2017). </w:t>
      </w:r>
      <w:r w:rsidRPr="00FB4FA7">
        <w:rPr>
          <w:i/>
          <w:iCs/>
          <w:noProof/>
          <w:sz w:val="24"/>
          <w:szCs w:val="24"/>
        </w:rPr>
        <w:t>Fakultas Ekonomi Universitas Islam Indonesia</w:t>
      </w:r>
      <w:r w:rsidRPr="00FB4FA7">
        <w:rPr>
          <w:noProof/>
          <w:sz w:val="24"/>
          <w:szCs w:val="24"/>
        </w:rPr>
        <w:t>.</w:t>
      </w:r>
    </w:p>
    <w:p w14:paraId="7C5CC955"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Isbanah, Y. (2015). Pengaruh Esop, Leverage, and Ukuran Perusahaan Terhadap Kinerja Keuangan Perusahaan Di Bursa Efek Indonesia. </w:t>
      </w:r>
      <w:r w:rsidRPr="00FB4FA7">
        <w:rPr>
          <w:i/>
          <w:iCs/>
          <w:noProof/>
          <w:sz w:val="24"/>
          <w:szCs w:val="24"/>
        </w:rPr>
        <w:t>Jurnal Riset Ekonomi Dan Manajemen</w:t>
      </w:r>
      <w:r w:rsidRPr="00FB4FA7">
        <w:rPr>
          <w:noProof/>
          <w:sz w:val="24"/>
          <w:szCs w:val="24"/>
        </w:rPr>
        <w:t xml:space="preserve">, </w:t>
      </w:r>
      <w:r w:rsidRPr="00FB4FA7">
        <w:rPr>
          <w:i/>
          <w:iCs/>
          <w:noProof/>
          <w:sz w:val="24"/>
          <w:szCs w:val="24"/>
        </w:rPr>
        <w:t>15</w:t>
      </w:r>
      <w:r w:rsidRPr="00FB4FA7">
        <w:rPr>
          <w:noProof/>
          <w:sz w:val="24"/>
          <w:szCs w:val="24"/>
        </w:rPr>
        <w:t>(1), 28. https://doi.org/10.17970/jrem.15.150103.id</w:t>
      </w:r>
    </w:p>
    <w:p w14:paraId="0EA4BC64"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Jensen, M. C., &amp; Meckling, W. H. (1976). Theory of the firm: Managerial behavior, agency costs and ownership structure. </w:t>
      </w:r>
      <w:r w:rsidRPr="00FB4FA7">
        <w:rPr>
          <w:i/>
          <w:iCs/>
          <w:noProof/>
          <w:sz w:val="24"/>
          <w:szCs w:val="24"/>
        </w:rPr>
        <w:t>Corporate Governance: Values, Ethics and Leadership</w:t>
      </w:r>
      <w:r w:rsidRPr="00FB4FA7">
        <w:rPr>
          <w:noProof/>
          <w:sz w:val="24"/>
          <w:szCs w:val="24"/>
        </w:rPr>
        <w:t xml:space="preserve">, </w:t>
      </w:r>
      <w:r w:rsidRPr="00FB4FA7">
        <w:rPr>
          <w:i/>
          <w:iCs/>
          <w:noProof/>
          <w:sz w:val="24"/>
          <w:szCs w:val="24"/>
        </w:rPr>
        <w:t>3</w:t>
      </w:r>
      <w:r w:rsidRPr="00FB4FA7">
        <w:rPr>
          <w:noProof/>
          <w:sz w:val="24"/>
          <w:szCs w:val="24"/>
        </w:rPr>
        <w:t>(1976), 77–132. https://doi.org/10.2139/ssrn.94043</w:t>
      </w:r>
    </w:p>
    <w:p w14:paraId="60DBFB34"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K.R. Subramanyam and Wild, J. J. (2007). </w:t>
      </w:r>
      <w:r w:rsidRPr="00FB4FA7">
        <w:rPr>
          <w:i/>
          <w:iCs/>
          <w:noProof/>
          <w:sz w:val="24"/>
          <w:szCs w:val="24"/>
        </w:rPr>
        <w:t>Finnacial Statement Analysis</w:t>
      </w:r>
      <w:r w:rsidRPr="00FB4FA7">
        <w:rPr>
          <w:noProof/>
          <w:sz w:val="24"/>
          <w:szCs w:val="24"/>
        </w:rPr>
        <w:t xml:space="preserve"> (ed. 9 (ed.)). McGraw-Hill : BOSTON., 2007.</w:t>
      </w:r>
    </w:p>
    <w:p w14:paraId="7240E08A"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lastRenderedPageBreak/>
        <w:t xml:space="preserve">Kaura, P., Dharwal, M., Kaur, H., &amp; Kaur, P. (2019). Impact of corporate governance on financial performance of information technology companies. </w:t>
      </w:r>
      <w:r w:rsidRPr="00FB4FA7">
        <w:rPr>
          <w:i/>
          <w:iCs/>
          <w:noProof/>
          <w:sz w:val="24"/>
          <w:szCs w:val="24"/>
        </w:rPr>
        <w:t>International Journal of Recent Technology and Engineering</w:t>
      </w:r>
      <w:r w:rsidRPr="00FB4FA7">
        <w:rPr>
          <w:noProof/>
          <w:sz w:val="24"/>
          <w:szCs w:val="24"/>
        </w:rPr>
        <w:t xml:space="preserve">, </w:t>
      </w:r>
      <w:r w:rsidRPr="00FB4FA7">
        <w:rPr>
          <w:i/>
          <w:iCs/>
          <w:noProof/>
          <w:sz w:val="24"/>
          <w:szCs w:val="24"/>
        </w:rPr>
        <w:t>8</w:t>
      </w:r>
      <w:r w:rsidRPr="00FB4FA7">
        <w:rPr>
          <w:noProof/>
          <w:sz w:val="24"/>
          <w:szCs w:val="24"/>
        </w:rPr>
        <w:t>(3), 7460–7464. https://doi.org/10.35940/ijrte.C5603.098319</w:t>
      </w:r>
    </w:p>
    <w:p w14:paraId="3DF3087E"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Konstruksi, P. D. A. N. (2019). </w:t>
      </w:r>
      <w:r w:rsidRPr="00FB4FA7">
        <w:rPr>
          <w:i/>
          <w:iCs/>
          <w:noProof/>
          <w:sz w:val="24"/>
          <w:szCs w:val="24"/>
        </w:rPr>
        <w:t>Pengaruh komisaris, komite audit, struktur kepemilikan, size dan leverage terhadap kinerja keuangan perusahaan properti, perumahan dan konstruksi 2013-2017</w:t>
      </w:r>
      <w:r w:rsidRPr="00FB4FA7">
        <w:rPr>
          <w:noProof/>
          <w:sz w:val="24"/>
          <w:szCs w:val="24"/>
        </w:rPr>
        <w:t xml:space="preserve">. </w:t>
      </w:r>
      <w:r w:rsidRPr="00FB4FA7">
        <w:rPr>
          <w:i/>
          <w:iCs/>
          <w:noProof/>
          <w:sz w:val="24"/>
          <w:szCs w:val="24"/>
        </w:rPr>
        <w:t>7</w:t>
      </w:r>
      <w:r w:rsidRPr="00FB4FA7">
        <w:rPr>
          <w:noProof/>
          <w:sz w:val="24"/>
          <w:szCs w:val="24"/>
        </w:rPr>
        <w:t>, 697–712.</w:t>
      </w:r>
    </w:p>
    <w:p w14:paraId="2F999514"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Ludijanto, S. (2014). PENGARUH ANALISIS LEVERAGE TERHADAP KINERJA KEUANGAN PERUSAHAAN (Studi pada Perusahaan Property dan Real Estate yang Listing di BEI Tahun 2010-2012). </w:t>
      </w:r>
      <w:r w:rsidRPr="00FB4FA7">
        <w:rPr>
          <w:i/>
          <w:iCs/>
          <w:noProof/>
          <w:sz w:val="24"/>
          <w:szCs w:val="24"/>
        </w:rPr>
        <w:t>Jurnal Administrasi Bisnis S1 Universitas Brawijaya</w:t>
      </w:r>
      <w:r w:rsidRPr="00FB4FA7">
        <w:rPr>
          <w:noProof/>
          <w:sz w:val="24"/>
          <w:szCs w:val="24"/>
        </w:rPr>
        <w:t xml:space="preserve">, </w:t>
      </w:r>
      <w:r w:rsidRPr="00FB4FA7">
        <w:rPr>
          <w:i/>
          <w:iCs/>
          <w:noProof/>
          <w:sz w:val="24"/>
          <w:szCs w:val="24"/>
        </w:rPr>
        <w:t>8</w:t>
      </w:r>
      <w:r w:rsidRPr="00FB4FA7">
        <w:rPr>
          <w:noProof/>
          <w:sz w:val="24"/>
          <w:szCs w:val="24"/>
        </w:rPr>
        <w:t>(1), 79708.</w:t>
      </w:r>
    </w:p>
    <w:p w14:paraId="31F8E8CC"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Melia Agustina Tertius, Y. J. C. (2015). </w:t>
      </w:r>
      <w:r w:rsidRPr="00FB4FA7">
        <w:rPr>
          <w:i/>
          <w:iCs/>
          <w:noProof/>
          <w:sz w:val="24"/>
          <w:szCs w:val="24"/>
        </w:rPr>
        <w:t>Pengaruh Good Corporate Governance Terhadap Kinerja Keuangan Perusahaan</w:t>
      </w:r>
      <w:r w:rsidRPr="00FB4FA7">
        <w:rPr>
          <w:noProof/>
          <w:sz w:val="24"/>
          <w:szCs w:val="24"/>
        </w:rPr>
        <w:t>.</w:t>
      </w:r>
    </w:p>
    <w:p w14:paraId="3507AD5B"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PA, M., &amp; Marbun, D. (2016). Pengaruh Current Ratio Dan Debt To Equity Ratio Terhadap Return On Assets. </w:t>
      </w:r>
      <w:r w:rsidRPr="00FB4FA7">
        <w:rPr>
          <w:i/>
          <w:iCs/>
          <w:noProof/>
          <w:sz w:val="24"/>
          <w:szCs w:val="24"/>
        </w:rPr>
        <w:t>Widyakala Journal</w:t>
      </w:r>
      <w:r w:rsidRPr="00FB4FA7">
        <w:rPr>
          <w:noProof/>
          <w:sz w:val="24"/>
          <w:szCs w:val="24"/>
        </w:rPr>
        <w:t xml:space="preserve">, </w:t>
      </w:r>
      <w:r w:rsidRPr="00FB4FA7">
        <w:rPr>
          <w:i/>
          <w:iCs/>
          <w:noProof/>
          <w:sz w:val="24"/>
          <w:szCs w:val="24"/>
        </w:rPr>
        <w:t>3</w:t>
      </w:r>
      <w:r w:rsidRPr="00FB4FA7">
        <w:rPr>
          <w:noProof/>
          <w:sz w:val="24"/>
          <w:szCs w:val="24"/>
        </w:rPr>
        <w:t>, 23. https://doi.org/10.36262/widyakala.v3i0.21</w:t>
      </w:r>
    </w:p>
    <w:p w14:paraId="02924E55"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Prasinta, D. (2012). Pengaruh Good Corporate Governance Terhadap Kinerja Keuangan. </w:t>
      </w:r>
      <w:r w:rsidRPr="00FB4FA7">
        <w:rPr>
          <w:i/>
          <w:iCs/>
          <w:noProof/>
          <w:sz w:val="24"/>
          <w:szCs w:val="24"/>
        </w:rPr>
        <w:t>Accounting Analysis Journal</w:t>
      </w:r>
      <w:r w:rsidRPr="00FB4FA7">
        <w:rPr>
          <w:noProof/>
          <w:sz w:val="24"/>
          <w:szCs w:val="24"/>
        </w:rPr>
        <w:t xml:space="preserve">, </w:t>
      </w:r>
      <w:r w:rsidRPr="00FB4FA7">
        <w:rPr>
          <w:i/>
          <w:iCs/>
          <w:noProof/>
          <w:sz w:val="24"/>
          <w:szCs w:val="24"/>
        </w:rPr>
        <w:t>1</w:t>
      </w:r>
      <w:r w:rsidRPr="00FB4FA7">
        <w:rPr>
          <w:noProof/>
          <w:sz w:val="24"/>
          <w:szCs w:val="24"/>
        </w:rPr>
        <w:t>(2), 1–7. http://journal.unnes.ac.id/sju/index.php/aaj</w:t>
      </w:r>
    </w:p>
    <w:p w14:paraId="41D3D74A"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PUTRI KARTIKA SARI, D., &amp; SANJAYA, R. (2019). Pengaruh Good Corporate Governance, Dan Karakteristik Perusahaan Terhadap Nilai Perusahaan. </w:t>
      </w:r>
      <w:r w:rsidRPr="00FB4FA7">
        <w:rPr>
          <w:i/>
          <w:iCs/>
          <w:noProof/>
          <w:sz w:val="24"/>
          <w:szCs w:val="24"/>
        </w:rPr>
        <w:t>Jurnal Bisnis Dan Akuntansi</w:t>
      </w:r>
      <w:r w:rsidRPr="00FB4FA7">
        <w:rPr>
          <w:noProof/>
          <w:sz w:val="24"/>
          <w:szCs w:val="24"/>
        </w:rPr>
        <w:t xml:space="preserve">, </w:t>
      </w:r>
      <w:r w:rsidRPr="00FB4FA7">
        <w:rPr>
          <w:i/>
          <w:iCs/>
          <w:noProof/>
          <w:sz w:val="24"/>
          <w:szCs w:val="24"/>
        </w:rPr>
        <w:t>20</w:t>
      </w:r>
      <w:r w:rsidRPr="00FB4FA7">
        <w:rPr>
          <w:noProof/>
          <w:sz w:val="24"/>
          <w:szCs w:val="24"/>
        </w:rPr>
        <w:t>(1), 21–32. https://doi.org/10.34208/jba.v20i1.404</w:t>
      </w:r>
    </w:p>
    <w:p w14:paraId="76F70581"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Rosiana, A., &amp; Mahardhika, A. S. (2021). Pengaruh Good Corporate Governance dan Intellectual Capital Terhadap Kinerja Keuangan pada Perusahaan Perbankan. </w:t>
      </w:r>
      <w:r w:rsidRPr="00FB4FA7">
        <w:rPr>
          <w:i/>
          <w:iCs/>
          <w:noProof/>
          <w:sz w:val="24"/>
          <w:szCs w:val="24"/>
        </w:rPr>
        <w:t>Jurnal SIKAP (Sistem Informasi, Keuangan, Auditing Dan Perpajakan)</w:t>
      </w:r>
      <w:r w:rsidRPr="00FB4FA7">
        <w:rPr>
          <w:noProof/>
          <w:sz w:val="24"/>
          <w:szCs w:val="24"/>
        </w:rPr>
        <w:t xml:space="preserve">, </w:t>
      </w:r>
      <w:r w:rsidRPr="00FB4FA7">
        <w:rPr>
          <w:i/>
          <w:iCs/>
          <w:noProof/>
          <w:sz w:val="24"/>
          <w:szCs w:val="24"/>
        </w:rPr>
        <w:t>5</w:t>
      </w:r>
      <w:r w:rsidRPr="00FB4FA7">
        <w:rPr>
          <w:noProof/>
          <w:sz w:val="24"/>
          <w:szCs w:val="24"/>
        </w:rPr>
        <w:t>(1), 76. https://doi.org/10.32897/jsikap.v5i1.332</w:t>
      </w:r>
    </w:p>
    <w:p w14:paraId="7D9B0B9D"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aputri Ayu Nadya, Widayanti Rochmi, D. R. (2019). Analisis Pengaruh Good Corporate Governance Terhadap Kinerja Keuangan Pada Perusahaan Perbankan Yang Terdaftar di Bursa Efek Indonesia Periode 2014 - 2017. </w:t>
      </w:r>
      <w:r w:rsidRPr="00FB4FA7">
        <w:rPr>
          <w:i/>
          <w:iCs/>
          <w:noProof/>
          <w:sz w:val="24"/>
          <w:szCs w:val="24"/>
        </w:rPr>
        <w:t>Edumonika</w:t>
      </w:r>
      <w:r w:rsidRPr="00FB4FA7">
        <w:rPr>
          <w:noProof/>
          <w:sz w:val="24"/>
          <w:szCs w:val="24"/>
        </w:rPr>
        <w:t xml:space="preserve">, </w:t>
      </w:r>
      <w:r w:rsidRPr="00FB4FA7">
        <w:rPr>
          <w:i/>
          <w:iCs/>
          <w:noProof/>
          <w:sz w:val="24"/>
          <w:szCs w:val="24"/>
        </w:rPr>
        <w:t>03</w:t>
      </w:r>
      <w:r w:rsidRPr="00FB4FA7">
        <w:rPr>
          <w:noProof/>
          <w:sz w:val="24"/>
          <w:szCs w:val="24"/>
        </w:rPr>
        <w:t>(02), 352–363.</w:t>
      </w:r>
    </w:p>
    <w:p w14:paraId="40197980"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arafina, S., &amp; Saifi, M. (2017). Pengaruh Penerapan Good Corporate Governance Terhadap Kinerja Keuangan Perusahaan (Studi pada Perusahaan Manufaktur yang Terdaftar di Bursa Efek Indonesia Periode 2007-2009). In </w:t>
      </w:r>
      <w:r w:rsidRPr="00FB4FA7">
        <w:rPr>
          <w:i/>
          <w:iCs/>
          <w:noProof/>
          <w:sz w:val="24"/>
          <w:szCs w:val="24"/>
        </w:rPr>
        <w:t>Jurnal Administrasi Bisnis</w:t>
      </w:r>
      <w:r w:rsidRPr="00FB4FA7">
        <w:rPr>
          <w:noProof/>
          <w:sz w:val="24"/>
          <w:szCs w:val="24"/>
        </w:rPr>
        <w:t xml:space="preserve"> (Vol. 50, Issue 3).</w:t>
      </w:r>
    </w:p>
    <w:p w14:paraId="2C56F9E5"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etiawan, A. (2016). Pengaruh Corporate Governance Terhadap Kinerja Keuangan Perusahaan. </w:t>
      </w:r>
      <w:r w:rsidRPr="00FB4FA7">
        <w:rPr>
          <w:i/>
          <w:iCs/>
          <w:noProof/>
          <w:sz w:val="24"/>
          <w:szCs w:val="24"/>
        </w:rPr>
        <w:t>Jurnal SIKAP (Sistem Informasi, Keuangan, Auditing Dan Perpajakan)</w:t>
      </w:r>
      <w:r w:rsidRPr="00FB4FA7">
        <w:rPr>
          <w:noProof/>
          <w:sz w:val="24"/>
          <w:szCs w:val="24"/>
        </w:rPr>
        <w:t xml:space="preserve">, </w:t>
      </w:r>
      <w:r w:rsidRPr="00FB4FA7">
        <w:rPr>
          <w:i/>
          <w:iCs/>
          <w:noProof/>
          <w:sz w:val="24"/>
          <w:szCs w:val="24"/>
        </w:rPr>
        <w:t>1</w:t>
      </w:r>
      <w:r w:rsidRPr="00FB4FA7">
        <w:rPr>
          <w:noProof/>
          <w:sz w:val="24"/>
          <w:szCs w:val="24"/>
        </w:rPr>
        <w:t>(1), 1. https://doi.org/10.32897/sikap.v1i1.41</w:t>
      </w:r>
    </w:p>
    <w:p w14:paraId="1FBD8A3B"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imamora, S. R. R. A., &amp; Sembiring, E. R. (2018). Pengaruh Intellectual Capital Dan Good Corporate Governance Terhadap Kinerja Keuangan Perusahaan Perbankan Yang Terdaftar Di Bursa Efek Indonesia Periode 2012-2015. </w:t>
      </w:r>
      <w:r w:rsidRPr="00FB4FA7">
        <w:rPr>
          <w:i/>
          <w:iCs/>
          <w:noProof/>
          <w:sz w:val="24"/>
          <w:szCs w:val="24"/>
        </w:rPr>
        <w:t>Jurnal Reviu Akuntansi Dan Keuangan</w:t>
      </w:r>
      <w:r w:rsidRPr="00FB4FA7">
        <w:rPr>
          <w:noProof/>
          <w:sz w:val="24"/>
          <w:szCs w:val="24"/>
        </w:rPr>
        <w:t xml:space="preserve">, </w:t>
      </w:r>
      <w:r w:rsidRPr="00FB4FA7">
        <w:rPr>
          <w:i/>
          <w:iCs/>
          <w:noProof/>
          <w:sz w:val="24"/>
          <w:szCs w:val="24"/>
        </w:rPr>
        <w:t>4</w:t>
      </w:r>
      <w:r w:rsidRPr="00FB4FA7">
        <w:rPr>
          <w:noProof/>
          <w:sz w:val="24"/>
          <w:szCs w:val="24"/>
        </w:rPr>
        <w:t>(1), 111–136.</w:t>
      </w:r>
    </w:p>
    <w:p w14:paraId="456CAA36"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itumorang, C. V., &amp; Simanjuntak, A. (2019). Pengaruh Good Corporate Governance Terhadap Kinerja Keuangan Perusahaan Perbankan Yang Terdaftar Di Bursa Efek Indonesia. </w:t>
      </w:r>
      <w:r w:rsidRPr="00FB4FA7">
        <w:rPr>
          <w:i/>
          <w:iCs/>
          <w:noProof/>
          <w:sz w:val="24"/>
          <w:szCs w:val="24"/>
        </w:rPr>
        <w:t>JURNAL AKUNTANSI DAN BISNIS : Jurnal Program Studi Akuntansi</w:t>
      </w:r>
      <w:r w:rsidRPr="00FB4FA7">
        <w:rPr>
          <w:noProof/>
          <w:sz w:val="24"/>
          <w:szCs w:val="24"/>
        </w:rPr>
        <w:t xml:space="preserve">, </w:t>
      </w:r>
      <w:r w:rsidRPr="00FB4FA7">
        <w:rPr>
          <w:i/>
          <w:iCs/>
          <w:noProof/>
          <w:sz w:val="24"/>
          <w:szCs w:val="24"/>
        </w:rPr>
        <w:t>5</w:t>
      </w:r>
      <w:r w:rsidRPr="00FB4FA7">
        <w:rPr>
          <w:noProof/>
          <w:sz w:val="24"/>
          <w:szCs w:val="24"/>
        </w:rPr>
        <w:t>(2), 160. https://doi.org/10.31289/jab.v5i2.2694</w:t>
      </w:r>
    </w:p>
    <w:p w14:paraId="74CABCF8" w14:textId="77777777"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mulowitz, S., Becerra, M., &amp; Mayo, M. (2019). Racial diversity and its asymmetry within and across hierarchical levels: The effects on financial performance. </w:t>
      </w:r>
      <w:r w:rsidRPr="00FB4FA7">
        <w:rPr>
          <w:i/>
          <w:iCs/>
          <w:noProof/>
          <w:sz w:val="24"/>
          <w:szCs w:val="24"/>
        </w:rPr>
        <w:t>Human Relations</w:t>
      </w:r>
      <w:r w:rsidRPr="00FB4FA7">
        <w:rPr>
          <w:noProof/>
          <w:sz w:val="24"/>
          <w:szCs w:val="24"/>
        </w:rPr>
        <w:t xml:space="preserve">, </w:t>
      </w:r>
      <w:r w:rsidRPr="00FB4FA7">
        <w:rPr>
          <w:i/>
          <w:iCs/>
          <w:noProof/>
          <w:sz w:val="24"/>
          <w:szCs w:val="24"/>
        </w:rPr>
        <w:t>72</w:t>
      </w:r>
      <w:r w:rsidRPr="00FB4FA7">
        <w:rPr>
          <w:noProof/>
          <w:sz w:val="24"/>
          <w:szCs w:val="24"/>
        </w:rPr>
        <w:t>(10), 1671–1696. https://doi.org/10.1177/0018726718812602</w:t>
      </w:r>
    </w:p>
    <w:p w14:paraId="20C070C1" w14:textId="367EF74D" w:rsidR="00297E4E" w:rsidRPr="00FB4FA7"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lastRenderedPageBreak/>
        <w:t xml:space="preserve">Sparta. </w:t>
      </w:r>
      <w:r w:rsidR="00284DED">
        <w:rPr>
          <w:noProof/>
          <w:sz w:val="24"/>
          <w:szCs w:val="24"/>
        </w:rPr>
        <w:t>S</w:t>
      </w:r>
      <w:r w:rsidR="007C245F">
        <w:rPr>
          <w:noProof/>
          <w:sz w:val="24"/>
          <w:szCs w:val="24"/>
        </w:rPr>
        <w:t>parta</w:t>
      </w:r>
      <w:r w:rsidR="00284DED">
        <w:rPr>
          <w:noProof/>
          <w:sz w:val="24"/>
          <w:szCs w:val="24"/>
        </w:rPr>
        <w:t>,</w:t>
      </w:r>
      <w:r w:rsidR="007C245F">
        <w:rPr>
          <w:noProof/>
          <w:sz w:val="24"/>
          <w:szCs w:val="24"/>
        </w:rPr>
        <w:t xml:space="preserve"> </w:t>
      </w:r>
      <w:r w:rsidRPr="00FB4FA7">
        <w:rPr>
          <w:noProof/>
          <w:sz w:val="24"/>
          <w:szCs w:val="24"/>
        </w:rPr>
        <w:t xml:space="preserve">(2017). </w:t>
      </w:r>
      <w:hyperlink r:id="rId20" w:history="1">
        <w:r w:rsidR="007C245F" w:rsidRPr="007C245F">
          <w:rPr>
            <w:rStyle w:val="Hyperlink"/>
            <w:color w:val="auto"/>
            <w:sz w:val="24"/>
            <w:szCs w:val="24"/>
            <w:u w:val="none"/>
            <w:shd w:val="clear" w:color="auto" w:fill="FFFFFF"/>
          </w:rPr>
          <w:t>Analisis pengaruh efisiensi dan kecukupan modal terhadap kinerja keuangan pada bank pembangunan daerah di Indonesia</w:t>
        </w:r>
      </w:hyperlink>
      <w:r w:rsidR="007C245F" w:rsidRPr="007C245F">
        <w:rPr>
          <w:sz w:val="24"/>
          <w:szCs w:val="24"/>
        </w:rPr>
        <w:t>,</w:t>
      </w:r>
      <w:r w:rsidRPr="007C245F">
        <w:rPr>
          <w:noProof/>
          <w:sz w:val="24"/>
          <w:szCs w:val="24"/>
        </w:rPr>
        <w:t>.</w:t>
      </w:r>
      <w:r w:rsidRPr="00FB4FA7">
        <w:rPr>
          <w:noProof/>
          <w:sz w:val="24"/>
          <w:szCs w:val="24"/>
        </w:rPr>
        <w:t xml:space="preserve"> </w:t>
      </w:r>
      <w:r w:rsidRPr="00FB4FA7">
        <w:rPr>
          <w:i/>
          <w:iCs/>
          <w:noProof/>
          <w:sz w:val="24"/>
          <w:szCs w:val="24"/>
        </w:rPr>
        <w:t>Jurnal Ekonomi Dan Bisnis</w:t>
      </w:r>
      <w:r w:rsidRPr="00FB4FA7">
        <w:rPr>
          <w:noProof/>
          <w:sz w:val="24"/>
          <w:szCs w:val="24"/>
        </w:rPr>
        <w:t xml:space="preserve">, </w:t>
      </w:r>
      <w:r w:rsidR="007C245F">
        <w:rPr>
          <w:noProof/>
          <w:sz w:val="24"/>
          <w:szCs w:val="24"/>
        </w:rPr>
        <w:t xml:space="preserve">vol. </w:t>
      </w:r>
      <w:r w:rsidRPr="00FB4FA7">
        <w:rPr>
          <w:i/>
          <w:iCs/>
          <w:noProof/>
          <w:sz w:val="24"/>
          <w:szCs w:val="24"/>
        </w:rPr>
        <w:t>20</w:t>
      </w:r>
      <w:r w:rsidRPr="00FB4FA7">
        <w:rPr>
          <w:noProof/>
          <w:sz w:val="24"/>
          <w:szCs w:val="24"/>
        </w:rPr>
        <w:t xml:space="preserve">(1), </w:t>
      </w:r>
      <w:r w:rsidR="007C245F">
        <w:rPr>
          <w:noProof/>
          <w:sz w:val="24"/>
          <w:szCs w:val="24"/>
        </w:rPr>
        <w:t xml:space="preserve">page </w:t>
      </w:r>
      <w:r w:rsidRPr="00FB4FA7">
        <w:rPr>
          <w:noProof/>
          <w:sz w:val="24"/>
          <w:szCs w:val="24"/>
        </w:rPr>
        <w:t>83–111.</w:t>
      </w:r>
    </w:p>
    <w:p w14:paraId="11B25CEE" w14:textId="0817FF86" w:rsidR="00297E4E"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Sparta, S</w:t>
      </w:r>
      <w:r w:rsidR="007C245F">
        <w:rPr>
          <w:noProof/>
          <w:sz w:val="24"/>
          <w:szCs w:val="24"/>
        </w:rPr>
        <w:t>parta</w:t>
      </w:r>
      <w:r w:rsidRPr="00FB4FA7">
        <w:rPr>
          <w:noProof/>
          <w:sz w:val="24"/>
          <w:szCs w:val="24"/>
        </w:rPr>
        <w:t>. (2020).</w:t>
      </w:r>
      <w:r w:rsidR="007C245F">
        <w:rPr>
          <w:noProof/>
          <w:sz w:val="24"/>
          <w:szCs w:val="24"/>
        </w:rPr>
        <w:t xml:space="preserve"> </w:t>
      </w:r>
      <w:hyperlink r:id="rId21" w:history="1">
        <w:r w:rsidR="007C245F" w:rsidRPr="007C245F">
          <w:rPr>
            <w:rStyle w:val="Hyperlink"/>
            <w:color w:val="auto"/>
            <w:sz w:val="24"/>
            <w:szCs w:val="24"/>
            <w:u w:val="none"/>
            <w:shd w:val="clear" w:color="auto" w:fill="FFFFFF"/>
          </w:rPr>
          <w:t>Dampak Good Corporate Governance Terhadap Kinerja Perbankan: Market Risk Sebagai Intervening</w:t>
        </w:r>
      </w:hyperlink>
      <w:r w:rsidR="007C245F" w:rsidRPr="007C245F">
        <w:rPr>
          <w:sz w:val="24"/>
          <w:szCs w:val="24"/>
        </w:rPr>
        <w:t>,</w:t>
      </w:r>
      <w:r w:rsidR="007C245F">
        <w:t xml:space="preserve"> </w:t>
      </w:r>
      <w:r w:rsidRPr="00FB4FA7">
        <w:rPr>
          <w:noProof/>
          <w:sz w:val="24"/>
          <w:szCs w:val="24"/>
        </w:rPr>
        <w:t xml:space="preserve"> </w:t>
      </w:r>
      <w:r w:rsidRPr="00FB4FA7">
        <w:rPr>
          <w:i/>
          <w:iCs/>
          <w:noProof/>
          <w:sz w:val="24"/>
          <w:szCs w:val="24"/>
        </w:rPr>
        <w:t>Equity</w:t>
      </w:r>
      <w:r w:rsidRPr="00FB4FA7">
        <w:rPr>
          <w:noProof/>
          <w:sz w:val="24"/>
          <w:szCs w:val="24"/>
        </w:rPr>
        <w:t>,</w:t>
      </w:r>
      <w:r w:rsidR="007C245F">
        <w:rPr>
          <w:noProof/>
          <w:sz w:val="24"/>
          <w:szCs w:val="24"/>
        </w:rPr>
        <w:t xml:space="preserve"> vol. </w:t>
      </w:r>
      <w:r w:rsidRPr="00FB4FA7">
        <w:rPr>
          <w:i/>
          <w:iCs/>
          <w:noProof/>
          <w:sz w:val="24"/>
          <w:szCs w:val="24"/>
        </w:rPr>
        <w:t>23</w:t>
      </w:r>
      <w:r w:rsidR="007C245F">
        <w:rPr>
          <w:i/>
          <w:iCs/>
          <w:noProof/>
          <w:sz w:val="24"/>
          <w:szCs w:val="24"/>
        </w:rPr>
        <w:t xml:space="preserve"> </w:t>
      </w:r>
      <w:r w:rsidRPr="00FB4FA7">
        <w:rPr>
          <w:noProof/>
          <w:sz w:val="24"/>
          <w:szCs w:val="24"/>
        </w:rPr>
        <w:t>(2),</w:t>
      </w:r>
      <w:r w:rsidR="007C245F">
        <w:rPr>
          <w:noProof/>
          <w:sz w:val="24"/>
          <w:szCs w:val="24"/>
        </w:rPr>
        <w:t xml:space="preserve"> page</w:t>
      </w:r>
      <w:r w:rsidRPr="00FB4FA7">
        <w:rPr>
          <w:noProof/>
          <w:sz w:val="24"/>
          <w:szCs w:val="24"/>
        </w:rPr>
        <w:t xml:space="preserve"> 167</w:t>
      </w:r>
      <w:r w:rsidR="007C245F">
        <w:rPr>
          <w:noProof/>
          <w:sz w:val="24"/>
          <w:szCs w:val="24"/>
        </w:rPr>
        <w:t>-188</w:t>
      </w:r>
      <w:r w:rsidRPr="00FB4FA7">
        <w:rPr>
          <w:noProof/>
          <w:sz w:val="24"/>
          <w:szCs w:val="24"/>
        </w:rPr>
        <w:t>. https://doi.org/10.34209/equ.v23i2.2073</w:t>
      </w:r>
    </w:p>
    <w:p w14:paraId="1C7CF198" w14:textId="3DDFEB55" w:rsidR="007C245F" w:rsidRDefault="007C245F" w:rsidP="00BE2566">
      <w:pPr>
        <w:shd w:val="clear" w:color="auto" w:fill="FFFFFF" w:themeFill="background1"/>
        <w:adjustRightInd w:val="0"/>
        <w:ind w:left="993" w:right="1223" w:hanging="426"/>
        <w:jc w:val="both"/>
        <w:rPr>
          <w:rFonts w:ascii="Arial" w:hAnsi="Arial" w:cs="Arial"/>
          <w:color w:val="222222"/>
          <w:sz w:val="20"/>
          <w:szCs w:val="20"/>
          <w:shd w:val="clear" w:color="auto" w:fill="FFFFFF"/>
        </w:rPr>
      </w:pPr>
      <w:r>
        <w:t>Sparta, Sparta (2016</w:t>
      </w:r>
      <w:r w:rsidRPr="007C245F">
        <w:rPr>
          <w:sz w:val="24"/>
          <w:szCs w:val="24"/>
        </w:rPr>
        <w:t xml:space="preserve">), </w:t>
      </w:r>
      <w:hyperlink r:id="rId22" w:history="1">
        <w:r w:rsidRPr="007C245F">
          <w:rPr>
            <w:rStyle w:val="Hyperlink"/>
            <w:color w:val="auto"/>
            <w:sz w:val="24"/>
            <w:szCs w:val="24"/>
            <w:u w:val="none"/>
            <w:shd w:val="clear" w:color="auto" w:fill="FFFFFF"/>
          </w:rPr>
          <w:t>Risiko Kredit dan Efisiensi Perbankan di Indonesia</w:t>
        </w:r>
      </w:hyperlink>
      <w:r>
        <w:t xml:space="preserve">, </w:t>
      </w:r>
      <w:r w:rsidRPr="007C245F">
        <w:rPr>
          <w:rFonts w:ascii="Arial" w:hAnsi="Arial" w:cs="Arial"/>
          <w:i/>
          <w:color w:val="222222"/>
          <w:sz w:val="20"/>
          <w:szCs w:val="20"/>
          <w:shd w:val="clear" w:color="auto" w:fill="FFFFFF"/>
        </w:rPr>
        <w:t>Jurnal Ilmiah Manajemen (MIX)</w:t>
      </w:r>
      <w:r>
        <w:rPr>
          <w:rFonts w:ascii="Arial" w:hAnsi="Arial" w:cs="Arial"/>
          <w:color w:val="222222"/>
          <w:sz w:val="20"/>
          <w:szCs w:val="20"/>
          <w:shd w:val="clear" w:color="auto" w:fill="FFFFFF"/>
        </w:rPr>
        <w:t>, Vol. 7 (1), page 28-44</w:t>
      </w:r>
    </w:p>
    <w:p w14:paraId="1BB26F94" w14:textId="3065D783" w:rsidR="007C245F" w:rsidRPr="00FB4FA7" w:rsidRDefault="007C245F" w:rsidP="00BE2566">
      <w:pPr>
        <w:shd w:val="clear" w:color="auto" w:fill="FFFFFF" w:themeFill="background1"/>
        <w:adjustRightInd w:val="0"/>
        <w:ind w:left="993" w:right="1223" w:hanging="426"/>
        <w:jc w:val="both"/>
        <w:rPr>
          <w:noProof/>
          <w:sz w:val="24"/>
          <w:szCs w:val="24"/>
        </w:rPr>
      </w:pPr>
      <w:r>
        <w:rPr>
          <w:rFonts w:ascii="Arial" w:hAnsi="Arial" w:cs="Arial"/>
          <w:color w:val="222222"/>
          <w:sz w:val="20"/>
          <w:szCs w:val="20"/>
          <w:shd w:val="clear" w:color="auto" w:fill="FFFFFF"/>
        </w:rPr>
        <w:t xml:space="preserve">Sparta, Sparta (2015), </w:t>
      </w:r>
      <w:hyperlink r:id="rId23" w:history="1">
        <w:r w:rsidRPr="007C245F">
          <w:rPr>
            <w:rStyle w:val="Hyperlink"/>
            <w:color w:val="auto"/>
            <w:sz w:val="24"/>
            <w:szCs w:val="24"/>
            <w:u w:val="none"/>
            <w:shd w:val="clear" w:color="auto" w:fill="FFFFFF"/>
          </w:rPr>
          <w:t>Pengaruh Faktor Spesifik Bank Dan Makro Ekonomi Terhadap Risiko Kredit Perbankan Di Indonesia</w:t>
        </w:r>
      </w:hyperlink>
      <w:r w:rsidRPr="007C245F">
        <w:rPr>
          <w:sz w:val="24"/>
          <w:szCs w:val="24"/>
        </w:rPr>
        <w:t xml:space="preserve">, </w:t>
      </w:r>
      <w:r w:rsidRPr="007C245F">
        <w:rPr>
          <w:sz w:val="24"/>
          <w:szCs w:val="24"/>
          <w:shd w:val="clear" w:color="auto" w:fill="FFFFFF"/>
        </w:rPr>
        <w:t>Jurn</w:t>
      </w:r>
      <w:r w:rsidRPr="00085FD9">
        <w:rPr>
          <w:color w:val="222222"/>
          <w:sz w:val="24"/>
          <w:szCs w:val="24"/>
          <w:shd w:val="clear" w:color="auto" w:fill="FFFFFF"/>
        </w:rPr>
        <w:t>a</w:t>
      </w:r>
      <w:r>
        <w:rPr>
          <w:rFonts w:ascii="Arial" w:hAnsi="Arial" w:cs="Arial"/>
          <w:color w:val="222222"/>
          <w:sz w:val="20"/>
          <w:szCs w:val="20"/>
          <w:shd w:val="clear" w:color="auto" w:fill="FFFFFF"/>
        </w:rPr>
        <w:t xml:space="preserve">l </w:t>
      </w:r>
      <w:r w:rsidRPr="007C245F">
        <w:rPr>
          <w:rFonts w:ascii="Arial" w:hAnsi="Arial" w:cs="Arial"/>
          <w:i/>
          <w:color w:val="222222"/>
          <w:sz w:val="20"/>
          <w:szCs w:val="20"/>
          <w:shd w:val="clear" w:color="auto" w:fill="FFFFFF"/>
        </w:rPr>
        <w:t>Ekonomi, Manajemen dan Perbankan,</w:t>
      </w:r>
      <w:r>
        <w:rPr>
          <w:rFonts w:ascii="Arial" w:hAnsi="Arial" w:cs="Arial"/>
          <w:color w:val="222222"/>
          <w:sz w:val="20"/>
          <w:szCs w:val="20"/>
          <w:shd w:val="clear" w:color="auto" w:fill="FFFFFF"/>
        </w:rPr>
        <w:t xml:space="preserve"> Vol. 1 (3), page 120-136.</w:t>
      </w:r>
      <w:bookmarkStart w:id="10" w:name="_GoBack"/>
      <w:bookmarkEnd w:id="10"/>
    </w:p>
    <w:p w14:paraId="02A3CE83" w14:textId="77777777" w:rsidR="00297E4E" w:rsidRDefault="00297E4E" w:rsidP="00BE2566">
      <w:pPr>
        <w:shd w:val="clear" w:color="auto" w:fill="FFFFFF" w:themeFill="background1"/>
        <w:adjustRightInd w:val="0"/>
        <w:ind w:left="993" w:right="1223" w:hanging="426"/>
        <w:jc w:val="both"/>
        <w:rPr>
          <w:noProof/>
          <w:sz w:val="24"/>
          <w:szCs w:val="24"/>
        </w:rPr>
      </w:pPr>
      <w:r w:rsidRPr="00FB4FA7">
        <w:rPr>
          <w:noProof/>
          <w:sz w:val="24"/>
          <w:szCs w:val="24"/>
        </w:rPr>
        <w:t xml:space="preserve">Supriatna, N., &amp; M. Kusuma, A. (2009). Pengaruh Good Corporate Governance Terhadap Kinerja Perusahaan. </w:t>
      </w:r>
      <w:r w:rsidRPr="00FB4FA7">
        <w:rPr>
          <w:i/>
          <w:iCs/>
          <w:noProof/>
          <w:sz w:val="24"/>
          <w:szCs w:val="24"/>
        </w:rPr>
        <w:t>Jurnal ASET (Akuntansi Riset)</w:t>
      </w:r>
      <w:r w:rsidRPr="00FB4FA7">
        <w:rPr>
          <w:noProof/>
          <w:sz w:val="24"/>
          <w:szCs w:val="24"/>
        </w:rPr>
        <w:t xml:space="preserve">, </w:t>
      </w:r>
      <w:r w:rsidRPr="00FB4FA7">
        <w:rPr>
          <w:i/>
          <w:iCs/>
          <w:noProof/>
          <w:sz w:val="24"/>
          <w:szCs w:val="24"/>
        </w:rPr>
        <w:t>1</w:t>
      </w:r>
      <w:r w:rsidRPr="00FB4FA7">
        <w:rPr>
          <w:noProof/>
          <w:sz w:val="24"/>
          <w:szCs w:val="24"/>
        </w:rPr>
        <w:t>(1), 1. https://doi.org/10.17509/jaset.v1i1.8907</w:t>
      </w:r>
    </w:p>
    <w:p w14:paraId="239F1D67" w14:textId="7C790869" w:rsidR="00085FD9" w:rsidRPr="00085FD9" w:rsidRDefault="00085FD9" w:rsidP="00BE2566">
      <w:pPr>
        <w:shd w:val="clear" w:color="auto" w:fill="FFFFFF" w:themeFill="background1"/>
        <w:adjustRightInd w:val="0"/>
        <w:ind w:left="993" w:right="1223" w:hanging="426"/>
        <w:jc w:val="both"/>
        <w:rPr>
          <w:noProof/>
          <w:sz w:val="24"/>
          <w:szCs w:val="24"/>
        </w:rPr>
      </w:pPr>
      <w:r w:rsidRPr="00085FD9">
        <w:t>Sujati, Lisya</w:t>
      </w:r>
      <w:r>
        <w:t xml:space="preserve"> dan</w:t>
      </w:r>
      <w:r w:rsidRPr="00085FD9">
        <w:t xml:space="preserve"> </w:t>
      </w:r>
      <w:r w:rsidRPr="00085FD9">
        <w:rPr>
          <w:sz w:val="24"/>
          <w:szCs w:val="24"/>
        </w:rPr>
        <w:t xml:space="preserve">Sparta (2013), </w:t>
      </w:r>
      <w:hyperlink r:id="rId24" w:history="1">
        <w:r w:rsidRPr="00085FD9">
          <w:rPr>
            <w:rStyle w:val="Hyperlink"/>
            <w:color w:val="auto"/>
            <w:sz w:val="24"/>
            <w:szCs w:val="24"/>
            <w:u w:val="none"/>
            <w:shd w:val="clear" w:color="auto" w:fill="FFFFFF"/>
          </w:rPr>
          <w:t>Analisis Pengaruh Earnings Per Share (EPS), Price Earnings Ratio (PER), Return On Equity (ROE) Dan Return On Assets (ROA) Terhadap Harga Saham</w:t>
        </w:r>
      </w:hyperlink>
      <w:r w:rsidRPr="00085FD9">
        <w:rPr>
          <w:sz w:val="24"/>
          <w:szCs w:val="24"/>
        </w:rPr>
        <w:t xml:space="preserve">, </w:t>
      </w:r>
      <w:r w:rsidRPr="00085FD9">
        <w:rPr>
          <w:i/>
          <w:sz w:val="24"/>
          <w:szCs w:val="24"/>
        </w:rPr>
        <w:t>Ultima Accounting: Jurnal Ilmu Akuntansi</w:t>
      </w:r>
      <w:r w:rsidRPr="00085FD9">
        <w:rPr>
          <w:sz w:val="24"/>
          <w:szCs w:val="24"/>
        </w:rPr>
        <w:t>, vol.5-1, page 11-93</w:t>
      </w:r>
    </w:p>
    <w:p w14:paraId="613625F8" w14:textId="77777777" w:rsidR="00297E4E" w:rsidRPr="00FB4FA7" w:rsidRDefault="00297E4E" w:rsidP="00BE2566">
      <w:pPr>
        <w:shd w:val="clear" w:color="auto" w:fill="FFFFFF" w:themeFill="background1"/>
        <w:adjustRightInd w:val="0"/>
        <w:ind w:left="993" w:right="1223" w:hanging="426"/>
        <w:jc w:val="both"/>
        <w:rPr>
          <w:noProof/>
          <w:sz w:val="24"/>
        </w:rPr>
      </w:pPr>
      <w:r w:rsidRPr="00FB4FA7">
        <w:rPr>
          <w:noProof/>
          <w:sz w:val="24"/>
          <w:szCs w:val="24"/>
        </w:rPr>
        <w:t xml:space="preserve">Waddock, S. A., &amp; Graves, S. B. (2011). The Corporate Social Performance-Financial Performance Link Author ( s ): Sandra A . Waddock and Samuel B . Graves Published by : Wiley Stable URL : http://www.jstor.org/stable/3088143 REFERENCES Linked references are available on JSTOR for this article : </w:t>
      </w:r>
      <w:r w:rsidRPr="00FB4FA7">
        <w:rPr>
          <w:i/>
          <w:iCs/>
          <w:noProof/>
          <w:sz w:val="24"/>
          <w:szCs w:val="24"/>
        </w:rPr>
        <w:t>Strategic Management Journal</w:t>
      </w:r>
      <w:r w:rsidRPr="00FB4FA7">
        <w:rPr>
          <w:noProof/>
          <w:sz w:val="24"/>
          <w:szCs w:val="24"/>
        </w:rPr>
        <w:t xml:space="preserve">, </w:t>
      </w:r>
      <w:r w:rsidRPr="00FB4FA7">
        <w:rPr>
          <w:i/>
          <w:iCs/>
          <w:noProof/>
          <w:sz w:val="24"/>
          <w:szCs w:val="24"/>
        </w:rPr>
        <w:t>18</w:t>
      </w:r>
      <w:r w:rsidRPr="00FB4FA7">
        <w:rPr>
          <w:noProof/>
          <w:sz w:val="24"/>
          <w:szCs w:val="24"/>
        </w:rPr>
        <w:t>(4), 303–319.</w:t>
      </w:r>
    </w:p>
    <w:p w14:paraId="3CC06FF5" w14:textId="7C118570" w:rsidR="00030607" w:rsidRDefault="00297E4E" w:rsidP="00BE2566">
      <w:pPr>
        <w:pStyle w:val="BodyText"/>
        <w:shd w:val="clear" w:color="auto" w:fill="FFFFFF" w:themeFill="background1"/>
        <w:spacing w:before="1"/>
        <w:ind w:left="993" w:right="1223" w:hanging="426"/>
        <w:jc w:val="both"/>
      </w:pPr>
      <w:r w:rsidRPr="00FB4FA7">
        <w:fldChar w:fldCharType="end"/>
      </w:r>
    </w:p>
    <w:p w14:paraId="3D93D6F5" w14:textId="77777777" w:rsidR="00030607" w:rsidRDefault="00030607">
      <w:pPr>
        <w:spacing w:line="480" w:lineRule="auto"/>
        <w:sectPr w:rsidR="00030607">
          <w:headerReference w:type="default" r:id="rId25"/>
          <w:footerReference w:type="default" r:id="rId26"/>
          <w:pgSz w:w="11910" w:h="16840"/>
          <w:pgMar w:top="1680" w:right="580" w:bottom="1400" w:left="1460" w:header="712" w:footer="1122" w:gutter="0"/>
          <w:cols w:space="720"/>
        </w:sectPr>
      </w:pPr>
    </w:p>
    <w:p w14:paraId="6BAA3D62" w14:textId="77777777" w:rsidR="00030607" w:rsidRDefault="00030607">
      <w:pPr>
        <w:pStyle w:val="BodyText"/>
        <w:rPr>
          <w:sz w:val="20"/>
        </w:rPr>
      </w:pPr>
    </w:p>
    <w:p w14:paraId="7D01C445" w14:textId="77777777" w:rsidR="00030607" w:rsidRDefault="00030607">
      <w:pPr>
        <w:pStyle w:val="BodyText"/>
        <w:spacing w:before="1"/>
        <w:rPr>
          <w:sz w:val="22"/>
        </w:rPr>
      </w:pPr>
    </w:p>
    <w:p w14:paraId="47D38C05" w14:textId="77777777" w:rsidR="00030607" w:rsidRDefault="00FB2450">
      <w:pPr>
        <w:pStyle w:val="Heading1"/>
        <w:ind w:left="1591"/>
      </w:pPr>
      <w:bookmarkStart w:id="11" w:name="_Toc93694845"/>
      <w:r>
        <w:t>LAMPIRAN</w:t>
      </w:r>
      <w:bookmarkEnd w:id="11"/>
    </w:p>
    <w:p w14:paraId="19AF6686" w14:textId="77777777" w:rsidR="00030607" w:rsidRDefault="00030607">
      <w:pPr>
        <w:pStyle w:val="BodyText"/>
        <w:rPr>
          <w:b/>
          <w:sz w:val="42"/>
        </w:rPr>
      </w:pPr>
    </w:p>
    <w:p w14:paraId="78FCD9D3" w14:textId="77777777" w:rsidR="00030607" w:rsidRPr="002D0F81" w:rsidRDefault="00FB2450" w:rsidP="002D0F81">
      <w:pPr>
        <w:pStyle w:val="BodyText"/>
        <w:rPr>
          <w:b/>
          <w:u w:val="single"/>
        </w:rPr>
      </w:pPr>
      <w:r w:rsidRPr="002D0F81">
        <w:rPr>
          <w:b/>
          <w:u w:val="single"/>
        </w:rPr>
        <w:t>Lampiran</w:t>
      </w:r>
      <w:r w:rsidRPr="002D0F81">
        <w:rPr>
          <w:b/>
          <w:spacing w:val="-2"/>
          <w:u w:val="single"/>
        </w:rPr>
        <w:t xml:space="preserve"> </w:t>
      </w:r>
      <w:r w:rsidRPr="002D0F81">
        <w:rPr>
          <w:b/>
          <w:u w:val="single"/>
        </w:rPr>
        <w:t>1</w:t>
      </w:r>
      <w:r w:rsidRPr="002D0F81">
        <w:rPr>
          <w:b/>
          <w:spacing w:val="-2"/>
          <w:u w:val="single"/>
        </w:rPr>
        <w:t xml:space="preserve"> </w:t>
      </w:r>
      <w:r w:rsidRPr="002D0F81">
        <w:rPr>
          <w:b/>
          <w:u w:val="single"/>
        </w:rPr>
        <w:t>Daftar</w:t>
      </w:r>
      <w:r w:rsidRPr="002D0F81">
        <w:rPr>
          <w:b/>
          <w:spacing w:val="-2"/>
          <w:u w:val="single"/>
        </w:rPr>
        <w:t xml:space="preserve"> </w:t>
      </w:r>
      <w:r w:rsidRPr="002D0F81">
        <w:rPr>
          <w:b/>
          <w:u w:val="single"/>
        </w:rPr>
        <w:t>Perusahaan</w:t>
      </w:r>
      <w:r w:rsidRPr="002D0F81">
        <w:rPr>
          <w:b/>
          <w:spacing w:val="-2"/>
          <w:u w:val="single"/>
        </w:rPr>
        <w:t xml:space="preserve"> </w:t>
      </w:r>
      <w:r w:rsidRPr="002D0F81">
        <w:rPr>
          <w:b/>
          <w:u w:val="single"/>
        </w:rPr>
        <w:t>Yang</w:t>
      </w:r>
      <w:r w:rsidRPr="002D0F81">
        <w:rPr>
          <w:b/>
          <w:spacing w:val="-2"/>
          <w:u w:val="single"/>
        </w:rPr>
        <w:t xml:space="preserve"> </w:t>
      </w:r>
      <w:r w:rsidRPr="002D0F81">
        <w:rPr>
          <w:b/>
          <w:u w:val="single"/>
        </w:rPr>
        <w:t>Menjadi</w:t>
      </w:r>
      <w:r w:rsidRPr="002D0F81">
        <w:rPr>
          <w:b/>
          <w:spacing w:val="-4"/>
          <w:u w:val="single"/>
        </w:rPr>
        <w:t xml:space="preserve"> </w:t>
      </w:r>
      <w:r w:rsidRPr="002D0F81">
        <w:rPr>
          <w:b/>
          <w:u w:val="single"/>
        </w:rPr>
        <w:t>Sampel Penelitian</w:t>
      </w:r>
    </w:p>
    <w:p w14:paraId="173D67DE" w14:textId="77777777" w:rsidR="00030607" w:rsidRDefault="00030607">
      <w:pPr>
        <w:pStyle w:val="BodyText"/>
        <w:rPr>
          <w:b/>
          <w:sz w:val="20"/>
        </w:rPr>
      </w:pPr>
    </w:p>
    <w:p w14:paraId="29C67F00" w14:textId="77777777" w:rsidR="00030607" w:rsidRDefault="00030607">
      <w:pPr>
        <w:pStyle w:val="BodyText"/>
        <w:spacing w:before="3"/>
        <w:rPr>
          <w:b/>
          <w:sz w:val="18"/>
        </w:rPr>
      </w:pPr>
    </w:p>
    <w:tbl>
      <w:tblPr>
        <w:tblW w:w="0" w:type="auto"/>
        <w:tblInd w:w="1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440"/>
        <w:gridCol w:w="4650"/>
      </w:tblGrid>
      <w:tr w:rsidR="00030607" w14:paraId="22E61117" w14:textId="77777777">
        <w:trPr>
          <w:trHeight w:val="710"/>
        </w:trPr>
        <w:tc>
          <w:tcPr>
            <w:tcW w:w="857" w:type="dxa"/>
          </w:tcPr>
          <w:p w14:paraId="3F02E430" w14:textId="77777777" w:rsidR="00030607" w:rsidRDefault="00FB2450">
            <w:pPr>
              <w:pStyle w:val="TableParagraph"/>
              <w:spacing w:line="268" w:lineRule="exact"/>
              <w:ind w:left="231" w:right="222"/>
              <w:jc w:val="center"/>
              <w:rPr>
                <w:sz w:val="24"/>
              </w:rPr>
            </w:pPr>
            <w:r>
              <w:rPr>
                <w:sz w:val="24"/>
              </w:rPr>
              <w:t>No.</w:t>
            </w:r>
          </w:p>
        </w:tc>
        <w:tc>
          <w:tcPr>
            <w:tcW w:w="1440" w:type="dxa"/>
          </w:tcPr>
          <w:p w14:paraId="6CF8E053" w14:textId="77777777" w:rsidR="00030607" w:rsidRDefault="00FB2450">
            <w:pPr>
              <w:pStyle w:val="TableParagraph"/>
              <w:ind w:left="120" w:right="101" w:firstLine="340"/>
              <w:rPr>
                <w:sz w:val="24"/>
              </w:rPr>
            </w:pPr>
            <w:r>
              <w:rPr>
                <w:sz w:val="24"/>
              </w:rPr>
              <w:t>Kode</w:t>
            </w:r>
            <w:r>
              <w:rPr>
                <w:spacing w:val="1"/>
                <w:sz w:val="24"/>
              </w:rPr>
              <w:t xml:space="preserve"> </w:t>
            </w:r>
            <w:r>
              <w:rPr>
                <w:spacing w:val="-1"/>
                <w:sz w:val="24"/>
              </w:rPr>
              <w:t>Perusahaaan</w:t>
            </w:r>
          </w:p>
        </w:tc>
        <w:tc>
          <w:tcPr>
            <w:tcW w:w="4650" w:type="dxa"/>
          </w:tcPr>
          <w:p w14:paraId="22C2B6A8" w14:textId="77777777" w:rsidR="00030607" w:rsidRDefault="00FB2450">
            <w:pPr>
              <w:pStyle w:val="TableParagraph"/>
              <w:spacing w:line="268" w:lineRule="exact"/>
              <w:ind w:left="1459"/>
              <w:rPr>
                <w:sz w:val="24"/>
              </w:rPr>
            </w:pPr>
            <w:r>
              <w:rPr>
                <w:sz w:val="24"/>
              </w:rPr>
              <w:t>Nama</w:t>
            </w:r>
            <w:r>
              <w:rPr>
                <w:spacing w:val="-3"/>
                <w:sz w:val="24"/>
              </w:rPr>
              <w:t xml:space="preserve"> </w:t>
            </w:r>
            <w:r>
              <w:rPr>
                <w:sz w:val="24"/>
              </w:rPr>
              <w:t>Perusahaan</w:t>
            </w:r>
          </w:p>
        </w:tc>
      </w:tr>
      <w:tr w:rsidR="00030607" w14:paraId="5492E836" w14:textId="77777777">
        <w:trPr>
          <w:trHeight w:val="436"/>
        </w:trPr>
        <w:tc>
          <w:tcPr>
            <w:tcW w:w="857" w:type="dxa"/>
          </w:tcPr>
          <w:p w14:paraId="6F2A72D3" w14:textId="77777777" w:rsidR="00030607" w:rsidRDefault="00FB2450">
            <w:pPr>
              <w:pStyle w:val="TableParagraph"/>
              <w:spacing w:line="270" w:lineRule="exact"/>
              <w:ind w:left="231" w:right="222"/>
              <w:jc w:val="center"/>
              <w:rPr>
                <w:sz w:val="24"/>
              </w:rPr>
            </w:pPr>
            <w:r>
              <w:rPr>
                <w:sz w:val="24"/>
              </w:rPr>
              <w:t>1.</w:t>
            </w:r>
          </w:p>
        </w:tc>
        <w:tc>
          <w:tcPr>
            <w:tcW w:w="1440" w:type="dxa"/>
          </w:tcPr>
          <w:p w14:paraId="4A83EFD4" w14:textId="77777777" w:rsidR="00030607" w:rsidRDefault="00FB2450">
            <w:pPr>
              <w:pStyle w:val="TableParagraph"/>
              <w:spacing w:line="270" w:lineRule="exact"/>
              <w:ind w:left="332" w:right="324"/>
              <w:jc w:val="center"/>
              <w:rPr>
                <w:sz w:val="24"/>
              </w:rPr>
            </w:pPr>
            <w:r>
              <w:rPr>
                <w:sz w:val="24"/>
              </w:rPr>
              <w:t>BBRI</w:t>
            </w:r>
          </w:p>
        </w:tc>
        <w:tc>
          <w:tcPr>
            <w:tcW w:w="4650" w:type="dxa"/>
          </w:tcPr>
          <w:p w14:paraId="42947680" w14:textId="77777777" w:rsidR="00030607" w:rsidRDefault="00FB2450">
            <w:pPr>
              <w:pStyle w:val="TableParagraph"/>
              <w:spacing w:line="270" w:lineRule="exact"/>
              <w:ind w:left="105"/>
              <w:rPr>
                <w:sz w:val="24"/>
              </w:rPr>
            </w:pPr>
            <w:r>
              <w:rPr>
                <w:sz w:val="24"/>
              </w:rPr>
              <w:t>Bank</w:t>
            </w:r>
            <w:r>
              <w:rPr>
                <w:spacing w:val="-3"/>
                <w:sz w:val="24"/>
              </w:rPr>
              <w:t xml:space="preserve"> </w:t>
            </w:r>
            <w:r>
              <w:rPr>
                <w:sz w:val="24"/>
              </w:rPr>
              <w:t>Rakyat</w:t>
            </w:r>
            <w:r>
              <w:rPr>
                <w:spacing w:val="3"/>
                <w:sz w:val="24"/>
              </w:rPr>
              <w:t xml:space="preserve"> </w:t>
            </w:r>
            <w:r>
              <w:rPr>
                <w:sz w:val="24"/>
              </w:rPr>
              <w:t>Indonesia</w:t>
            </w:r>
            <w:r>
              <w:rPr>
                <w:spacing w:val="-2"/>
                <w:sz w:val="24"/>
              </w:rPr>
              <w:t xml:space="preserve"> </w:t>
            </w:r>
            <w:r>
              <w:rPr>
                <w:sz w:val="24"/>
              </w:rPr>
              <w:t>(Persero)</w:t>
            </w:r>
            <w:r>
              <w:rPr>
                <w:spacing w:val="-4"/>
                <w:sz w:val="24"/>
              </w:rPr>
              <w:t xml:space="preserve"> </w:t>
            </w:r>
            <w:r>
              <w:rPr>
                <w:sz w:val="24"/>
              </w:rPr>
              <w:t>Tbk</w:t>
            </w:r>
          </w:p>
        </w:tc>
      </w:tr>
      <w:tr w:rsidR="00030607" w14:paraId="0B0464F4" w14:textId="77777777">
        <w:trPr>
          <w:trHeight w:val="436"/>
        </w:trPr>
        <w:tc>
          <w:tcPr>
            <w:tcW w:w="857" w:type="dxa"/>
          </w:tcPr>
          <w:p w14:paraId="22E3460C" w14:textId="77777777" w:rsidR="00030607" w:rsidRDefault="00FB2450">
            <w:pPr>
              <w:pStyle w:val="TableParagraph"/>
              <w:spacing w:line="268" w:lineRule="exact"/>
              <w:ind w:left="231" w:right="222"/>
              <w:jc w:val="center"/>
              <w:rPr>
                <w:sz w:val="24"/>
              </w:rPr>
            </w:pPr>
            <w:r>
              <w:rPr>
                <w:sz w:val="24"/>
              </w:rPr>
              <w:t>2.</w:t>
            </w:r>
          </w:p>
        </w:tc>
        <w:tc>
          <w:tcPr>
            <w:tcW w:w="1440" w:type="dxa"/>
          </w:tcPr>
          <w:p w14:paraId="0402F974" w14:textId="77777777" w:rsidR="00030607" w:rsidRDefault="00FB2450">
            <w:pPr>
              <w:pStyle w:val="TableParagraph"/>
              <w:spacing w:line="268" w:lineRule="exact"/>
              <w:ind w:left="332" w:right="324"/>
              <w:jc w:val="center"/>
              <w:rPr>
                <w:sz w:val="24"/>
              </w:rPr>
            </w:pPr>
            <w:r>
              <w:rPr>
                <w:sz w:val="24"/>
              </w:rPr>
              <w:t>BBNI</w:t>
            </w:r>
          </w:p>
        </w:tc>
        <w:tc>
          <w:tcPr>
            <w:tcW w:w="4650" w:type="dxa"/>
          </w:tcPr>
          <w:p w14:paraId="0128885F"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Negara</w:t>
            </w:r>
            <w:r>
              <w:rPr>
                <w:spacing w:val="-1"/>
                <w:sz w:val="24"/>
              </w:rPr>
              <w:t xml:space="preserve"> </w:t>
            </w:r>
            <w:r>
              <w:rPr>
                <w:sz w:val="24"/>
              </w:rPr>
              <w:t>Indonesia</w:t>
            </w:r>
            <w:r>
              <w:rPr>
                <w:spacing w:val="-2"/>
                <w:sz w:val="24"/>
              </w:rPr>
              <w:t xml:space="preserve"> </w:t>
            </w:r>
            <w:r>
              <w:rPr>
                <w:sz w:val="24"/>
              </w:rPr>
              <w:t>(Persero)</w:t>
            </w:r>
            <w:r>
              <w:rPr>
                <w:spacing w:val="-3"/>
                <w:sz w:val="24"/>
              </w:rPr>
              <w:t xml:space="preserve"> </w:t>
            </w:r>
            <w:r>
              <w:rPr>
                <w:sz w:val="24"/>
              </w:rPr>
              <w:t>Tbk</w:t>
            </w:r>
          </w:p>
        </w:tc>
      </w:tr>
      <w:tr w:rsidR="00030607" w14:paraId="2E4F885E" w14:textId="77777777">
        <w:trPr>
          <w:trHeight w:val="436"/>
        </w:trPr>
        <w:tc>
          <w:tcPr>
            <w:tcW w:w="857" w:type="dxa"/>
          </w:tcPr>
          <w:p w14:paraId="42A1A036" w14:textId="77777777" w:rsidR="00030607" w:rsidRDefault="00FB2450">
            <w:pPr>
              <w:pStyle w:val="TableParagraph"/>
              <w:spacing w:line="268" w:lineRule="exact"/>
              <w:ind w:left="231" w:right="222"/>
              <w:jc w:val="center"/>
              <w:rPr>
                <w:sz w:val="24"/>
              </w:rPr>
            </w:pPr>
            <w:r>
              <w:rPr>
                <w:sz w:val="24"/>
              </w:rPr>
              <w:t>3.</w:t>
            </w:r>
          </w:p>
        </w:tc>
        <w:tc>
          <w:tcPr>
            <w:tcW w:w="1440" w:type="dxa"/>
          </w:tcPr>
          <w:p w14:paraId="4D8C061B" w14:textId="77777777" w:rsidR="00030607" w:rsidRDefault="00FB2450">
            <w:pPr>
              <w:pStyle w:val="TableParagraph"/>
              <w:spacing w:line="268" w:lineRule="exact"/>
              <w:ind w:left="332" w:right="322"/>
              <w:jc w:val="center"/>
              <w:rPr>
                <w:sz w:val="24"/>
              </w:rPr>
            </w:pPr>
            <w:r>
              <w:rPr>
                <w:sz w:val="24"/>
              </w:rPr>
              <w:t>BMRI</w:t>
            </w:r>
          </w:p>
        </w:tc>
        <w:tc>
          <w:tcPr>
            <w:tcW w:w="4650" w:type="dxa"/>
          </w:tcPr>
          <w:p w14:paraId="0FD30ABC"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Mandiri</w:t>
            </w:r>
            <w:r>
              <w:rPr>
                <w:spacing w:val="-1"/>
                <w:sz w:val="24"/>
              </w:rPr>
              <w:t xml:space="preserve"> </w:t>
            </w:r>
            <w:r>
              <w:rPr>
                <w:sz w:val="24"/>
              </w:rPr>
              <w:t>(Persero)</w:t>
            </w:r>
            <w:r>
              <w:rPr>
                <w:spacing w:val="-1"/>
                <w:sz w:val="24"/>
              </w:rPr>
              <w:t xml:space="preserve"> </w:t>
            </w:r>
            <w:r>
              <w:rPr>
                <w:sz w:val="24"/>
              </w:rPr>
              <w:t>Tbk</w:t>
            </w:r>
          </w:p>
        </w:tc>
      </w:tr>
      <w:tr w:rsidR="00030607" w14:paraId="5F7DF3D1" w14:textId="77777777">
        <w:trPr>
          <w:trHeight w:val="436"/>
        </w:trPr>
        <w:tc>
          <w:tcPr>
            <w:tcW w:w="857" w:type="dxa"/>
          </w:tcPr>
          <w:p w14:paraId="3C2F4F39" w14:textId="77777777" w:rsidR="00030607" w:rsidRDefault="00FB2450">
            <w:pPr>
              <w:pStyle w:val="TableParagraph"/>
              <w:spacing w:line="268" w:lineRule="exact"/>
              <w:ind w:left="231" w:right="222"/>
              <w:jc w:val="center"/>
              <w:rPr>
                <w:sz w:val="24"/>
              </w:rPr>
            </w:pPr>
            <w:r>
              <w:rPr>
                <w:sz w:val="24"/>
              </w:rPr>
              <w:t>4.</w:t>
            </w:r>
          </w:p>
        </w:tc>
        <w:tc>
          <w:tcPr>
            <w:tcW w:w="1440" w:type="dxa"/>
          </w:tcPr>
          <w:p w14:paraId="7DFF05B6" w14:textId="77777777" w:rsidR="00030607" w:rsidRDefault="00FB2450">
            <w:pPr>
              <w:pStyle w:val="TableParagraph"/>
              <w:spacing w:line="268" w:lineRule="exact"/>
              <w:ind w:left="329" w:right="324"/>
              <w:jc w:val="center"/>
              <w:rPr>
                <w:sz w:val="24"/>
              </w:rPr>
            </w:pPr>
            <w:r>
              <w:rPr>
                <w:sz w:val="24"/>
              </w:rPr>
              <w:t>BBTN</w:t>
            </w:r>
          </w:p>
        </w:tc>
        <w:tc>
          <w:tcPr>
            <w:tcW w:w="4650" w:type="dxa"/>
          </w:tcPr>
          <w:p w14:paraId="3B8B0650"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Tabungan</w:t>
            </w:r>
            <w:r>
              <w:rPr>
                <w:spacing w:val="-2"/>
                <w:sz w:val="24"/>
              </w:rPr>
              <w:t xml:space="preserve"> </w:t>
            </w:r>
            <w:r>
              <w:rPr>
                <w:sz w:val="24"/>
              </w:rPr>
              <w:t>Negara</w:t>
            </w:r>
            <w:r>
              <w:rPr>
                <w:spacing w:val="-2"/>
                <w:sz w:val="24"/>
              </w:rPr>
              <w:t xml:space="preserve"> </w:t>
            </w:r>
            <w:r>
              <w:rPr>
                <w:sz w:val="24"/>
              </w:rPr>
              <w:t>(Persero)</w:t>
            </w:r>
            <w:r>
              <w:rPr>
                <w:spacing w:val="-4"/>
                <w:sz w:val="24"/>
              </w:rPr>
              <w:t xml:space="preserve"> </w:t>
            </w:r>
            <w:r>
              <w:rPr>
                <w:sz w:val="24"/>
              </w:rPr>
              <w:t>Tbk</w:t>
            </w:r>
          </w:p>
        </w:tc>
      </w:tr>
      <w:tr w:rsidR="00030607" w14:paraId="1B525008" w14:textId="77777777">
        <w:trPr>
          <w:trHeight w:val="436"/>
        </w:trPr>
        <w:tc>
          <w:tcPr>
            <w:tcW w:w="857" w:type="dxa"/>
          </w:tcPr>
          <w:p w14:paraId="7DFF8113" w14:textId="77777777" w:rsidR="00030607" w:rsidRDefault="00FB2450">
            <w:pPr>
              <w:pStyle w:val="TableParagraph"/>
              <w:spacing w:line="268" w:lineRule="exact"/>
              <w:ind w:left="231" w:right="222"/>
              <w:jc w:val="center"/>
              <w:rPr>
                <w:sz w:val="24"/>
              </w:rPr>
            </w:pPr>
            <w:r>
              <w:rPr>
                <w:sz w:val="24"/>
              </w:rPr>
              <w:t>5.</w:t>
            </w:r>
          </w:p>
        </w:tc>
        <w:tc>
          <w:tcPr>
            <w:tcW w:w="1440" w:type="dxa"/>
          </w:tcPr>
          <w:p w14:paraId="4E07A22C" w14:textId="77777777" w:rsidR="00030607" w:rsidRDefault="00FB2450">
            <w:pPr>
              <w:pStyle w:val="TableParagraph"/>
              <w:spacing w:line="268" w:lineRule="exact"/>
              <w:ind w:left="332" w:right="324"/>
              <w:jc w:val="center"/>
              <w:rPr>
                <w:sz w:val="24"/>
              </w:rPr>
            </w:pPr>
            <w:r>
              <w:rPr>
                <w:sz w:val="24"/>
              </w:rPr>
              <w:t>BBCA</w:t>
            </w:r>
          </w:p>
        </w:tc>
        <w:tc>
          <w:tcPr>
            <w:tcW w:w="4650" w:type="dxa"/>
          </w:tcPr>
          <w:p w14:paraId="15E55DF5"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Central</w:t>
            </w:r>
            <w:r>
              <w:rPr>
                <w:spacing w:val="-1"/>
                <w:sz w:val="24"/>
              </w:rPr>
              <w:t xml:space="preserve"> </w:t>
            </w:r>
            <w:r>
              <w:rPr>
                <w:sz w:val="24"/>
              </w:rPr>
              <w:t>Asia</w:t>
            </w:r>
            <w:r>
              <w:rPr>
                <w:spacing w:val="-2"/>
                <w:sz w:val="24"/>
              </w:rPr>
              <w:t xml:space="preserve"> </w:t>
            </w:r>
            <w:r>
              <w:rPr>
                <w:sz w:val="24"/>
              </w:rPr>
              <w:t>Tbk</w:t>
            </w:r>
          </w:p>
        </w:tc>
      </w:tr>
      <w:tr w:rsidR="00030607" w14:paraId="13675AB5" w14:textId="77777777">
        <w:trPr>
          <w:trHeight w:val="434"/>
        </w:trPr>
        <w:tc>
          <w:tcPr>
            <w:tcW w:w="857" w:type="dxa"/>
          </w:tcPr>
          <w:p w14:paraId="3FD4F615" w14:textId="77777777" w:rsidR="00030607" w:rsidRDefault="00FB2450">
            <w:pPr>
              <w:pStyle w:val="TableParagraph"/>
              <w:spacing w:line="268" w:lineRule="exact"/>
              <w:ind w:left="231" w:right="222"/>
              <w:jc w:val="center"/>
              <w:rPr>
                <w:sz w:val="24"/>
              </w:rPr>
            </w:pPr>
            <w:r>
              <w:rPr>
                <w:sz w:val="24"/>
              </w:rPr>
              <w:t>6.</w:t>
            </w:r>
          </w:p>
        </w:tc>
        <w:tc>
          <w:tcPr>
            <w:tcW w:w="1440" w:type="dxa"/>
          </w:tcPr>
          <w:p w14:paraId="67F15FCA" w14:textId="77777777" w:rsidR="00030607" w:rsidRDefault="00FB2450">
            <w:pPr>
              <w:pStyle w:val="TableParagraph"/>
              <w:spacing w:line="268" w:lineRule="exact"/>
              <w:ind w:left="330" w:right="324"/>
              <w:jc w:val="center"/>
              <w:rPr>
                <w:sz w:val="24"/>
              </w:rPr>
            </w:pPr>
            <w:r>
              <w:rPr>
                <w:sz w:val="24"/>
              </w:rPr>
              <w:t>BNGA</w:t>
            </w:r>
          </w:p>
        </w:tc>
        <w:tc>
          <w:tcPr>
            <w:tcW w:w="4650" w:type="dxa"/>
          </w:tcPr>
          <w:p w14:paraId="31F4B242"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CIMB</w:t>
            </w:r>
            <w:r>
              <w:rPr>
                <w:spacing w:val="-2"/>
                <w:sz w:val="24"/>
              </w:rPr>
              <w:t xml:space="preserve"> </w:t>
            </w:r>
            <w:r>
              <w:rPr>
                <w:sz w:val="24"/>
              </w:rPr>
              <w:t>Niaga</w:t>
            </w:r>
            <w:r>
              <w:rPr>
                <w:spacing w:val="-2"/>
                <w:sz w:val="24"/>
              </w:rPr>
              <w:t xml:space="preserve"> </w:t>
            </w:r>
            <w:r>
              <w:rPr>
                <w:sz w:val="24"/>
              </w:rPr>
              <w:t>Tbk</w:t>
            </w:r>
          </w:p>
        </w:tc>
      </w:tr>
      <w:tr w:rsidR="00030607" w14:paraId="0537AD7F" w14:textId="77777777">
        <w:trPr>
          <w:trHeight w:val="436"/>
        </w:trPr>
        <w:tc>
          <w:tcPr>
            <w:tcW w:w="857" w:type="dxa"/>
          </w:tcPr>
          <w:p w14:paraId="7F0F853A" w14:textId="77777777" w:rsidR="00030607" w:rsidRDefault="00FB2450">
            <w:pPr>
              <w:pStyle w:val="TableParagraph"/>
              <w:spacing w:line="270" w:lineRule="exact"/>
              <w:ind w:left="231" w:right="222"/>
              <w:jc w:val="center"/>
              <w:rPr>
                <w:sz w:val="24"/>
              </w:rPr>
            </w:pPr>
            <w:r>
              <w:rPr>
                <w:sz w:val="24"/>
              </w:rPr>
              <w:t>7.</w:t>
            </w:r>
          </w:p>
        </w:tc>
        <w:tc>
          <w:tcPr>
            <w:tcW w:w="1440" w:type="dxa"/>
          </w:tcPr>
          <w:p w14:paraId="1176FA1C" w14:textId="77777777" w:rsidR="00030607" w:rsidRDefault="00FB2450">
            <w:pPr>
              <w:pStyle w:val="TableParagraph"/>
              <w:spacing w:line="270" w:lineRule="exact"/>
              <w:ind w:left="328" w:right="324"/>
              <w:jc w:val="center"/>
              <w:rPr>
                <w:sz w:val="24"/>
              </w:rPr>
            </w:pPr>
            <w:r>
              <w:rPr>
                <w:sz w:val="24"/>
              </w:rPr>
              <w:t>NISP</w:t>
            </w:r>
          </w:p>
        </w:tc>
        <w:tc>
          <w:tcPr>
            <w:tcW w:w="4650" w:type="dxa"/>
          </w:tcPr>
          <w:p w14:paraId="1C65B75A" w14:textId="77777777" w:rsidR="00030607" w:rsidRDefault="00FB2450">
            <w:pPr>
              <w:pStyle w:val="TableParagraph"/>
              <w:spacing w:line="270" w:lineRule="exact"/>
              <w:ind w:left="105"/>
              <w:rPr>
                <w:sz w:val="24"/>
              </w:rPr>
            </w:pPr>
            <w:r>
              <w:rPr>
                <w:sz w:val="24"/>
              </w:rPr>
              <w:t>Bank</w:t>
            </w:r>
            <w:r>
              <w:rPr>
                <w:spacing w:val="-2"/>
                <w:sz w:val="24"/>
              </w:rPr>
              <w:t xml:space="preserve"> </w:t>
            </w:r>
            <w:r>
              <w:rPr>
                <w:sz w:val="24"/>
              </w:rPr>
              <w:t>OCBC</w:t>
            </w:r>
            <w:r>
              <w:rPr>
                <w:spacing w:val="-2"/>
                <w:sz w:val="24"/>
              </w:rPr>
              <w:t xml:space="preserve"> </w:t>
            </w:r>
            <w:r>
              <w:rPr>
                <w:sz w:val="24"/>
              </w:rPr>
              <w:t>NISP</w:t>
            </w:r>
          </w:p>
        </w:tc>
      </w:tr>
      <w:tr w:rsidR="00030607" w14:paraId="319FD622" w14:textId="77777777">
        <w:trPr>
          <w:trHeight w:val="436"/>
        </w:trPr>
        <w:tc>
          <w:tcPr>
            <w:tcW w:w="857" w:type="dxa"/>
          </w:tcPr>
          <w:p w14:paraId="4407A4A6" w14:textId="77777777" w:rsidR="00030607" w:rsidRDefault="00FB2450">
            <w:pPr>
              <w:pStyle w:val="TableParagraph"/>
              <w:spacing w:line="268" w:lineRule="exact"/>
              <w:ind w:left="231" w:right="222"/>
              <w:jc w:val="center"/>
              <w:rPr>
                <w:sz w:val="24"/>
              </w:rPr>
            </w:pPr>
            <w:r>
              <w:rPr>
                <w:sz w:val="24"/>
              </w:rPr>
              <w:t>8.</w:t>
            </w:r>
          </w:p>
        </w:tc>
        <w:tc>
          <w:tcPr>
            <w:tcW w:w="1440" w:type="dxa"/>
          </w:tcPr>
          <w:p w14:paraId="74444107" w14:textId="77777777" w:rsidR="00030607" w:rsidRDefault="00FB2450">
            <w:pPr>
              <w:pStyle w:val="TableParagraph"/>
              <w:spacing w:line="268" w:lineRule="exact"/>
              <w:ind w:left="329" w:right="324"/>
              <w:jc w:val="center"/>
              <w:rPr>
                <w:sz w:val="24"/>
              </w:rPr>
            </w:pPr>
            <w:r>
              <w:rPr>
                <w:sz w:val="24"/>
              </w:rPr>
              <w:t>PNBN</w:t>
            </w:r>
          </w:p>
        </w:tc>
        <w:tc>
          <w:tcPr>
            <w:tcW w:w="4650" w:type="dxa"/>
          </w:tcPr>
          <w:p w14:paraId="797FA9BE"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Pan</w:t>
            </w:r>
            <w:r>
              <w:rPr>
                <w:spacing w:val="1"/>
                <w:sz w:val="24"/>
              </w:rPr>
              <w:t xml:space="preserve"> </w:t>
            </w:r>
            <w:r>
              <w:rPr>
                <w:sz w:val="24"/>
              </w:rPr>
              <w:t>Indonesia</w:t>
            </w:r>
            <w:r>
              <w:rPr>
                <w:spacing w:val="-1"/>
                <w:sz w:val="24"/>
              </w:rPr>
              <w:t xml:space="preserve"> </w:t>
            </w:r>
            <w:r>
              <w:rPr>
                <w:sz w:val="24"/>
              </w:rPr>
              <w:t>Tbk</w:t>
            </w:r>
          </w:p>
        </w:tc>
      </w:tr>
      <w:tr w:rsidR="00030607" w14:paraId="01F38668" w14:textId="77777777">
        <w:trPr>
          <w:trHeight w:val="436"/>
        </w:trPr>
        <w:tc>
          <w:tcPr>
            <w:tcW w:w="857" w:type="dxa"/>
          </w:tcPr>
          <w:p w14:paraId="5BE6B6C8" w14:textId="77777777" w:rsidR="00030607" w:rsidRDefault="00FB2450">
            <w:pPr>
              <w:pStyle w:val="TableParagraph"/>
              <w:spacing w:line="268" w:lineRule="exact"/>
              <w:ind w:left="231" w:right="222"/>
              <w:jc w:val="center"/>
              <w:rPr>
                <w:sz w:val="24"/>
              </w:rPr>
            </w:pPr>
            <w:r>
              <w:rPr>
                <w:sz w:val="24"/>
              </w:rPr>
              <w:t>9.</w:t>
            </w:r>
          </w:p>
        </w:tc>
        <w:tc>
          <w:tcPr>
            <w:tcW w:w="1440" w:type="dxa"/>
          </w:tcPr>
          <w:p w14:paraId="3CFF0E18" w14:textId="77777777" w:rsidR="00030607" w:rsidRDefault="00FB2450">
            <w:pPr>
              <w:pStyle w:val="TableParagraph"/>
              <w:spacing w:line="268" w:lineRule="exact"/>
              <w:ind w:left="332" w:right="324"/>
              <w:jc w:val="center"/>
              <w:rPr>
                <w:sz w:val="24"/>
              </w:rPr>
            </w:pPr>
            <w:r>
              <w:rPr>
                <w:sz w:val="24"/>
              </w:rPr>
              <w:t>BDMN</w:t>
            </w:r>
          </w:p>
        </w:tc>
        <w:tc>
          <w:tcPr>
            <w:tcW w:w="4650" w:type="dxa"/>
          </w:tcPr>
          <w:p w14:paraId="1FCC76BA"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Danamon Indonesia</w:t>
            </w:r>
            <w:r>
              <w:rPr>
                <w:spacing w:val="-1"/>
                <w:sz w:val="24"/>
              </w:rPr>
              <w:t xml:space="preserve"> </w:t>
            </w:r>
            <w:r>
              <w:rPr>
                <w:sz w:val="24"/>
              </w:rPr>
              <w:t>Tbk</w:t>
            </w:r>
          </w:p>
        </w:tc>
      </w:tr>
      <w:tr w:rsidR="00030607" w14:paraId="569489E6" w14:textId="77777777">
        <w:trPr>
          <w:trHeight w:val="436"/>
        </w:trPr>
        <w:tc>
          <w:tcPr>
            <w:tcW w:w="857" w:type="dxa"/>
          </w:tcPr>
          <w:p w14:paraId="7677E62C" w14:textId="77777777" w:rsidR="00030607" w:rsidRDefault="00FB2450">
            <w:pPr>
              <w:pStyle w:val="TableParagraph"/>
              <w:spacing w:line="268" w:lineRule="exact"/>
              <w:ind w:left="231" w:right="222"/>
              <w:jc w:val="center"/>
              <w:rPr>
                <w:sz w:val="24"/>
              </w:rPr>
            </w:pPr>
            <w:r>
              <w:rPr>
                <w:sz w:val="24"/>
              </w:rPr>
              <w:t>10.</w:t>
            </w:r>
          </w:p>
        </w:tc>
        <w:tc>
          <w:tcPr>
            <w:tcW w:w="1440" w:type="dxa"/>
          </w:tcPr>
          <w:p w14:paraId="70C60E22" w14:textId="77777777" w:rsidR="00030607" w:rsidRDefault="00FB2450">
            <w:pPr>
              <w:pStyle w:val="TableParagraph"/>
              <w:spacing w:line="268" w:lineRule="exact"/>
              <w:ind w:left="331" w:right="324"/>
              <w:jc w:val="center"/>
              <w:rPr>
                <w:sz w:val="24"/>
              </w:rPr>
            </w:pPr>
            <w:r>
              <w:rPr>
                <w:sz w:val="24"/>
              </w:rPr>
              <w:t>BTPN</w:t>
            </w:r>
          </w:p>
        </w:tc>
        <w:tc>
          <w:tcPr>
            <w:tcW w:w="4650" w:type="dxa"/>
          </w:tcPr>
          <w:p w14:paraId="791931B3" w14:textId="77777777" w:rsidR="00030607" w:rsidRDefault="00FB2450">
            <w:pPr>
              <w:pStyle w:val="TableParagraph"/>
              <w:spacing w:line="268" w:lineRule="exact"/>
              <w:ind w:left="105"/>
              <w:rPr>
                <w:sz w:val="24"/>
              </w:rPr>
            </w:pPr>
            <w:r>
              <w:rPr>
                <w:sz w:val="24"/>
              </w:rPr>
              <w:t>Bank BTPN</w:t>
            </w:r>
            <w:r>
              <w:rPr>
                <w:spacing w:val="-2"/>
                <w:sz w:val="24"/>
              </w:rPr>
              <w:t xml:space="preserve"> </w:t>
            </w:r>
            <w:r>
              <w:rPr>
                <w:sz w:val="24"/>
              </w:rPr>
              <w:t>Tbk</w:t>
            </w:r>
          </w:p>
        </w:tc>
      </w:tr>
      <w:tr w:rsidR="00030607" w14:paraId="1514781C" w14:textId="77777777">
        <w:trPr>
          <w:trHeight w:val="434"/>
        </w:trPr>
        <w:tc>
          <w:tcPr>
            <w:tcW w:w="857" w:type="dxa"/>
          </w:tcPr>
          <w:p w14:paraId="1B7B2FB9" w14:textId="77777777" w:rsidR="00030607" w:rsidRDefault="00FB2450">
            <w:pPr>
              <w:pStyle w:val="TableParagraph"/>
              <w:spacing w:line="268" w:lineRule="exact"/>
              <w:ind w:left="231" w:right="222"/>
              <w:jc w:val="center"/>
              <w:rPr>
                <w:sz w:val="24"/>
              </w:rPr>
            </w:pPr>
            <w:r>
              <w:rPr>
                <w:sz w:val="24"/>
              </w:rPr>
              <w:t>11.</w:t>
            </w:r>
          </w:p>
        </w:tc>
        <w:tc>
          <w:tcPr>
            <w:tcW w:w="1440" w:type="dxa"/>
          </w:tcPr>
          <w:p w14:paraId="5FE286A6" w14:textId="77777777" w:rsidR="00030607" w:rsidRDefault="00FB2450">
            <w:pPr>
              <w:pStyle w:val="TableParagraph"/>
              <w:spacing w:line="268" w:lineRule="exact"/>
              <w:ind w:left="332" w:right="324"/>
              <w:jc w:val="center"/>
              <w:rPr>
                <w:sz w:val="24"/>
              </w:rPr>
            </w:pPr>
            <w:r>
              <w:rPr>
                <w:sz w:val="24"/>
              </w:rPr>
              <w:t>AGRO</w:t>
            </w:r>
          </w:p>
        </w:tc>
        <w:tc>
          <w:tcPr>
            <w:tcW w:w="4650" w:type="dxa"/>
          </w:tcPr>
          <w:p w14:paraId="10548239" w14:textId="77777777" w:rsidR="00030607" w:rsidRDefault="00FB2450">
            <w:pPr>
              <w:pStyle w:val="TableParagraph"/>
              <w:spacing w:line="268" w:lineRule="exact"/>
              <w:ind w:left="105"/>
              <w:rPr>
                <w:sz w:val="24"/>
              </w:rPr>
            </w:pPr>
            <w:r>
              <w:rPr>
                <w:sz w:val="24"/>
              </w:rPr>
              <w:t>Bank</w:t>
            </w:r>
            <w:r>
              <w:rPr>
                <w:spacing w:val="-3"/>
                <w:sz w:val="24"/>
              </w:rPr>
              <w:t xml:space="preserve"> </w:t>
            </w:r>
            <w:r>
              <w:rPr>
                <w:sz w:val="24"/>
              </w:rPr>
              <w:t>Rakyat</w:t>
            </w:r>
            <w:r>
              <w:rPr>
                <w:spacing w:val="2"/>
                <w:sz w:val="24"/>
              </w:rPr>
              <w:t xml:space="preserve"> </w:t>
            </w:r>
            <w:r>
              <w:rPr>
                <w:sz w:val="24"/>
              </w:rPr>
              <w:t>Inodnesia</w:t>
            </w:r>
            <w:r>
              <w:rPr>
                <w:spacing w:val="-2"/>
                <w:sz w:val="24"/>
              </w:rPr>
              <w:t xml:space="preserve"> </w:t>
            </w:r>
            <w:r>
              <w:rPr>
                <w:sz w:val="24"/>
              </w:rPr>
              <w:t>Agroniagar</w:t>
            </w:r>
            <w:r>
              <w:rPr>
                <w:spacing w:val="-2"/>
                <w:sz w:val="24"/>
              </w:rPr>
              <w:t xml:space="preserve"> </w:t>
            </w:r>
            <w:r>
              <w:rPr>
                <w:sz w:val="24"/>
              </w:rPr>
              <w:t>Tbk</w:t>
            </w:r>
          </w:p>
        </w:tc>
      </w:tr>
      <w:tr w:rsidR="00030607" w14:paraId="11247EB4" w14:textId="77777777">
        <w:trPr>
          <w:trHeight w:val="436"/>
        </w:trPr>
        <w:tc>
          <w:tcPr>
            <w:tcW w:w="857" w:type="dxa"/>
          </w:tcPr>
          <w:p w14:paraId="4D5094E0" w14:textId="77777777" w:rsidR="00030607" w:rsidRDefault="00FB2450">
            <w:pPr>
              <w:pStyle w:val="TableParagraph"/>
              <w:spacing w:line="270" w:lineRule="exact"/>
              <w:ind w:left="231" w:right="222"/>
              <w:jc w:val="center"/>
              <w:rPr>
                <w:sz w:val="24"/>
              </w:rPr>
            </w:pPr>
            <w:r>
              <w:rPr>
                <w:sz w:val="24"/>
              </w:rPr>
              <w:t>12.</w:t>
            </w:r>
          </w:p>
        </w:tc>
        <w:tc>
          <w:tcPr>
            <w:tcW w:w="1440" w:type="dxa"/>
          </w:tcPr>
          <w:p w14:paraId="276C32E3" w14:textId="77777777" w:rsidR="00030607" w:rsidRDefault="00FB2450">
            <w:pPr>
              <w:pStyle w:val="TableParagraph"/>
              <w:spacing w:line="270" w:lineRule="exact"/>
              <w:ind w:left="330" w:right="324"/>
              <w:jc w:val="center"/>
              <w:rPr>
                <w:sz w:val="24"/>
              </w:rPr>
            </w:pPr>
            <w:r>
              <w:rPr>
                <w:sz w:val="24"/>
              </w:rPr>
              <w:t>AGRS</w:t>
            </w:r>
          </w:p>
        </w:tc>
        <w:tc>
          <w:tcPr>
            <w:tcW w:w="4650" w:type="dxa"/>
          </w:tcPr>
          <w:p w14:paraId="7CE8FC50" w14:textId="77777777" w:rsidR="00030607" w:rsidRDefault="00FB2450">
            <w:pPr>
              <w:pStyle w:val="TableParagraph"/>
              <w:spacing w:line="270" w:lineRule="exact"/>
              <w:ind w:left="105"/>
              <w:rPr>
                <w:sz w:val="24"/>
              </w:rPr>
            </w:pPr>
            <w:r>
              <w:rPr>
                <w:sz w:val="24"/>
              </w:rPr>
              <w:t>Bank</w:t>
            </w:r>
            <w:r>
              <w:rPr>
                <w:spacing w:val="-1"/>
                <w:sz w:val="24"/>
              </w:rPr>
              <w:t xml:space="preserve"> </w:t>
            </w:r>
            <w:r>
              <w:rPr>
                <w:sz w:val="24"/>
              </w:rPr>
              <w:t>IBK</w:t>
            </w:r>
            <w:r>
              <w:rPr>
                <w:spacing w:val="1"/>
                <w:sz w:val="24"/>
              </w:rPr>
              <w:t xml:space="preserve"> </w:t>
            </w:r>
            <w:r>
              <w:rPr>
                <w:sz w:val="24"/>
              </w:rPr>
              <w:t>Indonesia</w:t>
            </w:r>
            <w:r>
              <w:rPr>
                <w:spacing w:val="-3"/>
                <w:sz w:val="24"/>
              </w:rPr>
              <w:t xml:space="preserve"> </w:t>
            </w:r>
            <w:r>
              <w:rPr>
                <w:sz w:val="24"/>
              </w:rPr>
              <w:t>Tbk</w:t>
            </w:r>
          </w:p>
        </w:tc>
      </w:tr>
      <w:tr w:rsidR="00030607" w14:paraId="5CE4BC97" w14:textId="77777777">
        <w:trPr>
          <w:trHeight w:val="436"/>
        </w:trPr>
        <w:tc>
          <w:tcPr>
            <w:tcW w:w="857" w:type="dxa"/>
          </w:tcPr>
          <w:p w14:paraId="401D79C3" w14:textId="77777777" w:rsidR="00030607" w:rsidRDefault="00FB2450">
            <w:pPr>
              <w:pStyle w:val="TableParagraph"/>
              <w:spacing w:line="268" w:lineRule="exact"/>
              <w:ind w:left="231" w:right="222"/>
              <w:jc w:val="center"/>
              <w:rPr>
                <w:sz w:val="24"/>
              </w:rPr>
            </w:pPr>
            <w:r>
              <w:rPr>
                <w:sz w:val="24"/>
              </w:rPr>
              <w:t>13.</w:t>
            </w:r>
          </w:p>
        </w:tc>
        <w:tc>
          <w:tcPr>
            <w:tcW w:w="1440" w:type="dxa"/>
          </w:tcPr>
          <w:p w14:paraId="45D4F46C" w14:textId="77777777" w:rsidR="00030607" w:rsidRDefault="00FB2450">
            <w:pPr>
              <w:pStyle w:val="TableParagraph"/>
              <w:spacing w:line="268" w:lineRule="exact"/>
              <w:ind w:left="332" w:right="322"/>
              <w:jc w:val="center"/>
              <w:rPr>
                <w:sz w:val="24"/>
              </w:rPr>
            </w:pPr>
            <w:r>
              <w:rPr>
                <w:sz w:val="24"/>
              </w:rPr>
              <w:t>ARTO</w:t>
            </w:r>
          </w:p>
        </w:tc>
        <w:tc>
          <w:tcPr>
            <w:tcW w:w="4650" w:type="dxa"/>
          </w:tcPr>
          <w:p w14:paraId="15B1B11F"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Jago Tbk</w:t>
            </w:r>
          </w:p>
        </w:tc>
      </w:tr>
      <w:tr w:rsidR="00030607" w14:paraId="296F408B" w14:textId="77777777">
        <w:trPr>
          <w:trHeight w:val="436"/>
        </w:trPr>
        <w:tc>
          <w:tcPr>
            <w:tcW w:w="857" w:type="dxa"/>
          </w:tcPr>
          <w:p w14:paraId="4E23CDE3" w14:textId="77777777" w:rsidR="00030607" w:rsidRDefault="00FB2450">
            <w:pPr>
              <w:pStyle w:val="TableParagraph"/>
              <w:spacing w:line="268" w:lineRule="exact"/>
              <w:ind w:left="231" w:right="222"/>
              <w:jc w:val="center"/>
              <w:rPr>
                <w:sz w:val="24"/>
              </w:rPr>
            </w:pPr>
            <w:r>
              <w:rPr>
                <w:sz w:val="24"/>
              </w:rPr>
              <w:t>14.</w:t>
            </w:r>
          </w:p>
        </w:tc>
        <w:tc>
          <w:tcPr>
            <w:tcW w:w="1440" w:type="dxa"/>
          </w:tcPr>
          <w:p w14:paraId="4E9E5FEC" w14:textId="77777777" w:rsidR="00030607" w:rsidRDefault="00FB2450">
            <w:pPr>
              <w:pStyle w:val="TableParagraph"/>
              <w:spacing w:line="268" w:lineRule="exact"/>
              <w:ind w:left="330" w:right="324"/>
              <w:jc w:val="center"/>
              <w:rPr>
                <w:sz w:val="24"/>
              </w:rPr>
            </w:pPr>
            <w:r>
              <w:rPr>
                <w:sz w:val="24"/>
              </w:rPr>
              <w:t>BABP</w:t>
            </w:r>
          </w:p>
        </w:tc>
        <w:tc>
          <w:tcPr>
            <w:tcW w:w="4650" w:type="dxa"/>
          </w:tcPr>
          <w:p w14:paraId="2CD2AE23"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MNC Internasional Tbk</w:t>
            </w:r>
          </w:p>
        </w:tc>
      </w:tr>
      <w:tr w:rsidR="00030607" w14:paraId="4E1140A0" w14:textId="77777777">
        <w:trPr>
          <w:trHeight w:val="436"/>
        </w:trPr>
        <w:tc>
          <w:tcPr>
            <w:tcW w:w="857" w:type="dxa"/>
          </w:tcPr>
          <w:p w14:paraId="2C0BE771" w14:textId="77777777" w:rsidR="00030607" w:rsidRDefault="00FB2450">
            <w:pPr>
              <w:pStyle w:val="TableParagraph"/>
              <w:spacing w:line="268" w:lineRule="exact"/>
              <w:ind w:left="231" w:right="222"/>
              <w:jc w:val="center"/>
              <w:rPr>
                <w:sz w:val="24"/>
              </w:rPr>
            </w:pPr>
            <w:r>
              <w:rPr>
                <w:sz w:val="24"/>
              </w:rPr>
              <w:t>15.</w:t>
            </w:r>
          </w:p>
        </w:tc>
        <w:tc>
          <w:tcPr>
            <w:tcW w:w="1440" w:type="dxa"/>
          </w:tcPr>
          <w:p w14:paraId="5FBAB6CF" w14:textId="77777777" w:rsidR="00030607" w:rsidRDefault="00FB2450">
            <w:pPr>
              <w:pStyle w:val="TableParagraph"/>
              <w:spacing w:line="268" w:lineRule="exact"/>
              <w:ind w:left="332" w:right="324"/>
              <w:jc w:val="center"/>
              <w:rPr>
                <w:sz w:val="24"/>
              </w:rPr>
            </w:pPr>
            <w:r>
              <w:rPr>
                <w:sz w:val="24"/>
              </w:rPr>
              <w:t>BACA</w:t>
            </w:r>
          </w:p>
        </w:tc>
        <w:tc>
          <w:tcPr>
            <w:tcW w:w="4650" w:type="dxa"/>
          </w:tcPr>
          <w:p w14:paraId="19041E75"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Capital Indonesia Tbk</w:t>
            </w:r>
          </w:p>
        </w:tc>
      </w:tr>
      <w:tr w:rsidR="00030607" w14:paraId="1CD51F8A" w14:textId="77777777">
        <w:trPr>
          <w:trHeight w:val="436"/>
        </w:trPr>
        <w:tc>
          <w:tcPr>
            <w:tcW w:w="857" w:type="dxa"/>
          </w:tcPr>
          <w:p w14:paraId="06E916F7" w14:textId="77777777" w:rsidR="00030607" w:rsidRDefault="00FB2450">
            <w:pPr>
              <w:pStyle w:val="TableParagraph"/>
              <w:spacing w:line="268" w:lineRule="exact"/>
              <w:ind w:left="231" w:right="222"/>
              <w:jc w:val="center"/>
              <w:rPr>
                <w:sz w:val="24"/>
              </w:rPr>
            </w:pPr>
            <w:r>
              <w:rPr>
                <w:sz w:val="24"/>
              </w:rPr>
              <w:t>16.</w:t>
            </w:r>
          </w:p>
        </w:tc>
        <w:tc>
          <w:tcPr>
            <w:tcW w:w="1440" w:type="dxa"/>
          </w:tcPr>
          <w:p w14:paraId="3722B73B" w14:textId="77777777" w:rsidR="00030607" w:rsidRDefault="00FB2450">
            <w:pPr>
              <w:pStyle w:val="TableParagraph"/>
              <w:spacing w:line="268" w:lineRule="exact"/>
              <w:ind w:left="331" w:right="324"/>
              <w:jc w:val="center"/>
              <w:rPr>
                <w:sz w:val="24"/>
              </w:rPr>
            </w:pPr>
            <w:r>
              <w:rPr>
                <w:sz w:val="24"/>
              </w:rPr>
              <w:t>BBKP</w:t>
            </w:r>
          </w:p>
        </w:tc>
        <w:tc>
          <w:tcPr>
            <w:tcW w:w="4650" w:type="dxa"/>
          </w:tcPr>
          <w:p w14:paraId="49DC206F"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KB</w:t>
            </w:r>
            <w:r>
              <w:rPr>
                <w:spacing w:val="-1"/>
                <w:sz w:val="24"/>
              </w:rPr>
              <w:t xml:space="preserve"> </w:t>
            </w:r>
            <w:r>
              <w:rPr>
                <w:sz w:val="24"/>
              </w:rPr>
              <w:t>Bukopin</w:t>
            </w:r>
            <w:r>
              <w:rPr>
                <w:spacing w:val="-1"/>
                <w:sz w:val="24"/>
              </w:rPr>
              <w:t xml:space="preserve"> </w:t>
            </w:r>
            <w:r>
              <w:rPr>
                <w:sz w:val="24"/>
              </w:rPr>
              <w:t>Tbk</w:t>
            </w:r>
          </w:p>
        </w:tc>
      </w:tr>
      <w:tr w:rsidR="00030607" w14:paraId="1D2B0E98" w14:textId="77777777">
        <w:trPr>
          <w:trHeight w:val="434"/>
        </w:trPr>
        <w:tc>
          <w:tcPr>
            <w:tcW w:w="857" w:type="dxa"/>
          </w:tcPr>
          <w:p w14:paraId="3727A31C" w14:textId="77777777" w:rsidR="00030607" w:rsidRDefault="00FB2450">
            <w:pPr>
              <w:pStyle w:val="TableParagraph"/>
              <w:spacing w:line="268" w:lineRule="exact"/>
              <w:ind w:left="231" w:right="222"/>
              <w:jc w:val="center"/>
              <w:rPr>
                <w:sz w:val="24"/>
              </w:rPr>
            </w:pPr>
            <w:r>
              <w:rPr>
                <w:sz w:val="24"/>
              </w:rPr>
              <w:t>17.</w:t>
            </w:r>
          </w:p>
        </w:tc>
        <w:tc>
          <w:tcPr>
            <w:tcW w:w="1440" w:type="dxa"/>
          </w:tcPr>
          <w:p w14:paraId="06A948EF" w14:textId="77777777" w:rsidR="00030607" w:rsidRDefault="00FB2450">
            <w:pPr>
              <w:pStyle w:val="TableParagraph"/>
              <w:spacing w:line="268" w:lineRule="exact"/>
              <w:ind w:left="329" w:right="324"/>
              <w:jc w:val="center"/>
              <w:rPr>
                <w:sz w:val="24"/>
              </w:rPr>
            </w:pPr>
            <w:r>
              <w:rPr>
                <w:sz w:val="24"/>
              </w:rPr>
              <w:t>BBMD</w:t>
            </w:r>
          </w:p>
        </w:tc>
        <w:tc>
          <w:tcPr>
            <w:tcW w:w="4650" w:type="dxa"/>
          </w:tcPr>
          <w:p w14:paraId="275FB18C"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Mestika Dharma</w:t>
            </w:r>
            <w:r>
              <w:rPr>
                <w:spacing w:val="-3"/>
                <w:sz w:val="24"/>
              </w:rPr>
              <w:t xml:space="preserve"> </w:t>
            </w:r>
            <w:r>
              <w:rPr>
                <w:sz w:val="24"/>
              </w:rPr>
              <w:t>Tbk</w:t>
            </w:r>
          </w:p>
        </w:tc>
      </w:tr>
      <w:tr w:rsidR="00030607" w14:paraId="08C34FBF" w14:textId="77777777">
        <w:trPr>
          <w:trHeight w:val="436"/>
        </w:trPr>
        <w:tc>
          <w:tcPr>
            <w:tcW w:w="857" w:type="dxa"/>
          </w:tcPr>
          <w:p w14:paraId="17DBA2AE" w14:textId="77777777" w:rsidR="00030607" w:rsidRDefault="00FB2450">
            <w:pPr>
              <w:pStyle w:val="TableParagraph"/>
              <w:spacing w:line="270" w:lineRule="exact"/>
              <w:ind w:left="231" w:right="222"/>
              <w:jc w:val="center"/>
              <w:rPr>
                <w:sz w:val="24"/>
              </w:rPr>
            </w:pPr>
            <w:r>
              <w:rPr>
                <w:sz w:val="24"/>
              </w:rPr>
              <w:t>18.</w:t>
            </w:r>
          </w:p>
        </w:tc>
        <w:tc>
          <w:tcPr>
            <w:tcW w:w="1440" w:type="dxa"/>
          </w:tcPr>
          <w:p w14:paraId="5FFCAF4C" w14:textId="77777777" w:rsidR="00030607" w:rsidRDefault="00FB2450">
            <w:pPr>
              <w:pStyle w:val="TableParagraph"/>
              <w:spacing w:line="270" w:lineRule="exact"/>
              <w:ind w:left="332" w:right="323"/>
              <w:jc w:val="center"/>
              <w:rPr>
                <w:sz w:val="24"/>
              </w:rPr>
            </w:pPr>
            <w:r>
              <w:rPr>
                <w:sz w:val="24"/>
              </w:rPr>
              <w:t>BBYB</w:t>
            </w:r>
          </w:p>
        </w:tc>
        <w:tc>
          <w:tcPr>
            <w:tcW w:w="4650" w:type="dxa"/>
          </w:tcPr>
          <w:p w14:paraId="7BDDD863" w14:textId="77777777" w:rsidR="00030607" w:rsidRDefault="00FB2450">
            <w:pPr>
              <w:pStyle w:val="TableParagraph"/>
              <w:spacing w:line="270" w:lineRule="exact"/>
              <w:ind w:left="105"/>
              <w:rPr>
                <w:sz w:val="24"/>
              </w:rPr>
            </w:pPr>
            <w:r>
              <w:rPr>
                <w:sz w:val="24"/>
              </w:rPr>
              <w:t>Bank</w:t>
            </w:r>
            <w:r>
              <w:rPr>
                <w:spacing w:val="-2"/>
                <w:sz w:val="24"/>
              </w:rPr>
              <w:t xml:space="preserve"> </w:t>
            </w:r>
            <w:r>
              <w:rPr>
                <w:sz w:val="24"/>
              </w:rPr>
              <w:t>Neo</w:t>
            </w:r>
            <w:r>
              <w:rPr>
                <w:spacing w:val="-1"/>
                <w:sz w:val="24"/>
              </w:rPr>
              <w:t xml:space="preserve"> </w:t>
            </w:r>
            <w:r>
              <w:rPr>
                <w:sz w:val="24"/>
              </w:rPr>
              <w:t>Commerce Tbk</w:t>
            </w:r>
          </w:p>
        </w:tc>
      </w:tr>
      <w:tr w:rsidR="00030607" w14:paraId="4A4C178D" w14:textId="77777777">
        <w:trPr>
          <w:trHeight w:val="436"/>
        </w:trPr>
        <w:tc>
          <w:tcPr>
            <w:tcW w:w="857" w:type="dxa"/>
          </w:tcPr>
          <w:p w14:paraId="47D6F694" w14:textId="77777777" w:rsidR="00030607" w:rsidRDefault="00FB2450">
            <w:pPr>
              <w:pStyle w:val="TableParagraph"/>
              <w:spacing w:line="268" w:lineRule="exact"/>
              <w:ind w:left="231" w:right="222"/>
              <w:jc w:val="center"/>
              <w:rPr>
                <w:sz w:val="24"/>
              </w:rPr>
            </w:pPr>
            <w:r>
              <w:rPr>
                <w:sz w:val="24"/>
              </w:rPr>
              <w:t>19.</w:t>
            </w:r>
          </w:p>
        </w:tc>
        <w:tc>
          <w:tcPr>
            <w:tcW w:w="1440" w:type="dxa"/>
          </w:tcPr>
          <w:p w14:paraId="1CBE5B58" w14:textId="77777777" w:rsidR="00030607" w:rsidRDefault="00FB2450">
            <w:pPr>
              <w:pStyle w:val="TableParagraph"/>
              <w:spacing w:line="268" w:lineRule="exact"/>
              <w:ind w:left="328" w:right="324"/>
              <w:jc w:val="center"/>
              <w:rPr>
                <w:sz w:val="24"/>
              </w:rPr>
            </w:pPr>
            <w:r>
              <w:rPr>
                <w:sz w:val="24"/>
              </w:rPr>
              <w:t>BCIC</w:t>
            </w:r>
          </w:p>
        </w:tc>
        <w:tc>
          <w:tcPr>
            <w:tcW w:w="4650" w:type="dxa"/>
          </w:tcPr>
          <w:p w14:paraId="4DC2EEB3"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Jtrust</w:t>
            </w:r>
            <w:r>
              <w:rPr>
                <w:spacing w:val="1"/>
                <w:sz w:val="24"/>
              </w:rPr>
              <w:t xml:space="preserve"> </w:t>
            </w:r>
            <w:r>
              <w:rPr>
                <w:sz w:val="24"/>
              </w:rPr>
              <w:t>Indonesia</w:t>
            </w:r>
            <w:r>
              <w:rPr>
                <w:spacing w:val="-1"/>
                <w:sz w:val="24"/>
              </w:rPr>
              <w:t xml:space="preserve"> </w:t>
            </w:r>
            <w:r>
              <w:rPr>
                <w:sz w:val="24"/>
              </w:rPr>
              <w:t>Tbk</w:t>
            </w:r>
          </w:p>
        </w:tc>
      </w:tr>
      <w:tr w:rsidR="00030607" w14:paraId="1C650F39" w14:textId="77777777">
        <w:trPr>
          <w:trHeight w:val="436"/>
        </w:trPr>
        <w:tc>
          <w:tcPr>
            <w:tcW w:w="857" w:type="dxa"/>
          </w:tcPr>
          <w:p w14:paraId="643063D9" w14:textId="77777777" w:rsidR="00030607" w:rsidRDefault="00FB2450">
            <w:pPr>
              <w:pStyle w:val="TableParagraph"/>
              <w:spacing w:line="268" w:lineRule="exact"/>
              <w:ind w:left="231" w:right="222"/>
              <w:jc w:val="center"/>
              <w:rPr>
                <w:sz w:val="24"/>
              </w:rPr>
            </w:pPr>
            <w:r>
              <w:rPr>
                <w:sz w:val="24"/>
              </w:rPr>
              <w:t>20.</w:t>
            </w:r>
          </w:p>
        </w:tc>
        <w:tc>
          <w:tcPr>
            <w:tcW w:w="1440" w:type="dxa"/>
          </w:tcPr>
          <w:p w14:paraId="2F735DB1" w14:textId="77777777" w:rsidR="00030607" w:rsidRDefault="00FB2450">
            <w:pPr>
              <w:pStyle w:val="TableParagraph"/>
              <w:spacing w:line="268" w:lineRule="exact"/>
              <w:ind w:left="331" w:right="324"/>
              <w:jc w:val="center"/>
              <w:rPr>
                <w:sz w:val="24"/>
              </w:rPr>
            </w:pPr>
            <w:r>
              <w:rPr>
                <w:sz w:val="24"/>
              </w:rPr>
              <w:t>BEKS</w:t>
            </w:r>
          </w:p>
        </w:tc>
        <w:tc>
          <w:tcPr>
            <w:tcW w:w="4650" w:type="dxa"/>
          </w:tcPr>
          <w:p w14:paraId="77DE0B51"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Pembangunan</w:t>
            </w:r>
            <w:r>
              <w:rPr>
                <w:spacing w:val="-1"/>
                <w:sz w:val="24"/>
              </w:rPr>
              <w:t xml:space="preserve"> </w:t>
            </w:r>
            <w:r>
              <w:rPr>
                <w:sz w:val="24"/>
              </w:rPr>
              <w:t>Daerah</w:t>
            </w:r>
            <w:r>
              <w:rPr>
                <w:spacing w:val="-1"/>
                <w:sz w:val="24"/>
              </w:rPr>
              <w:t xml:space="preserve"> </w:t>
            </w:r>
            <w:r>
              <w:rPr>
                <w:sz w:val="24"/>
              </w:rPr>
              <w:t>Banten</w:t>
            </w:r>
            <w:r>
              <w:rPr>
                <w:spacing w:val="-2"/>
                <w:sz w:val="24"/>
              </w:rPr>
              <w:t xml:space="preserve"> </w:t>
            </w:r>
            <w:r>
              <w:rPr>
                <w:sz w:val="24"/>
              </w:rPr>
              <w:t>Tbk</w:t>
            </w:r>
          </w:p>
        </w:tc>
      </w:tr>
      <w:tr w:rsidR="00030607" w14:paraId="07C03650" w14:textId="77777777">
        <w:trPr>
          <w:trHeight w:val="436"/>
        </w:trPr>
        <w:tc>
          <w:tcPr>
            <w:tcW w:w="857" w:type="dxa"/>
          </w:tcPr>
          <w:p w14:paraId="6C05CDA7" w14:textId="77777777" w:rsidR="00030607" w:rsidRDefault="00FB2450">
            <w:pPr>
              <w:pStyle w:val="TableParagraph"/>
              <w:spacing w:line="268" w:lineRule="exact"/>
              <w:ind w:left="231" w:right="222"/>
              <w:jc w:val="center"/>
              <w:rPr>
                <w:sz w:val="24"/>
              </w:rPr>
            </w:pPr>
            <w:r>
              <w:rPr>
                <w:sz w:val="24"/>
              </w:rPr>
              <w:t>21.</w:t>
            </w:r>
          </w:p>
        </w:tc>
        <w:tc>
          <w:tcPr>
            <w:tcW w:w="1440" w:type="dxa"/>
          </w:tcPr>
          <w:p w14:paraId="35AF789A" w14:textId="77777777" w:rsidR="00030607" w:rsidRDefault="00FB2450">
            <w:pPr>
              <w:pStyle w:val="TableParagraph"/>
              <w:spacing w:line="268" w:lineRule="exact"/>
              <w:ind w:left="332" w:right="323"/>
              <w:jc w:val="center"/>
              <w:rPr>
                <w:sz w:val="24"/>
              </w:rPr>
            </w:pPr>
            <w:r>
              <w:rPr>
                <w:sz w:val="24"/>
              </w:rPr>
              <w:t>BGTG</w:t>
            </w:r>
          </w:p>
        </w:tc>
        <w:tc>
          <w:tcPr>
            <w:tcW w:w="4650" w:type="dxa"/>
          </w:tcPr>
          <w:p w14:paraId="27B28C61"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Ganesha Tbk</w:t>
            </w:r>
          </w:p>
        </w:tc>
      </w:tr>
      <w:tr w:rsidR="00030607" w14:paraId="12A66BDB" w14:textId="77777777">
        <w:trPr>
          <w:trHeight w:val="436"/>
        </w:trPr>
        <w:tc>
          <w:tcPr>
            <w:tcW w:w="857" w:type="dxa"/>
          </w:tcPr>
          <w:p w14:paraId="73F06311" w14:textId="77777777" w:rsidR="00030607" w:rsidRDefault="00FB2450">
            <w:pPr>
              <w:pStyle w:val="TableParagraph"/>
              <w:spacing w:line="268" w:lineRule="exact"/>
              <w:ind w:left="231" w:right="222"/>
              <w:jc w:val="center"/>
              <w:rPr>
                <w:sz w:val="24"/>
              </w:rPr>
            </w:pPr>
            <w:r>
              <w:rPr>
                <w:sz w:val="24"/>
              </w:rPr>
              <w:t>22.</w:t>
            </w:r>
          </w:p>
        </w:tc>
        <w:tc>
          <w:tcPr>
            <w:tcW w:w="1440" w:type="dxa"/>
          </w:tcPr>
          <w:p w14:paraId="6815725E" w14:textId="77777777" w:rsidR="00030607" w:rsidRDefault="00FB2450">
            <w:pPr>
              <w:pStyle w:val="TableParagraph"/>
              <w:spacing w:line="268" w:lineRule="exact"/>
              <w:ind w:left="332" w:right="324"/>
              <w:jc w:val="center"/>
              <w:rPr>
                <w:sz w:val="24"/>
              </w:rPr>
            </w:pPr>
            <w:r>
              <w:rPr>
                <w:sz w:val="24"/>
              </w:rPr>
              <w:t>BINA</w:t>
            </w:r>
          </w:p>
        </w:tc>
        <w:tc>
          <w:tcPr>
            <w:tcW w:w="4650" w:type="dxa"/>
          </w:tcPr>
          <w:p w14:paraId="19D16F45" w14:textId="77777777" w:rsidR="00030607" w:rsidRDefault="00FB2450">
            <w:pPr>
              <w:pStyle w:val="TableParagraph"/>
              <w:spacing w:line="268" w:lineRule="exact"/>
              <w:ind w:left="105"/>
              <w:rPr>
                <w:sz w:val="24"/>
              </w:rPr>
            </w:pPr>
            <w:r>
              <w:rPr>
                <w:sz w:val="24"/>
              </w:rPr>
              <w:t>Bank Ina</w:t>
            </w:r>
            <w:r>
              <w:rPr>
                <w:spacing w:val="-2"/>
                <w:sz w:val="24"/>
              </w:rPr>
              <w:t xml:space="preserve"> </w:t>
            </w:r>
            <w:r>
              <w:rPr>
                <w:sz w:val="24"/>
              </w:rPr>
              <w:t>Perdana</w:t>
            </w:r>
            <w:r>
              <w:rPr>
                <w:spacing w:val="-3"/>
                <w:sz w:val="24"/>
              </w:rPr>
              <w:t xml:space="preserve"> </w:t>
            </w:r>
            <w:r>
              <w:rPr>
                <w:sz w:val="24"/>
              </w:rPr>
              <w:t>Tbk</w:t>
            </w:r>
          </w:p>
        </w:tc>
      </w:tr>
      <w:tr w:rsidR="00030607" w14:paraId="3AAA49A8" w14:textId="77777777">
        <w:trPr>
          <w:trHeight w:val="712"/>
        </w:trPr>
        <w:tc>
          <w:tcPr>
            <w:tcW w:w="857" w:type="dxa"/>
          </w:tcPr>
          <w:p w14:paraId="15847678" w14:textId="77777777" w:rsidR="00030607" w:rsidRDefault="00FB2450">
            <w:pPr>
              <w:pStyle w:val="TableParagraph"/>
              <w:spacing w:line="268" w:lineRule="exact"/>
              <w:ind w:left="231" w:right="222"/>
              <w:jc w:val="center"/>
              <w:rPr>
                <w:sz w:val="24"/>
              </w:rPr>
            </w:pPr>
            <w:r>
              <w:rPr>
                <w:sz w:val="24"/>
              </w:rPr>
              <w:t>23.</w:t>
            </w:r>
          </w:p>
        </w:tc>
        <w:tc>
          <w:tcPr>
            <w:tcW w:w="1440" w:type="dxa"/>
          </w:tcPr>
          <w:p w14:paraId="15C19F21" w14:textId="77777777" w:rsidR="00030607" w:rsidRDefault="00FB2450">
            <w:pPr>
              <w:pStyle w:val="TableParagraph"/>
              <w:spacing w:line="268" w:lineRule="exact"/>
              <w:ind w:left="331" w:right="324"/>
              <w:jc w:val="center"/>
              <w:rPr>
                <w:sz w:val="24"/>
              </w:rPr>
            </w:pPr>
            <w:r>
              <w:rPr>
                <w:sz w:val="24"/>
              </w:rPr>
              <w:t>BJBR</w:t>
            </w:r>
          </w:p>
        </w:tc>
        <w:tc>
          <w:tcPr>
            <w:tcW w:w="4650" w:type="dxa"/>
          </w:tcPr>
          <w:p w14:paraId="40027E0B" w14:textId="77777777" w:rsidR="00030607" w:rsidRDefault="00FB2450">
            <w:pPr>
              <w:pStyle w:val="TableParagraph"/>
              <w:ind w:left="105" w:right="328"/>
              <w:rPr>
                <w:sz w:val="24"/>
              </w:rPr>
            </w:pPr>
            <w:r>
              <w:rPr>
                <w:sz w:val="24"/>
              </w:rPr>
              <w:t>Bank</w:t>
            </w:r>
            <w:r>
              <w:rPr>
                <w:spacing w:val="-4"/>
                <w:sz w:val="24"/>
              </w:rPr>
              <w:t xml:space="preserve"> </w:t>
            </w:r>
            <w:r>
              <w:rPr>
                <w:sz w:val="24"/>
              </w:rPr>
              <w:t>Pembangunan</w:t>
            </w:r>
            <w:r>
              <w:rPr>
                <w:spacing w:val="-3"/>
                <w:sz w:val="24"/>
              </w:rPr>
              <w:t xml:space="preserve"> </w:t>
            </w:r>
            <w:r>
              <w:rPr>
                <w:sz w:val="24"/>
              </w:rPr>
              <w:t>Daerah</w:t>
            </w:r>
            <w:r>
              <w:rPr>
                <w:spacing w:val="-4"/>
                <w:sz w:val="24"/>
              </w:rPr>
              <w:t xml:space="preserve"> </w:t>
            </w:r>
            <w:r>
              <w:rPr>
                <w:sz w:val="24"/>
              </w:rPr>
              <w:t>Jawa</w:t>
            </w:r>
            <w:r>
              <w:rPr>
                <w:spacing w:val="-5"/>
                <w:sz w:val="24"/>
              </w:rPr>
              <w:t xml:space="preserve"> </w:t>
            </w:r>
            <w:r>
              <w:rPr>
                <w:sz w:val="24"/>
              </w:rPr>
              <w:t>Barat</w:t>
            </w:r>
            <w:r>
              <w:rPr>
                <w:spacing w:val="-3"/>
                <w:sz w:val="24"/>
              </w:rPr>
              <w:t xml:space="preserve"> </w:t>
            </w:r>
            <w:r>
              <w:rPr>
                <w:sz w:val="24"/>
              </w:rPr>
              <w:t>dan</w:t>
            </w:r>
            <w:r>
              <w:rPr>
                <w:spacing w:val="-57"/>
                <w:sz w:val="24"/>
              </w:rPr>
              <w:t xml:space="preserve"> </w:t>
            </w:r>
            <w:r>
              <w:rPr>
                <w:sz w:val="24"/>
              </w:rPr>
              <w:t>Banten</w:t>
            </w:r>
          </w:p>
        </w:tc>
      </w:tr>
    </w:tbl>
    <w:p w14:paraId="31D88DD2" w14:textId="77777777" w:rsidR="00030607" w:rsidRDefault="00030607">
      <w:pPr>
        <w:rPr>
          <w:sz w:val="24"/>
        </w:rPr>
        <w:sectPr w:rsidR="00030607">
          <w:pgSz w:w="11910" w:h="16840"/>
          <w:pgMar w:top="1680" w:right="580" w:bottom="1400" w:left="1460" w:header="712" w:footer="1122" w:gutter="0"/>
          <w:cols w:space="720"/>
        </w:sectPr>
      </w:pPr>
    </w:p>
    <w:p w14:paraId="5BC57852" w14:textId="77777777" w:rsidR="00030607" w:rsidRDefault="00030607">
      <w:pPr>
        <w:pStyle w:val="BodyText"/>
        <w:rPr>
          <w:b/>
          <w:sz w:val="20"/>
        </w:rPr>
      </w:pPr>
    </w:p>
    <w:p w14:paraId="41A5C31F" w14:textId="77777777" w:rsidR="00030607" w:rsidRDefault="00030607">
      <w:pPr>
        <w:pStyle w:val="BodyText"/>
        <w:rPr>
          <w:b/>
          <w:sz w:val="20"/>
        </w:rPr>
      </w:pPr>
    </w:p>
    <w:p w14:paraId="0F3B543B" w14:textId="77777777" w:rsidR="00030607" w:rsidRDefault="00030607">
      <w:pPr>
        <w:pStyle w:val="BodyText"/>
        <w:spacing w:before="2"/>
        <w:rPr>
          <w:b/>
          <w:sz w:val="10"/>
        </w:rPr>
      </w:pPr>
    </w:p>
    <w:tbl>
      <w:tblPr>
        <w:tblW w:w="0" w:type="auto"/>
        <w:tblInd w:w="1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7"/>
        <w:gridCol w:w="1440"/>
        <w:gridCol w:w="4650"/>
      </w:tblGrid>
      <w:tr w:rsidR="00030607" w14:paraId="09F507B4" w14:textId="77777777">
        <w:trPr>
          <w:trHeight w:val="436"/>
        </w:trPr>
        <w:tc>
          <w:tcPr>
            <w:tcW w:w="857" w:type="dxa"/>
          </w:tcPr>
          <w:p w14:paraId="721B1859" w14:textId="77777777" w:rsidR="00030607" w:rsidRDefault="00FB2450">
            <w:pPr>
              <w:pStyle w:val="TableParagraph"/>
              <w:spacing w:line="268" w:lineRule="exact"/>
              <w:ind w:left="231" w:right="222"/>
              <w:jc w:val="center"/>
              <w:rPr>
                <w:sz w:val="24"/>
              </w:rPr>
            </w:pPr>
            <w:r>
              <w:rPr>
                <w:sz w:val="24"/>
              </w:rPr>
              <w:t>24.</w:t>
            </w:r>
          </w:p>
        </w:tc>
        <w:tc>
          <w:tcPr>
            <w:tcW w:w="1440" w:type="dxa"/>
          </w:tcPr>
          <w:p w14:paraId="14820206" w14:textId="77777777" w:rsidR="00030607" w:rsidRDefault="00FB2450">
            <w:pPr>
              <w:pStyle w:val="TableParagraph"/>
              <w:spacing w:line="268" w:lineRule="exact"/>
              <w:ind w:left="332" w:right="322"/>
              <w:jc w:val="center"/>
              <w:rPr>
                <w:sz w:val="24"/>
              </w:rPr>
            </w:pPr>
            <w:r>
              <w:rPr>
                <w:sz w:val="24"/>
              </w:rPr>
              <w:t>BJTM</w:t>
            </w:r>
          </w:p>
        </w:tc>
        <w:tc>
          <w:tcPr>
            <w:tcW w:w="4650" w:type="dxa"/>
          </w:tcPr>
          <w:p w14:paraId="5A94650A"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Pembambangunan</w:t>
            </w:r>
            <w:r>
              <w:rPr>
                <w:spacing w:val="1"/>
                <w:sz w:val="24"/>
              </w:rPr>
              <w:t xml:space="preserve"> </w:t>
            </w:r>
            <w:r>
              <w:rPr>
                <w:sz w:val="24"/>
              </w:rPr>
              <w:t>Jawa</w:t>
            </w:r>
            <w:r>
              <w:rPr>
                <w:spacing w:val="-3"/>
                <w:sz w:val="24"/>
              </w:rPr>
              <w:t xml:space="preserve"> </w:t>
            </w:r>
            <w:r>
              <w:rPr>
                <w:sz w:val="24"/>
              </w:rPr>
              <w:t>Timur</w:t>
            </w:r>
          </w:p>
        </w:tc>
      </w:tr>
      <w:tr w:rsidR="00030607" w14:paraId="46F969D4" w14:textId="77777777">
        <w:trPr>
          <w:trHeight w:val="436"/>
        </w:trPr>
        <w:tc>
          <w:tcPr>
            <w:tcW w:w="857" w:type="dxa"/>
          </w:tcPr>
          <w:p w14:paraId="18353A6B" w14:textId="77777777" w:rsidR="00030607" w:rsidRDefault="00FB2450">
            <w:pPr>
              <w:pStyle w:val="TableParagraph"/>
              <w:spacing w:line="268" w:lineRule="exact"/>
              <w:ind w:left="231" w:right="222"/>
              <w:jc w:val="center"/>
              <w:rPr>
                <w:sz w:val="24"/>
              </w:rPr>
            </w:pPr>
            <w:r>
              <w:rPr>
                <w:sz w:val="24"/>
              </w:rPr>
              <w:t>25.</w:t>
            </w:r>
          </w:p>
        </w:tc>
        <w:tc>
          <w:tcPr>
            <w:tcW w:w="1440" w:type="dxa"/>
          </w:tcPr>
          <w:p w14:paraId="4D0ECCEC" w14:textId="77777777" w:rsidR="00030607" w:rsidRDefault="00FB2450">
            <w:pPr>
              <w:pStyle w:val="TableParagraph"/>
              <w:spacing w:line="268" w:lineRule="exact"/>
              <w:ind w:left="330" w:right="324"/>
              <w:jc w:val="center"/>
              <w:rPr>
                <w:sz w:val="24"/>
              </w:rPr>
            </w:pPr>
            <w:r>
              <w:rPr>
                <w:sz w:val="24"/>
              </w:rPr>
              <w:t>BKSW</w:t>
            </w:r>
          </w:p>
        </w:tc>
        <w:tc>
          <w:tcPr>
            <w:tcW w:w="4650" w:type="dxa"/>
          </w:tcPr>
          <w:p w14:paraId="4BD86076"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QNB</w:t>
            </w:r>
            <w:r>
              <w:rPr>
                <w:spacing w:val="1"/>
                <w:sz w:val="24"/>
              </w:rPr>
              <w:t xml:space="preserve"> </w:t>
            </w:r>
            <w:r>
              <w:rPr>
                <w:sz w:val="24"/>
              </w:rPr>
              <w:t>Indonesia</w:t>
            </w:r>
            <w:r>
              <w:rPr>
                <w:spacing w:val="-2"/>
                <w:sz w:val="24"/>
              </w:rPr>
              <w:t xml:space="preserve"> </w:t>
            </w:r>
            <w:r>
              <w:rPr>
                <w:sz w:val="24"/>
              </w:rPr>
              <w:t>Tbk</w:t>
            </w:r>
          </w:p>
        </w:tc>
      </w:tr>
      <w:tr w:rsidR="00030607" w14:paraId="37A03C01" w14:textId="77777777">
        <w:trPr>
          <w:trHeight w:val="434"/>
        </w:trPr>
        <w:tc>
          <w:tcPr>
            <w:tcW w:w="857" w:type="dxa"/>
          </w:tcPr>
          <w:p w14:paraId="695DD77C" w14:textId="77777777" w:rsidR="00030607" w:rsidRDefault="00FB2450">
            <w:pPr>
              <w:pStyle w:val="TableParagraph"/>
              <w:spacing w:line="268" w:lineRule="exact"/>
              <w:ind w:left="231" w:right="222"/>
              <w:jc w:val="center"/>
              <w:rPr>
                <w:sz w:val="24"/>
              </w:rPr>
            </w:pPr>
            <w:r>
              <w:rPr>
                <w:sz w:val="24"/>
              </w:rPr>
              <w:t>26.</w:t>
            </w:r>
          </w:p>
        </w:tc>
        <w:tc>
          <w:tcPr>
            <w:tcW w:w="1440" w:type="dxa"/>
          </w:tcPr>
          <w:p w14:paraId="50209859" w14:textId="77777777" w:rsidR="00030607" w:rsidRDefault="00FB2450">
            <w:pPr>
              <w:pStyle w:val="TableParagraph"/>
              <w:spacing w:line="268" w:lineRule="exact"/>
              <w:ind w:left="331" w:right="324"/>
              <w:jc w:val="center"/>
              <w:rPr>
                <w:sz w:val="24"/>
              </w:rPr>
            </w:pPr>
            <w:r>
              <w:rPr>
                <w:sz w:val="24"/>
              </w:rPr>
              <w:t>BMAS</w:t>
            </w:r>
          </w:p>
        </w:tc>
        <w:tc>
          <w:tcPr>
            <w:tcW w:w="4650" w:type="dxa"/>
          </w:tcPr>
          <w:p w14:paraId="0D81622E"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Maspion</w:t>
            </w:r>
            <w:r>
              <w:rPr>
                <w:spacing w:val="1"/>
                <w:sz w:val="24"/>
              </w:rPr>
              <w:t xml:space="preserve"> </w:t>
            </w:r>
            <w:r>
              <w:rPr>
                <w:sz w:val="24"/>
              </w:rPr>
              <w:t>Indonesia</w:t>
            </w:r>
            <w:r>
              <w:rPr>
                <w:spacing w:val="-1"/>
                <w:sz w:val="24"/>
              </w:rPr>
              <w:t xml:space="preserve"> </w:t>
            </w:r>
            <w:r>
              <w:rPr>
                <w:sz w:val="24"/>
              </w:rPr>
              <w:t>Tbk</w:t>
            </w:r>
          </w:p>
        </w:tc>
      </w:tr>
      <w:tr w:rsidR="00030607" w14:paraId="409CCD39" w14:textId="77777777">
        <w:trPr>
          <w:trHeight w:val="436"/>
        </w:trPr>
        <w:tc>
          <w:tcPr>
            <w:tcW w:w="857" w:type="dxa"/>
          </w:tcPr>
          <w:p w14:paraId="192ABC2C" w14:textId="77777777" w:rsidR="00030607" w:rsidRDefault="00FB2450">
            <w:pPr>
              <w:pStyle w:val="TableParagraph"/>
              <w:spacing w:line="270" w:lineRule="exact"/>
              <w:ind w:left="229" w:right="222"/>
              <w:jc w:val="center"/>
              <w:rPr>
                <w:sz w:val="24"/>
              </w:rPr>
            </w:pPr>
            <w:r>
              <w:rPr>
                <w:sz w:val="24"/>
              </w:rPr>
              <w:t>27</w:t>
            </w:r>
          </w:p>
        </w:tc>
        <w:tc>
          <w:tcPr>
            <w:tcW w:w="1440" w:type="dxa"/>
          </w:tcPr>
          <w:p w14:paraId="1781943E" w14:textId="77777777" w:rsidR="00030607" w:rsidRDefault="00FB2450">
            <w:pPr>
              <w:pStyle w:val="TableParagraph"/>
              <w:spacing w:line="270" w:lineRule="exact"/>
              <w:ind w:left="332" w:right="324"/>
              <w:jc w:val="center"/>
              <w:rPr>
                <w:sz w:val="24"/>
              </w:rPr>
            </w:pPr>
            <w:r>
              <w:rPr>
                <w:sz w:val="24"/>
              </w:rPr>
              <w:t>BNBA</w:t>
            </w:r>
          </w:p>
        </w:tc>
        <w:tc>
          <w:tcPr>
            <w:tcW w:w="4650" w:type="dxa"/>
          </w:tcPr>
          <w:p w14:paraId="6120C119" w14:textId="77777777" w:rsidR="00030607" w:rsidRDefault="00FB2450">
            <w:pPr>
              <w:pStyle w:val="TableParagraph"/>
              <w:spacing w:line="270" w:lineRule="exact"/>
              <w:ind w:left="105"/>
              <w:rPr>
                <w:sz w:val="24"/>
              </w:rPr>
            </w:pPr>
            <w:r>
              <w:rPr>
                <w:sz w:val="24"/>
              </w:rPr>
              <w:t>Bank Bumi</w:t>
            </w:r>
            <w:r>
              <w:rPr>
                <w:spacing w:val="-2"/>
                <w:sz w:val="24"/>
              </w:rPr>
              <w:t xml:space="preserve"> </w:t>
            </w:r>
            <w:r>
              <w:rPr>
                <w:sz w:val="24"/>
              </w:rPr>
              <w:t>Arta</w:t>
            </w:r>
            <w:r>
              <w:rPr>
                <w:spacing w:val="-2"/>
                <w:sz w:val="24"/>
              </w:rPr>
              <w:t xml:space="preserve"> </w:t>
            </w:r>
            <w:r>
              <w:rPr>
                <w:sz w:val="24"/>
              </w:rPr>
              <w:t>Tbk</w:t>
            </w:r>
          </w:p>
        </w:tc>
      </w:tr>
      <w:tr w:rsidR="00030607" w14:paraId="4E5C6C20" w14:textId="77777777">
        <w:trPr>
          <w:trHeight w:val="436"/>
        </w:trPr>
        <w:tc>
          <w:tcPr>
            <w:tcW w:w="857" w:type="dxa"/>
          </w:tcPr>
          <w:p w14:paraId="5A79E82F" w14:textId="77777777" w:rsidR="00030607" w:rsidRDefault="00FB2450">
            <w:pPr>
              <w:pStyle w:val="TableParagraph"/>
              <w:spacing w:line="268" w:lineRule="exact"/>
              <w:ind w:left="231" w:right="222"/>
              <w:jc w:val="center"/>
              <w:rPr>
                <w:sz w:val="24"/>
              </w:rPr>
            </w:pPr>
            <w:r>
              <w:rPr>
                <w:sz w:val="24"/>
              </w:rPr>
              <w:t>28.</w:t>
            </w:r>
          </w:p>
        </w:tc>
        <w:tc>
          <w:tcPr>
            <w:tcW w:w="1440" w:type="dxa"/>
          </w:tcPr>
          <w:p w14:paraId="11CD432C" w14:textId="77777777" w:rsidR="00030607" w:rsidRDefault="00FB2450">
            <w:pPr>
              <w:pStyle w:val="TableParagraph"/>
              <w:spacing w:line="268" w:lineRule="exact"/>
              <w:ind w:left="332" w:right="323"/>
              <w:jc w:val="center"/>
              <w:rPr>
                <w:sz w:val="24"/>
              </w:rPr>
            </w:pPr>
            <w:r>
              <w:rPr>
                <w:sz w:val="24"/>
              </w:rPr>
              <w:t>BNII</w:t>
            </w:r>
          </w:p>
        </w:tc>
        <w:tc>
          <w:tcPr>
            <w:tcW w:w="4650" w:type="dxa"/>
          </w:tcPr>
          <w:p w14:paraId="0A969846"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Maybank Indonesia</w:t>
            </w:r>
            <w:r>
              <w:rPr>
                <w:spacing w:val="-1"/>
                <w:sz w:val="24"/>
              </w:rPr>
              <w:t xml:space="preserve"> </w:t>
            </w:r>
            <w:r>
              <w:rPr>
                <w:sz w:val="24"/>
              </w:rPr>
              <w:t>Tbk</w:t>
            </w:r>
          </w:p>
        </w:tc>
      </w:tr>
      <w:tr w:rsidR="00030607" w14:paraId="35FF78F9" w14:textId="77777777">
        <w:trPr>
          <w:trHeight w:val="436"/>
        </w:trPr>
        <w:tc>
          <w:tcPr>
            <w:tcW w:w="857" w:type="dxa"/>
          </w:tcPr>
          <w:p w14:paraId="4AACF864" w14:textId="77777777" w:rsidR="00030607" w:rsidRDefault="00FB2450">
            <w:pPr>
              <w:pStyle w:val="TableParagraph"/>
              <w:spacing w:line="268" w:lineRule="exact"/>
              <w:ind w:left="231" w:right="222"/>
              <w:jc w:val="center"/>
              <w:rPr>
                <w:sz w:val="24"/>
              </w:rPr>
            </w:pPr>
            <w:r>
              <w:rPr>
                <w:sz w:val="24"/>
              </w:rPr>
              <w:t>29.</w:t>
            </w:r>
          </w:p>
        </w:tc>
        <w:tc>
          <w:tcPr>
            <w:tcW w:w="1440" w:type="dxa"/>
          </w:tcPr>
          <w:p w14:paraId="68C1FC54" w14:textId="77777777" w:rsidR="00030607" w:rsidRDefault="00FB2450">
            <w:pPr>
              <w:pStyle w:val="TableParagraph"/>
              <w:spacing w:line="268" w:lineRule="exact"/>
              <w:ind w:left="332" w:right="324"/>
              <w:jc w:val="center"/>
              <w:rPr>
                <w:sz w:val="24"/>
              </w:rPr>
            </w:pPr>
            <w:r>
              <w:rPr>
                <w:sz w:val="24"/>
              </w:rPr>
              <w:t>BNLI</w:t>
            </w:r>
          </w:p>
        </w:tc>
        <w:tc>
          <w:tcPr>
            <w:tcW w:w="4650" w:type="dxa"/>
          </w:tcPr>
          <w:p w14:paraId="74FA00D9"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Permata</w:t>
            </w:r>
            <w:r>
              <w:rPr>
                <w:spacing w:val="-2"/>
                <w:sz w:val="24"/>
              </w:rPr>
              <w:t xml:space="preserve"> </w:t>
            </w:r>
            <w:r>
              <w:rPr>
                <w:sz w:val="24"/>
              </w:rPr>
              <w:t>Tbk</w:t>
            </w:r>
          </w:p>
        </w:tc>
      </w:tr>
      <w:tr w:rsidR="00030607" w14:paraId="5D87B81E" w14:textId="77777777">
        <w:trPr>
          <w:trHeight w:val="436"/>
        </w:trPr>
        <w:tc>
          <w:tcPr>
            <w:tcW w:w="857" w:type="dxa"/>
          </w:tcPr>
          <w:p w14:paraId="24D0B0EA" w14:textId="77777777" w:rsidR="00030607" w:rsidRDefault="00FB2450">
            <w:pPr>
              <w:pStyle w:val="TableParagraph"/>
              <w:spacing w:line="268" w:lineRule="exact"/>
              <w:ind w:left="231" w:right="222"/>
              <w:jc w:val="center"/>
              <w:rPr>
                <w:sz w:val="24"/>
              </w:rPr>
            </w:pPr>
            <w:r>
              <w:rPr>
                <w:sz w:val="24"/>
              </w:rPr>
              <w:t>30.</w:t>
            </w:r>
          </w:p>
        </w:tc>
        <w:tc>
          <w:tcPr>
            <w:tcW w:w="1440" w:type="dxa"/>
          </w:tcPr>
          <w:p w14:paraId="751FCD48" w14:textId="77777777" w:rsidR="00030607" w:rsidRDefault="00FB2450">
            <w:pPr>
              <w:pStyle w:val="TableParagraph"/>
              <w:spacing w:line="268" w:lineRule="exact"/>
              <w:ind w:left="329" w:right="324"/>
              <w:jc w:val="center"/>
              <w:rPr>
                <w:sz w:val="24"/>
              </w:rPr>
            </w:pPr>
            <w:r>
              <w:rPr>
                <w:sz w:val="24"/>
              </w:rPr>
              <w:t>BSIM</w:t>
            </w:r>
          </w:p>
        </w:tc>
        <w:tc>
          <w:tcPr>
            <w:tcW w:w="4650" w:type="dxa"/>
          </w:tcPr>
          <w:p w14:paraId="60133FE9"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Sinarmas</w:t>
            </w:r>
            <w:r>
              <w:rPr>
                <w:spacing w:val="-2"/>
                <w:sz w:val="24"/>
              </w:rPr>
              <w:t xml:space="preserve"> </w:t>
            </w:r>
            <w:r>
              <w:rPr>
                <w:sz w:val="24"/>
              </w:rPr>
              <w:t>Tbk</w:t>
            </w:r>
          </w:p>
        </w:tc>
      </w:tr>
      <w:tr w:rsidR="00030607" w14:paraId="1D71B300" w14:textId="77777777">
        <w:trPr>
          <w:trHeight w:val="436"/>
        </w:trPr>
        <w:tc>
          <w:tcPr>
            <w:tcW w:w="857" w:type="dxa"/>
          </w:tcPr>
          <w:p w14:paraId="3AAF3502" w14:textId="77777777" w:rsidR="00030607" w:rsidRDefault="00FB2450">
            <w:pPr>
              <w:pStyle w:val="TableParagraph"/>
              <w:spacing w:line="268" w:lineRule="exact"/>
              <w:ind w:left="231" w:right="222"/>
              <w:jc w:val="center"/>
              <w:rPr>
                <w:sz w:val="24"/>
              </w:rPr>
            </w:pPr>
            <w:r>
              <w:rPr>
                <w:sz w:val="24"/>
              </w:rPr>
              <w:t>31.</w:t>
            </w:r>
          </w:p>
        </w:tc>
        <w:tc>
          <w:tcPr>
            <w:tcW w:w="1440" w:type="dxa"/>
          </w:tcPr>
          <w:p w14:paraId="6E916CF5" w14:textId="77777777" w:rsidR="00030607" w:rsidRDefault="00FB2450">
            <w:pPr>
              <w:pStyle w:val="TableParagraph"/>
              <w:spacing w:line="268" w:lineRule="exact"/>
              <w:ind w:left="331" w:right="324"/>
              <w:jc w:val="center"/>
              <w:rPr>
                <w:sz w:val="24"/>
              </w:rPr>
            </w:pPr>
            <w:r>
              <w:rPr>
                <w:sz w:val="24"/>
              </w:rPr>
              <w:t>BSWD</w:t>
            </w:r>
          </w:p>
        </w:tc>
        <w:tc>
          <w:tcPr>
            <w:tcW w:w="4650" w:type="dxa"/>
          </w:tcPr>
          <w:p w14:paraId="5C0DEE09"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of</w:t>
            </w:r>
            <w:r>
              <w:rPr>
                <w:spacing w:val="1"/>
                <w:sz w:val="24"/>
              </w:rPr>
              <w:t xml:space="preserve"> </w:t>
            </w:r>
            <w:r>
              <w:rPr>
                <w:sz w:val="24"/>
              </w:rPr>
              <w:t>India</w:t>
            </w:r>
            <w:r>
              <w:rPr>
                <w:spacing w:val="-1"/>
                <w:sz w:val="24"/>
              </w:rPr>
              <w:t xml:space="preserve"> </w:t>
            </w:r>
            <w:r>
              <w:rPr>
                <w:sz w:val="24"/>
              </w:rPr>
              <w:t>Indonesia</w:t>
            </w:r>
            <w:r>
              <w:rPr>
                <w:spacing w:val="-1"/>
                <w:sz w:val="24"/>
              </w:rPr>
              <w:t xml:space="preserve"> </w:t>
            </w:r>
            <w:r>
              <w:rPr>
                <w:sz w:val="24"/>
              </w:rPr>
              <w:t>Tbk</w:t>
            </w:r>
          </w:p>
        </w:tc>
      </w:tr>
      <w:tr w:rsidR="00030607" w14:paraId="2198AF44" w14:textId="77777777">
        <w:trPr>
          <w:trHeight w:val="434"/>
        </w:trPr>
        <w:tc>
          <w:tcPr>
            <w:tcW w:w="857" w:type="dxa"/>
          </w:tcPr>
          <w:p w14:paraId="2DECD7C6" w14:textId="77777777" w:rsidR="00030607" w:rsidRDefault="00FB2450">
            <w:pPr>
              <w:pStyle w:val="TableParagraph"/>
              <w:spacing w:line="268" w:lineRule="exact"/>
              <w:ind w:left="231" w:right="222"/>
              <w:jc w:val="center"/>
              <w:rPr>
                <w:sz w:val="24"/>
              </w:rPr>
            </w:pPr>
            <w:r>
              <w:rPr>
                <w:sz w:val="24"/>
              </w:rPr>
              <w:t>32.</w:t>
            </w:r>
          </w:p>
        </w:tc>
        <w:tc>
          <w:tcPr>
            <w:tcW w:w="1440" w:type="dxa"/>
          </w:tcPr>
          <w:p w14:paraId="721E996C" w14:textId="77777777" w:rsidR="00030607" w:rsidRDefault="00FB2450">
            <w:pPr>
              <w:pStyle w:val="TableParagraph"/>
              <w:spacing w:line="268" w:lineRule="exact"/>
              <w:ind w:left="328" w:right="324"/>
              <w:jc w:val="center"/>
              <w:rPr>
                <w:sz w:val="24"/>
              </w:rPr>
            </w:pPr>
            <w:r>
              <w:rPr>
                <w:sz w:val="24"/>
              </w:rPr>
              <w:t>BVIC</w:t>
            </w:r>
          </w:p>
        </w:tc>
        <w:tc>
          <w:tcPr>
            <w:tcW w:w="4650" w:type="dxa"/>
          </w:tcPr>
          <w:p w14:paraId="1AF0C3EA"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Victoria</w:t>
            </w:r>
            <w:r>
              <w:rPr>
                <w:spacing w:val="-1"/>
                <w:sz w:val="24"/>
              </w:rPr>
              <w:t xml:space="preserve"> </w:t>
            </w:r>
            <w:r>
              <w:rPr>
                <w:sz w:val="24"/>
              </w:rPr>
              <w:t>Internasional</w:t>
            </w:r>
            <w:r>
              <w:rPr>
                <w:spacing w:val="-2"/>
                <w:sz w:val="24"/>
              </w:rPr>
              <w:t xml:space="preserve"> </w:t>
            </w:r>
            <w:r>
              <w:rPr>
                <w:sz w:val="24"/>
              </w:rPr>
              <w:t>Tbk</w:t>
            </w:r>
          </w:p>
        </w:tc>
      </w:tr>
      <w:tr w:rsidR="00030607" w14:paraId="17DB1C38" w14:textId="77777777">
        <w:trPr>
          <w:trHeight w:val="436"/>
        </w:trPr>
        <w:tc>
          <w:tcPr>
            <w:tcW w:w="857" w:type="dxa"/>
          </w:tcPr>
          <w:p w14:paraId="79889393" w14:textId="77777777" w:rsidR="00030607" w:rsidRDefault="00FB2450">
            <w:pPr>
              <w:pStyle w:val="TableParagraph"/>
              <w:spacing w:line="270" w:lineRule="exact"/>
              <w:ind w:left="231" w:right="222"/>
              <w:jc w:val="center"/>
              <w:rPr>
                <w:sz w:val="24"/>
              </w:rPr>
            </w:pPr>
            <w:r>
              <w:rPr>
                <w:sz w:val="24"/>
              </w:rPr>
              <w:t>33.</w:t>
            </w:r>
          </w:p>
        </w:tc>
        <w:tc>
          <w:tcPr>
            <w:tcW w:w="1440" w:type="dxa"/>
          </w:tcPr>
          <w:p w14:paraId="0792605F" w14:textId="77777777" w:rsidR="00030607" w:rsidRDefault="00FB2450">
            <w:pPr>
              <w:pStyle w:val="TableParagraph"/>
              <w:spacing w:line="270" w:lineRule="exact"/>
              <w:ind w:left="330" w:right="324"/>
              <w:jc w:val="center"/>
              <w:rPr>
                <w:sz w:val="24"/>
              </w:rPr>
            </w:pPr>
            <w:r>
              <w:rPr>
                <w:sz w:val="24"/>
              </w:rPr>
              <w:t>INPC</w:t>
            </w:r>
          </w:p>
        </w:tc>
        <w:tc>
          <w:tcPr>
            <w:tcW w:w="4650" w:type="dxa"/>
          </w:tcPr>
          <w:p w14:paraId="1587DAA1" w14:textId="77777777" w:rsidR="00030607" w:rsidRDefault="00FB2450">
            <w:pPr>
              <w:pStyle w:val="TableParagraph"/>
              <w:spacing w:line="270" w:lineRule="exact"/>
              <w:ind w:left="105"/>
              <w:rPr>
                <w:sz w:val="24"/>
              </w:rPr>
            </w:pPr>
            <w:r>
              <w:rPr>
                <w:sz w:val="24"/>
              </w:rPr>
              <w:t>Bank</w:t>
            </w:r>
            <w:r>
              <w:rPr>
                <w:spacing w:val="-2"/>
                <w:sz w:val="24"/>
              </w:rPr>
              <w:t xml:space="preserve"> </w:t>
            </w:r>
            <w:r>
              <w:rPr>
                <w:sz w:val="24"/>
              </w:rPr>
              <w:t>Artha</w:t>
            </w:r>
            <w:r>
              <w:rPr>
                <w:spacing w:val="-3"/>
                <w:sz w:val="24"/>
              </w:rPr>
              <w:t xml:space="preserve"> </w:t>
            </w:r>
            <w:r>
              <w:rPr>
                <w:sz w:val="24"/>
              </w:rPr>
              <w:t>Graha Internasional</w:t>
            </w:r>
            <w:r>
              <w:rPr>
                <w:spacing w:val="-1"/>
                <w:sz w:val="24"/>
              </w:rPr>
              <w:t xml:space="preserve"> </w:t>
            </w:r>
            <w:r>
              <w:rPr>
                <w:sz w:val="24"/>
              </w:rPr>
              <w:t>Tbk</w:t>
            </w:r>
          </w:p>
        </w:tc>
      </w:tr>
      <w:tr w:rsidR="00030607" w14:paraId="4C846B04" w14:textId="77777777">
        <w:trPr>
          <w:trHeight w:val="436"/>
        </w:trPr>
        <w:tc>
          <w:tcPr>
            <w:tcW w:w="857" w:type="dxa"/>
          </w:tcPr>
          <w:p w14:paraId="4BD65FFE" w14:textId="77777777" w:rsidR="00030607" w:rsidRDefault="00FB2450">
            <w:pPr>
              <w:pStyle w:val="TableParagraph"/>
              <w:spacing w:line="268" w:lineRule="exact"/>
              <w:ind w:left="231" w:right="222"/>
              <w:jc w:val="center"/>
              <w:rPr>
                <w:sz w:val="24"/>
              </w:rPr>
            </w:pPr>
            <w:r>
              <w:rPr>
                <w:sz w:val="24"/>
              </w:rPr>
              <w:t>34.</w:t>
            </w:r>
          </w:p>
        </w:tc>
        <w:tc>
          <w:tcPr>
            <w:tcW w:w="1440" w:type="dxa"/>
          </w:tcPr>
          <w:p w14:paraId="7A2D7055" w14:textId="77777777" w:rsidR="00030607" w:rsidRDefault="00FB2450">
            <w:pPr>
              <w:pStyle w:val="TableParagraph"/>
              <w:spacing w:line="268" w:lineRule="exact"/>
              <w:ind w:left="332" w:right="324"/>
              <w:jc w:val="center"/>
              <w:rPr>
                <w:sz w:val="24"/>
              </w:rPr>
            </w:pPr>
            <w:r>
              <w:rPr>
                <w:sz w:val="24"/>
              </w:rPr>
              <w:t>MAYA</w:t>
            </w:r>
          </w:p>
        </w:tc>
        <w:tc>
          <w:tcPr>
            <w:tcW w:w="4650" w:type="dxa"/>
          </w:tcPr>
          <w:p w14:paraId="3C3B5DA6" w14:textId="77777777" w:rsidR="00030607" w:rsidRDefault="00FB2450">
            <w:pPr>
              <w:pStyle w:val="TableParagraph"/>
              <w:spacing w:line="268" w:lineRule="exact"/>
              <w:ind w:left="105"/>
              <w:rPr>
                <w:sz w:val="24"/>
              </w:rPr>
            </w:pPr>
            <w:r>
              <w:rPr>
                <w:sz w:val="24"/>
              </w:rPr>
              <w:t>Bank</w:t>
            </w:r>
            <w:r>
              <w:rPr>
                <w:spacing w:val="-2"/>
                <w:sz w:val="24"/>
              </w:rPr>
              <w:t xml:space="preserve"> </w:t>
            </w:r>
            <w:r>
              <w:rPr>
                <w:sz w:val="24"/>
              </w:rPr>
              <w:t>Mayapada Internasional</w:t>
            </w:r>
            <w:r>
              <w:rPr>
                <w:spacing w:val="-2"/>
                <w:sz w:val="24"/>
              </w:rPr>
              <w:t xml:space="preserve"> </w:t>
            </w:r>
            <w:r>
              <w:rPr>
                <w:sz w:val="24"/>
              </w:rPr>
              <w:t>Tbk</w:t>
            </w:r>
          </w:p>
        </w:tc>
      </w:tr>
      <w:tr w:rsidR="00030607" w14:paraId="02185E18" w14:textId="77777777">
        <w:trPr>
          <w:trHeight w:val="712"/>
        </w:trPr>
        <w:tc>
          <w:tcPr>
            <w:tcW w:w="857" w:type="dxa"/>
          </w:tcPr>
          <w:p w14:paraId="0F0A5DC2" w14:textId="77777777" w:rsidR="00030607" w:rsidRDefault="00FB2450">
            <w:pPr>
              <w:pStyle w:val="TableParagraph"/>
              <w:spacing w:line="268" w:lineRule="exact"/>
              <w:ind w:left="231" w:right="222"/>
              <w:jc w:val="center"/>
              <w:rPr>
                <w:sz w:val="24"/>
              </w:rPr>
            </w:pPr>
            <w:r>
              <w:rPr>
                <w:sz w:val="24"/>
              </w:rPr>
              <w:t>35.</w:t>
            </w:r>
          </w:p>
        </w:tc>
        <w:tc>
          <w:tcPr>
            <w:tcW w:w="1440" w:type="dxa"/>
          </w:tcPr>
          <w:p w14:paraId="1BBBA522" w14:textId="77777777" w:rsidR="00030607" w:rsidRDefault="00FB2450">
            <w:pPr>
              <w:pStyle w:val="TableParagraph"/>
              <w:spacing w:line="268" w:lineRule="exact"/>
              <w:ind w:left="331" w:right="324"/>
              <w:jc w:val="center"/>
              <w:rPr>
                <w:sz w:val="24"/>
              </w:rPr>
            </w:pPr>
            <w:r>
              <w:rPr>
                <w:sz w:val="24"/>
              </w:rPr>
              <w:t>MCOR</w:t>
            </w:r>
          </w:p>
        </w:tc>
        <w:tc>
          <w:tcPr>
            <w:tcW w:w="4650" w:type="dxa"/>
          </w:tcPr>
          <w:p w14:paraId="08BAD209" w14:textId="77777777" w:rsidR="00030607" w:rsidRDefault="00FB2450">
            <w:pPr>
              <w:pStyle w:val="TableParagraph"/>
              <w:ind w:left="105" w:right="533"/>
              <w:rPr>
                <w:sz w:val="24"/>
              </w:rPr>
            </w:pPr>
            <w:r>
              <w:rPr>
                <w:sz w:val="24"/>
              </w:rPr>
              <w:t>Bank</w:t>
            </w:r>
            <w:r>
              <w:rPr>
                <w:spacing w:val="-6"/>
                <w:sz w:val="24"/>
              </w:rPr>
              <w:t xml:space="preserve"> </w:t>
            </w:r>
            <w:r>
              <w:rPr>
                <w:sz w:val="24"/>
              </w:rPr>
              <w:t>China</w:t>
            </w:r>
            <w:r>
              <w:rPr>
                <w:spacing w:val="-5"/>
                <w:sz w:val="24"/>
              </w:rPr>
              <w:t xml:space="preserve"> </w:t>
            </w:r>
            <w:r>
              <w:rPr>
                <w:sz w:val="24"/>
              </w:rPr>
              <w:t>Construction</w:t>
            </w:r>
            <w:r>
              <w:rPr>
                <w:spacing w:val="-4"/>
                <w:sz w:val="24"/>
              </w:rPr>
              <w:t xml:space="preserve"> </w:t>
            </w:r>
            <w:r>
              <w:rPr>
                <w:sz w:val="24"/>
              </w:rPr>
              <w:t>Bank</w:t>
            </w:r>
            <w:r>
              <w:rPr>
                <w:spacing w:val="-3"/>
                <w:sz w:val="24"/>
              </w:rPr>
              <w:t xml:space="preserve"> </w:t>
            </w:r>
            <w:r>
              <w:rPr>
                <w:sz w:val="24"/>
              </w:rPr>
              <w:t>Indonesia</w:t>
            </w:r>
            <w:r>
              <w:rPr>
                <w:spacing w:val="-57"/>
                <w:sz w:val="24"/>
              </w:rPr>
              <w:t xml:space="preserve"> </w:t>
            </w:r>
            <w:r>
              <w:rPr>
                <w:sz w:val="24"/>
              </w:rPr>
              <w:t>Tbk</w:t>
            </w:r>
          </w:p>
        </w:tc>
      </w:tr>
      <w:tr w:rsidR="00030607" w14:paraId="4D7EE417" w14:textId="77777777">
        <w:trPr>
          <w:trHeight w:val="436"/>
        </w:trPr>
        <w:tc>
          <w:tcPr>
            <w:tcW w:w="857" w:type="dxa"/>
          </w:tcPr>
          <w:p w14:paraId="7BDE6262" w14:textId="77777777" w:rsidR="00030607" w:rsidRDefault="00FB2450">
            <w:pPr>
              <w:pStyle w:val="TableParagraph"/>
              <w:spacing w:line="268" w:lineRule="exact"/>
              <w:ind w:left="231" w:right="222"/>
              <w:jc w:val="center"/>
              <w:rPr>
                <w:sz w:val="24"/>
              </w:rPr>
            </w:pPr>
            <w:r>
              <w:rPr>
                <w:sz w:val="24"/>
              </w:rPr>
              <w:t>36.</w:t>
            </w:r>
          </w:p>
        </w:tc>
        <w:tc>
          <w:tcPr>
            <w:tcW w:w="1440" w:type="dxa"/>
          </w:tcPr>
          <w:p w14:paraId="1D713521" w14:textId="77777777" w:rsidR="00030607" w:rsidRDefault="00FB2450">
            <w:pPr>
              <w:pStyle w:val="TableParagraph"/>
              <w:spacing w:line="268" w:lineRule="exact"/>
              <w:ind w:left="332" w:right="321"/>
              <w:jc w:val="center"/>
              <w:rPr>
                <w:sz w:val="24"/>
              </w:rPr>
            </w:pPr>
            <w:r>
              <w:rPr>
                <w:sz w:val="24"/>
              </w:rPr>
              <w:t>MEGA</w:t>
            </w:r>
          </w:p>
        </w:tc>
        <w:tc>
          <w:tcPr>
            <w:tcW w:w="4650" w:type="dxa"/>
          </w:tcPr>
          <w:p w14:paraId="1B0FF035"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Mega</w:t>
            </w:r>
            <w:r>
              <w:rPr>
                <w:spacing w:val="-2"/>
                <w:sz w:val="24"/>
              </w:rPr>
              <w:t xml:space="preserve"> </w:t>
            </w:r>
            <w:r>
              <w:rPr>
                <w:sz w:val="24"/>
              </w:rPr>
              <w:t>Tbk</w:t>
            </w:r>
          </w:p>
        </w:tc>
      </w:tr>
      <w:tr w:rsidR="00030607" w14:paraId="3823AF16" w14:textId="77777777">
        <w:trPr>
          <w:trHeight w:val="436"/>
        </w:trPr>
        <w:tc>
          <w:tcPr>
            <w:tcW w:w="857" w:type="dxa"/>
          </w:tcPr>
          <w:p w14:paraId="18012119" w14:textId="77777777" w:rsidR="00030607" w:rsidRDefault="00FB2450">
            <w:pPr>
              <w:pStyle w:val="TableParagraph"/>
              <w:spacing w:line="268" w:lineRule="exact"/>
              <w:ind w:left="231" w:right="222"/>
              <w:jc w:val="center"/>
              <w:rPr>
                <w:sz w:val="24"/>
              </w:rPr>
            </w:pPr>
            <w:r>
              <w:rPr>
                <w:sz w:val="24"/>
              </w:rPr>
              <w:t>37.</w:t>
            </w:r>
          </w:p>
        </w:tc>
        <w:tc>
          <w:tcPr>
            <w:tcW w:w="1440" w:type="dxa"/>
          </w:tcPr>
          <w:p w14:paraId="7E5F6E48" w14:textId="77777777" w:rsidR="00030607" w:rsidRDefault="00FB2450">
            <w:pPr>
              <w:pStyle w:val="TableParagraph"/>
              <w:spacing w:line="268" w:lineRule="exact"/>
              <w:ind w:left="330" w:right="324"/>
              <w:jc w:val="center"/>
              <w:rPr>
                <w:sz w:val="24"/>
              </w:rPr>
            </w:pPr>
            <w:r>
              <w:rPr>
                <w:sz w:val="24"/>
              </w:rPr>
              <w:t>NOBU</w:t>
            </w:r>
          </w:p>
        </w:tc>
        <w:tc>
          <w:tcPr>
            <w:tcW w:w="4650" w:type="dxa"/>
          </w:tcPr>
          <w:p w14:paraId="2E16B4D2" w14:textId="77777777" w:rsidR="00030607" w:rsidRDefault="00FB2450">
            <w:pPr>
              <w:pStyle w:val="TableParagraph"/>
              <w:spacing w:line="268" w:lineRule="exact"/>
              <w:ind w:left="105"/>
              <w:rPr>
                <w:sz w:val="24"/>
              </w:rPr>
            </w:pPr>
            <w:r>
              <w:rPr>
                <w:sz w:val="24"/>
              </w:rPr>
              <w:t>Nobu</w:t>
            </w:r>
            <w:r>
              <w:rPr>
                <w:spacing w:val="-1"/>
                <w:sz w:val="24"/>
              </w:rPr>
              <w:t xml:space="preserve"> </w:t>
            </w:r>
            <w:r>
              <w:rPr>
                <w:sz w:val="24"/>
              </w:rPr>
              <w:t>Nationalnobu</w:t>
            </w:r>
            <w:r>
              <w:rPr>
                <w:spacing w:val="-1"/>
                <w:sz w:val="24"/>
              </w:rPr>
              <w:t xml:space="preserve"> </w:t>
            </w:r>
            <w:r>
              <w:rPr>
                <w:sz w:val="24"/>
              </w:rPr>
              <w:t>Tbk</w:t>
            </w:r>
          </w:p>
        </w:tc>
      </w:tr>
      <w:tr w:rsidR="00030607" w14:paraId="515431F4" w14:textId="77777777">
        <w:trPr>
          <w:trHeight w:val="433"/>
        </w:trPr>
        <w:tc>
          <w:tcPr>
            <w:tcW w:w="857" w:type="dxa"/>
          </w:tcPr>
          <w:p w14:paraId="4C00ADD1" w14:textId="77777777" w:rsidR="00030607" w:rsidRDefault="00FB2450">
            <w:pPr>
              <w:pStyle w:val="TableParagraph"/>
              <w:spacing w:line="268" w:lineRule="exact"/>
              <w:ind w:left="231" w:right="222"/>
              <w:jc w:val="center"/>
              <w:rPr>
                <w:sz w:val="24"/>
              </w:rPr>
            </w:pPr>
            <w:r>
              <w:rPr>
                <w:sz w:val="24"/>
              </w:rPr>
              <w:t>38.</w:t>
            </w:r>
          </w:p>
        </w:tc>
        <w:tc>
          <w:tcPr>
            <w:tcW w:w="1440" w:type="dxa"/>
          </w:tcPr>
          <w:p w14:paraId="51190810" w14:textId="77777777" w:rsidR="00030607" w:rsidRDefault="00FB2450">
            <w:pPr>
              <w:pStyle w:val="TableParagraph"/>
              <w:spacing w:line="268" w:lineRule="exact"/>
              <w:ind w:left="331" w:right="324"/>
              <w:jc w:val="center"/>
              <w:rPr>
                <w:sz w:val="24"/>
              </w:rPr>
            </w:pPr>
            <w:r>
              <w:rPr>
                <w:sz w:val="24"/>
              </w:rPr>
              <w:t>SDRA</w:t>
            </w:r>
          </w:p>
        </w:tc>
        <w:tc>
          <w:tcPr>
            <w:tcW w:w="4650" w:type="dxa"/>
          </w:tcPr>
          <w:p w14:paraId="48571F2F" w14:textId="77777777" w:rsidR="00030607" w:rsidRDefault="00FB2450">
            <w:pPr>
              <w:pStyle w:val="TableParagraph"/>
              <w:spacing w:line="268" w:lineRule="exact"/>
              <w:ind w:left="105"/>
              <w:rPr>
                <w:sz w:val="24"/>
              </w:rPr>
            </w:pPr>
            <w:r>
              <w:rPr>
                <w:sz w:val="24"/>
              </w:rPr>
              <w:t>Bank</w:t>
            </w:r>
            <w:r>
              <w:rPr>
                <w:spacing w:val="-1"/>
                <w:sz w:val="24"/>
              </w:rPr>
              <w:t xml:space="preserve"> </w:t>
            </w:r>
            <w:r>
              <w:rPr>
                <w:sz w:val="24"/>
              </w:rPr>
              <w:t>Woori</w:t>
            </w:r>
            <w:r>
              <w:rPr>
                <w:spacing w:val="-1"/>
                <w:sz w:val="24"/>
              </w:rPr>
              <w:t xml:space="preserve"> </w:t>
            </w:r>
            <w:r>
              <w:rPr>
                <w:sz w:val="24"/>
              </w:rPr>
              <w:t>Saudara Indonesia</w:t>
            </w:r>
            <w:r>
              <w:rPr>
                <w:spacing w:val="-1"/>
                <w:sz w:val="24"/>
              </w:rPr>
              <w:t xml:space="preserve"> </w:t>
            </w:r>
            <w:r>
              <w:rPr>
                <w:sz w:val="24"/>
              </w:rPr>
              <w:t>1906</w:t>
            </w:r>
            <w:r>
              <w:rPr>
                <w:spacing w:val="-1"/>
                <w:sz w:val="24"/>
              </w:rPr>
              <w:t xml:space="preserve"> </w:t>
            </w:r>
            <w:r>
              <w:rPr>
                <w:sz w:val="24"/>
              </w:rPr>
              <w:t>Tbk</w:t>
            </w:r>
          </w:p>
        </w:tc>
      </w:tr>
      <w:tr w:rsidR="00030607" w14:paraId="3C88C62F" w14:textId="77777777">
        <w:trPr>
          <w:trHeight w:val="436"/>
        </w:trPr>
        <w:tc>
          <w:tcPr>
            <w:tcW w:w="857" w:type="dxa"/>
          </w:tcPr>
          <w:p w14:paraId="260D3C5A" w14:textId="77777777" w:rsidR="00030607" w:rsidRDefault="00FB2450">
            <w:pPr>
              <w:pStyle w:val="TableParagraph"/>
              <w:spacing w:line="270" w:lineRule="exact"/>
              <w:ind w:left="231" w:right="222"/>
              <w:jc w:val="center"/>
              <w:rPr>
                <w:sz w:val="24"/>
              </w:rPr>
            </w:pPr>
            <w:r>
              <w:rPr>
                <w:sz w:val="24"/>
              </w:rPr>
              <w:t>39.</w:t>
            </w:r>
          </w:p>
        </w:tc>
        <w:tc>
          <w:tcPr>
            <w:tcW w:w="1440" w:type="dxa"/>
          </w:tcPr>
          <w:p w14:paraId="64D112F3" w14:textId="77777777" w:rsidR="00030607" w:rsidRDefault="00FB2450">
            <w:pPr>
              <w:pStyle w:val="TableParagraph"/>
              <w:spacing w:line="270" w:lineRule="exact"/>
              <w:ind w:left="332" w:right="324"/>
              <w:jc w:val="center"/>
              <w:rPr>
                <w:sz w:val="24"/>
              </w:rPr>
            </w:pPr>
            <w:r>
              <w:rPr>
                <w:sz w:val="24"/>
              </w:rPr>
              <w:t>BBHI</w:t>
            </w:r>
          </w:p>
        </w:tc>
        <w:tc>
          <w:tcPr>
            <w:tcW w:w="4650" w:type="dxa"/>
          </w:tcPr>
          <w:p w14:paraId="43D0CE57" w14:textId="77777777" w:rsidR="00030607" w:rsidRDefault="00FB2450">
            <w:pPr>
              <w:pStyle w:val="TableParagraph"/>
              <w:spacing w:line="270" w:lineRule="exact"/>
              <w:ind w:left="105"/>
              <w:rPr>
                <w:sz w:val="24"/>
              </w:rPr>
            </w:pPr>
            <w:r>
              <w:rPr>
                <w:sz w:val="24"/>
              </w:rPr>
              <w:t>Allo</w:t>
            </w:r>
            <w:r>
              <w:rPr>
                <w:spacing w:val="-2"/>
                <w:sz w:val="24"/>
              </w:rPr>
              <w:t xml:space="preserve"> </w:t>
            </w:r>
            <w:r>
              <w:rPr>
                <w:sz w:val="24"/>
              </w:rPr>
              <w:t>Bank</w:t>
            </w:r>
            <w:r>
              <w:rPr>
                <w:spacing w:val="1"/>
                <w:sz w:val="24"/>
              </w:rPr>
              <w:t xml:space="preserve"> </w:t>
            </w:r>
            <w:r>
              <w:rPr>
                <w:sz w:val="24"/>
              </w:rPr>
              <w:t>Indonesia</w:t>
            </w:r>
            <w:r>
              <w:rPr>
                <w:spacing w:val="-2"/>
                <w:sz w:val="24"/>
              </w:rPr>
              <w:t xml:space="preserve"> </w:t>
            </w:r>
            <w:r>
              <w:rPr>
                <w:sz w:val="24"/>
              </w:rPr>
              <w:t>Tbk</w:t>
            </w:r>
          </w:p>
        </w:tc>
      </w:tr>
    </w:tbl>
    <w:p w14:paraId="6627C619" w14:textId="77777777" w:rsidR="00030607" w:rsidRDefault="00030607">
      <w:pPr>
        <w:spacing w:line="270" w:lineRule="exact"/>
        <w:rPr>
          <w:sz w:val="24"/>
        </w:rPr>
        <w:sectPr w:rsidR="00030607">
          <w:pgSz w:w="11910" w:h="16840"/>
          <w:pgMar w:top="1680" w:right="580" w:bottom="1320" w:left="1460" w:header="712" w:footer="1122" w:gutter="0"/>
          <w:cols w:space="720"/>
        </w:sectPr>
      </w:pPr>
    </w:p>
    <w:p w14:paraId="1EE7A2CC" w14:textId="77777777" w:rsidR="00030607" w:rsidRDefault="00030607">
      <w:pPr>
        <w:pStyle w:val="BodyText"/>
        <w:rPr>
          <w:b/>
          <w:sz w:val="20"/>
        </w:rPr>
      </w:pPr>
    </w:p>
    <w:p w14:paraId="375D2D4C" w14:textId="77777777" w:rsidR="00030607" w:rsidRDefault="00030607">
      <w:pPr>
        <w:pStyle w:val="BodyText"/>
        <w:spacing w:before="1"/>
        <w:rPr>
          <w:b/>
          <w:sz w:val="22"/>
        </w:rPr>
      </w:pPr>
    </w:p>
    <w:p w14:paraId="0C9F9780" w14:textId="77777777" w:rsidR="00030607" w:rsidRDefault="00FB2450">
      <w:pPr>
        <w:spacing w:before="90"/>
        <w:ind w:left="808"/>
        <w:rPr>
          <w:b/>
          <w:sz w:val="24"/>
        </w:rPr>
      </w:pPr>
      <w:r>
        <w:rPr>
          <w:b/>
          <w:sz w:val="24"/>
          <w:u w:val="thick"/>
        </w:rPr>
        <w:t>Lampiran</w:t>
      </w:r>
      <w:r>
        <w:rPr>
          <w:b/>
          <w:spacing w:val="-2"/>
          <w:sz w:val="24"/>
          <w:u w:val="thick"/>
        </w:rPr>
        <w:t xml:space="preserve"> </w:t>
      </w:r>
      <w:r>
        <w:rPr>
          <w:b/>
          <w:sz w:val="24"/>
          <w:u w:val="thick"/>
        </w:rPr>
        <w:t>2</w:t>
      </w:r>
      <w:r>
        <w:rPr>
          <w:b/>
          <w:spacing w:val="-2"/>
          <w:sz w:val="24"/>
          <w:u w:val="thick"/>
        </w:rPr>
        <w:t xml:space="preserve"> </w:t>
      </w:r>
      <w:r>
        <w:rPr>
          <w:b/>
          <w:sz w:val="24"/>
          <w:u w:val="thick"/>
        </w:rPr>
        <w:t>Hasil</w:t>
      </w:r>
      <w:r>
        <w:rPr>
          <w:b/>
          <w:spacing w:val="-2"/>
          <w:sz w:val="24"/>
          <w:u w:val="thick"/>
        </w:rPr>
        <w:t xml:space="preserve"> </w:t>
      </w:r>
      <w:r>
        <w:rPr>
          <w:b/>
          <w:sz w:val="24"/>
          <w:u w:val="thick"/>
        </w:rPr>
        <w:t>Uji</w:t>
      </w:r>
      <w:r>
        <w:rPr>
          <w:b/>
          <w:spacing w:val="-2"/>
          <w:sz w:val="24"/>
          <w:u w:val="thick"/>
        </w:rPr>
        <w:t xml:space="preserve"> </w:t>
      </w:r>
      <w:r>
        <w:rPr>
          <w:b/>
          <w:sz w:val="24"/>
          <w:u w:val="thick"/>
        </w:rPr>
        <w:t>Statistik Deskrptif</w:t>
      </w:r>
      <w:r>
        <w:rPr>
          <w:b/>
          <w:spacing w:val="-1"/>
          <w:sz w:val="24"/>
          <w:u w:val="thick"/>
        </w:rPr>
        <w:t xml:space="preserve"> </w:t>
      </w:r>
      <w:r>
        <w:rPr>
          <w:b/>
          <w:sz w:val="24"/>
          <w:u w:val="thick"/>
        </w:rPr>
        <w:t>Penelitian</w:t>
      </w:r>
      <w:r>
        <w:rPr>
          <w:b/>
          <w:spacing w:val="-2"/>
          <w:sz w:val="24"/>
          <w:u w:val="thick"/>
        </w:rPr>
        <w:t xml:space="preserve"> </w:t>
      </w:r>
      <w:r>
        <w:rPr>
          <w:b/>
          <w:sz w:val="24"/>
          <w:u w:val="thick"/>
        </w:rPr>
        <w:t>Persamaan</w:t>
      </w:r>
      <w:r>
        <w:rPr>
          <w:b/>
          <w:spacing w:val="-2"/>
          <w:sz w:val="24"/>
          <w:u w:val="thick"/>
        </w:rPr>
        <w:t xml:space="preserve"> </w:t>
      </w:r>
      <w:r>
        <w:rPr>
          <w:b/>
          <w:sz w:val="24"/>
          <w:u w:val="thick"/>
        </w:rPr>
        <w:t>1</w:t>
      </w:r>
    </w:p>
    <w:p w14:paraId="6183C9A3" w14:textId="77777777" w:rsidR="00030607" w:rsidRDefault="00030607">
      <w:pPr>
        <w:pStyle w:val="BodyText"/>
        <w:rPr>
          <w:b/>
          <w:sz w:val="20"/>
        </w:rPr>
      </w:pPr>
    </w:p>
    <w:p w14:paraId="17DB5EA4" w14:textId="77777777" w:rsidR="00030607" w:rsidRDefault="00030607">
      <w:pPr>
        <w:pStyle w:val="BodyText"/>
        <w:rPr>
          <w:b/>
          <w:sz w:val="20"/>
        </w:rPr>
      </w:pPr>
    </w:p>
    <w:p w14:paraId="55CA66AF" w14:textId="77777777" w:rsidR="00030607" w:rsidRDefault="00030607">
      <w:pPr>
        <w:pStyle w:val="BodyText"/>
        <w:spacing w:before="7"/>
        <w:rPr>
          <w:b/>
          <w:sz w:val="16"/>
        </w:rPr>
      </w:pPr>
    </w:p>
    <w:tbl>
      <w:tblPr>
        <w:tblW w:w="0" w:type="auto"/>
        <w:tblInd w:w="847" w:type="dxa"/>
        <w:tblLayout w:type="fixed"/>
        <w:tblCellMar>
          <w:left w:w="0" w:type="dxa"/>
          <w:right w:w="0" w:type="dxa"/>
        </w:tblCellMar>
        <w:tblLook w:val="01E0" w:firstRow="1" w:lastRow="1" w:firstColumn="1" w:lastColumn="1" w:noHBand="0" w:noVBand="0"/>
      </w:tblPr>
      <w:tblGrid>
        <w:gridCol w:w="1599"/>
        <w:gridCol w:w="1098"/>
        <w:gridCol w:w="1248"/>
        <w:gridCol w:w="1251"/>
        <w:gridCol w:w="1250"/>
        <w:gridCol w:w="1251"/>
        <w:gridCol w:w="1226"/>
      </w:tblGrid>
      <w:tr w:rsidR="00030607" w14:paraId="61D076C3" w14:textId="77777777">
        <w:trPr>
          <w:trHeight w:val="716"/>
        </w:trPr>
        <w:tc>
          <w:tcPr>
            <w:tcW w:w="1599" w:type="dxa"/>
            <w:tcBorders>
              <w:bottom w:val="double" w:sz="2" w:space="0" w:color="000000"/>
            </w:tcBorders>
          </w:tcPr>
          <w:p w14:paraId="50D22EC0" w14:textId="77777777" w:rsidR="00030607" w:rsidRDefault="00FB2450">
            <w:pPr>
              <w:pStyle w:val="TableParagraph"/>
              <w:ind w:left="232" w:right="284" w:hanging="118"/>
              <w:rPr>
                <w:rFonts w:ascii="Arial MT"/>
                <w:sz w:val="18"/>
              </w:rPr>
            </w:pPr>
            <w:r>
              <w:rPr>
                <w:rFonts w:ascii="Arial MT"/>
                <w:sz w:val="18"/>
              </w:rPr>
              <w:t>Date: 11/14/21</w:t>
            </w:r>
            <w:r>
              <w:rPr>
                <w:rFonts w:ascii="Arial MT"/>
                <w:spacing w:val="-47"/>
                <w:sz w:val="18"/>
              </w:rPr>
              <w:t xml:space="preserve"> </w:t>
            </w:r>
            <w:r>
              <w:rPr>
                <w:rFonts w:ascii="Arial MT"/>
                <w:sz w:val="18"/>
              </w:rPr>
              <w:t>Time:</w:t>
            </w:r>
            <w:r>
              <w:rPr>
                <w:rFonts w:ascii="Arial MT"/>
                <w:spacing w:val="-1"/>
                <w:sz w:val="18"/>
              </w:rPr>
              <w:t xml:space="preserve"> </w:t>
            </w:r>
            <w:r>
              <w:rPr>
                <w:rFonts w:ascii="Arial MT"/>
                <w:sz w:val="18"/>
              </w:rPr>
              <w:t>20:33</w:t>
            </w:r>
          </w:p>
          <w:p w14:paraId="2A585A29" w14:textId="77777777" w:rsidR="00030607" w:rsidRDefault="00FB2450">
            <w:pPr>
              <w:pStyle w:val="TableParagraph"/>
              <w:spacing w:before="7"/>
              <w:ind w:left="-3"/>
              <w:rPr>
                <w:rFonts w:ascii="Arial MT"/>
                <w:sz w:val="18"/>
              </w:rPr>
            </w:pPr>
            <w:r>
              <w:rPr>
                <w:rFonts w:ascii="Arial MT"/>
                <w:sz w:val="18"/>
              </w:rPr>
              <w:t>Sample:</w:t>
            </w:r>
            <w:r>
              <w:rPr>
                <w:rFonts w:ascii="Arial MT"/>
                <w:spacing w:val="-2"/>
                <w:sz w:val="18"/>
              </w:rPr>
              <w:t xml:space="preserve"> </w:t>
            </w:r>
            <w:r>
              <w:rPr>
                <w:rFonts w:ascii="Arial MT"/>
                <w:sz w:val="18"/>
              </w:rPr>
              <w:t>2016</w:t>
            </w:r>
            <w:r>
              <w:rPr>
                <w:rFonts w:ascii="Arial MT"/>
                <w:spacing w:val="-3"/>
                <w:sz w:val="18"/>
              </w:rPr>
              <w:t xml:space="preserve"> </w:t>
            </w:r>
            <w:r>
              <w:rPr>
                <w:rFonts w:ascii="Arial MT"/>
                <w:sz w:val="18"/>
              </w:rPr>
              <w:t>2019</w:t>
            </w:r>
          </w:p>
        </w:tc>
        <w:tc>
          <w:tcPr>
            <w:tcW w:w="7324" w:type="dxa"/>
            <w:gridSpan w:val="6"/>
            <w:tcBorders>
              <w:bottom w:val="double" w:sz="2" w:space="0" w:color="000000"/>
            </w:tcBorders>
          </w:tcPr>
          <w:p w14:paraId="1A87ABA4" w14:textId="77777777" w:rsidR="00030607" w:rsidRDefault="00030607">
            <w:pPr>
              <w:pStyle w:val="TableParagraph"/>
              <w:rPr>
                <w:sz w:val="18"/>
              </w:rPr>
            </w:pPr>
          </w:p>
        </w:tc>
      </w:tr>
      <w:tr w:rsidR="00030607" w14:paraId="34A4A763" w14:textId="77777777">
        <w:trPr>
          <w:trHeight w:val="394"/>
        </w:trPr>
        <w:tc>
          <w:tcPr>
            <w:tcW w:w="1599" w:type="dxa"/>
            <w:tcBorders>
              <w:top w:val="double" w:sz="2" w:space="0" w:color="000000"/>
              <w:bottom w:val="double" w:sz="2" w:space="0" w:color="000000"/>
            </w:tcBorders>
          </w:tcPr>
          <w:p w14:paraId="1568FBEC" w14:textId="77777777" w:rsidR="00030607" w:rsidRDefault="00030607">
            <w:pPr>
              <w:pStyle w:val="TableParagraph"/>
              <w:rPr>
                <w:sz w:val="18"/>
              </w:rPr>
            </w:pPr>
          </w:p>
        </w:tc>
        <w:tc>
          <w:tcPr>
            <w:tcW w:w="1098" w:type="dxa"/>
            <w:tcBorders>
              <w:top w:val="double" w:sz="2" w:space="0" w:color="000000"/>
              <w:bottom w:val="double" w:sz="2" w:space="0" w:color="000000"/>
            </w:tcBorders>
          </w:tcPr>
          <w:p w14:paraId="7795417B" w14:textId="77777777" w:rsidR="00030607" w:rsidRDefault="00FB2450">
            <w:pPr>
              <w:pStyle w:val="TableParagraph"/>
              <w:spacing w:before="99"/>
              <w:ind w:left="18" w:right="227"/>
              <w:jc w:val="center"/>
              <w:rPr>
                <w:rFonts w:ascii="Arial MT"/>
                <w:sz w:val="18"/>
              </w:rPr>
            </w:pPr>
            <w:r>
              <w:rPr>
                <w:rFonts w:ascii="Arial MT"/>
                <w:sz w:val="18"/>
              </w:rPr>
              <w:t>ROA</w:t>
            </w:r>
          </w:p>
        </w:tc>
        <w:tc>
          <w:tcPr>
            <w:tcW w:w="1248" w:type="dxa"/>
            <w:tcBorders>
              <w:top w:val="double" w:sz="2" w:space="0" w:color="000000"/>
              <w:bottom w:val="double" w:sz="2" w:space="0" w:color="000000"/>
            </w:tcBorders>
          </w:tcPr>
          <w:p w14:paraId="33FE0717" w14:textId="77777777" w:rsidR="00030607" w:rsidRDefault="00FB2450">
            <w:pPr>
              <w:pStyle w:val="TableParagraph"/>
              <w:spacing w:before="99"/>
              <w:ind w:left="178" w:right="229"/>
              <w:jc w:val="center"/>
              <w:rPr>
                <w:rFonts w:ascii="Arial MT"/>
                <w:sz w:val="18"/>
              </w:rPr>
            </w:pPr>
            <w:r>
              <w:rPr>
                <w:rFonts w:ascii="Arial MT"/>
                <w:sz w:val="18"/>
              </w:rPr>
              <w:t>KI</w:t>
            </w:r>
          </w:p>
        </w:tc>
        <w:tc>
          <w:tcPr>
            <w:tcW w:w="1251" w:type="dxa"/>
            <w:tcBorders>
              <w:top w:val="double" w:sz="2" w:space="0" w:color="000000"/>
              <w:bottom w:val="double" w:sz="2" w:space="0" w:color="000000"/>
            </w:tcBorders>
          </w:tcPr>
          <w:p w14:paraId="3362DD7D" w14:textId="77777777" w:rsidR="00030607" w:rsidRDefault="00FB2450">
            <w:pPr>
              <w:pStyle w:val="TableParagraph"/>
              <w:spacing w:before="99"/>
              <w:ind w:left="148" w:right="198"/>
              <w:jc w:val="center"/>
              <w:rPr>
                <w:rFonts w:ascii="Arial MT"/>
                <w:sz w:val="18"/>
              </w:rPr>
            </w:pPr>
            <w:r>
              <w:rPr>
                <w:rFonts w:ascii="Arial MT"/>
                <w:sz w:val="18"/>
              </w:rPr>
              <w:t>KA</w:t>
            </w:r>
          </w:p>
        </w:tc>
        <w:tc>
          <w:tcPr>
            <w:tcW w:w="1250" w:type="dxa"/>
            <w:tcBorders>
              <w:top w:val="double" w:sz="2" w:space="0" w:color="000000"/>
              <w:bottom w:val="double" w:sz="2" w:space="0" w:color="000000"/>
            </w:tcBorders>
          </w:tcPr>
          <w:p w14:paraId="72D7DFF8" w14:textId="77777777" w:rsidR="00030607" w:rsidRDefault="00FB2450">
            <w:pPr>
              <w:pStyle w:val="TableParagraph"/>
              <w:spacing w:before="99"/>
              <w:ind w:left="154" w:right="198"/>
              <w:jc w:val="center"/>
              <w:rPr>
                <w:rFonts w:ascii="Arial MT"/>
                <w:sz w:val="18"/>
              </w:rPr>
            </w:pPr>
            <w:r>
              <w:rPr>
                <w:rFonts w:ascii="Arial MT"/>
                <w:sz w:val="18"/>
              </w:rPr>
              <w:t>KM</w:t>
            </w:r>
          </w:p>
        </w:tc>
        <w:tc>
          <w:tcPr>
            <w:tcW w:w="1251" w:type="dxa"/>
            <w:tcBorders>
              <w:top w:val="double" w:sz="2" w:space="0" w:color="000000"/>
              <w:bottom w:val="double" w:sz="2" w:space="0" w:color="000000"/>
            </w:tcBorders>
          </w:tcPr>
          <w:p w14:paraId="5EB82BF2" w14:textId="77777777" w:rsidR="00030607" w:rsidRDefault="00FB2450">
            <w:pPr>
              <w:pStyle w:val="TableParagraph"/>
              <w:spacing w:before="99"/>
              <w:ind w:left="146" w:right="198"/>
              <w:jc w:val="center"/>
              <w:rPr>
                <w:rFonts w:ascii="Arial MT"/>
                <w:sz w:val="18"/>
              </w:rPr>
            </w:pPr>
            <w:r>
              <w:rPr>
                <w:rFonts w:ascii="Arial MT"/>
                <w:sz w:val="18"/>
              </w:rPr>
              <w:t>BSIZE</w:t>
            </w:r>
          </w:p>
        </w:tc>
        <w:tc>
          <w:tcPr>
            <w:tcW w:w="1226" w:type="dxa"/>
            <w:tcBorders>
              <w:top w:val="double" w:sz="2" w:space="0" w:color="000000"/>
              <w:bottom w:val="double" w:sz="2" w:space="0" w:color="000000"/>
            </w:tcBorders>
          </w:tcPr>
          <w:p w14:paraId="5A7AD0AF" w14:textId="77777777" w:rsidR="00030607" w:rsidRDefault="00FB2450">
            <w:pPr>
              <w:pStyle w:val="TableParagraph"/>
              <w:spacing w:before="99"/>
              <w:ind w:left="159" w:right="188"/>
              <w:jc w:val="center"/>
              <w:rPr>
                <w:rFonts w:ascii="Arial MT"/>
                <w:sz w:val="18"/>
              </w:rPr>
            </w:pPr>
            <w:r>
              <w:rPr>
                <w:rFonts w:ascii="Arial MT"/>
                <w:sz w:val="18"/>
              </w:rPr>
              <w:t>DER</w:t>
            </w:r>
          </w:p>
        </w:tc>
      </w:tr>
      <w:tr w:rsidR="00030607" w14:paraId="24924D31" w14:textId="77777777">
        <w:trPr>
          <w:trHeight w:val="316"/>
        </w:trPr>
        <w:tc>
          <w:tcPr>
            <w:tcW w:w="1599" w:type="dxa"/>
            <w:tcBorders>
              <w:top w:val="double" w:sz="2" w:space="0" w:color="000000"/>
            </w:tcBorders>
          </w:tcPr>
          <w:p w14:paraId="2BB64454" w14:textId="77777777" w:rsidR="00030607" w:rsidRDefault="00FB2450">
            <w:pPr>
              <w:pStyle w:val="TableParagraph"/>
              <w:spacing w:before="99" w:line="197" w:lineRule="exact"/>
              <w:ind w:left="47"/>
              <w:rPr>
                <w:rFonts w:ascii="Arial MT"/>
                <w:sz w:val="18"/>
              </w:rPr>
            </w:pPr>
            <w:r>
              <w:rPr>
                <w:rFonts w:ascii="Arial MT"/>
                <w:sz w:val="18"/>
              </w:rPr>
              <w:t>Mean</w:t>
            </w:r>
          </w:p>
        </w:tc>
        <w:tc>
          <w:tcPr>
            <w:tcW w:w="1098" w:type="dxa"/>
            <w:tcBorders>
              <w:top w:val="double" w:sz="2" w:space="0" w:color="000000"/>
            </w:tcBorders>
          </w:tcPr>
          <w:p w14:paraId="0A68094F" w14:textId="77777777" w:rsidR="00030607" w:rsidRDefault="00FB2450">
            <w:pPr>
              <w:pStyle w:val="TableParagraph"/>
              <w:spacing w:before="99" w:line="197" w:lineRule="exact"/>
              <w:ind w:left="20" w:right="176"/>
              <w:jc w:val="center"/>
              <w:rPr>
                <w:rFonts w:ascii="Arial MT"/>
                <w:sz w:val="18"/>
              </w:rPr>
            </w:pPr>
            <w:r>
              <w:rPr>
                <w:rFonts w:ascii="Arial MT"/>
                <w:sz w:val="18"/>
              </w:rPr>
              <w:t>1.328320</w:t>
            </w:r>
          </w:p>
        </w:tc>
        <w:tc>
          <w:tcPr>
            <w:tcW w:w="1248" w:type="dxa"/>
            <w:tcBorders>
              <w:top w:val="double" w:sz="2" w:space="0" w:color="000000"/>
            </w:tcBorders>
          </w:tcPr>
          <w:p w14:paraId="5439D76B" w14:textId="77777777" w:rsidR="00030607" w:rsidRDefault="00FB2450">
            <w:pPr>
              <w:pStyle w:val="TableParagraph"/>
              <w:spacing w:before="99" w:line="197" w:lineRule="exact"/>
              <w:ind w:left="228" w:right="229"/>
              <w:jc w:val="center"/>
              <w:rPr>
                <w:rFonts w:ascii="Arial MT"/>
                <w:sz w:val="18"/>
              </w:rPr>
            </w:pPr>
            <w:r>
              <w:rPr>
                <w:rFonts w:ascii="Arial MT"/>
                <w:sz w:val="18"/>
              </w:rPr>
              <w:t>0.659048</w:t>
            </w:r>
          </w:p>
        </w:tc>
        <w:tc>
          <w:tcPr>
            <w:tcW w:w="1251" w:type="dxa"/>
            <w:tcBorders>
              <w:top w:val="double" w:sz="2" w:space="0" w:color="000000"/>
            </w:tcBorders>
          </w:tcPr>
          <w:p w14:paraId="4A09F4CB" w14:textId="77777777" w:rsidR="00030607" w:rsidRDefault="00FB2450">
            <w:pPr>
              <w:pStyle w:val="TableParagraph"/>
              <w:spacing w:before="99" w:line="197" w:lineRule="exact"/>
              <w:ind w:left="197" w:right="198"/>
              <w:jc w:val="center"/>
              <w:rPr>
                <w:rFonts w:ascii="Arial MT"/>
                <w:sz w:val="18"/>
              </w:rPr>
            </w:pPr>
            <w:r>
              <w:rPr>
                <w:rFonts w:ascii="Arial MT"/>
                <w:sz w:val="18"/>
              </w:rPr>
              <w:t>3.824000</w:t>
            </w:r>
          </w:p>
        </w:tc>
        <w:tc>
          <w:tcPr>
            <w:tcW w:w="1250" w:type="dxa"/>
            <w:tcBorders>
              <w:top w:val="double" w:sz="2" w:space="0" w:color="000000"/>
            </w:tcBorders>
          </w:tcPr>
          <w:p w14:paraId="7B00F02D" w14:textId="77777777" w:rsidR="00030607" w:rsidRDefault="00FB2450">
            <w:pPr>
              <w:pStyle w:val="TableParagraph"/>
              <w:spacing w:before="99" w:line="197" w:lineRule="exact"/>
              <w:ind w:left="197" w:right="198"/>
              <w:jc w:val="center"/>
              <w:rPr>
                <w:rFonts w:ascii="Arial MT"/>
                <w:sz w:val="18"/>
              </w:rPr>
            </w:pPr>
            <w:r>
              <w:rPr>
                <w:rFonts w:ascii="Arial MT"/>
                <w:sz w:val="18"/>
              </w:rPr>
              <w:t>7.498959</w:t>
            </w:r>
          </w:p>
        </w:tc>
        <w:tc>
          <w:tcPr>
            <w:tcW w:w="1251" w:type="dxa"/>
            <w:tcBorders>
              <w:top w:val="double" w:sz="2" w:space="0" w:color="000000"/>
            </w:tcBorders>
          </w:tcPr>
          <w:p w14:paraId="6E0AE5C8" w14:textId="77777777" w:rsidR="00030607" w:rsidRDefault="00FB2450">
            <w:pPr>
              <w:pStyle w:val="TableParagraph"/>
              <w:spacing w:before="99" w:line="197" w:lineRule="exact"/>
              <w:ind w:left="195" w:right="198"/>
              <w:jc w:val="center"/>
              <w:rPr>
                <w:rFonts w:ascii="Arial MT"/>
                <w:sz w:val="18"/>
              </w:rPr>
            </w:pPr>
            <w:r>
              <w:rPr>
                <w:rFonts w:ascii="Arial MT"/>
                <w:sz w:val="18"/>
              </w:rPr>
              <w:t>20.85791</w:t>
            </w:r>
          </w:p>
        </w:tc>
        <w:tc>
          <w:tcPr>
            <w:tcW w:w="1226" w:type="dxa"/>
            <w:tcBorders>
              <w:top w:val="double" w:sz="2" w:space="0" w:color="000000"/>
            </w:tcBorders>
          </w:tcPr>
          <w:p w14:paraId="331E182D" w14:textId="77777777" w:rsidR="00030607" w:rsidRDefault="00FB2450">
            <w:pPr>
              <w:pStyle w:val="TableParagraph"/>
              <w:spacing w:before="99" w:line="197" w:lineRule="exact"/>
              <w:ind w:left="176" w:right="158"/>
              <w:jc w:val="center"/>
              <w:rPr>
                <w:rFonts w:ascii="Arial MT"/>
                <w:sz w:val="18"/>
              </w:rPr>
            </w:pPr>
            <w:r>
              <w:rPr>
                <w:rFonts w:ascii="Arial MT"/>
                <w:sz w:val="18"/>
              </w:rPr>
              <w:t>5.981892</w:t>
            </w:r>
          </w:p>
        </w:tc>
      </w:tr>
      <w:tr w:rsidR="00030607" w14:paraId="20709E7B" w14:textId="77777777">
        <w:trPr>
          <w:trHeight w:val="221"/>
        </w:trPr>
        <w:tc>
          <w:tcPr>
            <w:tcW w:w="1599" w:type="dxa"/>
          </w:tcPr>
          <w:p w14:paraId="1BA81849" w14:textId="77777777" w:rsidR="00030607" w:rsidRDefault="00FB2450">
            <w:pPr>
              <w:pStyle w:val="TableParagraph"/>
              <w:spacing w:before="4" w:line="197" w:lineRule="exact"/>
              <w:ind w:left="47"/>
              <w:rPr>
                <w:rFonts w:ascii="Arial MT"/>
                <w:sz w:val="18"/>
              </w:rPr>
            </w:pPr>
            <w:r>
              <w:rPr>
                <w:rFonts w:ascii="Arial MT"/>
                <w:sz w:val="18"/>
              </w:rPr>
              <w:t>Median</w:t>
            </w:r>
          </w:p>
        </w:tc>
        <w:tc>
          <w:tcPr>
            <w:tcW w:w="1098" w:type="dxa"/>
          </w:tcPr>
          <w:p w14:paraId="1AB866F0" w14:textId="77777777" w:rsidR="00030607" w:rsidRDefault="00FB2450">
            <w:pPr>
              <w:pStyle w:val="TableParagraph"/>
              <w:spacing w:before="4" w:line="197" w:lineRule="exact"/>
              <w:ind w:left="20" w:right="176"/>
              <w:jc w:val="center"/>
              <w:rPr>
                <w:rFonts w:ascii="Arial MT"/>
                <w:sz w:val="18"/>
              </w:rPr>
            </w:pPr>
            <w:r>
              <w:rPr>
                <w:rFonts w:ascii="Arial MT"/>
                <w:sz w:val="18"/>
              </w:rPr>
              <w:t>1.450000</w:t>
            </w:r>
          </w:p>
        </w:tc>
        <w:tc>
          <w:tcPr>
            <w:tcW w:w="1248" w:type="dxa"/>
          </w:tcPr>
          <w:p w14:paraId="2F51C46E" w14:textId="77777777" w:rsidR="00030607" w:rsidRDefault="00FB2450">
            <w:pPr>
              <w:pStyle w:val="TableParagraph"/>
              <w:spacing w:before="4" w:line="197" w:lineRule="exact"/>
              <w:ind w:left="228" w:right="229"/>
              <w:jc w:val="center"/>
              <w:rPr>
                <w:rFonts w:ascii="Arial MT"/>
                <w:sz w:val="18"/>
              </w:rPr>
            </w:pPr>
            <w:r>
              <w:rPr>
                <w:rFonts w:ascii="Arial MT"/>
                <w:sz w:val="18"/>
              </w:rPr>
              <w:t>0.571429</w:t>
            </w:r>
          </w:p>
        </w:tc>
        <w:tc>
          <w:tcPr>
            <w:tcW w:w="1251" w:type="dxa"/>
          </w:tcPr>
          <w:p w14:paraId="6EE96F1F" w14:textId="77777777" w:rsidR="00030607" w:rsidRDefault="00FB2450">
            <w:pPr>
              <w:pStyle w:val="TableParagraph"/>
              <w:spacing w:before="4" w:line="197" w:lineRule="exact"/>
              <w:ind w:left="197" w:right="198"/>
              <w:jc w:val="center"/>
              <w:rPr>
                <w:rFonts w:ascii="Arial MT"/>
                <w:sz w:val="18"/>
              </w:rPr>
            </w:pPr>
            <w:r>
              <w:rPr>
                <w:rFonts w:ascii="Arial MT"/>
                <w:sz w:val="18"/>
              </w:rPr>
              <w:t>4.000000</w:t>
            </w:r>
          </w:p>
        </w:tc>
        <w:tc>
          <w:tcPr>
            <w:tcW w:w="1250" w:type="dxa"/>
          </w:tcPr>
          <w:p w14:paraId="0C58FD30" w14:textId="77777777" w:rsidR="00030607" w:rsidRDefault="00FB2450">
            <w:pPr>
              <w:pStyle w:val="TableParagraph"/>
              <w:spacing w:before="4" w:line="197" w:lineRule="exact"/>
              <w:ind w:left="197" w:right="198"/>
              <w:jc w:val="center"/>
              <w:rPr>
                <w:rFonts w:ascii="Arial MT"/>
                <w:sz w:val="18"/>
              </w:rPr>
            </w:pPr>
            <w:r>
              <w:rPr>
                <w:rFonts w:ascii="Arial MT"/>
                <w:sz w:val="18"/>
              </w:rPr>
              <w:t>0.000000</w:t>
            </w:r>
          </w:p>
        </w:tc>
        <w:tc>
          <w:tcPr>
            <w:tcW w:w="1251" w:type="dxa"/>
          </w:tcPr>
          <w:p w14:paraId="4CF5D6E7" w14:textId="77777777" w:rsidR="00030607" w:rsidRDefault="00FB2450">
            <w:pPr>
              <w:pStyle w:val="TableParagraph"/>
              <w:spacing w:before="4" w:line="197" w:lineRule="exact"/>
              <w:ind w:left="195" w:right="198"/>
              <w:jc w:val="center"/>
              <w:rPr>
                <w:rFonts w:ascii="Arial MT"/>
                <w:sz w:val="18"/>
              </w:rPr>
            </w:pPr>
            <w:r>
              <w:rPr>
                <w:rFonts w:ascii="Arial MT"/>
                <w:sz w:val="18"/>
              </w:rPr>
              <w:t>20.84216</w:t>
            </w:r>
          </w:p>
        </w:tc>
        <w:tc>
          <w:tcPr>
            <w:tcW w:w="1226" w:type="dxa"/>
          </w:tcPr>
          <w:p w14:paraId="0E424C2A" w14:textId="77777777" w:rsidR="00030607" w:rsidRDefault="00FB2450">
            <w:pPr>
              <w:pStyle w:val="TableParagraph"/>
              <w:spacing w:before="4" w:line="197" w:lineRule="exact"/>
              <w:ind w:left="176" w:right="158"/>
              <w:jc w:val="center"/>
              <w:rPr>
                <w:rFonts w:ascii="Arial MT"/>
                <w:sz w:val="18"/>
              </w:rPr>
            </w:pPr>
            <w:r>
              <w:rPr>
                <w:rFonts w:ascii="Arial MT"/>
                <w:sz w:val="18"/>
              </w:rPr>
              <w:t>5.339589</w:t>
            </w:r>
          </w:p>
        </w:tc>
      </w:tr>
      <w:tr w:rsidR="00030607" w14:paraId="2C37E6C1" w14:textId="77777777">
        <w:trPr>
          <w:trHeight w:val="219"/>
        </w:trPr>
        <w:tc>
          <w:tcPr>
            <w:tcW w:w="1599" w:type="dxa"/>
          </w:tcPr>
          <w:p w14:paraId="1B7CA981" w14:textId="77777777" w:rsidR="00030607" w:rsidRDefault="00FB2450">
            <w:pPr>
              <w:pStyle w:val="TableParagraph"/>
              <w:spacing w:before="4" w:line="196" w:lineRule="exact"/>
              <w:ind w:left="47"/>
              <w:rPr>
                <w:rFonts w:ascii="Arial MT"/>
                <w:sz w:val="18"/>
              </w:rPr>
            </w:pPr>
            <w:r>
              <w:rPr>
                <w:rFonts w:ascii="Arial MT"/>
                <w:sz w:val="18"/>
              </w:rPr>
              <w:t>Maximum</w:t>
            </w:r>
          </w:p>
        </w:tc>
        <w:tc>
          <w:tcPr>
            <w:tcW w:w="1098" w:type="dxa"/>
          </w:tcPr>
          <w:p w14:paraId="187F8505" w14:textId="77777777" w:rsidR="00030607" w:rsidRDefault="00FB2450">
            <w:pPr>
              <w:pStyle w:val="TableParagraph"/>
              <w:spacing w:before="4" w:line="196" w:lineRule="exact"/>
              <w:ind w:left="20" w:right="176"/>
              <w:jc w:val="center"/>
              <w:rPr>
                <w:rFonts w:ascii="Arial MT"/>
                <w:sz w:val="18"/>
              </w:rPr>
            </w:pPr>
            <w:r>
              <w:rPr>
                <w:rFonts w:ascii="Arial MT"/>
                <w:sz w:val="18"/>
              </w:rPr>
              <w:t>4.000000</w:t>
            </w:r>
          </w:p>
        </w:tc>
        <w:tc>
          <w:tcPr>
            <w:tcW w:w="1248" w:type="dxa"/>
          </w:tcPr>
          <w:p w14:paraId="6F1ECB68" w14:textId="77777777" w:rsidR="00030607" w:rsidRDefault="00FB2450">
            <w:pPr>
              <w:pStyle w:val="TableParagraph"/>
              <w:spacing w:before="4" w:line="196" w:lineRule="exact"/>
              <w:ind w:left="228" w:right="229"/>
              <w:jc w:val="center"/>
              <w:rPr>
                <w:rFonts w:ascii="Arial MT"/>
                <w:sz w:val="18"/>
              </w:rPr>
            </w:pPr>
            <w:r>
              <w:rPr>
                <w:rFonts w:ascii="Arial MT"/>
                <w:sz w:val="18"/>
              </w:rPr>
              <w:t>2.000000</w:t>
            </w:r>
          </w:p>
        </w:tc>
        <w:tc>
          <w:tcPr>
            <w:tcW w:w="1251" w:type="dxa"/>
          </w:tcPr>
          <w:p w14:paraId="0B6E56A3" w14:textId="77777777" w:rsidR="00030607" w:rsidRDefault="00FB2450">
            <w:pPr>
              <w:pStyle w:val="TableParagraph"/>
              <w:spacing w:before="4" w:line="196" w:lineRule="exact"/>
              <w:ind w:left="197" w:right="198"/>
              <w:jc w:val="center"/>
              <w:rPr>
                <w:rFonts w:ascii="Arial MT"/>
                <w:sz w:val="18"/>
              </w:rPr>
            </w:pPr>
            <w:r>
              <w:rPr>
                <w:rFonts w:ascii="Arial MT"/>
                <w:sz w:val="18"/>
              </w:rPr>
              <w:t>7.000000</w:t>
            </w:r>
          </w:p>
        </w:tc>
        <w:tc>
          <w:tcPr>
            <w:tcW w:w="1250" w:type="dxa"/>
          </w:tcPr>
          <w:p w14:paraId="22FE5673" w14:textId="77777777" w:rsidR="00030607" w:rsidRDefault="00FB2450">
            <w:pPr>
              <w:pStyle w:val="TableParagraph"/>
              <w:spacing w:before="4" w:line="196" w:lineRule="exact"/>
              <w:ind w:left="197" w:right="198"/>
              <w:jc w:val="center"/>
              <w:rPr>
                <w:rFonts w:ascii="Arial MT"/>
                <w:sz w:val="18"/>
              </w:rPr>
            </w:pPr>
            <w:r>
              <w:rPr>
                <w:rFonts w:ascii="Arial MT"/>
                <w:sz w:val="18"/>
              </w:rPr>
              <w:t>21.33484</w:t>
            </w:r>
          </w:p>
        </w:tc>
        <w:tc>
          <w:tcPr>
            <w:tcW w:w="1251" w:type="dxa"/>
          </w:tcPr>
          <w:p w14:paraId="12474C34" w14:textId="77777777" w:rsidR="00030607" w:rsidRDefault="00FB2450">
            <w:pPr>
              <w:pStyle w:val="TableParagraph"/>
              <w:spacing w:before="4" w:line="196" w:lineRule="exact"/>
              <w:ind w:left="195" w:right="198"/>
              <w:jc w:val="center"/>
              <w:rPr>
                <w:rFonts w:ascii="Arial MT"/>
                <w:sz w:val="18"/>
              </w:rPr>
            </w:pPr>
            <w:r>
              <w:rPr>
                <w:rFonts w:ascii="Arial MT"/>
                <w:sz w:val="18"/>
              </w:rPr>
              <w:t>20.98324</w:t>
            </w:r>
          </w:p>
        </w:tc>
        <w:tc>
          <w:tcPr>
            <w:tcW w:w="1226" w:type="dxa"/>
          </w:tcPr>
          <w:p w14:paraId="544312DF" w14:textId="77777777" w:rsidR="00030607" w:rsidRDefault="00FB2450">
            <w:pPr>
              <w:pStyle w:val="TableParagraph"/>
              <w:spacing w:before="4" w:line="196" w:lineRule="exact"/>
              <w:ind w:left="176" w:right="158"/>
              <w:jc w:val="center"/>
              <w:rPr>
                <w:rFonts w:ascii="Arial MT"/>
                <w:sz w:val="18"/>
              </w:rPr>
            </w:pPr>
            <w:r>
              <w:rPr>
                <w:rFonts w:ascii="Arial MT"/>
                <w:sz w:val="18"/>
              </w:rPr>
              <w:t>14.74834</w:t>
            </w:r>
          </w:p>
        </w:tc>
      </w:tr>
      <w:tr w:rsidR="00030607" w14:paraId="7F382508" w14:textId="77777777">
        <w:trPr>
          <w:trHeight w:val="219"/>
        </w:trPr>
        <w:tc>
          <w:tcPr>
            <w:tcW w:w="1599" w:type="dxa"/>
          </w:tcPr>
          <w:p w14:paraId="779C499C" w14:textId="77777777" w:rsidR="00030607" w:rsidRDefault="00FB2450">
            <w:pPr>
              <w:pStyle w:val="TableParagraph"/>
              <w:spacing w:before="2" w:line="197" w:lineRule="exact"/>
              <w:ind w:left="47"/>
              <w:rPr>
                <w:rFonts w:ascii="Arial MT"/>
                <w:sz w:val="18"/>
              </w:rPr>
            </w:pPr>
            <w:r>
              <w:rPr>
                <w:rFonts w:ascii="Arial MT"/>
                <w:sz w:val="18"/>
              </w:rPr>
              <w:t>Minimum</w:t>
            </w:r>
          </w:p>
        </w:tc>
        <w:tc>
          <w:tcPr>
            <w:tcW w:w="1098" w:type="dxa"/>
          </w:tcPr>
          <w:p w14:paraId="41C0DB29" w14:textId="77777777" w:rsidR="00030607" w:rsidRDefault="00FB2450">
            <w:pPr>
              <w:pStyle w:val="TableParagraph"/>
              <w:spacing w:before="2" w:line="197" w:lineRule="exact"/>
              <w:ind w:left="20" w:right="226"/>
              <w:jc w:val="center"/>
              <w:rPr>
                <w:rFonts w:ascii="Arial MT"/>
                <w:sz w:val="18"/>
              </w:rPr>
            </w:pPr>
            <w:r>
              <w:rPr>
                <w:rFonts w:ascii="Arial MT"/>
                <w:sz w:val="18"/>
              </w:rPr>
              <w:t>-2.250000</w:t>
            </w:r>
          </w:p>
        </w:tc>
        <w:tc>
          <w:tcPr>
            <w:tcW w:w="1248" w:type="dxa"/>
          </w:tcPr>
          <w:p w14:paraId="1EA4868B" w14:textId="77777777" w:rsidR="00030607" w:rsidRDefault="00FB2450">
            <w:pPr>
              <w:pStyle w:val="TableParagraph"/>
              <w:spacing w:before="2" w:line="197" w:lineRule="exact"/>
              <w:ind w:left="228" w:right="229"/>
              <w:jc w:val="center"/>
              <w:rPr>
                <w:rFonts w:ascii="Arial MT"/>
                <w:sz w:val="18"/>
              </w:rPr>
            </w:pPr>
            <w:r>
              <w:rPr>
                <w:rFonts w:ascii="Arial MT"/>
                <w:sz w:val="18"/>
              </w:rPr>
              <w:t>0.333333</w:t>
            </w:r>
          </w:p>
        </w:tc>
        <w:tc>
          <w:tcPr>
            <w:tcW w:w="1251" w:type="dxa"/>
          </w:tcPr>
          <w:p w14:paraId="28CA4363" w14:textId="77777777" w:rsidR="00030607" w:rsidRDefault="00FB2450">
            <w:pPr>
              <w:pStyle w:val="TableParagraph"/>
              <w:spacing w:before="2" w:line="197" w:lineRule="exact"/>
              <w:ind w:left="197" w:right="198"/>
              <w:jc w:val="center"/>
              <w:rPr>
                <w:rFonts w:ascii="Arial MT"/>
                <w:sz w:val="18"/>
              </w:rPr>
            </w:pPr>
            <w:r>
              <w:rPr>
                <w:rFonts w:ascii="Arial MT"/>
                <w:sz w:val="18"/>
              </w:rPr>
              <w:t>1.000000</w:t>
            </w:r>
          </w:p>
        </w:tc>
        <w:tc>
          <w:tcPr>
            <w:tcW w:w="1250" w:type="dxa"/>
          </w:tcPr>
          <w:p w14:paraId="7287EBFA" w14:textId="77777777" w:rsidR="00030607" w:rsidRDefault="00FB2450">
            <w:pPr>
              <w:pStyle w:val="TableParagraph"/>
              <w:spacing w:before="2" w:line="197" w:lineRule="exact"/>
              <w:ind w:left="197" w:right="198"/>
              <w:jc w:val="center"/>
              <w:rPr>
                <w:rFonts w:ascii="Arial MT"/>
                <w:sz w:val="18"/>
              </w:rPr>
            </w:pPr>
            <w:r>
              <w:rPr>
                <w:rFonts w:ascii="Arial MT"/>
                <w:sz w:val="18"/>
              </w:rPr>
              <w:t>0.000000</w:t>
            </w:r>
          </w:p>
        </w:tc>
        <w:tc>
          <w:tcPr>
            <w:tcW w:w="1251" w:type="dxa"/>
          </w:tcPr>
          <w:p w14:paraId="6374CCCE" w14:textId="77777777" w:rsidR="00030607" w:rsidRDefault="00FB2450">
            <w:pPr>
              <w:pStyle w:val="TableParagraph"/>
              <w:spacing w:before="2" w:line="197" w:lineRule="exact"/>
              <w:ind w:left="195" w:right="198"/>
              <w:jc w:val="center"/>
              <w:rPr>
                <w:rFonts w:ascii="Arial MT"/>
                <w:sz w:val="18"/>
              </w:rPr>
            </w:pPr>
            <w:r>
              <w:rPr>
                <w:rFonts w:ascii="Arial MT"/>
                <w:sz w:val="18"/>
              </w:rPr>
              <w:t>20.72690</w:t>
            </w:r>
          </w:p>
        </w:tc>
        <w:tc>
          <w:tcPr>
            <w:tcW w:w="1226" w:type="dxa"/>
          </w:tcPr>
          <w:p w14:paraId="12E1E5C3" w14:textId="77777777" w:rsidR="00030607" w:rsidRDefault="00FB2450">
            <w:pPr>
              <w:pStyle w:val="TableParagraph"/>
              <w:spacing w:before="2" w:line="197" w:lineRule="exact"/>
              <w:ind w:left="176" w:right="158"/>
              <w:jc w:val="center"/>
              <w:rPr>
                <w:rFonts w:ascii="Arial MT"/>
                <w:sz w:val="18"/>
              </w:rPr>
            </w:pPr>
            <w:r>
              <w:rPr>
                <w:rFonts w:ascii="Arial MT"/>
                <w:sz w:val="18"/>
              </w:rPr>
              <w:t>1.593700</w:t>
            </w:r>
          </w:p>
        </w:tc>
      </w:tr>
      <w:tr w:rsidR="00030607" w14:paraId="1501D1A5" w14:textId="77777777">
        <w:trPr>
          <w:trHeight w:val="220"/>
        </w:trPr>
        <w:tc>
          <w:tcPr>
            <w:tcW w:w="1599" w:type="dxa"/>
          </w:tcPr>
          <w:p w14:paraId="27F190C7" w14:textId="77777777" w:rsidR="00030607" w:rsidRDefault="00FB2450">
            <w:pPr>
              <w:pStyle w:val="TableParagraph"/>
              <w:spacing w:before="4" w:line="197" w:lineRule="exact"/>
              <w:ind w:left="47"/>
              <w:rPr>
                <w:rFonts w:ascii="Arial MT"/>
                <w:sz w:val="18"/>
              </w:rPr>
            </w:pPr>
            <w:r>
              <w:rPr>
                <w:rFonts w:ascii="Arial MT"/>
                <w:sz w:val="18"/>
              </w:rPr>
              <w:t>Std.</w:t>
            </w:r>
            <w:r>
              <w:rPr>
                <w:rFonts w:ascii="Arial MT"/>
                <w:spacing w:val="-1"/>
                <w:sz w:val="18"/>
              </w:rPr>
              <w:t xml:space="preserve"> </w:t>
            </w:r>
            <w:r>
              <w:rPr>
                <w:rFonts w:ascii="Arial MT"/>
                <w:sz w:val="18"/>
              </w:rPr>
              <w:t>Dev.</w:t>
            </w:r>
          </w:p>
        </w:tc>
        <w:tc>
          <w:tcPr>
            <w:tcW w:w="1098" w:type="dxa"/>
          </w:tcPr>
          <w:p w14:paraId="794BF948" w14:textId="77777777" w:rsidR="00030607" w:rsidRDefault="00FB2450">
            <w:pPr>
              <w:pStyle w:val="TableParagraph"/>
              <w:spacing w:before="4" w:line="197" w:lineRule="exact"/>
              <w:ind w:left="20" w:right="176"/>
              <w:jc w:val="center"/>
              <w:rPr>
                <w:rFonts w:ascii="Arial MT"/>
                <w:sz w:val="18"/>
              </w:rPr>
            </w:pPr>
            <w:r>
              <w:rPr>
                <w:rFonts w:ascii="Arial MT"/>
                <w:sz w:val="18"/>
              </w:rPr>
              <w:t>1.233093</w:t>
            </w:r>
          </w:p>
        </w:tc>
        <w:tc>
          <w:tcPr>
            <w:tcW w:w="1248" w:type="dxa"/>
          </w:tcPr>
          <w:p w14:paraId="72A73AEF" w14:textId="77777777" w:rsidR="00030607" w:rsidRDefault="00FB2450">
            <w:pPr>
              <w:pStyle w:val="TableParagraph"/>
              <w:spacing w:before="4" w:line="197" w:lineRule="exact"/>
              <w:ind w:left="228" w:right="229"/>
              <w:jc w:val="center"/>
              <w:rPr>
                <w:rFonts w:ascii="Arial MT"/>
                <w:sz w:val="18"/>
              </w:rPr>
            </w:pPr>
            <w:r>
              <w:rPr>
                <w:rFonts w:ascii="Arial MT"/>
                <w:sz w:val="18"/>
              </w:rPr>
              <w:t>0.291345</w:t>
            </w:r>
          </w:p>
        </w:tc>
        <w:tc>
          <w:tcPr>
            <w:tcW w:w="1251" w:type="dxa"/>
          </w:tcPr>
          <w:p w14:paraId="148CE5BA" w14:textId="77777777" w:rsidR="00030607" w:rsidRDefault="00FB2450">
            <w:pPr>
              <w:pStyle w:val="TableParagraph"/>
              <w:spacing w:before="4" w:line="197" w:lineRule="exact"/>
              <w:ind w:left="197" w:right="198"/>
              <w:jc w:val="center"/>
              <w:rPr>
                <w:rFonts w:ascii="Arial MT"/>
                <w:sz w:val="18"/>
              </w:rPr>
            </w:pPr>
            <w:r>
              <w:rPr>
                <w:rFonts w:ascii="Arial MT"/>
                <w:sz w:val="18"/>
              </w:rPr>
              <w:t>1.107628</w:t>
            </w:r>
          </w:p>
        </w:tc>
        <w:tc>
          <w:tcPr>
            <w:tcW w:w="1250" w:type="dxa"/>
          </w:tcPr>
          <w:p w14:paraId="7C55D0A1" w14:textId="77777777" w:rsidR="00030607" w:rsidRDefault="00FB2450">
            <w:pPr>
              <w:pStyle w:val="TableParagraph"/>
              <w:spacing w:before="4" w:line="197" w:lineRule="exact"/>
              <w:ind w:left="197" w:right="198"/>
              <w:jc w:val="center"/>
              <w:rPr>
                <w:rFonts w:ascii="Arial MT"/>
                <w:sz w:val="18"/>
              </w:rPr>
            </w:pPr>
            <w:r>
              <w:rPr>
                <w:rFonts w:ascii="Arial MT"/>
                <w:sz w:val="18"/>
              </w:rPr>
              <w:t>7.980094</w:t>
            </w:r>
          </w:p>
        </w:tc>
        <w:tc>
          <w:tcPr>
            <w:tcW w:w="1251" w:type="dxa"/>
          </w:tcPr>
          <w:p w14:paraId="0331BC4F" w14:textId="77777777" w:rsidR="00030607" w:rsidRDefault="00FB2450">
            <w:pPr>
              <w:pStyle w:val="TableParagraph"/>
              <w:spacing w:before="4" w:line="197" w:lineRule="exact"/>
              <w:ind w:left="195" w:right="198"/>
              <w:jc w:val="center"/>
              <w:rPr>
                <w:rFonts w:ascii="Arial MT"/>
                <w:sz w:val="18"/>
              </w:rPr>
            </w:pPr>
            <w:r>
              <w:rPr>
                <w:rFonts w:ascii="Arial MT"/>
                <w:sz w:val="18"/>
              </w:rPr>
              <w:t>0.105093</w:t>
            </w:r>
          </w:p>
        </w:tc>
        <w:tc>
          <w:tcPr>
            <w:tcW w:w="1226" w:type="dxa"/>
          </w:tcPr>
          <w:p w14:paraId="2611D414" w14:textId="77777777" w:rsidR="00030607" w:rsidRDefault="00FB2450">
            <w:pPr>
              <w:pStyle w:val="TableParagraph"/>
              <w:spacing w:before="4" w:line="197" w:lineRule="exact"/>
              <w:ind w:left="176" w:right="158"/>
              <w:jc w:val="center"/>
              <w:rPr>
                <w:rFonts w:ascii="Arial MT"/>
                <w:sz w:val="18"/>
              </w:rPr>
            </w:pPr>
            <w:r>
              <w:rPr>
                <w:rFonts w:ascii="Arial MT"/>
                <w:sz w:val="18"/>
              </w:rPr>
              <w:t>2.702185</w:t>
            </w:r>
          </w:p>
        </w:tc>
      </w:tr>
      <w:tr w:rsidR="00030607" w14:paraId="41520004" w14:textId="77777777">
        <w:trPr>
          <w:trHeight w:val="219"/>
        </w:trPr>
        <w:tc>
          <w:tcPr>
            <w:tcW w:w="1599" w:type="dxa"/>
          </w:tcPr>
          <w:p w14:paraId="01D47146" w14:textId="77777777" w:rsidR="00030607" w:rsidRDefault="00FB2450">
            <w:pPr>
              <w:pStyle w:val="TableParagraph"/>
              <w:spacing w:before="4" w:line="196" w:lineRule="exact"/>
              <w:ind w:left="47"/>
              <w:rPr>
                <w:rFonts w:ascii="Arial MT"/>
                <w:sz w:val="18"/>
              </w:rPr>
            </w:pPr>
            <w:r>
              <w:rPr>
                <w:rFonts w:ascii="Arial MT"/>
                <w:sz w:val="18"/>
              </w:rPr>
              <w:t>Skewness</w:t>
            </w:r>
          </w:p>
        </w:tc>
        <w:tc>
          <w:tcPr>
            <w:tcW w:w="1098" w:type="dxa"/>
          </w:tcPr>
          <w:p w14:paraId="4E0A4519" w14:textId="77777777" w:rsidR="00030607" w:rsidRDefault="00FB2450">
            <w:pPr>
              <w:pStyle w:val="TableParagraph"/>
              <w:spacing w:before="4" w:line="196" w:lineRule="exact"/>
              <w:ind w:left="20" w:right="227"/>
              <w:jc w:val="center"/>
              <w:rPr>
                <w:rFonts w:ascii="Arial MT"/>
                <w:sz w:val="18"/>
              </w:rPr>
            </w:pPr>
            <w:r>
              <w:rPr>
                <w:rFonts w:ascii="Arial MT"/>
                <w:sz w:val="18"/>
              </w:rPr>
              <w:t>-0.202787</w:t>
            </w:r>
          </w:p>
        </w:tc>
        <w:tc>
          <w:tcPr>
            <w:tcW w:w="1248" w:type="dxa"/>
          </w:tcPr>
          <w:p w14:paraId="7B09B289" w14:textId="77777777" w:rsidR="00030607" w:rsidRDefault="00FB2450">
            <w:pPr>
              <w:pStyle w:val="TableParagraph"/>
              <w:spacing w:before="4" w:line="196" w:lineRule="exact"/>
              <w:ind w:left="228" w:right="229"/>
              <w:jc w:val="center"/>
              <w:rPr>
                <w:rFonts w:ascii="Arial MT"/>
                <w:sz w:val="18"/>
              </w:rPr>
            </w:pPr>
            <w:r>
              <w:rPr>
                <w:rFonts w:ascii="Arial MT"/>
                <w:sz w:val="18"/>
              </w:rPr>
              <w:t>2.834299</w:t>
            </w:r>
          </w:p>
        </w:tc>
        <w:tc>
          <w:tcPr>
            <w:tcW w:w="1251" w:type="dxa"/>
          </w:tcPr>
          <w:p w14:paraId="3E133C8A" w14:textId="77777777" w:rsidR="00030607" w:rsidRDefault="00FB2450">
            <w:pPr>
              <w:pStyle w:val="TableParagraph"/>
              <w:spacing w:before="4" w:line="196" w:lineRule="exact"/>
              <w:ind w:left="197" w:right="198"/>
              <w:jc w:val="center"/>
              <w:rPr>
                <w:rFonts w:ascii="Arial MT"/>
                <w:sz w:val="18"/>
              </w:rPr>
            </w:pPr>
            <w:r>
              <w:rPr>
                <w:rFonts w:ascii="Arial MT"/>
                <w:sz w:val="18"/>
              </w:rPr>
              <w:t>0.673347</w:t>
            </w:r>
          </w:p>
        </w:tc>
        <w:tc>
          <w:tcPr>
            <w:tcW w:w="1250" w:type="dxa"/>
          </w:tcPr>
          <w:p w14:paraId="03063CE6" w14:textId="77777777" w:rsidR="00030607" w:rsidRDefault="00FB2450">
            <w:pPr>
              <w:pStyle w:val="TableParagraph"/>
              <w:spacing w:before="4" w:line="196" w:lineRule="exact"/>
              <w:ind w:left="197" w:right="198"/>
              <w:jc w:val="center"/>
              <w:rPr>
                <w:rFonts w:ascii="Arial MT"/>
                <w:sz w:val="18"/>
              </w:rPr>
            </w:pPr>
            <w:r>
              <w:rPr>
                <w:rFonts w:ascii="Arial MT"/>
                <w:sz w:val="18"/>
              </w:rPr>
              <w:t>0.193170</w:t>
            </w:r>
          </w:p>
        </w:tc>
        <w:tc>
          <w:tcPr>
            <w:tcW w:w="1251" w:type="dxa"/>
          </w:tcPr>
          <w:p w14:paraId="215AF0F7" w14:textId="77777777" w:rsidR="00030607" w:rsidRDefault="00FB2450">
            <w:pPr>
              <w:pStyle w:val="TableParagraph"/>
              <w:spacing w:before="4" w:line="196" w:lineRule="exact"/>
              <w:ind w:left="195" w:right="198"/>
              <w:jc w:val="center"/>
              <w:rPr>
                <w:rFonts w:ascii="Arial MT"/>
                <w:sz w:val="18"/>
              </w:rPr>
            </w:pPr>
            <w:r>
              <w:rPr>
                <w:rFonts w:ascii="Arial MT"/>
                <w:sz w:val="18"/>
              </w:rPr>
              <w:t>0.020791</w:t>
            </w:r>
          </w:p>
        </w:tc>
        <w:tc>
          <w:tcPr>
            <w:tcW w:w="1226" w:type="dxa"/>
          </w:tcPr>
          <w:p w14:paraId="38DAEA0E" w14:textId="77777777" w:rsidR="00030607" w:rsidRDefault="00FB2450">
            <w:pPr>
              <w:pStyle w:val="TableParagraph"/>
              <w:spacing w:before="4" w:line="196" w:lineRule="exact"/>
              <w:ind w:left="176" w:right="158"/>
              <w:jc w:val="center"/>
              <w:rPr>
                <w:rFonts w:ascii="Arial MT"/>
                <w:sz w:val="18"/>
              </w:rPr>
            </w:pPr>
            <w:r>
              <w:rPr>
                <w:rFonts w:ascii="Arial MT"/>
                <w:sz w:val="18"/>
              </w:rPr>
              <w:t>1.232736</w:t>
            </w:r>
          </w:p>
        </w:tc>
      </w:tr>
      <w:tr w:rsidR="00030607" w14:paraId="0B39E5D7" w14:textId="77777777">
        <w:trPr>
          <w:trHeight w:val="330"/>
        </w:trPr>
        <w:tc>
          <w:tcPr>
            <w:tcW w:w="1599" w:type="dxa"/>
          </w:tcPr>
          <w:p w14:paraId="01D766A2" w14:textId="77777777" w:rsidR="00030607" w:rsidRDefault="00FB2450">
            <w:pPr>
              <w:pStyle w:val="TableParagraph"/>
              <w:spacing w:before="2"/>
              <w:ind w:left="47"/>
              <w:rPr>
                <w:rFonts w:ascii="Arial MT"/>
                <w:sz w:val="18"/>
              </w:rPr>
            </w:pPr>
            <w:r>
              <w:rPr>
                <w:rFonts w:ascii="Arial MT"/>
                <w:sz w:val="18"/>
              </w:rPr>
              <w:t>Kurtosis</w:t>
            </w:r>
          </w:p>
        </w:tc>
        <w:tc>
          <w:tcPr>
            <w:tcW w:w="1098" w:type="dxa"/>
          </w:tcPr>
          <w:p w14:paraId="3F890BC6" w14:textId="77777777" w:rsidR="00030607" w:rsidRDefault="00FB2450">
            <w:pPr>
              <w:pStyle w:val="TableParagraph"/>
              <w:spacing w:before="2"/>
              <w:ind w:left="20" w:right="176"/>
              <w:jc w:val="center"/>
              <w:rPr>
                <w:rFonts w:ascii="Arial MT"/>
                <w:sz w:val="18"/>
              </w:rPr>
            </w:pPr>
            <w:r>
              <w:rPr>
                <w:rFonts w:ascii="Arial MT"/>
                <w:sz w:val="18"/>
              </w:rPr>
              <w:t>3.366319</w:t>
            </w:r>
          </w:p>
        </w:tc>
        <w:tc>
          <w:tcPr>
            <w:tcW w:w="1248" w:type="dxa"/>
          </w:tcPr>
          <w:p w14:paraId="07958A3F" w14:textId="77777777" w:rsidR="00030607" w:rsidRDefault="00FB2450">
            <w:pPr>
              <w:pStyle w:val="TableParagraph"/>
              <w:spacing w:before="2"/>
              <w:ind w:left="228" w:right="229"/>
              <w:jc w:val="center"/>
              <w:rPr>
                <w:rFonts w:ascii="Arial MT"/>
                <w:sz w:val="18"/>
              </w:rPr>
            </w:pPr>
            <w:r>
              <w:rPr>
                <w:rFonts w:ascii="Arial MT"/>
                <w:sz w:val="18"/>
              </w:rPr>
              <w:t>10.75265</w:t>
            </w:r>
          </w:p>
        </w:tc>
        <w:tc>
          <w:tcPr>
            <w:tcW w:w="1251" w:type="dxa"/>
          </w:tcPr>
          <w:p w14:paraId="0EE538CE" w14:textId="77777777" w:rsidR="00030607" w:rsidRDefault="00FB2450">
            <w:pPr>
              <w:pStyle w:val="TableParagraph"/>
              <w:spacing w:before="2"/>
              <w:ind w:left="197" w:right="198"/>
              <w:jc w:val="center"/>
              <w:rPr>
                <w:rFonts w:ascii="Arial MT"/>
                <w:sz w:val="18"/>
              </w:rPr>
            </w:pPr>
            <w:r>
              <w:rPr>
                <w:rFonts w:ascii="Arial MT"/>
                <w:sz w:val="18"/>
              </w:rPr>
              <w:t>4.035583</w:t>
            </w:r>
          </w:p>
        </w:tc>
        <w:tc>
          <w:tcPr>
            <w:tcW w:w="1250" w:type="dxa"/>
          </w:tcPr>
          <w:p w14:paraId="0AC0E6DE" w14:textId="77777777" w:rsidR="00030607" w:rsidRDefault="00FB2450">
            <w:pPr>
              <w:pStyle w:val="TableParagraph"/>
              <w:spacing w:before="2"/>
              <w:ind w:left="197" w:right="198"/>
              <w:jc w:val="center"/>
              <w:rPr>
                <w:rFonts w:ascii="Arial MT"/>
                <w:sz w:val="18"/>
              </w:rPr>
            </w:pPr>
            <w:r>
              <w:rPr>
                <w:rFonts w:ascii="Arial MT"/>
                <w:sz w:val="18"/>
              </w:rPr>
              <w:t>1.201368</w:t>
            </w:r>
          </w:p>
        </w:tc>
        <w:tc>
          <w:tcPr>
            <w:tcW w:w="1251" w:type="dxa"/>
          </w:tcPr>
          <w:p w14:paraId="256596AF" w14:textId="77777777" w:rsidR="00030607" w:rsidRDefault="00FB2450">
            <w:pPr>
              <w:pStyle w:val="TableParagraph"/>
              <w:spacing w:before="2"/>
              <w:ind w:left="197" w:right="198"/>
              <w:jc w:val="center"/>
              <w:rPr>
                <w:rFonts w:ascii="Arial MT"/>
                <w:sz w:val="18"/>
              </w:rPr>
            </w:pPr>
            <w:r>
              <w:rPr>
                <w:rFonts w:ascii="Arial MT"/>
                <w:sz w:val="18"/>
              </w:rPr>
              <w:t>1.486276</w:t>
            </w:r>
          </w:p>
        </w:tc>
        <w:tc>
          <w:tcPr>
            <w:tcW w:w="1226" w:type="dxa"/>
          </w:tcPr>
          <w:p w14:paraId="45528EB7" w14:textId="77777777" w:rsidR="00030607" w:rsidRDefault="00FB2450">
            <w:pPr>
              <w:pStyle w:val="TableParagraph"/>
              <w:spacing w:before="2"/>
              <w:ind w:left="176" w:right="158"/>
              <w:jc w:val="center"/>
              <w:rPr>
                <w:rFonts w:ascii="Arial MT"/>
                <w:sz w:val="18"/>
              </w:rPr>
            </w:pPr>
            <w:r>
              <w:rPr>
                <w:rFonts w:ascii="Arial MT"/>
                <w:sz w:val="18"/>
              </w:rPr>
              <w:t>4.143185</w:t>
            </w:r>
          </w:p>
        </w:tc>
      </w:tr>
      <w:tr w:rsidR="00030607" w14:paraId="6BEB8451" w14:textId="77777777">
        <w:trPr>
          <w:trHeight w:val="330"/>
        </w:trPr>
        <w:tc>
          <w:tcPr>
            <w:tcW w:w="1599" w:type="dxa"/>
          </w:tcPr>
          <w:p w14:paraId="47331709" w14:textId="77777777" w:rsidR="00030607" w:rsidRDefault="00FB2450">
            <w:pPr>
              <w:pStyle w:val="TableParagraph"/>
              <w:spacing w:before="114" w:line="196" w:lineRule="exact"/>
              <w:ind w:left="47"/>
              <w:rPr>
                <w:rFonts w:ascii="Arial MT"/>
                <w:sz w:val="18"/>
              </w:rPr>
            </w:pPr>
            <w:r>
              <w:rPr>
                <w:rFonts w:ascii="Arial MT"/>
                <w:sz w:val="18"/>
              </w:rPr>
              <w:t>Jarque-Bera</w:t>
            </w:r>
          </w:p>
        </w:tc>
        <w:tc>
          <w:tcPr>
            <w:tcW w:w="1098" w:type="dxa"/>
          </w:tcPr>
          <w:p w14:paraId="0E079B60" w14:textId="77777777" w:rsidR="00030607" w:rsidRDefault="00FB2450">
            <w:pPr>
              <w:pStyle w:val="TableParagraph"/>
              <w:spacing w:before="114" w:line="196" w:lineRule="exact"/>
              <w:ind w:left="20" w:right="176"/>
              <w:jc w:val="center"/>
              <w:rPr>
                <w:rFonts w:ascii="Arial MT"/>
                <w:sz w:val="18"/>
              </w:rPr>
            </w:pPr>
            <w:r>
              <w:rPr>
                <w:rFonts w:ascii="Arial MT"/>
                <w:sz w:val="18"/>
              </w:rPr>
              <w:t>1.555625</w:t>
            </w:r>
          </w:p>
        </w:tc>
        <w:tc>
          <w:tcPr>
            <w:tcW w:w="1248" w:type="dxa"/>
          </w:tcPr>
          <w:p w14:paraId="54E062F4" w14:textId="77777777" w:rsidR="00030607" w:rsidRDefault="00FB2450">
            <w:pPr>
              <w:pStyle w:val="TableParagraph"/>
              <w:spacing w:before="114" w:line="196" w:lineRule="exact"/>
              <w:ind w:left="228" w:right="229"/>
              <w:jc w:val="center"/>
              <w:rPr>
                <w:rFonts w:ascii="Arial MT"/>
                <w:sz w:val="18"/>
              </w:rPr>
            </w:pPr>
            <w:r>
              <w:rPr>
                <w:rFonts w:ascii="Arial MT"/>
                <w:sz w:val="18"/>
              </w:rPr>
              <w:t>480.3985</w:t>
            </w:r>
          </w:p>
        </w:tc>
        <w:tc>
          <w:tcPr>
            <w:tcW w:w="1251" w:type="dxa"/>
          </w:tcPr>
          <w:p w14:paraId="3F410382" w14:textId="77777777" w:rsidR="00030607" w:rsidRDefault="00FB2450">
            <w:pPr>
              <w:pStyle w:val="TableParagraph"/>
              <w:spacing w:before="114" w:line="196" w:lineRule="exact"/>
              <w:ind w:left="197" w:right="198"/>
              <w:jc w:val="center"/>
              <w:rPr>
                <w:rFonts w:ascii="Arial MT"/>
                <w:sz w:val="18"/>
              </w:rPr>
            </w:pPr>
            <w:r>
              <w:rPr>
                <w:rFonts w:ascii="Arial MT"/>
                <w:sz w:val="18"/>
              </w:rPr>
              <w:t>15.03135</w:t>
            </w:r>
          </w:p>
        </w:tc>
        <w:tc>
          <w:tcPr>
            <w:tcW w:w="1250" w:type="dxa"/>
          </w:tcPr>
          <w:p w14:paraId="3C30560A" w14:textId="77777777" w:rsidR="00030607" w:rsidRDefault="00FB2450">
            <w:pPr>
              <w:pStyle w:val="TableParagraph"/>
              <w:spacing w:before="114" w:line="196" w:lineRule="exact"/>
              <w:ind w:left="197" w:right="198"/>
              <w:jc w:val="center"/>
              <w:rPr>
                <w:rFonts w:ascii="Arial MT"/>
                <w:sz w:val="18"/>
              </w:rPr>
            </w:pPr>
            <w:r>
              <w:rPr>
                <w:rFonts w:ascii="Arial MT"/>
                <w:sz w:val="18"/>
              </w:rPr>
              <w:t>17.62675</w:t>
            </w:r>
          </w:p>
        </w:tc>
        <w:tc>
          <w:tcPr>
            <w:tcW w:w="1251" w:type="dxa"/>
          </w:tcPr>
          <w:p w14:paraId="25617FDF" w14:textId="77777777" w:rsidR="00030607" w:rsidRDefault="00FB2450">
            <w:pPr>
              <w:pStyle w:val="TableParagraph"/>
              <w:spacing w:before="114" w:line="196" w:lineRule="exact"/>
              <w:ind w:left="195" w:right="198"/>
              <w:jc w:val="center"/>
              <w:rPr>
                <w:rFonts w:ascii="Arial MT"/>
                <w:sz w:val="18"/>
              </w:rPr>
            </w:pPr>
            <w:r>
              <w:rPr>
                <w:rFonts w:ascii="Arial MT"/>
                <w:sz w:val="18"/>
              </w:rPr>
              <w:t>11.94317</w:t>
            </w:r>
          </w:p>
        </w:tc>
        <w:tc>
          <w:tcPr>
            <w:tcW w:w="1226" w:type="dxa"/>
          </w:tcPr>
          <w:p w14:paraId="2873575E" w14:textId="77777777" w:rsidR="00030607" w:rsidRDefault="00FB2450">
            <w:pPr>
              <w:pStyle w:val="TableParagraph"/>
              <w:spacing w:before="114" w:line="196" w:lineRule="exact"/>
              <w:ind w:left="176" w:right="158"/>
              <w:jc w:val="center"/>
              <w:rPr>
                <w:rFonts w:ascii="Arial MT"/>
                <w:sz w:val="18"/>
              </w:rPr>
            </w:pPr>
            <w:r>
              <w:rPr>
                <w:rFonts w:ascii="Arial MT"/>
                <w:sz w:val="18"/>
              </w:rPr>
              <w:t>38.46573</w:t>
            </w:r>
          </w:p>
        </w:tc>
      </w:tr>
      <w:tr w:rsidR="00030607" w14:paraId="023081B0" w14:textId="77777777">
        <w:trPr>
          <w:trHeight w:val="330"/>
        </w:trPr>
        <w:tc>
          <w:tcPr>
            <w:tcW w:w="1599" w:type="dxa"/>
          </w:tcPr>
          <w:p w14:paraId="45400918" w14:textId="77777777" w:rsidR="00030607" w:rsidRDefault="00FB2450">
            <w:pPr>
              <w:pStyle w:val="TableParagraph"/>
              <w:spacing w:before="2"/>
              <w:ind w:left="47"/>
              <w:rPr>
                <w:rFonts w:ascii="Arial MT"/>
                <w:sz w:val="18"/>
              </w:rPr>
            </w:pPr>
            <w:r>
              <w:rPr>
                <w:rFonts w:ascii="Arial MT"/>
                <w:sz w:val="18"/>
              </w:rPr>
              <w:t>Probability</w:t>
            </w:r>
          </w:p>
        </w:tc>
        <w:tc>
          <w:tcPr>
            <w:tcW w:w="1098" w:type="dxa"/>
          </w:tcPr>
          <w:p w14:paraId="44A9A653" w14:textId="77777777" w:rsidR="00030607" w:rsidRDefault="00FB2450">
            <w:pPr>
              <w:pStyle w:val="TableParagraph"/>
              <w:spacing w:before="2"/>
              <w:ind w:left="20" w:right="176"/>
              <w:jc w:val="center"/>
              <w:rPr>
                <w:rFonts w:ascii="Arial MT"/>
                <w:sz w:val="18"/>
              </w:rPr>
            </w:pPr>
            <w:r>
              <w:rPr>
                <w:rFonts w:ascii="Arial MT"/>
                <w:sz w:val="18"/>
              </w:rPr>
              <w:t>0.459410</w:t>
            </w:r>
          </w:p>
        </w:tc>
        <w:tc>
          <w:tcPr>
            <w:tcW w:w="1248" w:type="dxa"/>
          </w:tcPr>
          <w:p w14:paraId="3B5E985E" w14:textId="77777777" w:rsidR="00030607" w:rsidRDefault="00FB2450">
            <w:pPr>
              <w:pStyle w:val="TableParagraph"/>
              <w:spacing w:before="2"/>
              <w:ind w:left="228" w:right="229"/>
              <w:jc w:val="center"/>
              <w:rPr>
                <w:rFonts w:ascii="Arial MT"/>
                <w:sz w:val="18"/>
              </w:rPr>
            </w:pPr>
            <w:r>
              <w:rPr>
                <w:rFonts w:ascii="Arial MT"/>
                <w:sz w:val="18"/>
              </w:rPr>
              <w:t>0.000000</w:t>
            </w:r>
          </w:p>
        </w:tc>
        <w:tc>
          <w:tcPr>
            <w:tcW w:w="1251" w:type="dxa"/>
          </w:tcPr>
          <w:p w14:paraId="37081C4D" w14:textId="77777777" w:rsidR="00030607" w:rsidRDefault="00FB2450">
            <w:pPr>
              <w:pStyle w:val="TableParagraph"/>
              <w:spacing w:before="2"/>
              <w:ind w:left="197" w:right="198"/>
              <w:jc w:val="center"/>
              <w:rPr>
                <w:rFonts w:ascii="Arial MT"/>
                <w:sz w:val="18"/>
              </w:rPr>
            </w:pPr>
            <w:r>
              <w:rPr>
                <w:rFonts w:ascii="Arial MT"/>
                <w:sz w:val="18"/>
              </w:rPr>
              <w:t>0.000544</w:t>
            </w:r>
          </w:p>
        </w:tc>
        <w:tc>
          <w:tcPr>
            <w:tcW w:w="1250" w:type="dxa"/>
          </w:tcPr>
          <w:p w14:paraId="4D327AC2" w14:textId="77777777" w:rsidR="00030607" w:rsidRDefault="00FB2450">
            <w:pPr>
              <w:pStyle w:val="TableParagraph"/>
              <w:spacing w:before="2"/>
              <w:ind w:left="197" w:right="198"/>
              <w:jc w:val="center"/>
              <w:rPr>
                <w:rFonts w:ascii="Arial MT"/>
                <w:sz w:val="18"/>
              </w:rPr>
            </w:pPr>
            <w:r>
              <w:rPr>
                <w:rFonts w:ascii="Arial MT"/>
                <w:sz w:val="18"/>
              </w:rPr>
              <w:t>0.000149</w:t>
            </w:r>
          </w:p>
        </w:tc>
        <w:tc>
          <w:tcPr>
            <w:tcW w:w="1251" w:type="dxa"/>
          </w:tcPr>
          <w:p w14:paraId="249C3494" w14:textId="77777777" w:rsidR="00030607" w:rsidRDefault="00FB2450">
            <w:pPr>
              <w:pStyle w:val="TableParagraph"/>
              <w:spacing w:before="2"/>
              <w:ind w:left="195" w:right="198"/>
              <w:jc w:val="center"/>
              <w:rPr>
                <w:rFonts w:ascii="Arial MT"/>
                <w:sz w:val="18"/>
              </w:rPr>
            </w:pPr>
            <w:r>
              <w:rPr>
                <w:rFonts w:ascii="Arial MT"/>
                <w:sz w:val="18"/>
              </w:rPr>
              <w:t>0.002550</w:t>
            </w:r>
          </w:p>
        </w:tc>
        <w:tc>
          <w:tcPr>
            <w:tcW w:w="1226" w:type="dxa"/>
          </w:tcPr>
          <w:p w14:paraId="1799CBEA" w14:textId="77777777" w:rsidR="00030607" w:rsidRDefault="00FB2450">
            <w:pPr>
              <w:pStyle w:val="TableParagraph"/>
              <w:spacing w:before="2"/>
              <w:ind w:left="176" w:right="158"/>
              <w:jc w:val="center"/>
              <w:rPr>
                <w:rFonts w:ascii="Arial MT"/>
                <w:sz w:val="18"/>
              </w:rPr>
            </w:pPr>
            <w:r>
              <w:rPr>
                <w:rFonts w:ascii="Arial MT"/>
                <w:sz w:val="18"/>
              </w:rPr>
              <w:t>0.000000</w:t>
            </w:r>
          </w:p>
        </w:tc>
      </w:tr>
      <w:tr w:rsidR="00030607" w14:paraId="0186C68B" w14:textId="77777777">
        <w:trPr>
          <w:trHeight w:val="330"/>
        </w:trPr>
        <w:tc>
          <w:tcPr>
            <w:tcW w:w="1599" w:type="dxa"/>
          </w:tcPr>
          <w:p w14:paraId="19EC00D3" w14:textId="77777777" w:rsidR="00030607" w:rsidRDefault="00FB2450">
            <w:pPr>
              <w:pStyle w:val="TableParagraph"/>
              <w:spacing w:before="114" w:line="196" w:lineRule="exact"/>
              <w:ind w:left="47"/>
              <w:rPr>
                <w:rFonts w:ascii="Arial MT"/>
                <w:sz w:val="18"/>
              </w:rPr>
            </w:pPr>
            <w:r>
              <w:rPr>
                <w:rFonts w:ascii="Arial MT"/>
                <w:sz w:val="18"/>
              </w:rPr>
              <w:t>Sum</w:t>
            </w:r>
          </w:p>
        </w:tc>
        <w:tc>
          <w:tcPr>
            <w:tcW w:w="1098" w:type="dxa"/>
          </w:tcPr>
          <w:p w14:paraId="0DE867DD" w14:textId="77777777" w:rsidR="00030607" w:rsidRDefault="00FB2450">
            <w:pPr>
              <w:pStyle w:val="TableParagraph"/>
              <w:spacing w:before="114" w:line="196" w:lineRule="exact"/>
              <w:ind w:left="20" w:right="176"/>
              <w:jc w:val="center"/>
              <w:rPr>
                <w:rFonts w:ascii="Arial MT"/>
                <w:sz w:val="18"/>
              </w:rPr>
            </w:pPr>
            <w:r>
              <w:rPr>
                <w:rFonts w:ascii="Arial MT"/>
                <w:sz w:val="18"/>
              </w:rPr>
              <w:t>166.0400</w:t>
            </w:r>
          </w:p>
        </w:tc>
        <w:tc>
          <w:tcPr>
            <w:tcW w:w="1248" w:type="dxa"/>
          </w:tcPr>
          <w:p w14:paraId="27E53F29" w14:textId="77777777" w:rsidR="00030607" w:rsidRDefault="00FB2450">
            <w:pPr>
              <w:pStyle w:val="TableParagraph"/>
              <w:spacing w:before="114" w:line="196" w:lineRule="exact"/>
              <w:ind w:left="228" w:right="229"/>
              <w:jc w:val="center"/>
              <w:rPr>
                <w:rFonts w:ascii="Arial MT"/>
                <w:sz w:val="18"/>
              </w:rPr>
            </w:pPr>
            <w:r>
              <w:rPr>
                <w:rFonts w:ascii="Arial MT"/>
                <w:sz w:val="18"/>
              </w:rPr>
              <w:t>82.38095</w:t>
            </w:r>
          </w:p>
        </w:tc>
        <w:tc>
          <w:tcPr>
            <w:tcW w:w="1251" w:type="dxa"/>
          </w:tcPr>
          <w:p w14:paraId="20B4D260" w14:textId="77777777" w:rsidR="00030607" w:rsidRDefault="00FB2450">
            <w:pPr>
              <w:pStyle w:val="TableParagraph"/>
              <w:spacing w:before="114" w:line="196" w:lineRule="exact"/>
              <w:ind w:left="197" w:right="198"/>
              <w:jc w:val="center"/>
              <w:rPr>
                <w:rFonts w:ascii="Arial MT"/>
                <w:sz w:val="18"/>
              </w:rPr>
            </w:pPr>
            <w:r>
              <w:rPr>
                <w:rFonts w:ascii="Arial MT"/>
                <w:sz w:val="18"/>
              </w:rPr>
              <w:t>478.0000</w:t>
            </w:r>
          </w:p>
        </w:tc>
        <w:tc>
          <w:tcPr>
            <w:tcW w:w="1250" w:type="dxa"/>
          </w:tcPr>
          <w:p w14:paraId="53F7757B" w14:textId="77777777" w:rsidR="00030607" w:rsidRDefault="00FB2450">
            <w:pPr>
              <w:pStyle w:val="TableParagraph"/>
              <w:spacing w:before="114" w:line="196" w:lineRule="exact"/>
              <w:ind w:left="197" w:right="198"/>
              <w:jc w:val="center"/>
              <w:rPr>
                <w:rFonts w:ascii="Arial MT"/>
                <w:sz w:val="18"/>
              </w:rPr>
            </w:pPr>
            <w:r>
              <w:rPr>
                <w:rFonts w:ascii="Arial MT"/>
                <w:sz w:val="18"/>
              </w:rPr>
              <w:t>937.3699</w:t>
            </w:r>
          </w:p>
        </w:tc>
        <w:tc>
          <w:tcPr>
            <w:tcW w:w="1251" w:type="dxa"/>
          </w:tcPr>
          <w:p w14:paraId="5762C9E5" w14:textId="77777777" w:rsidR="00030607" w:rsidRDefault="00FB2450">
            <w:pPr>
              <w:pStyle w:val="TableParagraph"/>
              <w:spacing w:before="114" w:line="196" w:lineRule="exact"/>
              <w:ind w:left="195" w:right="198"/>
              <w:jc w:val="center"/>
              <w:rPr>
                <w:rFonts w:ascii="Arial MT"/>
                <w:sz w:val="18"/>
              </w:rPr>
            </w:pPr>
            <w:r>
              <w:rPr>
                <w:rFonts w:ascii="Arial MT"/>
                <w:sz w:val="18"/>
              </w:rPr>
              <w:t>2607.239</w:t>
            </w:r>
          </w:p>
        </w:tc>
        <w:tc>
          <w:tcPr>
            <w:tcW w:w="1226" w:type="dxa"/>
          </w:tcPr>
          <w:p w14:paraId="03E84AB5" w14:textId="77777777" w:rsidR="00030607" w:rsidRDefault="00FB2450">
            <w:pPr>
              <w:pStyle w:val="TableParagraph"/>
              <w:spacing w:before="114" w:line="196" w:lineRule="exact"/>
              <w:ind w:left="176" w:right="158"/>
              <w:jc w:val="center"/>
              <w:rPr>
                <w:rFonts w:ascii="Arial MT"/>
                <w:sz w:val="18"/>
              </w:rPr>
            </w:pPr>
            <w:r>
              <w:rPr>
                <w:rFonts w:ascii="Arial MT"/>
                <w:sz w:val="18"/>
              </w:rPr>
              <w:t>747.7366</w:t>
            </w:r>
          </w:p>
        </w:tc>
      </w:tr>
      <w:tr w:rsidR="00030607" w14:paraId="1BA46BBB" w14:textId="77777777">
        <w:trPr>
          <w:trHeight w:val="330"/>
        </w:trPr>
        <w:tc>
          <w:tcPr>
            <w:tcW w:w="1599" w:type="dxa"/>
          </w:tcPr>
          <w:p w14:paraId="2A7B6C3C" w14:textId="77777777" w:rsidR="00030607" w:rsidRDefault="00FB2450">
            <w:pPr>
              <w:pStyle w:val="TableParagraph"/>
              <w:spacing w:before="2"/>
              <w:ind w:left="47"/>
              <w:rPr>
                <w:rFonts w:ascii="Arial MT"/>
                <w:sz w:val="18"/>
              </w:rPr>
            </w:pPr>
            <w:r>
              <w:rPr>
                <w:rFonts w:ascii="Arial MT"/>
                <w:sz w:val="18"/>
              </w:rPr>
              <w:t>Sum</w:t>
            </w:r>
            <w:r>
              <w:rPr>
                <w:rFonts w:ascii="Arial MT"/>
                <w:spacing w:val="-1"/>
                <w:sz w:val="18"/>
              </w:rPr>
              <w:t xml:space="preserve"> </w:t>
            </w:r>
            <w:r>
              <w:rPr>
                <w:rFonts w:ascii="Arial MT"/>
                <w:sz w:val="18"/>
              </w:rPr>
              <w:t>Sq.</w:t>
            </w:r>
            <w:r>
              <w:rPr>
                <w:rFonts w:ascii="Arial MT"/>
                <w:spacing w:val="-2"/>
                <w:sz w:val="18"/>
              </w:rPr>
              <w:t xml:space="preserve"> </w:t>
            </w:r>
            <w:r>
              <w:rPr>
                <w:rFonts w:ascii="Arial MT"/>
                <w:sz w:val="18"/>
              </w:rPr>
              <w:t>Dev.</w:t>
            </w:r>
          </w:p>
        </w:tc>
        <w:tc>
          <w:tcPr>
            <w:tcW w:w="1098" w:type="dxa"/>
          </w:tcPr>
          <w:p w14:paraId="5BF3F3F1" w14:textId="77777777" w:rsidR="00030607" w:rsidRDefault="00FB2450">
            <w:pPr>
              <w:pStyle w:val="TableParagraph"/>
              <w:spacing w:before="2"/>
              <w:ind w:left="20" w:right="176"/>
              <w:jc w:val="center"/>
              <w:rPr>
                <w:rFonts w:ascii="Arial MT"/>
                <w:sz w:val="18"/>
              </w:rPr>
            </w:pPr>
            <w:r>
              <w:rPr>
                <w:rFonts w:ascii="Arial MT"/>
                <w:sz w:val="18"/>
              </w:rPr>
              <w:t>188.5441</w:t>
            </w:r>
          </w:p>
        </w:tc>
        <w:tc>
          <w:tcPr>
            <w:tcW w:w="1248" w:type="dxa"/>
          </w:tcPr>
          <w:p w14:paraId="38E24818" w14:textId="77777777" w:rsidR="00030607" w:rsidRDefault="00FB2450">
            <w:pPr>
              <w:pStyle w:val="TableParagraph"/>
              <w:spacing w:before="2"/>
              <w:ind w:left="228" w:right="229"/>
              <w:jc w:val="center"/>
              <w:rPr>
                <w:rFonts w:ascii="Arial MT"/>
                <w:sz w:val="18"/>
              </w:rPr>
            </w:pPr>
            <w:r>
              <w:rPr>
                <w:rFonts w:ascii="Arial MT"/>
                <w:sz w:val="18"/>
              </w:rPr>
              <w:t>10.52539</w:t>
            </w:r>
          </w:p>
        </w:tc>
        <w:tc>
          <w:tcPr>
            <w:tcW w:w="1251" w:type="dxa"/>
          </w:tcPr>
          <w:p w14:paraId="5BF4934A" w14:textId="77777777" w:rsidR="00030607" w:rsidRDefault="00FB2450">
            <w:pPr>
              <w:pStyle w:val="TableParagraph"/>
              <w:spacing w:before="2"/>
              <w:ind w:left="197" w:right="198"/>
              <w:jc w:val="center"/>
              <w:rPr>
                <w:rFonts w:ascii="Arial MT"/>
                <w:sz w:val="18"/>
              </w:rPr>
            </w:pPr>
            <w:r>
              <w:rPr>
                <w:rFonts w:ascii="Arial MT"/>
                <w:sz w:val="18"/>
              </w:rPr>
              <w:t>152.1280</w:t>
            </w:r>
          </w:p>
        </w:tc>
        <w:tc>
          <w:tcPr>
            <w:tcW w:w="1250" w:type="dxa"/>
          </w:tcPr>
          <w:p w14:paraId="50C35E2A" w14:textId="77777777" w:rsidR="00030607" w:rsidRDefault="00FB2450">
            <w:pPr>
              <w:pStyle w:val="TableParagraph"/>
              <w:spacing w:before="2"/>
              <w:ind w:left="197" w:right="198"/>
              <w:jc w:val="center"/>
              <w:rPr>
                <w:rFonts w:ascii="Arial MT"/>
                <w:sz w:val="18"/>
              </w:rPr>
            </w:pPr>
            <w:r>
              <w:rPr>
                <w:rFonts w:ascii="Arial MT"/>
                <w:sz w:val="18"/>
              </w:rPr>
              <w:t>7896.556</w:t>
            </w:r>
          </w:p>
        </w:tc>
        <w:tc>
          <w:tcPr>
            <w:tcW w:w="1251" w:type="dxa"/>
          </w:tcPr>
          <w:p w14:paraId="72005AC1" w14:textId="77777777" w:rsidR="00030607" w:rsidRDefault="00FB2450">
            <w:pPr>
              <w:pStyle w:val="TableParagraph"/>
              <w:spacing w:before="2"/>
              <w:ind w:left="195" w:right="198"/>
              <w:jc w:val="center"/>
              <w:rPr>
                <w:rFonts w:ascii="Arial MT"/>
                <w:sz w:val="18"/>
              </w:rPr>
            </w:pPr>
            <w:r>
              <w:rPr>
                <w:rFonts w:ascii="Arial MT"/>
                <w:sz w:val="18"/>
              </w:rPr>
              <w:t>1.369517</w:t>
            </w:r>
          </w:p>
        </w:tc>
        <w:tc>
          <w:tcPr>
            <w:tcW w:w="1226" w:type="dxa"/>
          </w:tcPr>
          <w:p w14:paraId="12A694BA" w14:textId="77777777" w:rsidR="00030607" w:rsidRDefault="00FB2450">
            <w:pPr>
              <w:pStyle w:val="TableParagraph"/>
              <w:spacing w:before="2"/>
              <w:ind w:left="176" w:right="158"/>
              <w:jc w:val="center"/>
              <w:rPr>
                <w:rFonts w:ascii="Arial MT"/>
                <w:sz w:val="18"/>
              </w:rPr>
            </w:pPr>
            <w:r>
              <w:rPr>
                <w:rFonts w:ascii="Arial MT"/>
                <w:sz w:val="18"/>
              </w:rPr>
              <w:t>905.4235</w:t>
            </w:r>
          </w:p>
        </w:tc>
      </w:tr>
      <w:tr w:rsidR="00030607" w14:paraId="51B836F4" w14:textId="77777777">
        <w:trPr>
          <w:trHeight w:val="321"/>
        </w:trPr>
        <w:tc>
          <w:tcPr>
            <w:tcW w:w="1599" w:type="dxa"/>
          </w:tcPr>
          <w:p w14:paraId="0DC59557" w14:textId="77777777" w:rsidR="00030607" w:rsidRDefault="00FB2450">
            <w:pPr>
              <w:pStyle w:val="TableParagraph"/>
              <w:spacing w:before="114" w:line="187" w:lineRule="exact"/>
              <w:ind w:left="47"/>
              <w:rPr>
                <w:rFonts w:ascii="Arial MT"/>
                <w:sz w:val="18"/>
              </w:rPr>
            </w:pPr>
            <w:r>
              <w:rPr>
                <w:rFonts w:ascii="Arial MT"/>
                <w:sz w:val="18"/>
              </w:rPr>
              <w:t>Observations</w:t>
            </w:r>
          </w:p>
        </w:tc>
        <w:tc>
          <w:tcPr>
            <w:tcW w:w="1098" w:type="dxa"/>
          </w:tcPr>
          <w:p w14:paraId="6FFEEB1E" w14:textId="77777777" w:rsidR="00030607" w:rsidRDefault="00FB2450">
            <w:pPr>
              <w:pStyle w:val="TableParagraph"/>
              <w:spacing w:before="114" w:line="187" w:lineRule="exact"/>
              <w:ind w:left="20" w:right="175"/>
              <w:jc w:val="center"/>
              <w:rPr>
                <w:rFonts w:ascii="Arial MT"/>
                <w:sz w:val="18"/>
              </w:rPr>
            </w:pPr>
            <w:r>
              <w:rPr>
                <w:rFonts w:ascii="Arial MT"/>
                <w:sz w:val="18"/>
              </w:rPr>
              <w:t>125</w:t>
            </w:r>
          </w:p>
        </w:tc>
        <w:tc>
          <w:tcPr>
            <w:tcW w:w="1248" w:type="dxa"/>
          </w:tcPr>
          <w:p w14:paraId="218EC6CD" w14:textId="77777777" w:rsidR="00030607" w:rsidRDefault="00FB2450">
            <w:pPr>
              <w:pStyle w:val="TableParagraph"/>
              <w:spacing w:before="114" w:line="187" w:lineRule="exact"/>
              <w:ind w:left="228" w:right="228"/>
              <w:jc w:val="center"/>
              <w:rPr>
                <w:rFonts w:ascii="Arial MT"/>
                <w:sz w:val="18"/>
              </w:rPr>
            </w:pPr>
            <w:r>
              <w:rPr>
                <w:rFonts w:ascii="Arial MT"/>
                <w:sz w:val="18"/>
              </w:rPr>
              <w:t>125</w:t>
            </w:r>
          </w:p>
        </w:tc>
        <w:tc>
          <w:tcPr>
            <w:tcW w:w="1251" w:type="dxa"/>
          </w:tcPr>
          <w:p w14:paraId="7D6D6556" w14:textId="77777777" w:rsidR="00030607" w:rsidRDefault="00FB2450">
            <w:pPr>
              <w:pStyle w:val="TableParagraph"/>
              <w:spacing w:before="114" w:line="187" w:lineRule="exact"/>
              <w:ind w:left="198" w:right="198"/>
              <w:jc w:val="center"/>
              <w:rPr>
                <w:rFonts w:ascii="Arial MT"/>
                <w:sz w:val="18"/>
              </w:rPr>
            </w:pPr>
            <w:r>
              <w:rPr>
                <w:rFonts w:ascii="Arial MT"/>
                <w:sz w:val="18"/>
              </w:rPr>
              <w:t>125</w:t>
            </w:r>
          </w:p>
        </w:tc>
        <w:tc>
          <w:tcPr>
            <w:tcW w:w="1250" w:type="dxa"/>
          </w:tcPr>
          <w:p w14:paraId="68D57D4A" w14:textId="77777777" w:rsidR="00030607" w:rsidRDefault="00FB2450">
            <w:pPr>
              <w:pStyle w:val="TableParagraph"/>
              <w:spacing w:before="114" w:line="187" w:lineRule="exact"/>
              <w:ind w:left="198" w:right="198"/>
              <w:jc w:val="center"/>
              <w:rPr>
                <w:rFonts w:ascii="Arial MT"/>
                <w:sz w:val="18"/>
              </w:rPr>
            </w:pPr>
            <w:r>
              <w:rPr>
                <w:rFonts w:ascii="Arial MT"/>
                <w:sz w:val="18"/>
              </w:rPr>
              <w:t>125</w:t>
            </w:r>
          </w:p>
        </w:tc>
        <w:tc>
          <w:tcPr>
            <w:tcW w:w="1251" w:type="dxa"/>
          </w:tcPr>
          <w:p w14:paraId="61347332" w14:textId="77777777" w:rsidR="00030607" w:rsidRDefault="00FB2450">
            <w:pPr>
              <w:pStyle w:val="TableParagraph"/>
              <w:spacing w:before="114" w:line="187" w:lineRule="exact"/>
              <w:ind w:left="197" w:right="198"/>
              <w:jc w:val="center"/>
              <w:rPr>
                <w:rFonts w:ascii="Arial MT"/>
                <w:sz w:val="18"/>
              </w:rPr>
            </w:pPr>
            <w:r>
              <w:rPr>
                <w:rFonts w:ascii="Arial MT"/>
                <w:sz w:val="18"/>
              </w:rPr>
              <w:t>125</w:t>
            </w:r>
          </w:p>
        </w:tc>
        <w:tc>
          <w:tcPr>
            <w:tcW w:w="1226" w:type="dxa"/>
          </w:tcPr>
          <w:p w14:paraId="343433E9" w14:textId="77777777" w:rsidR="00030607" w:rsidRDefault="00FB2450">
            <w:pPr>
              <w:pStyle w:val="TableParagraph"/>
              <w:spacing w:before="114" w:line="187" w:lineRule="exact"/>
              <w:ind w:left="176" w:right="156"/>
              <w:jc w:val="center"/>
              <w:rPr>
                <w:rFonts w:ascii="Arial MT"/>
                <w:sz w:val="18"/>
              </w:rPr>
            </w:pPr>
            <w:r>
              <w:rPr>
                <w:rFonts w:ascii="Arial MT"/>
                <w:sz w:val="18"/>
              </w:rPr>
              <w:t>125</w:t>
            </w:r>
          </w:p>
        </w:tc>
      </w:tr>
    </w:tbl>
    <w:p w14:paraId="23210928" w14:textId="77777777" w:rsidR="00030607" w:rsidRDefault="00030607">
      <w:pPr>
        <w:pStyle w:val="BodyText"/>
        <w:spacing w:before="2"/>
        <w:rPr>
          <w:b/>
          <w:sz w:val="16"/>
        </w:rPr>
      </w:pPr>
    </w:p>
    <w:p w14:paraId="45690731" w14:textId="77777777" w:rsidR="00030607" w:rsidRPr="002D0F81" w:rsidRDefault="00FB2450" w:rsidP="002D0F81">
      <w:pPr>
        <w:pStyle w:val="BodyText"/>
        <w:ind w:left="567"/>
        <w:jc w:val="both"/>
        <w:rPr>
          <w:b/>
          <w:u w:val="single"/>
        </w:rPr>
      </w:pPr>
      <w:r w:rsidRPr="002D0F81">
        <w:rPr>
          <w:b/>
          <w:u w:val="single"/>
        </w:rPr>
        <w:t>Lampiran</w:t>
      </w:r>
      <w:r w:rsidRPr="002D0F81">
        <w:rPr>
          <w:b/>
          <w:spacing w:val="-3"/>
          <w:u w:val="single"/>
        </w:rPr>
        <w:t xml:space="preserve"> </w:t>
      </w:r>
      <w:r w:rsidRPr="002D0F81">
        <w:rPr>
          <w:b/>
          <w:u w:val="single"/>
        </w:rPr>
        <w:t>3</w:t>
      </w:r>
      <w:r w:rsidRPr="002D0F81">
        <w:rPr>
          <w:b/>
          <w:spacing w:val="-2"/>
          <w:u w:val="single"/>
        </w:rPr>
        <w:t xml:space="preserve"> </w:t>
      </w:r>
      <w:r w:rsidRPr="002D0F81">
        <w:rPr>
          <w:b/>
          <w:u w:val="single"/>
        </w:rPr>
        <w:t>Hasil</w:t>
      </w:r>
      <w:r w:rsidRPr="002D0F81">
        <w:rPr>
          <w:b/>
          <w:spacing w:val="-2"/>
          <w:u w:val="single"/>
        </w:rPr>
        <w:t xml:space="preserve"> </w:t>
      </w:r>
      <w:r w:rsidRPr="002D0F81">
        <w:rPr>
          <w:b/>
          <w:u w:val="single"/>
        </w:rPr>
        <w:t>Uji</w:t>
      </w:r>
      <w:r w:rsidRPr="002D0F81">
        <w:rPr>
          <w:b/>
          <w:spacing w:val="-2"/>
          <w:u w:val="single"/>
        </w:rPr>
        <w:t xml:space="preserve"> </w:t>
      </w:r>
      <w:r w:rsidRPr="002D0F81">
        <w:rPr>
          <w:b/>
          <w:u w:val="single"/>
        </w:rPr>
        <w:t>Statistik</w:t>
      </w:r>
      <w:r w:rsidRPr="002D0F81">
        <w:rPr>
          <w:b/>
          <w:spacing w:val="-1"/>
          <w:u w:val="single"/>
        </w:rPr>
        <w:t xml:space="preserve"> </w:t>
      </w:r>
      <w:r w:rsidRPr="002D0F81">
        <w:rPr>
          <w:b/>
          <w:u w:val="single"/>
        </w:rPr>
        <w:t>Deskriptif</w:t>
      </w:r>
      <w:r w:rsidRPr="002D0F81">
        <w:rPr>
          <w:b/>
          <w:spacing w:val="-1"/>
          <w:u w:val="single"/>
        </w:rPr>
        <w:t xml:space="preserve"> </w:t>
      </w:r>
      <w:r w:rsidRPr="002D0F81">
        <w:rPr>
          <w:b/>
          <w:u w:val="single"/>
        </w:rPr>
        <w:t>Persamaan Penelitian</w:t>
      </w:r>
      <w:r w:rsidRPr="002D0F81">
        <w:rPr>
          <w:b/>
          <w:spacing w:val="56"/>
          <w:u w:val="single"/>
        </w:rPr>
        <w:t xml:space="preserve"> </w:t>
      </w:r>
      <w:r w:rsidRPr="002D0F81">
        <w:rPr>
          <w:b/>
          <w:u w:val="single"/>
        </w:rPr>
        <w:t>2</w:t>
      </w:r>
    </w:p>
    <w:p w14:paraId="6945BD76" w14:textId="77777777" w:rsidR="00030607" w:rsidRDefault="00030607">
      <w:pPr>
        <w:pStyle w:val="BodyText"/>
        <w:rPr>
          <w:b/>
          <w:sz w:val="20"/>
        </w:rPr>
      </w:pPr>
    </w:p>
    <w:p w14:paraId="33824FD4" w14:textId="77777777" w:rsidR="00030607" w:rsidRDefault="00030607">
      <w:pPr>
        <w:pStyle w:val="BodyText"/>
        <w:spacing w:before="9"/>
        <w:rPr>
          <w:b/>
          <w:sz w:val="23"/>
        </w:rPr>
      </w:pPr>
    </w:p>
    <w:p w14:paraId="293D4A70" w14:textId="77777777" w:rsidR="00030607" w:rsidRDefault="00FB2450">
      <w:pPr>
        <w:ind w:left="954" w:right="7833" w:hanging="118"/>
        <w:rPr>
          <w:rFonts w:ascii="Arial MT"/>
          <w:sz w:val="18"/>
        </w:rPr>
      </w:pPr>
      <w:r>
        <w:rPr>
          <w:rFonts w:ascii="Arial MT"/>
          <w:sz w:val="18"/>
        </w:rPr>
        <w:t>Date: 11/19/21</w:t>
      </w:r>
      <w:r>
        <w:rPr>
          <w:rFonts w:ascii="Arial MT"/>
          <w:spacing w:val="-47"/>
          <w:sz w:val="18"/>
        </w:rPr>
        <w:t xml:space="preserve"> </w:t>
      </w:r>
      <w:r>
        <w:rPr>
          <w:rFonts w:ascii="Arial MT"/>
          <w:sz w:val="18"/>
        </w:rPr>
        <w:t>Time:</w:t>
      </w:r>
      <w:r>
        <w:rPr>
          <w:rFonts w:ascii="Arial MT"/>
          <w:spacing w:val="-1"/>
          <w:sz w:val="18"/>
        </w:rPr>
        <w:t xml:space="preserve"> </w:t>
      </w:r>
      <w:r>
        <w:rPr>
          <w:rFonts w:ascii="Arial MT"/>
          <w:sz w:val="18"/>
        </w:rPr>
        <w:t>23:20</w:t>
      </w:r>
    </w:p>
    <w:p w14:paraId="2F5D7D09" w14:textId="77777777" w:rsidR="00030607" w:rsidRDefault="00030607">
      <w:pPr>
        <w:pStyle w:val="BodyText"/>
        <w:spacing w:before="11"/>
        <w:rPr>
          <w:rFonts w:ascii="Arial MT"/>
          <w:sz w:val="7"/>
        </w:rPr>
      </w:pPr>
    </w:p>
    <w:tbl>
      <w:tblPr>
        <w:tblW w:w="0" w:type="auto"/>
        <w:tblInd w:w="815" w:type="dxa"/>
        <w:tblLayout w:type="fixed"/>
        <w:tblCellMar>
          <w:left w:w="0" w:type="dxa"/>
          <w:right w:w="0" w:type="dxa"/>
        </w:tblCellMar>
        <w:tblLook w:val="01E0" w:firstRow="1" w:lastRow="1" w:firstColumn="1" w:lastColumn="1" w:noHBand="0" w:noVBand="0"/>
      </w:tblPr>
      <w:tblGrid>
        <w:gridCol w:w="2367"/>
        <w:gridCol w:w="1094"/>
        <w:gridCol w:w="1068"/>
        <w:gridCol w:w="1094"/>
        <w:gridCol w:w="1124"/>
        <w:gridCol w:w="1092"/>
        <w:gridCol w:w="1070"/>
      </w:tblGrid>
      <w:tr w:rsidR="00030607" w14:paraId="17FFF5F7" w14:textId="77777777">
        <w:trPr>
          <w:trHeight w:val="315"/>
        </w:trPr>
        <w:tc>
          <w:tcPr>
            <w:tcW w:w="2367" w:type="dxa"/>
            <w:tcBorders>
              <w:bottom w:val="double" w:sz="2" w:space="0" w:color="000000"/>
            </w:tcBorders>
          </w:tcPr>
          <w:p w14:paraId="30928DA6" w14:textId="77777777" w:rsidR="00030607" w:rsidRDefault="00FB2450">
            <w:pPr>
              <w:pStyle w:val="TableParagraph"/>
              <w:spacing w:line="201" w:lineRule="exact"/>
              <w:rPr>
                <w:rFonts w:ascii="Arial MT"/>
                <w:sz w:val="18"/>
              </w:rPr>
            </w:pPr>
            <w:r>
              <w:rPr>
                <w:rFonts w:ascii="Arial MT"/>
                <w:sz w:val="18"/>
              </w:rPr>
              <w:t>Sample:</w:t>
            </w:r>
            <w:r>
              <w:rPr>
                <w:rFonts w:ascii="Arial MT"/>
                <w:spacing w:val="-2"/>
                <w:sz w:val="18"/>
              </w:rPr>
              <w:t xml:space="preserve"> </w:t>
            </w:r>
            <w:r>
              <w:rPr>
                <w:rFonts w:ascii="Arial MT"/>
                <w:sz w:val="18"/>
              </w:rPr>
              <w:t>2019</w:t>
            </w:r>
            <w:r>
              <w:rPr>
                <w:rFonts w:ascii="Arial MT"/>
                <w:spacing w:val="-3"/>
                <w:sz w:val="18"/>
              </w:rPr>
              <w:t xml:space="preserve"> </w:t>
            </w:r>
            <w:r>
              <w:rPr>
                <w:rFonts w:ascii="Arial MT"/>
                <w:sz w:val="18"/>
              </w:rPr>
              <w:t>2020</w:t>
            </w:r>
          </w:p>
        </w:tc>
        <w:tc>
          <w:tcPr>
            <w:tcW w:w="6542" w:type="dxa"/>
            <w:gridSpan w:val="6"/>
            <w:tcBorders>
              <w:bottom w:val="double" w:sz="2" w:space="0" w:color="000000"/>
            </w:tcBorders>
          </w:tcPr>
          <w:p w14:paraId="0150E8CF" w14:textId="77777777" w:rsidR="00030607" w:rsidRDefault="00030607">
            <w:pPr>
              <w:pStyle w:val="TableParagraph"/>
              <w:rPr>
                <w:sz w:val="18"/>
              </w:rPr>
            </w:pPr>
          </w:p>
        </w:tc>
      </w:tr>
      <w:tr w:rsidR="00030607" w14:paraId="5A627572" w14:textId="77777777">
        <w:trPr>
          <w:trHeight w:val="538"/>
        </w:trPr>
        <w:tc>
          <w:tcPr>
            <w:tcW w:w="2367" w:type="dxa"/>
            <w:tcBorders>
              <w:top w:val="double" w:sz="2" w:space="0" w:color="000000"/>
              <w:bottom w:val="double" w:sz="2" w:space="0" w:color="000000"/>
            </w:tcBorders>
          </w:tcPr>
          <w:p w14:paraId="518BB103" w14:textId="77777777" w:rsidR="00030607" w:rsidRDefault="00030607">
            <w:pPr>
              <w:pStyle w:val="TableParagraph"/>
              <w:spacing w:before="7"/>
              <w:rPr>
                <w:rFonts w:ascii="Arial MT"/>
                <w:sz w:val="18"/>
              </w:rPr>
            </w:pPr>
          </w:p>
          <w:p w14:paraId="7712B2D7" w14:textId="77777777" w:rsidR="00030607" w:rsidRDefault="00FB2450">
            <w:pPr>
              <w:pStyle w:val="TableParagraph"/>
              <w:ind w:right="383"/>
              <w:jc w:val="right"/>
              <w:rPr>
                <w:rFonts w:ascii="Arial MT"/>
                <w:sz w:val="18"/>
              </w:rPr>
            </w:pPr>
            <w:r>
              <w:rPr>
                <w:rFonts w:ascii="Arial MT"/>
                <w:sz w:val="18"/>
              </w:rPr>
              <w:t>ROA</w:t>
            </w:r>
          </w:p>
        </w:tc>
        <w:tc>
          <w:tcPr>
            <w:tcW w:w="1094" w:type="dxa"/>
            <w:tcBorders>
              <w:top w:val="double" w:sz="2" w:space="0" w:color="000000"/>
              <w:bottom w:val="double" w:sz="2" w:space="0" w:color="000000"/>
            </w:tcBorders>
          </w:tcPr>
          <w:p w14:paraId="2363D619" w14:textId="77777777" w:rsidR="00030607" w:rsidRDefault="00030607">
            <w:pPr>
              <w:pStyle w:val="TableParagraph"/>
              <w:spacing w:before="7"/>
              <w:rPr>
                <w:rFonts w:ascii="Arial MT"/>
                <w:sz w:val="18"/>
              </w:rPr>
            </w:pPr>
          </w:p>
          <w:p w14:paraId="48193773" w14:textId="77777777" w:rsidR="00030607" w:rsidRDefault="00FB2450">
            <w:pPr>
              <w:pStyle w:val="TableParagraph"/>
              <w:ind w:left="70" w:right="118"/>
              <w:jc w:val="center"/>
              <w:rPr>
                <w:rFonts w:ascii="Arial MT"/>
                <w:sz w:val="18"/>
              </w:rPr>
            </w:pPr>
            <w:r>
              <w:rPr>
                <w:rFonts w:ascii="Arial MT"/>
                <w:sz w:val="18"/>
              </w:rPr>
              <w:t>KI</w:t>
            </w:r>
          </w:p>
        </w:tc>
        <w:tc>
          <w:tcPr>
            <w:tcW w:w="1068" w:type="dxa"/>
            <w:tcBorders>
              <w:top w:val="double" w:sz="2" w:space="0" w:color="000000"/>
              <w:bottom w:val="double" w:sz="2" w:space="0" w:color="000000"/>
            </w:tcBorders>
          </w:tcPr>
          <w:p w14:paraId="0A7123BA" w14:textId="77777777" w:rsidR="00030607" w:rsidRDefault="00030607">
            <w:pPr>
              <w:pStyle w:val="TableParagraph"/>
              <w:spacing w:before="7"/>
              <w:rPr>
                <w:rFonts w:ascii="Arial MT"/>
                <w:sz w:val="18"/>
              </w:rPr>
            </w:pPr>
          </w:p>
          <w:p w14:paraId="31744E18" w14:textId="77777777" w:rsidR="00030607" w:rsidRDefault="00FB2450">
            <w:pPr>
              <w:pStyle w:val="TableParagraph"/>
              <w:ind w:left="104" w:right="123"/>
              <w:jc w:val="center"/>
              <w:rPr>
                <w:rFonts w:ascii="Arial MT"/>
                <w:sz w:val="18"/>
              </w:rPr>
            </w:pPr>
            <w:r>
              <w:rPr>
                <w:rFonts w:ascii="Arial MT"/>
                <w:sz w:val="18"/>
              </w:rPr>
              <w:t>KA</w:t>
            </w:r>
          </w:p>
        </w:tc>
        <w:tc>
          <w:tcPr>
            <w:tcW w:w="1094" w:type="dxa"/>
            <w:tcBorders>
              <w:top w:val="double" w:sz="2" w:space="0" w:color="000000"/>
              <w:bottom w:val="double" w:sz="2" w:space="0" w:color="000000"/>
            </w:tcBorders>
          </w:tcPr>
          <w:p w14:paraId="55E4B90C" w14:textId="77777777" w:rsidR="00030607" w:rsidRDefault="00030607">
            <w:pPr>
              <w:pStyle w:val="TableParagraph"/>
              <w:spacing w:before="7"/>
              <w:rPr>
                <w:rFonts w:ascii="Arial MT"/>
                <w:sz w:val="18"/>
              </w:rPr>
            </w:pPr>
          </w:p>
          <w:p w14:paraId="429BE264" w14:textId="77777777" w:rsidR="00030607" w:rsidRDefault="00FB2450">
            <w:pPr>
              <w:pStyle w:val="TableParagraph"/>
              <w:ind w:left="125" w:right="118"/>
              <w:jc w:val="center"/>
              <w:rPr>
                <w:rFonts w:ascii="Arial MT"/>
                <w:sz w:val="18"/>
              </w:rPr>
            </w:pPr>
            <w:r>
              <w:rPr>
                <w:rFonts w:ascii="Arial MT"/>
                <w:sz w:val="18"/>
              </w:rPr>
              <w:t>KM</w:t>
            </w:r>
          </w:p>
        </w:tc>
        <w:tc>
          <w:tcPr>
            <w:tcW w:w="1124" w:type="dxa"/>
            <w:tcBorders>
              <w:top w:val="double" w:sz="2" w:space="0" w:color="000000"/>
              <w:bottom w:val="double" w:sz="2" w:space="0" w:color="000000"/>
            </w:tcBorders>
          </w:tcPr>
          <w:p w14:paraId="7148F8C8" w14:textId="77777777" w:rsidR="00030607" w:rsidRDefault="00030607">
            <w:pPr>
              <w:pStyle w:val="TableParagraph"/>
              <w:spacing w:before="7"/>
              <w:rPr>
                <w:rFonts w:ascii="Arial MT"/>
                <w:sz w:val="18"/>
              </w:rPr>
            </w:pPr>
          </w:p>
          <w:p w14:paraId="177D046C" w14:textId="77777777" w:rsidR="00030607" w:rsidRDefault="00FB2450">
            <w:pPr>
              <w:pStyle w:val="TableParagraph"/>
              <w:ind w:right="163"/>
              <w:jc w:val="right"/>
              <w:rPr>
                <w:rFonts w:ascii="Arial MT"/>
                <w:sz w:val="18"/>
              </w:rPr>
            </w:pPr>
            <w:r>
              <w:rPr>
                <w:rFonts w:ascii="Arial MT"/>
                <w:sz w:val="18"/>
              </w:rPr>
              <w:t>PANDEMI</w:t>
            </w:r>
          </w:p>
        </w:tc>
        <w:tc>
          <w:tcPr>
            <w:tcW w:w="1092" w:type="dxa"/>
            <w:tcBorders>
              <w:top w:val="double" w:sz="2" w:space="0" w:color="000000"/>
              <w:bottom w:val="double" w:sz="2" w:space="0" w:color="000000"/>
            </w:tcBorders>
          </w:tcPr>
          <w:p w14:paraId="321F6F23" w14:textId="77777777" w:rsidR="00030607" w:rsidRDefault="00030607">
            <w:pPr>
              <w:pStyle w:val="TableParagraph"/>
              <w:spacing w:before="7"/>
              <w:rPr>
                <w:rFonts w:ascii="Arial MT"/>
                <w:sz w:val="18"/>
              </w:rPr>
            </w:pPr>
          </w:p>
          <w:p w14:paraId="7AF76BA0" w14:textId="77777777" w:rsidR="00030607" w:rsidRDefault="00FB2450">
            <w:pPr>
              <w:pStyle w:val="TableParagraph"/>
              <w:ind w:left="101" w:right="149"/>
              <w:jc w:val="center"/>
              <w:rPr>
                <w:rFonts w:ascii="Arial MT"/>
                <w:sz w:val="18"/>
              </w:rPr>
            </w:pPr>
            <w:r>
              <w:rPr>
                <w:rFonts w:ascii="Arial MT"/>
                <w:sz w:val="18"/>
              </w:rPr>
              <w:t>BSIZE</w:t>
            </w:r>
          </w:p>
        </w:tc>
        <w:tc>
          <w:tcPr>
            <w:tcW w:w="1070" w:type="dxa"/>
            <w:tcBorders>
              <w:top w:val="double" w:sz="2" w:space="0" w:color="000000"/>
              <w:bottom w:val="double" w:sz="2" w:space="0" w:color="000000"/>
            </w:tcBorders>
          </w:tcPr>
          <w:p w14:paraId="00E8D822" w14:textId="77777777" w:rsidR="00030607" w:rsidRDefault="00030607">
            <w:pPr>
              <w:pStyle w:val="TableParagraph"/>
              <w:spacing w:before="7"/>
              <w:rPr>
                <w:rFonts w:ascii="Arial MT"/>
                <w:sz w:val="18"/>
              </w:rPr>
            </w:pPr>
          </w:p>
          <w:p w14:paraId="7FB83F54" w14:textId="77777777" w:rsidR="00030607" w:rsidRDefault="00FB2450">
            <w:pPr>
              <w:pStyle w:val="TableParagraph"/>
              <w:ind w:left="109" w:right="122"/>
              <w:jc w:val="center"/>
              <w:rPr>
                <w:rFonts w:ascii="Arial MT"/>
                <w:sz w:val="18"/>
              </w:rPr>
            </w:pPr>
            <w:r>
              <w:rPr>
                <w:rFonts w:ascii="Arial MT"/>
                <w:sz w:val="18"/>
              </w:rPr>
              <w:t>DER</w:t>
            </w:r>
          </w:p>
        </w:tc>
      </w:tr>
      <w:tr w:rsidR="00030607" w14:paraId="4F46F012" w14:textId="77777777">
        <w:trPr>
          <w:trHeight w:val="463"/>
        </w:trPr>
        <w:tc>
          <w:tcPr>
            <w:tcW w:w="2367" w:type="dxa"/>
            <w:tcBorders>
              <w:top w:val="double" w:sz="2" w:space="0" w:color="000000"/>
            </w:tcBorders>
          </w:tcPr>
          <w:p w14:paraId="0E408C6E" w14:textId="77777777" w:rsidR="00030607" w:rsidRDefault="00FB2450">
            <w:pPr>
              <w:pStyle w:val="TableParagraph"/>
              <w:tabs>
                <w:tab w:val="right" w:pos="2192"/>
              </w:tabs>
              <w:spacing w:before="212"/>
              <w:ind w:left="50"/>
              <w:rPr>
                <w:rFonts w:ascii="Arial MT"/>
                <w:sz w:val="18"/>
              </w:rPr>
            </w:pPr>
            <w:r>
              <w:rPr>
                <w:rFonts w:ascii="Arial MT"/>
                <w:sz w:val="18"/>
              </w:rPr>
              <w:t>Mean</w:t>
            </w:r>
            <w:r>
              <w:rPr>
                <w:rFonts w:ascii="Arial MT"/>
                <w:sz w:val="18"/>
              </w:rPr>
              <w:tab/>
              <w:t>1.040169</w:t>
            </w:r>
          </w:p>
        </w:tc>
        <w:tc>
          <w:tcPr>
            <w:tcW w:w="1094" w:type="dxa"/>
            <w:tcBorders>
              <w:top w:val="double" w:sz="2" w:space="0" w:color="000000"/>
            </w:tcBorders>
          </w:tcPr>
          <w:p w14:paraId="5D580EA8" w14:textId="77777777" w:rsidR="00030607" w:rsidRDefault="00030607">
            <w:pPr>
              <w:pStyle w:val="TableParagraph"/>
              <w:spacing w:before="4"/>
              <w:rPr>
                <w:rFonts w:ascii="Arial MT"/>
                <w:sz w:val="18"/>
              </w:rPr>
            </w:pPr>
          </w:p>
          <w:p w14:paraId="163733CD" w14:textId="77777777" w:rsidR="00030607" w:rsidRDefault="00FB2450">
            <w:pPr>
              <w:pStyle w:val="TableParagraph"/>
              <w:spacing w:before="1"/>
              <w:ind w:left="117" w:right="118"/>
              <w:jc w:val="center"/>
              <w:rPr>
                <w:rFonts w:ascii="Arial MT"/>
                <w:sz w:val="18"/>
              </w:rPr>
            </w:pPr>
            <w:r>
              <w:rPr>
                <w:rFonts w:ascii="Arial MT"/>
                <w:sz w:val="18"/>
              </w:rPr>
              <w:t>0.647350</w:t>
            </w:r>
          </w:p>
        </w:tc>
        <w:tc>
          <w:tcPr>
            <w:tcW w:w="1068" w:type="dxa"/>
            <w:tcBorders>
              <w:top w:val="double" w:sz="2" w:space="0" w:color="000000"/>
            </w:tcBorders>
          </w:tcPr>
          <w:p w14:paraId="5ECB011C" w14:textId="77777777" w:rsidR="00030607" w:rsidRDefault="00030607">
            <w:pPr>
              <w:pStyle w:val="TableParagraph"/>
              <w:spacing w:before="4"/>
              <w:rPr>
                <w:rFonts w:ascii="Arial MT"/>
                <w:sz w:val="18"/>
              </w:rPr>
            </w:pPr>
          </w:p>
          <w:p w14:paraId="2CF66D82" w14:textId="77777777" w:rsidR="00030607" w:rsidRDefault="00FB2450">
            <w:pPr>
              <w:pStyle w:val="TableParagraph"/>
              <w:spacing w:before="1"/>
              <w:ind w:left="154" w:right="123"/>
              <w:jc w:val="center"/>
              <w:rPr>
                <w:rFonts w:ascii="Arial MT"/>
                <w:sz w:val="18"/>
              </w:rPr>
            </w:pPr>
            <w:r>
              <w:rPr>
                <w:rFonts w:ascii="Arial MT"/>
                <w:sz w:val="18"/>
              </w:rPr>
              <w:t>4.067797</w:t>
            </w:r>
          </w:p>
        </w:tc>
        <w:tc>
          <w:tcPr>
            <w:tcW w:w="1094" w:type="dxa"/>
            <w:tcBorders>
              <w:top w:val="double" w:sz="2" w:space="0" w:color="000000"/>
            </w:tcBorders>
          </w:tcPr>
          <w:p w14:paraId="04D3E202" w14:textId="77777777" w:rsidR="00030607" w:rsidRDefault="00030607">
            <w:pPr>
              <w:pStyle w:val="TableParagraph"/>
              <w:spacing w:before="4"/>
              <w:rPr>
                <w:rFonts w:ascii="Arial MT"/>
                <w:sz w:val="18"/>
              </w:rPr>
            </w:pPr>
          </w:p>
          <w:p w14:paraId="4F9208AB" w14:textId="77777777" w:rsidR="00030607" w:rsidRDefault="00FB2450">
            <w:pPr>
              <w:pStyle w:val="TableParagraph"/>
              <w:spacing w:before="1"/>
              <w:ind w:left="125" w:right="67"/>
              <w:jc w:val="center"/>
              <w:rPr>
                <w:rFonts w:ascii="Arial MT"/>
                <w:sz w:val="18"/>
              </w:rPr>
            </w:pPr>
            <w:r>
              <w:rPr>
                <w:rFonts w:ascii="Arial MT"/>
                <w:sz w:val="18"/>
              </w:rPr>
              <w:t>7.936336</w:t>
            </w:r>
          </w:p>
        </w:tc>
        <w:tc>
          <w:tcPr>
            <w:tcW w:w="1124" w:type="dxa"/>
            <w:tcBorders>
              <w:top w:val="double" w:sz="2" w:space="0" w:color="000000"/>
            </w:tcBorders>
          </w:tcPr>
          <w:p w14:paraId="30636CD3" w14:textId="77777777" w:rsidR="00030607" w:rsidRDefault="00030607">
            <w:pPr>
              <w:pStyle w:val="TableParagraph"/>
              <w:spacing w:before="4"/>
              <w:rPr>
                <w:rFonts w:ascii="Arial MT"/>
                <w:sz w:val="18"/>
              </w:rPr>
            </w:pPr>
          </w:p>
          <w:p w14:paraId="7152B949" w14:textId="77777777" w:rsidR="00030607" w:rsidRDefault="00FB2450">
            <w:pPr>
              <w:pStyle w:val="TableParagraph"/>
              <w:spacing w:before="1"/>
              <w:ind w:right="168"/>
              <w:jc w:val="right"/>
              <w:rPr>
                <w:rFonts w:ascii="Arial MT"/>
                <w:sz w:val="18"/>
              </w:rPr>
            </w:pPr>
            <w:r>
              <w:rPr>
                <w:rFonts w:ascii="Arial MT"/>
                <w:sz w:val="18"/>
              </w:rPr>
              <w:t>0.474576</w:t>
            </w:r>
          </w:p>
        </w:tc>
        <w:tc>
          <w:tcPr>
            <w:tcW w:w="1092" w:type="dxa"/>
            <w:tcBorders>
              <w:top w:val="double" w:sz="2" w:space="0" w:color="000000"/>
            </w:tcBorders>
          </w:tcPr>
          <w:p w14:paraId="0D9B0F2C" w14:textId="77777777" w:rsidR="00030607" w:rsidRDefault="00030607">
            <w:pPr>
              <w:pStyle w:val="TableParagraph"/>
              <w:spacing w:before="4"/>
              <w:rPr>
                <w:rFonts w:ascii="Arial MT"/>
                <w:sz w:val="18"/>
              </w:rPr>
            </w:pPr>
          </w:p>
          <w:p w14:paraId="10A1C2F6" w14:textId="77777777" w:rsidR="00030607" w:rsidRDefault="00FB2450">
            <w:pPr>
              <w:pStyle w:val="TableParagraph"/>
              <w:spacing w:before="1"/>
              <w:ind w:left="151" w:right="149"/>
              <w:jc w:val="center"/>
              <w:rPr>
                <w:rFonts w:ascii="Arial MT"/>
                <w:sz w:val="18"/>
              </w:rPr>
            </w:pPr>
            <w:r>
              <w:rPr>
                <w:rFonts w:ascii="Arial MT"/>
                <w:sz w:val="18"/>
              </w:rPr>
              <w:t>20.85526</w:t>
            </w:r>
          </w:p>
        </w:tc>
        <w:tc>
          <w:tcPr>
            <w:tcW w:w="1070" w:type="dxa"/>
            <w:tcBorders>
              <w:top w:val="double" w:sz="2" w:space="0" w:color="000000"/>
            </w:tcBorders>
          </w:tcPr>
          <w:p w14:paraId="28C0FEC8" w14:textId="77777777" w:rsidR="00030607" w:rsidRDefault="00030607">
            <w:pPr>
              <w:pStyle w:val="TableParagraph"/>
              <w:spacing w:before="4"/>
              <w:rPr>
                <w:rFonts w:ascii="Arial MT"/>
                <w:sz w:val="18"/>
              </w:rPr>
            </w:pPr>
          </w:p>
          <w:p w14:paraId="0EFB06F7" w14:textId="77777777" w:rsidR="00030607" w:rsidRDefault="00FB2450">
            <w:pPr>
              <w:pStyle w:val="TableParagraph"/>
              <w:spacing w:before="1"/>
              <w:ind w:left="156" w:right="122"/>
              <w:jc w:val="center"/>
              <w:rPr>
                <w:rFonts w:ascii="Arial MT"/>
                <w:sz w:val="18"/>
              </w:rPr>
            </w:pPr>
            <w:r>
              <w:rPr>
                <w:rFonts w:ascii="Arial MT"/>
                <w:sz w:val="18"/>
              </w:rPr>
              <w:t>5.935101</w:t>
            </w:r>
          </w:p>
        </w:tc>
      </w:tr>
      <w:tr w:rsidR="00030607" w14:paraId="19810880" w14:textId="77777777">
        <w:trPr>
          <w:trHeight w:val="291"/>
        </w:trPr>
        <w:tc>
          <w:tcPr>
            <w:tcW w:w="2367" w:type="dxa"/>
          </w:tcPr>
          <w:p w14:paraId="6F74C12C" w14:textId="77777777" w:rsidR="00030607" w:rsidRDefault="00FB2450">
            <w:pPr>
              <w:pStyle w:val="TableParagraph"/>
              <w:tabs>
                <w:tab w:val="right" w:pos="2192"/>
              </w:tabs>
              <w:spacing w:before="38"/>
              <w:ind w:left="50"/>
              <w:rPr>
                <w:rFonts w:ascii="Arial MT"/>
                <w:sz w:val="18"/>
              </w:rPr>
            </w:pPr>
            <w:r>
              <w:rPr>
                <w:rFonts w:ascii="Arial MT"/>
                <w:sz w:val="18"/>
              </w:rPr>
              <w:t>Median</w:t>
            </w:r>
            <w:r>
              <w:rPr>
                <w:rFonts w:ascii="Arial MT"/>
                <w:sz w:val="18"/>
              </w:rPr>
              <w:tab/>
              <w:t>0.710000</w:t>
            </w:r>
          </w:p>
        </w:tc>
        <w:tc>
          <w:tcPr>
            <w:tcW w:w="1094" w:type="dxa"/>
          </w:tcPr>
          <w:p w14:paraId="6D239EA1" w14:textId="77777777" w:rsidR="00030607" w:rsidRDefault="00FB2450">
            <w:pPr>
              <w:pStyle w:val="TableParagraph"/>
              <w:spacing w:before="38"/>
              <w:ind w:left="117" w:right="118"/>
              <w:jc w:val="center"/>
              <w:rPr>
                <w:rFonts w:ascii="Arial MT"/>
                <w:sz w:val="18"/>
              </w:rPr>
            </w:pPr>
            <w:r>
              <w:rPr>
                <w:rFonts w:ascii="Arial MT"/>
                <w:sz w:val="18"/>
              </w:rPr>
              <w:t>0.555556</w:t>
            </w:r>
          </w:p>
        </w:tc>
        <w:tc>
          <w:tcPr>
            <w:tcW w:w="1068" w:type="dxa"/>
          </w:tcPr>
          <w:p w14:paraId="0A898B31" w14:textId="77777777" w:rsidR="00030607" w:rsidRDefault="00FB2450">
            <w:pPr>
              <w:pStyle w:val="TableParagraph"/>
              <w:spacing w:before="38"/>
              <w:ind w:left="154" w:right="123"/>
              <w:jc w:val="center"/>
              <w:rPr>
                <w:rFonts w:ascii="Arial MT"/>
                <w:sz w:val="18"/>
              </w:rPr>
            </w:pPr>
            <w:r>
              <w:rPr>
                <w:rFonts w:ascii="Arial MT"/>
                <w:sz w:val="18"/>
              </w:rPr>
              <w:t>4.000000</w:t>
            </w:r>
          </w:p>
        </w:tc>
        <w:tc>
          <w:tcPr>
            <w:tcW w:w="1094" w:type="dxa"/>
          </w:tcPr>
          <w:p w14:paraId="59AD7E49" w14:textId="77777777" w:rsidR="00030607" w:rsidRDefault="00FB2450">
            <w:pPr>
              <w:pStyle w:val="TableParagraph"/>
              <w:spacing w:before="38"/>
              <w:ind w:left="125" w:right="67"/>
              <w:jc w:val="center"/>
              <w:rPr>
                <w:rFonts w:ascii="Arial MT"/>
                <w:sz w:val="18"/>
              </w:rPr>
            </w:pPr>
            <w:r>
              <w:rPr>
                <w:rFonts w:ascii="Arial MT"/>
                <w:sz w:val="18"/>
              </w:rPr>
              <w:t>12.50986</w:t>
            </w:r>
          </w:p>
        </w:tc>
        <w:tc>
          <w:tcPr>
            <w:tcW w:w="1124" w:type="dxa"/>
          </w:tcPr>
          <w:p w14:paraId="6FD2AC28" w14:textId="77777777" w:rsidR="00030607" w:rsidRDefault="00FB2450">
            <w:pPr>
              <w:pStyle w:val="TableParagraph"/>
              <w:spacing w:before="38"/>
              <w:ind w:right="168"/>
              <w:jc w:val="right"/>
              <w:rPr>
                <w:rFonts w:ascii="Arial MT"/>
                <w:sz w:val="18"/>
              </w:rPr>
            </w:pPr>
            <w:r>
              <w:rPr>
                <w:rFonts w:ascii="Arial MT"/>
                <w:sz w:val="18"/>
              </w:rPr>
              <w:t>0.000000</w:t>
            </w:r>
          </w:p>
        </w:tc>
        <w:tc>
          <w:tcPr>
            <w:tcW w:w="1092" w:type="dxa"/>
          </w:tcPr>
          <w:p w14:paraId="00235B1E" w14:textId="77777777" w:rsidR="00030607" w:rsidRDefault="00FB2450">
            <w:pPr>
              <w:pStyle w:val="TableParagraph"/>
              <w:spacing w:before="38"/>
              <w:ind w:left="151" w:right="149"/>
              <w:jc w:val="center"/>
              <w:rPr>
                <w:rFonts w:ascii="Arial MT"/>
                <w:sz w:val="18"/>
              </w:rPr>
            </w:pPr>
            <w:r>
              <w:rPr>
                <w:rFonts w:ascii="Arial MT"/>
                <w:sz w:val="18"/>
              </w:rPr>
              <w:t>20.84216</w:t>
            </w:r>
          </w:p>
        </w:tc>
        <w:tc>
          <w:tcPr>
            <w:tcW w:w="1070" w:type="dxa"/>
          </w:tcPr>
          <w:p w14:paraId="676B469E" w14:textId="77777777" w:rsidR="00030607" w:rsidRDefault="00FB2450">
            <w:pPr>
              <w:pStyle w:val="TableParagraph"/>
              <w:spacing w:before="38"/>
              <w:ind w:left="156" w:right="122"/>
              <w:jc w:val="center"/>
              <w:rPr>
                <w:rFonts w:ascii="Arial MT"/>
                <w:sz w:val="18"/>
              </w:rPr>
            </w:pPr>
            <w:r>
              <w:rPr>
                <w:rFonts w:ascii="Arial MT"/>
                <w:sz w:val="18"/>
              </w:rPr>
              <w:t>5.375394</w:t>
            </w:r>
          </w:p>
        </w:tc>
      </w:tr>
      <w:tr w:rsidR="00030607" w14:paraId="33EABDE6" w14:textId="77777777">
        <w:trPr>
          <w:trHeight w:val="291"/>
        </w:trPr>
        <w:tc>
          <w:tcPr>
            <w:tcW w:w="2367" w:type="dxa"/>
          </w:tcPr>
          <w:p w14:paraId="062FC3FC" w14:textId="77777777" w:rsidR="00030607" w:rsidRDefault="00FB2450">
            <w:pPr>
              <w:pStyle w:val="TableParagraph"/>
              <w:tabs>
                <w:tab w:val="left" w:pos="1440"/>
              </w:tabs>
              <w:spacing w:before="40"/>
              <w:ind w:left="50"/>
              <w:rPr>
                <w:rFonts w:ascii="Arial MT"/>
                <w:sz w:val="18"/>
              </w:rPr>
            </w:pPr>
            <w:r>
              <w:rPr>
                <w:rFonts w:ascii="Arial MT"/>
                <w:sz w:val="18"/>
              </w:rPr>
              <w:t>Maximum</w:t>
            </w:r>
            <w:r>
              <w:rPr>
                <w:rFonts w:ascii="Arial MT"/>
                <w:sz w:val="18"/>
              </w:rPr>
              <w:tab/>
              <w:t>4.000000</w:t>
            </w:r>
          </w:p>
        </w:tc>
        <w:tc>
          <w:tcPr>
            <w:tcW w:w="1094" w:type="dxa"/>
          </w:tcPr>
          <w:p w14:paraId="717E57D6" w14:textId="77777777" w:rsidR="00030607" w:rsidRDefault="00FB2450">
            <w:pPr>
              <w:pStyle w:val="TableParagraph"/>
              <w:spacing w:before="40"/>
              <w:ind w:left="117" w:right="118"/>
              <w:jc w:val="center"/>
              <w:rPr>
                <w:rFonts w:ascii="Arial MT"/>
                <w:sz w:val="18"/>
              </w:rPr>
            </w:pPr>
            <w:r>
              <w:rPr>
                <w:rFonts w:ascii="Arial MT"/>
                <w:sz w:val="18"/>
              </w:rPr>
              <w:t>1.666667</w:t>
            </w:r>
          </w:p>
        </w:tc>
        <w:tc>
          <w:tcPr>
            <w:tcW w:w="1068" w:type="dxa"/>
          </w:tcPr>
          <w:p w14:paraId="16FC9CEA" w14:textId="77777777" w:rsidR="00030607" w:rsidRDefault="00FB2450">
            <w:pPr>
              <w:pStyle w:val="TableParagraph"/>
              <w:spacing w:before="40"/>
              <w:ind w:left="154" w:right="123"/>
              <w:jc w:val="center"/>
              <w:rPr>
                <w:rFonts w:ascii="Arial MT"/>
                <w:sz w:val="18"/>
              </w:rPr>
            </w:pPr>
            <w:r>
              <w:rPr>
                <w:rFonts w:ascii="Arial MT"/>
                <w:sz w:val="18"/>
              </w:rPr>
              <w:t>8.000000</w:t>
            </w:r>
          </w:p>
        </w:tc>
        <w:tc>
          <w:tcPr>
            <w:tcW w:w="1094" w:type="dxa"/>
          </w:tcPr>
          <w:p w14:paraId="741C6D55" w14:textId="77777777" w:rsidR="00030607" w:rsidRDefault="00FB2450">
            <w:pPr>
              <w:pStyle w:val="TableParagraph"/>
              <w:spacing w:before="40"/>
              <w:ind w:left="125" w:right="67"/>
              <w:jc w:val="center"/>
              <w:rPr>
                <w:rFonts w:ascii="Arial MT"/>
                <w:sz w:val="18"/>
              </w:rPr>
            </w:pPr>
            <w:r>
              <w:rPr>
                <w:rFonts w:ascii="Arial MT"/>
                <w:sz w:val="18"/>
              </w:rPr>
              <w:t>21.01650</w:t>
            </w:r>
          </w:p>
        </w:tc>
        <w:tc>
          <w:tcPr>
            <w:tcW w:w="1124" w:type="dxa"/>
          </w:tcPr>
          <w:p w14:paraId="019B5C28" w14:textId="77777777" w:rsidR="00030607" w:rsidRDefault="00FB2450">
            <w:pPr>
              <w:pStyle w:val="TableParagraph"/>
              <w:spacing w:before="40"/>
              <w:ind w:right="168"/>
              <w:jc w:val="right"/>
              <w:rPr>
                <w:rFonts w:ascii="Arial MT"/>
                <w:sz w:val="18"/>
              </w:rPr>
            </w:pPr>
            <w:r>
              <w:rPr>
                <w:rFonts w:ascii="Arial MT"/>
                <w:sz w:val="18"/>
              </w:rPr>
              <w:t>1.000000</w:t>
            </w:r>
          </w:p>
        </w:tc>
        <w:tc>
          <w:tcPr>
            <w:tcW w:w="1092" w:type="dxa"/>
          </w:tcPr>
          <w:p w14:paraId="402B0AD3" w14:textId="77777777" w:rsidR="00030607" w:rsidRDefault="00FB2450">
            <w:pPr>
              <w:pStyle w:val="TableParagraph"/>
              <w:spacing w:before="40"/>
              <w:ind w:left="151" w:right="149"/>
              <w:jc w:val="center"/>
              <w:rPr>
                <w:rFonts w:ascii="Arial MT"/>
                <w:sz w:val="18"/>
              </w:rPr>
            </w:pPr>
            <w:r>
              <w:rPr>
                <w:rFonts w:ascii="Arial MT"/>
                <w:sz w:val="18"/>
              </w:rPr>
              <w:t>20.98324</w:t>
            </w:r>
          </w:p>
        </w:tc>
        <w:tc>
          <w:tcPr>
            <w:tcW w:w="1070" w:type="dxa"/>
          </w:tcPr>
          <w:p w14:paraId="4E4B2582" w14:textId="77777777" w:rsidR="00030607" w:rsidRDefault="00FB2450">
            <w:pPr>
              <w:pStyle w:val="TableParagraph"/>
              <w:spacing w:before="40"/>
              <w:ind w:left="156" w:right="122"/>
              <w:jc w:val="center"/>
              <w:rPr>
                <w:rFonts w:ascii="Arial MT"/>
                <w:sz w:val="18"/>
              </w:rPr>
            </w:pPr>
            <w:r>
              <w:rPr>
                <w:rFonts w:ascii="Arial MT"/>
                <w:sz w:val="18"/>
              </w:rPr>
              <w:t>17.07140</w:t>
            </w:r>
          </w:p>
        </w:tc>
      </w:tr>
      <w:tr w:rsidR="00030607" w14:paraId="372AD527" w14:textId="77777777">
        <w:trPr>
          <w:trHeight w:val="290"/>
        </w:trPr>
        <w:tc>
          <w:tcPr>
            <w:tcW w:w="2367" w:type="dxa"/>
          </w:tcPr>
          <w:p w14:paraId="4F83F9F2" w14:textId="77777777" w:rsidR="00030607" w:rsidRDefault="00FB2450">
            <w:pPr>
              <w:pStyle w:val="TableParagraph"/>
              <w:tabs>
                <w:tab w:val="left" w:pos="1385"/>
              </w:tabs>
              <w:spacing w:before="39"/>
              <w:ind w:left="50"/>
              <w:rPr>
                <w:rFonts w:ascii="Arial MT"/>
                <w:sz w:val="18"/>
              </w:rPr>
            </w:pPr>
            <w:r>
              <w:rPr>
                <w:rFonts w:ascii="Arial MT"/>
                <w:sz w:val="18"/>
              </w:rPr>
              <w:t>Minimum</w:t>
            </w:r>
            <w:r>
              <w:rPr>
                <w:rFonts w:ascii="Arial MT"/>
                <w:sz w:val="18"/>
              </w:rPr>
              <w:tab/>
              <w:t>-1.260000</w:t>
            </w:r>
          </w:p>
        </w:tc>
        <w:tc>
          <w:tcPr>
            <w:tcW w:w="1094" w:type="dxa"/>
          </w:tcPr>
          <w:p w14:paraId="15188724" w14:textId="77777777" w:rsidR="00030607" w:rsidRDefault="00FB2450">
            <w:pPr>
              <w:pStyle w:val="TableParagraph"/>
              <w:spacing w:before="39"/>
              <w:ind w:left="117" w:right="118"/>
              <w:jc w:val="center"/>
              <w:rPr>
                <w:rFonts w:ascii="Arial MT"/>
                <w:sz w:val="18"/>
              </w:rPr>
            </w:pPr>
            <w:r>
              <w:rPr>
                <w:rFonts w:ascii="Arial MT"/>
                <w:sz w:val="18"/>
              </w:rPr>
              <w:t>0.500000</w:t>
            </w:r>
          </w:p>
        </w:tc>
        <w:tc>
          <w:tcPr>
            <w:tcW w:w="1068" w:type="dxa"/>
          </w:tcPr>
          <w:p w14:paraId="69053BD4" w14:textId="77777777" w:rsidR="00030607" w:rsidRDefault="00FB2450">
            <w:pPr>
              <w:pStyle w:val="TableParagraph"/>
              <w:spacing w:before="39"/>
              <w:ind w:left="154" w:right="123"/>
              <w:jc w:val="center"/>
              <w:rPr>
                <w:rFonts w:ascii="Arial MT"/>
                <w:sz w:val="18"/>
              </w:rPr>
            </w:pPr>
            <w:r>
              <w:rPr>
                <w:rFonts w:ascii="Arial MT"/>
                <w:sz w:val="18"/>
              </w:rPr>
              <w:t>3.000000</w:t>
            </w:r>
          </w:p>
        </w:tc>
        <w:tc>
          <w:tcPr>
            <w:tcW w:w="1094" w:type="dxa"/>
          </w:tcPr>
          <w:p w14:paraId="08D5265C" w14:textId="77777777" w:rsidR="00030607" w:rsidRDefault="00FB2450">
            <w:pPr>
              <w:pStyle w:val="TableParagraph"/>
              <w:spacing w:before="39"/>
              <w:ind w:left="125" w:right="67"/>
              <w:jc w:val="center"/>
              <w:rPr>
                <w:rFonts w:ascii="Arial MT"/>
                <w:sz w:val="18"/>
              </w:rPr>
            </w:pPr>
            <w:r>
              <w:rPr>
                <w:rFonts w:ascii="Arial MT"/>
                <w:sz w:val="18"/>
              </w:rPr>
              <w:t>0.000000</w:t>
            </w:r>
          </w:p>
        </w:tc>
        <w:tc>
          <w:tcPr>
            <w:tcW w:w="1124" w:type="dxa"/>
          </w:tcPr>
          <w:p w14:paraId="742D51F0" w14:textId="77777777" w:rsidR="00030607" w:rsidRDefault="00FB2450">
            <w:pPr>
              <w:pStyle w:val="TableParagraph"/>
              <w:spacing w:before="39"/>
              <w:ind w:right="168"/>
              <w:jc w:val="right"/>
              <w:rPr>
                <w:rFonts w:ascii="Arial MT"/>
                <w:sz w:val="18"/>
              </w:rPr>
            </w:pPr>
            <w:r>
              <w:rPr>
                <w:rFonts w:ascii="Arial MT"/>
                <w:sz w:val="18"/>
              </w:rPr>
              <w:t>0.000000</w:t>
            </w:r>
          </w:p>
        </w:tc>
        <w:tc>
          <w:tcPr>
            <w:tcW w:w="1092" w:type="dxa"/>
          </w:tcPr>
          <w:p w14:paraId="09AD5F13" w14:textId="77777777" w:rsidR="00030607" w:rsidRDefault="00FB2450">
            <w:pPr>
              <w:pStyle w:val="TableParagraph"/>
              <w:spacing w:before="39"/>
              <w:ind w:left="151" w:right="149"/>
              <w:jc w:val="center"/>
              <w:rPr>
                <w:rFonts w:ascii="Arial MT"/>
                <w:sz w:val="18"/>
              </w:rPr>
            </w:pPr>
            <w:r>
              <w:rPr>
                <w:rFonts w:ascii="Arial MT"/>
                <w:sz w:val="18"/>
              </w:rPr>
              <w:t>20.72690</w:t>
            </w:r>
          </w:p>
        </w:tc>
        <w:tc>
          <w:tcPr>
            <w:tcW w:w="1070" w:type="dxa"/>
          </w:tcPr>
          <w:p w14:paraId="5B250B2E" w14:textId="77777777" w:rsidR="00030607" w:rsidRDefault="00FB2450">
            <w:pPr>
              <w:pStyle w:val="TableParagraph"/>
              <w:spacing w:before="39"/>
              <w:ind w:left="156" w:right="122"/>
              <w:jc w:val="center"/>
              <w:rPr>
                <w:rFonts w:ascii="Arial MT"/>
                <w:sz w:val="18"/>
              </w:rPr>
            </w:pPr>
            <w:r>
              <w:rPr>
                <w:rFonts w:ascii="Arial MT"/>
                <w:sz w:val="18"/>
              </w:rPr>
              <w:t>2.445600</w:t>
            </w:r>
          </w:p>
        </w:tc>
      </w:tr>
      <w:tr w:rsidR="00030607" w14:paraId="1C9FD78F" w14:textId="77777777">
        <w:trPr>
          <w:trHeight w:val="290"/>
        </w:trPr>
        <w:tc>
          <w:tcPr>
            <w:tcW w:w="2367" w:type="dxa"/>
          </w:tcPr>
          <w:p w14:paraId="01401329" w14:textId="77777777" w:rsidR="00030607" w:rsidRDefault="00FB2450">
            <w:pPr>
              <w:pStyle w:val="TableParagraph"/>
              <w:tabs>
                <w:tab w:val="right" w:pos="2192"/>
              </w:tabs>
              <w:spacing w:before="38"/>
              <w:ind w:left="50"/>
              <w:rPr>
                <w:rFonts w:ascii="Arial MT"/>
                <w:sz w:val="18"/>
              </w:rPr>
            </w:pPr>
            <w:r>
              <w:rPr>
                <w:rFonts w:ascii="Arial MT"/>
                <w:sz w:val="18"/>
              </w:rPr>
              <w:t>Std.</w:t>
            </w:r>
            <w:r>
              <w:rPr>
                <w:rFonts w:ascii="Arial MT"/>
                <w:spacing w:val="-1"/>
                <w:sz w:val="18"/>
              </w:rPr>
              <w:t xml:space="preserve"> </w:t>
            </w:r>
            <w:r>
              <w:rPr>
                <w:rFonts w:ascii="Arial MT"/>
                <w:sz w:val="18"/>
              </w:rPr>
              <w:t>Dev.</w:t>
            </w:r>
            <w:r>
              <w:rPr>
                <w:rFonts w:ascii="Arial MT"/>
                <w:sz w:val="18"/>
              </w:rPr>
              <w:tab/>
              <w:t>1.044494</w:t>
            </w:r>
          </w:p>
        </w:tc>
        <w:tc>
          <w:tcPr>
            <w:tcW w:w="1094" w:type="dxa"/>
          </w:tcPr>
          <w:p w14:paraId="122BC525" w14:textId="77777777" w:rsidR="00030607" w:rsidRDefault="00FB2450">
            <w:pPr>
              <w:pStyle w:val="TableParagraph"/>
              <w:spacing w:before="38"/>
              <w:ind w:left="117" w:right="118"/>
              <w:jc w:val="center"/>
              <w:rPr>
                <w:rFonts w:ascii="Arial MT"/>
                <w:sz w:val="18"/>
              </w:rPr>
            </w:pPr>
            <w:r>
              <w:rPr>
                <w:rFonts w:ascii="Arial MT"/>
                <w:sz w:val="18"/>
              </w:rPr>
              <w:t>0.282486</w:t>
            </w:r>
          </w:p>
        </w:tc>
        <w:tc>
          <w:tcPr>
            <w:tcW w:w="1068" w:type="dxa"/>
          </w:tcPr>
          <w:p w14:paraId="3436C73A" w14:textId="77777777" w:rsidR="00030607" w:rsidRDefault="00FB2450">
            <w:pPr>
              <w:pStyle w:val="TableParagraph"/>
              <w:spacing w:before="38"/>
              <w:ind w:left="154" w:right="123"/>
              <w:jc w:val="center"/>
              <w:rPr>
                <w:rFonts w:ascii="Arial MT"/>
                <w:sz w:val="18"/>
              </w:rPr>
            </w:pPr>
            <w:r>
              <w:rPr>
                <w:rFonts w:ascii="Arial MT"/>
                <w:sz w:val="18"/>
              </w:rPr>
              <w:t>1.257589</w:t>
            </w:r>
          </w:p>
        </w:tc>
        <w:tc>
          <w:tcPr>
            <w:tcW w:w="1094" w:type="dxa"/>
          </w:tcPr>
          <w:p w14:paraId="3485D68C" w14:textId="77777777" w:rsidR="00030607" w:rsidRDefault="00FB2450">
            <w:pPr>
              <w:pStyle w:val="TableParagraph"/>
              <w:spacing w:before="38"/>
              <w:ind w:left="125" w:right="67"/>
              <w:jc w:val="center"/>
              <w:rPr>
                <w:rFonts w:ascii="Arial MT"/>
                <w:sz w:val="18"/>
              </w:rPr>
            </w:pPr>
            <w:r>
              <w:rPr>
                <w:rFonts w:ascii="Arial MT"/>
                <w:sz w:val="18"/>
              </w:rPr>
              <w:t>7.705799</w:t>
            </w:r>
          </w:p>
        </w:tc>
        <w:tc>
          <w:tcPr>
            <w:tcW w:w="1124" w:type="dxa"/>
          </w:tcPr>
          <w:p w14:paraId="0D848C38" w14:textId="77777777" w:rsidR="00030607" w:rsidRDefault="00FB2450">
            <w:pPr>
              <w:pStyle w:val="TableParagraph"/>
              <w:spacing w:before="38"/>
              <w:ind w:right="168"/>
              <w:jc w:val="right"/>
              <w:rPr>
                <w:rFonts w:ascii="Arial MT"/>
                <w:sz w:val="18"/>
              </w:rPr>
            </w:pPr>
            <w:r>
              <w:rPr>
                <w:rFonts w:ascii="Arial MT"/>
                <w:sz w:val="18"/>
              </w:rPr>
              <w:t>0.503640</w:t>
            </w:r>
          </w:p>
        </w:tc>
        <w:tc>
          <w:tcPr>
            <w:tcW w:w="1092" w:type="dxa"/>
          </w:tcPr>
          <w:p w14:paraId="310409E3" w14:textId="77777777" w:rsidR="00030607" w:rsidRDefault="00FB2450">
            <w:pPr>
              <w:pStyle w:val="TableParagraph"/>
              <w:spacing w:before="38"/>
              <w:ind w:left="151" w:right="149"/>
              <w:jc w:val="center"/>
              <w:rPr>
                <w:rFonts w:ascii="Arial MT"/>
                <w:sz w:val="18"/>
              </w:rPr>
            </w:pPr>
            <w:r>
              <w:rPr>
                <w:rFonts w:ascii="Arial MT"/>
                <w:sz w:val="18"/>
              </w:rPr>
              <w:t>0.106697</w:t>
            </w:r>
          </w:p>
        </w:tc>
        <w:tc>
          <w:tcPr>
            <w:tcW w:w="1070" w:type="dxa"/>
          </w:tcPr>
          <w:p w14:paraId="02FC1AE1" w14:textId="77777777" w:rsidR="00030607" w:rsidRDefault="00FB2450">
            <w:pPr>
              <w:pStyle w:val="TableParagraph"/>
              <w:spacing w:before="38"/>
              <w:ind w:left="156" w:right="122"/>
              <w:jc w:val="center"/>
              <w:rPr>
                <w:rFonts w:ascii="Arial MT"/>
                <w:sz w:val="18"/>
              </w:rPr>
            </w:pPr>
            <w:r>
              <w:rPr>
                <w:rFonts w:ascii="Arial MT"/>
                <w:sz w:val="18"/>
              </w:rPr>
              <w:t>2.673957</w:t>
            </w:r>
          </w:p>
        </w:tc>
      </w:tr>
      <w:tr w:rsidR="00030607" w14:paraId="01981618" w14:textId="77777777">
        <w:trPr>
          <w:trHeight w:val="291"/>
        </w:trPr>
        <w:tc>
          <w:tcPr>
            <w:tcW w:w="2367" w:type="dxa"/>
          </w:tcPr>
          <w:p w14:paraId="3B1D526B" w14:textId="77777777" w:rsidR="00030607" w:rsidRDefault="00FB2450">
            <w:pPr>
              <w:pStyle w:val="TableParagraph"/>
              <w:tabs>
                <w:tab w:val="right" w:pos="2192"/>
              </w:tabs>
              <w:spacing w:before="38"/>
              <w:ind w:left="50"/>
              <w:rPr>
                <w:rFonts w:ascii="Arial MT"/>
                <w:sz w:val="18"/>
              </w:rPr>
            </w:pPr>
            <w:r>
              <w:rPr>
                <w:rFonts w:ascii="Arial MT"/>
                <w:sz w:val="18"/>
              </w:rPr>
              <w:t>Skewness</w:t>
            </w:r>
            <w:r>
              <w:rPr>
                <w:rFonts w:ascii="Arial MT"/>
                <w:sz w:val="18"/>
              </w:rPr>
              <w:tab/>
              <w:t>0.603651</w:t>
            </w:r>
          </w:p>
        </w:tc>
        <w:tc>
          <w:tcPr>
            <w:tcW w:w="1094" w:type="dxa"/>
          </w:tcPr>
          <w:p w14:paraId="6EEFB450" w14:textId="77777777" w:rsidR="00030607" w:rsidRDefault="00FB2450">
            <w:pPr>
              <w:pStyle w:val="TableParagraph"/>
              <w:spacing w:before="38"/>
              <w:ind w:left="117" w:right="118"/>
              <w:jc w:val="center"/>
              <w:rPr>
                <w:rFonts w:ascii="Arial MT"/>
                <w:sz w:val="18"/>
              </w:rPr>
            </w:pPr>
            <w:r>
              <w:rPr>
                <w:rFonts w:ascii="Arial MT"/>
                <w:sz w:val="18"/>
              </w:rPr>
              <w:t>2.773733</w:t>
            </w:r>
          </w:p>
        </w:tc>
        <w:tc>
          <w:tcPr>
            <w:tcW w:w="1068" w:type="dxa"/>
          </w:tcPr>
          <w:p w14:paraId="7CE556B2" w14:textId="77777777" w:rsidR="00030607" w:rsidRDefault="00FB2450">
            <w:pPr>
              <w:pStyle w:val="TableParagraph"/>
              <w:spacing w:before="38"/>
              <w:ind w:left="154" w:right="123"/>
              <w:jc w:val="center"/>
              <w:rPr>
                <w:rFonts w:ascii="Arial MT"/>
                <w:sz w:val="18"/>
              </w:rPr>
            </w:pPr>
            <w:r>
              <w:rPr>
                <w:rFonts w:ascii="Arial MT"/>
                <w:sz w:val="18"/>
              </w:rPr>
              <w:t>1.340541</w:t>
            </w:r>
          </w:p>
        </w:tc>
        <w:tc>
          <w:tcPr>
            <w:tcW w:w="1094" w:type="dxa"/>
          </w:tcPr>
          <w:p w14:paraId="053BF1C4" w14:textId="77777777" w:rsidR="00030607" w:rsidRDefault="00FB2450">
            <w:pPr>
              <w:pStyle w:val="TableParagraph"/>
              <w:spacing w:before="38"/>
              <w:ind w:left="125" w:right="118"/>
              <w:jc w:val="center"/>
              <w:rPr>
                <w:rFonts w:ascii="Arial MT"/>
                <w:sz w:val="18"/>
              </w:rPr>
            </w:pPr>
            <w:r>
              <w:rPr>
                <w:rFonts w:ascii="Arial MT"/>
                <w:sz w:val="18"/>
              </w:rPr>
              <w:t>-0.019887</w:t>
            </w:r>
          </w:p>
        </w:tc>
        <w:tc>
          <w:tcPr>
            <w:tcW w:w="1124" w:type="dxa"/>
          </w:tcPr>
          <w:p w14:paraId="67B68C7F" w14:textId="77777777" w:rsidR="00030607" w:rsidRDefault="00FB2450">
            <w:pPr>
              <w:pStyle w:val="TableParagraph"/>
              <w:spacing w:before="38"/>
              <w:ind w:right="168"/>
              <w:jc w:val="right"/>
              <w:rPr>
                <w:rFonts w:ascii="Arial MT"/>
                <w:sz w:val="18"/>
              </w:rPr>
            </w:pPr>
            <w:r>
              <w:rPr>
                <w:rFonts w:ascii="Arial MT"/>
                <w:sz w:val="18"/>
              </w:rPr>
              <w:t>0.101827</w:t>
            </w:r>
          </w:p>
        </w:tc>
        <w:tc>
          <w:tcPr>
            <w:tcW w:w="1092" w:type="dxa"/>
          </w:tcPr>
          <w:p w14:paraId="6138C8FD" w14:textId="77777777" w:rsidR="00030607" w:rsidRDefault="00FB2450">
            <w:pPr>
              <w:pStyle w:val="TableParagraph"/>
              <w:spacing w:before="38"/>
              <w:ind w:left="151" w:right="149"/>
              <w:jc w:val="center"/>
              <w:rPr>
                <w:rFonts w:ascii="Arial MT"/>
                <w:sz w:val="18"/>
              </w:rPr>
            </w:pPr>
            <w:r>
              <w:rPr>
                <w:rFonts w:ascii="Arial MT"/>
                <w:sz w:val="18"/>
              </w:rPr>
              <w:t>0.054405</w:t>
            </w:r>
          </w:p>
        </w:tc>
        <w:tc>
          <w:tcPr>
            <w:tcW w:w="1070" w:type="dxa"/>
          </w:tcPr>
          <w:p w14:paraId="5A837E7B" w14:textId="77777777" w:rsidR="00030607" w:rsidRDefault="00FB2450">
            <w:pPr>
              <w:pStyle w:val="TableParagraph"/>
              <w:spacing w:before="38"/>
              <w:ind w:left="156" w:right="122"/>
              <w:jc w:val="center"/>
              <w:rPr>
                <w:rFonts w:ascii="Arial MT"/>
                <w:sz w:val="18"/>
              </w:rPr>
            </w:pPr>
            <w:r>
              <w:rPr>
                <w:rFonts w:ascii="Arial MT"/>
                <w:sz w:val="18"/>
              </w:rPr>
              <w:t>1.704567</w:t>
            </w:r>
          </w:p>
        </w:tc>
      </w:tr>
      <w:tr w:rsidR="00030607" w14:paraId="63479CF6" w14:textId="77777777">
        <w:trPr>
          <w:trHeight w:val="436"/>
        </w:trPr>
        <w:tc>
          <w:tcPr>
            <w:tcW w:w="2367" w:type="dxa"/>
          </w:tcPr>
          <w:p w14:paraId="42944F4A" w14:textId="77777777" w:rsidR="00030607" w:rsidRDefault="00FB2450">
            <w:pPr>
              <w:pStyle w:val="TableParagraph"/>
              <w:tabs>
                <w:tab w:val="right" w:pos="2192"/>
              </w:tabs>
              <w:spacing w:before="40"/>
              <w:ind w:left="50"/>
              <w:rPr>
                <w:rFonts w:ascii="Arial MT"/>
                <w:sz w:val="18"/>
              </w:rPr>
            </w:pPr>
            <w:r>
              <w:rPr>
                <w:rFonts w:ascii="Arial MT"/>
                <w:sz w:val="18"/>
              </w:rPr>
              <w:t>Kurtosis</w:t>
            </w:r>
            <w:r>
              <w:rPr>
                <w:rFonts w:ascii="Arial MT"/>
                <w:sz w:val="18"/>
              </w:rPr>
              <w:tab/>
              <w:t>3.169142</w:t>
            </w:r>
          </w:p>
        </w:tc>
        <w:tc>
          <w:tcPr>
            <w:tcW w:w="1094" w:type="dxa"/>
          </w:tcPr>
          <w:p w14:paraId="4EB2A90B" w14:textId="77777777" w:rsidR="00030607" w:rsidRDefault="00FB2450">
            <w:pPr>
              <w:pStyle w:val="TableParagraph"/>
              <w:spacing w:before="40"/>
              <w:ind w:left="117" w:right="118"/>
              <w:jc w:val="center"/>
              <w:rPr>
                <w:rFonts w:ascii="Arial MT"/>
                <w:sz w:val="18"/>
              </w:rPr>
            </w:pPr>
            <w:r>
              <w:rPr>
                <w:rFonts w:ascii="Arial MT"/>
                <w:sz w:val="18"/>
              </w:rPr>
              <w:t>9.794274</w:t>
            </w:r>
          </w:p>
        </w:tc>
        <w:tc>
          <w:tcPr>
            <w:tcW w:w="1068" w:type="dxa"/>
          </w:tcPr>
          <w:p w14:paraId="370BE429" w14:textId="77777777" w:rsidR="00030607" w:rsidRDefault="00FB2450">
            <w:pPr>
              <w:pStyle w:val="TableParagraph"/>
              <w:spacing w:before="40"/>
              <w:ind w:left="154" w:right="123"/>
              <w:jc w:val="center"/>
              <w:rPr>
                <w:rFonts w:ascii="Arial MT"/>
                <w:sz w:val="18"/>
              </w:rPr>
            </w:pPr>
            <w:r>
              <w:rPr>
                <w:rFonts w:ascii="Arial MT"/>
                <w:sz w:val="18"/>
              </w:rPr>
              <w:t>4.206410</w:t>
            </w:r>
          </w:p>
        </w:tc>
        <w:tc>
          <w:tcPr>
            <w:tcW w:w="1094" w:type="dxa"/>
          </w:tcPr>
          <w:p w14:paraId="5E3CD894" w14:textId="77777777" w:rsidR="00030607" w:rsidRDefault="00FB2450">
            <w:pPr>
              <w:pStyle w:val="TableParagraph"/>
              <w:spacing w:before="40"/>
              <w:ind w:left="125" w:right="67"/>
              <w:jc w:val="center"/>
              <w:rPr>
                <w:rFonts w:ascii="Arial MT"/>
                <w:sz w:val="18"/>
              </w:rPr>
            </w:pPr>
            <w:r>
              <w:rPr>
                <w:rFonts w:ascii="Arial MT"/>
                <w:sz w:val="18"/>
              </w:rPr>
              <w:t>1.125932</w:t>
            </w:r>
          </w:p>
        </w:tc>
        <w:tc>
          <w:tcPr>
            <w:tcW w:w="1124" w:type="dxa"/>
          </w:tcPr>
          <w:p w14:paraId="5F4D7DE1" w14:textId="77777777" w:rsidR="00030607" w:rsidRDefault="00FB2450">
            <w:pPr>
              <w:pStyle w:val="TableParagraph"/>
              <w:spacing w:before="40"/>
              <w:ind w:right="168"/>
              <w:jc w:val="right"/>
              <w:rPr>
                <w:rFonts w:ascii="Arial MT"/>
                <w:sz w:val="18"/>
              </w:rPr>
            </w:pPr>
            <w:r>
              <w:rPr>
                <w:rFonts w:ascii="Arial MT"/>
                <w:sz w:val="18"/>
              </w:rPr>
              <w:t>1.010369</w:t>
            </w:r>
          </w:p>
        </w:tc>
        <w:tc>
          <w:tcPr>
            <w:tcW w:w="1092" w:type="dxa"/>
          </w:tcPr>
          <w:p w14:paraId="3AE311F5" w14:textId="77777777" w:rsidR="00030607" w:rsidRDefault="00FB2450">
            <w:pPr>
              <w:pStyle w:val="TableParagraph"/>
              <w:spacing w:before="40"/>
              <w:ind w:left="151" w:right="149"/>
              <w:jc w:val="center"/>
              <w:rPr>
                <w:rFonts w:ascii="Arial MT"/>
                <w:sz w:val="18"/>
              </w:rPr>
            </w:pPr>
            <w:r>
              <w:rPr>
                <w:rFonts w:ascii="Arial MT"/>
                <w:sz w:val="18"/>
              </w:rPr>
              <w:t>1.460560</w:t>
            </w:r>
          </w:p>
        </w:tc>
        <w:tc>
          <w:tcPr>
            <w:tcW w:w="1070" w:type="dxa"/>
          </w:tcPr>
          <w:p w14:paraId="3434A917" w14:textId="77777777" w:rsidR="00030607" w:rsidRDefault="00FB2450">
            <w:pPr>
              <w:pStyle w:val="TableParagraph"/>
              <w:spacing w:before="40"/>
              <w:ind w:left="156" w:right="122"/>
              <w:jc w:val="center"/>
              <w:rPr>
                <w:rFonts w:ascii="Arial MT"/>
                <w:sz w:val="18"/>
              </w:rPr>
            </w:pPr>
            <w:r>
              <w:rPr>
                <w:rFonts w:ascii="Arial MT"/>
                <w:sz w:val="18"/>
              </w:rPr>
              <w:t>6.925679</w:t>
            </w:r>
          </w:p>
        </w:tc>
      </w:tr>
      <w:tr w:rsidR="00030607" w14:paraId="3E5ECCFA" w14:textId="77777777">
        <w:trPr>
          <w:trHeight w:val="435"/>
        </w:trPr>
        <w:tc>
          <w:tcPr>
            <w:tcW w:w="2367" w:type="dxa"/>
          </w:tcPr>
          <w:p w14:paraId="4D5D7FC1" w14:textId="77777777" w:rsidR="00030607" w:rsidRDefault="00FB2450">
            <w:pPr>
              <w:pStyle w:val="TableParagraph"/>
              <w:tabs>
                <w:tab w:val="right" w:pos="2192"/>
              </w:tabs>
              <w:spacing w:before="184"/>
              <w:ind w:left="50"/>
              <w:rPr>
                <w:rFonts w:ascii="Arial MT"/>
                <w:sz w:val="18"/>
              </w:rPr>
            </w:pPr>
            <w:r>
              <w:rPr>
                <w:rFonts w:ascii="Arial MT"/>
                <w:sz w:val="18"/>
              </w:rPr>
              <w:t>Jarque-Bera</w:t>
            </w:r>
            <w:r>
              <w:rPr>
                <w:rFonts w:ascii="Arial MT"/>
                <w:sz w:val="18"/>
              </w:rPr>
              <w:tab/>
              <w:t>3.653545</w:t>
            </w:r>
          </w:p>
        </w:tc>
        <w:tc>
          <w:tcPr>
            <w:tcW w:w="1094" w:type="dxa"/>
          </w:tcPr>
          <w:p w14:paraId="16FAE8A8" w14:textId="77777777" w:rsidR="00030607" w:rsidRDefault="00030607">
            <w:pPr>
              <w:pStyle w:val="TableParagraph"/>
              <w:spacing w:before="11"/>
              <w:rPr>
                <w:rFonts w:ascii="Arial MT"/>
                <w:sz w:val="15"/>
              </w:rPr>
            </w:pPr>
          </w:p>
          <w:p w14:paraId="32BC2AD5" w14:textId="77777777" w:rsidR="00030607" w:rsidRDefault="00FB2450">
            <w:pPr>
              <w:pStyle w:val="TableParagraph"/>
              <w:ind w:left="117" w:right="118"/>
              <w:jc w:val="center"/>
              <w:rPr>
                <w:rFonts w:ascii="Arial MT"/>
                <w:sz w:val="18"/>
              </w:rPr>
            </w:pPr>
            <w:r>
              <w:rPr>
                <w:rFonts w:ascii="Arial MT"/>
                <w:sz w:val="18"/>
              </w:rPr>
              <w:t>189.1356</w:t>
            </w:r>
          </w:p>
        </w:tc>
        <w:tc>
          <w:tcPr>
            <w:tcW w:w="1068" w:type="dxa"/>
          </w:tcPr>
          <w:p w14:paraId="77C3F0E3" w14:textId="77777777" w:rsidR="00030607" w:rsidRDefault="00030607">
            <w:pPr>
              <w:pStyle w:val="TableParagraph"/>
              <w:spacing w:before="11"/>
              <w:rPr>
                <w:rFonts w:ascii="Arial MT"/>
                <w:sz w:val="15"/>
              </w:rPr>
            </w:pPr>
          </w:p>
          <w:p w14:paraId="32FD278E" w14:textId="77777777" w:rsidR="00030607" w:rsidRDefault="00FB2450">
            <w:pPr>
              <w:pStyle w:val="TableParagraph"/>
              <w:ind w:left="154" w:right="123"/>
              <w:jc w:val="center"/>
              <w:rPr>
                <w:rFonts w:ascii="Arial MT"/>
                <w:sz w:val="18"/>
              </w:rPr>
            </w:pPr>
            <w:r>
              <w:rPr>
                <w:rFonts w:ascii="Arial MT"/>
                <w:sz w:val="18"/>
              </w:rPr>
              <w:t>21.24891</w:t>
            </w:r>
          </w:p>
        </w:tc>
        <w:tc>
          <w:tcPr>
            <w:tcW w:w="1094" w:type="dxa"/>
          </w:tcPr>
          <w:p w14:paraId="34E34C6D" w14:textId="77777777" w:rsidR="00030607" w:rsidRDefault="00030607">
            <w:pPr>
              <w:pStyle w:val="TableParagraph"/>
              <w:spacing w:before="11"/>
              <w:rPr>
                <w:rFonts w:ascii="Arial MT"/>
                <w:sz w:val="15"/>
              </w:rPr>
            </w:pPr>
          </w:p>
          <w:p w14:paraId="0EF7C346" w14:textId="77777777" w:rsidR="00030607" w:rsidRDefault="00FB2450">
            <w:pPr>
              <w:pStyle w:val="TableParagraph"/>
              <w:ind w:left="125" w:right="67"/>
              <w:jc w:val="center"/>
              <w:rPr>
                <w:rFonts w:ascii="Arial MT"/>
                <w:sz w:val="18"/>
              </w:rPr>
            </w:pPr>
            <w:r>
              <w:rPr>
                <w:rFonts w:ascii="Arial MT"/>
                <w:sz w:val="18"/>
              </w:rPr>
              <w:t>8.637880</w:t>
            </w:r>
          </w:p>
        </w:tc>
        <w:tc>
          <w:tcPr>
            <w:tcW w:w="1124" w:type="dxa"/>
          </w:tcPr>
          <w:p w14:paraId="520B0775" w14:textId="77777777" w:rsidR="00030607" w:rsidRDefault="00030607">
            <w:pPr>
              <w:pStyle w:val="TableParagraph"/>
              <w:spacing w:before="11"/>
              <w:rPr>
                <w:rFonts w:ascii="Arial MT"/>
                <w:sz w:val="15"/>
              </w:rPr>
            </w:pPr>
          </w:p>
          <w:p w14:paraId="0C29E1BC" w14:textId="77777777" w:rsidR="00030607" w:rsidRDefault="00FB2450">
            <w:pPr>
              <w:pStyle w:val="TableParagraph"/>
              <w:ind w:right="168"/>
              <w:jc w:val="right"/>
              <w:rPr>
                <w:rFonts w:ascii="Arial MT"/>
                <w:sz w:val="18"/>
              </w:rPr>
            </w:pPr>
            <w:r>
              <w:rPr>
                <w:rFonts w:ascii="Arial MT"/>
                <w:sz w:val="18"/>
              </w:rPr>
              <w:t>9.833598</w:t>
            </w:r>
          </w:p>
        </w:tc>
        <w:tc>
          <w:tcPr>
            <w:tcW w:w="1092" w:type="dxa"/>
          </w:tcPr>
          <w:p w14:paraId="3DC58EB0" w14:textId="77777777" w:rsidR="00030607" w:rsidRDefault="00030607">
            <w:pPr>
              <w:pStyle w:val="TableParagraph"/>
              <w:spacing w:before="11"/>
              <w:rPr>
                <w:rFonts w:ascii="Arial MT"/>
                <w:sz w:val="15"/>
              </w:rPr>
            </w:pPr>
          </w:p>
          <w:p w14:paraId="5EFFC1EA" w14:textId="77777777" w:rsidR="00030607" w:rsidRDefault="00FB2450">
            <w:pPr>
              <w:pStyle w:val="TableParagraph"/>
              <w:ind w:left="151" w:right="149"/>
              <w:jc w:val="center"/>
              <w:rPr>
                <w:rFonts w:ascii="Arial MT"/>
                <w:sz w:val="18"/>
              </w:rPr>
            </w:pPr>
            <w:r>
              <w:rPr>
                <w:rFonts w:ascii="Arial MT"/>
                <w:sz w:val="18"/>
              </w:rPr>
              <w:t>5.855049</w:t>
            </w:r>
          </w:p>
        </w:tc>
        <w:tc>
          <w:tcPr>
            <w:tcW w:w="1070" w:type="dxa"/>
          </w:tcPr>
          <w:p w14:paraId="14BF0EE5" w14:textId="77777777" w:rsidR="00030607" w:rsidRDefault="00030607">
            <w:pPr>
              <w:pStyle w:val="TableParagraph"/>
              <w:spacing w:before="11"/>
              <w:rPr>
                <w:rFonts w:ascii="Arial MT"/>
                <w:sz w:val="15"/>
              </w:rPr>
            </w:pPr>
          </w:p>
          <w:p w14:paraId="00AB155A" w14:textId="77777777" w:rsidR="00030607" w:rsidRDefault="00FB2450">
            <w:pPr>
              <w:pStyle w:val="TableParagraph"/>
              <w:ind w:left="156" w:right="122"/>
              <w:jc w:val="center"/>
              <w:rPr>
                <w:rFonts w:ascii="Arial MT"/>
                <w:sz w:val="18"/>
              </w:rPr>
            </w:pPr>
            <w:r>
              <w:rPr>
                <w:rFonts w:ascii="Arial MT"/>
                <w:sz w:val="18"/>
              </w:rPr>
              <w:t>66.45649</w:t>
            </w:r>
          </w:p>
        </w:tc>
      </w:tr>
      <w:tr w:rsidR="00030607" w14:paraId="72FC7C58" w14:textId="77777777">
        <w:trPr>
          <w:trHeight w:val="436"/>
        </w:trPr>
        <w:tc>
          <w:tcPr>
            <w:tcW w:w="2367" w:type="dxa"/>
          </w:tcPr>
          <w:p w14:paraId="55EA5DE6" w14:textId="77777777" w:rsidR="00030607" w:rsidRDefault="00FB2450">
            <w:pPr>
              <w:pStyle w:val="TableParagraph"/>
              <w:tabs>
                <w:tab w:val="right" w:pos="2192"/>
              </w:tabs>
              <w:spacing w:before="38"/>
              <w:ind w:left="50"/>
              <w:rPr>
                <w:rFonts w:ascii="Arial MT"/>
                <w:sz w:val="18"/>
              </w:rPr>
            </w:pPr>
            <w:r>
              <w:rPr>
                <w:rFonts w:ascii="Arial MT"/>
                <w:sz w:val="18"/>
              </w:rPr>
              <w:t>Probability</w:t>
            </w:r>
            <w:r>
              <w:rPr>
                <w:rFonts w:ascii="Arial MT"/>
                <w:sz w:val="18"/>
              </w:rPr>
              <w:tab/>
              <w:t>0.160932</w:t>
            </w:r>
          </w:p>
        </w:tc>
        <w:tc>
          <w:tcPr>
            <w:tcW w:w="1094" w:type="dxa"/>
          </w:tcPr>
          <w:p w14:paraId="1B212603" w14:textId="77777777" w:rsidR="00030607" w:rsidRDefault="00FB2450">
            <w:pPr>
              <w:pStyle w:val="TableParagraph"/>
              <w:spacing w:before="38"/>
              <w:ind w:left="117" w:right="118"/>
              <w:jc w:val="center"/>
              <w:rPr>
                <w:rFonts w:ascii="Arial MT"/>
                <w:sz w:val="18"/>
              </w:rPr>
            </w:pPr>
            <w:r>
              <w:rPr>
                <w:rFonts w:ascii="Arial MT"/>
                <w:sz w:val="18"/>
              </w:rPr>
              <w:t>0.000000</w:t>
            </w:r>
          </w:p>
        </w:tc>
        <w:tc>
          <w:tcPr>
            <w:tcW w:w="1068" w:type="dxa"/>
          </w:tcPr>
          <w:p w14:paraId="61BBF251" w14:textId="77777777" w:rsidR="00030607" w:rsidRDefault="00FB2450">
            <w:pPr>
              <w:pStyle w:val="TableParagraph"/>
              <w:spacing w:before="38"/>
              <w:ind w:left="154" w:right="123"/>
              <w:jc w:val="center"/>
              <w:rPr>
                <w:rFonts w:ascii="Arial MT"/>
                <w:sz w:val="18"/>
              </w:rPr>
            </w:pPr>
            <w:r>
              <w:rPr>
                <w:rFonts w:ascii="Arial MT"/>
                <w:sz w:val="18"/>
              </w:rPr>
              <w:t>0.000024</w:t>
            </w:r>
          </w:p>
        </w:tc>
        <w:tc>
          <w:tcPr>
            <w:tcW w:w="1094" w:type="dxa"/>
          </w:tcPr>
          <w:p w14:paraId="024BF43B" w14:textId="77777777" w:rsidR="00030607" w:rsidRDefault="00FB2450">
            <w:pPr>
              <w:pStyle w:val="TableParagraph"/>
              <w:spacing w:before="38"/>
              <w:ind w:left="125" w:right="67"/>
              <w:jc w:val="center"/>
              <w:rPr>
                <w:rFonts w:ascii="Arial MT"/>
                <w:sz w:val="18"/>
              </w:rPr>
            </w:pPr>
            <w:r>
              <w:rPr>
                <w:rFonts w:ascii="Arial MT"/>
                <w:sz w:val="18"/>
              </w:rPr>
              <w:t>0.013314</w:t>
            </w:r>
          </w:p>
        </w:tc>
        <w:tc>
          <w:tcPr>
            <w:tcW w:w="1124" w:type="dxa"/>
          </w:tcPr>
          <w:p w14:paraId="36E53701" w14:textId="77777777" w:rsidR="00030607" w:rsidRDefault="00FB2450">
            <w:pPr>
              <w:pStyle w:val="TableParagraph"/>
              <w:spacing w:before="38"/>
              <w:ind w:right="168"/>
              <w:jc w:val="right"/>
              <w:rPr>
                <w:rFonts w:ascii="Arial MT"/>
                <w:sz w:val="18"/>
              </w:rPr>
            </w:pPr>
            <w:r>
              <w:rPr>
                <w:rFonts w:ascii="Arial MT"/>
                <w:sz w:val="18"/>
              </w:rPr>
              <w:t>0.007323</w:t>
            </w:r>
          </w:p>
        </w:tc>
        <w:tc>
          <w:tcPr>
            <w:tcW w:w="1092" w:type="dxa"/>
          </w:tcPr>
          <w:p w14:paraId="127BE45B" w14:textId="77777777" w:rsidR="00030607" w:rsidRDefault="00FB2450">
            <w:pPr>
              <w:pStyle w:val="TableParagraph"/>
              <w:spacing w:before="38"/>
              <w:ind w:left="151" w:right="149"/>
              <w:jc w:val="center"/>
              <w:rPr>
                <w:rFonts w:ascii="Arial MT"/>
                <w:sz w:val="18"/>
              </w:rPr>
            </w:pPr>
            <w:r>
              <w:rPr>
                <w:rFonts w:ascii="Arial MT"/>
                <w:sz w:val="18"/>
              </w:rPr>
              <w:t>0.053529</w:t>
            </w:r>
          </w:p>
        </w:tc>
        <w:tc>
          <w:tcPr>
            <w:tcW w:w="1070" w:type="dxa"/>
          </w:tcPr>
          <w:p w14:paraId="35F42A03" w14:textId="77777777" w:rsidR="00030607" w:rsidRDefault="00FB2450">
            <w:pPr>
              <w:pStyle w:val="TableParagraph"/>
              <w:spacing w:before="38"/>
              <w:ind w:left="156" w:right="122"/>
              <w:jc w:val="center"/>
              <w:rPr>
                <w:rFonts w:ascii="Arial MT"/>
                <w:sz w:val="18"/>
              </w:rPr>
            </w:pPr>
            <w:r>
              <w:rPr>
                <w:rFonts w:ascii="Arial MT"/>
                <w:sz w:val="18"/>
              </w:rPr>
              <w:t>0.000000</w:t>
            </w:r>
          </w:p>
        </w:tc>
      </w:tr>
      <w:tr w:rsidR="00030607" w14:paraId="5820C6B5" w14:textId="77777777">
        <w:trPr>
          <w:trHeight w:val="436"/>
        </w:trPr>
        <w:tc>
          <w:tcPr>
            <w:tcW w:w="2367" w:type="dxa"/>
          </w:tcPr>
          <w:p w14:paraId="5B3B3234" w14:textId="77777777" w:rsidR="00030607" w:rsidRDefault="00FB2450">
            <w:pPr>
              <w:pStyle w:val="TableParagraph"/>
              <w:tabs>
                <w:tab w:val="right" w:pos="2192"/>
              </w:tabs>
              <w:spacing w:before="185"/>
              <w:ind w:left="50"/>
              <w:rPr>
                <w:rFonts w:ascii="Arial MT"/>
                <w:sz w:val="18"/>
              </w:rPr>
            </w:pPr>
            <w:r>
              <w:rPr>
                <w:rFonts w:ascii="Arial MT"/>
                <w:sz w:val="18"/>
              </w:rPr>
              <w:t>Sum</w:t>
            </w:r>
            <w:r>
              <w:rPr>
                <w:rFonts w:ascii="Arial MT"/>
                <w:sz w:val="18"/>
              </w:rPr>
              <w:tab/>
              <w:t>61.37000</w:t>
            </w:r>
          </w:p>
        </w:tc>
        <w:tc>
          <w:tcPr>
            <w:tcW w:w="1094" w:type="dxa"/>
          </w:tcPr>
          <w:p w14:paraId="0901E703" w14:textId="77777777" w:rsidR="00030607" w:rsidRDefault="00030607">
            <w:pPr>
              <w:pStyle w:val="TableParagraph"/>
              <w:spacing w:before="1"/>
              <w:rPr>
                <w:rFonts w:ascii="Arial MT"/>
                <w:sz w:val="16"/>
              </w:rPr>
            </w:pPr>
          </w:p>
          <w:p w14:paraId="290803B5" w14:textId="77777777" w:rsidR="00030607" w:rsidRDefault="00FB2450">
            <w:pPr>
              <w:pStyle w:val="TableParagraph"/>
              <w:ind w:left="117" w:right="118"/>
              <w:jc w:val="center"/>
              <w:rPr>
                <w:rFonts w:ascii="Arial MT"/>
                <w:sz w:val="18"/>
              </w:rPr>
            </w:pPr>
            <w:r>
              <w:rPr>
                <w:rFonts w:ascii="Arial MT"/>
                <w:sz w:val="18"/>
              </w:rPr>
              <w:t>38.19365</w:t>
            </w:r>
          </w:p>
        </w:tc>
        <w:tc>
          <w:tcPr>
            <w:tcW w:w="1068" w:type="dxa"/>
          </w:tcPr>
          <w:p w14:paraId="3382F146" w14:textId="77777777" w:rsidR="00030607" w:rsidRDefault="00030607">
            <w:pPr>
              <w:pStyle w:val="TableParagraph"/>
              <w:spacing w:before="1"/>
              <w:rPr>
                <w:rFonts w:ascii="Arial MT"/>
                <w:sz w:val="16"/>
              </w:rPr>
            </w:pPr>
          </w:p>
          <w:p w14:paraId="416EDEF3" w14:textId="77777777" w:rsidR="00030607" w:rsidRDefault="00FB2450">
            <w:pPr>
              <w:pStyle w:val="TableParagraph"/>
              <w:ind w:left="154" w:right="123"/>
              <w:jc w:val="center"/>
              <w:rPr>
                <w:rFonts w:ascii="Arial MT"/>
                <w:sz w:val="18"/>
              </w:rPr>
            </w:pPr>
            <w:r>
              <w:rPr>
                <w:rFonts w:ascii="Arial MT"/>
                <w:sz w:val="18"/>
              </w:rPr>
              <w:t>240.0000</w:t>
            </w:r>
          </w:p>
        </w:tc>
        <w:tc>
          <w:tcPr>
            <w:tcW w:w="1094" w:type="dxa"/>
          </w:tcPr>
          <w:p w14:paraId="556BE5EB" w14:textId="77777777" w:rsidR="00030607" w:rsidRDefault="00030607">
            <w:pPr>
              <w:pStyle w:val="TableParagraph"/>
              <w:spacing w:before="1"/>
              <w:rPr>
                <w:rFonts w:ascii="Arial MT"/>
                <w:sz w:val="16"/>
              </w:rPr>
            </w:pPr>
          </w:p>
          <w:p w14:paraId="276059D0" w14:textId="77777777" w:rsidR="00030607" w:rsidRDefault="00FB2450">
            <w:pPr>
              <w:pStyle w:val="TableParagraph"/>
              <w:ind w:left="125" w:right="67"/>
              <w:jc w:val="center"/>
              <w:rPr>
                <w:rFonts w:ascii="Arial MT"/>
                <w:sz w:val="18"/>
              </w:rPr>
            </w:pPr>
            <w:r>
              <w:rPr>
                <w:rFonts w:ascii="Arial MT"/>
                <w:sz w:val="18"/>
              </w:rPr>
              <w:t>468.2438</w:t>
            </w:r>
          </w:p>
        </w:tc>
        <w:tc>
          <w:tcPr>
            <w:tcW w:w="1124" w:type="dxa"/>
          </w:tcPr>
          <w:p w14:paraId="36625A8D" w14:textId="77777777" w:rsidR="00030607" w:rsidRDefault="00030607">
            <w:pPr>
              <w:pStyle w:val="TableParagraph"/>
              <w:spacing w:before="1"/>
              <w:rPr>
                <w:rFonts w:ascii="Arial MT"/>
                <w:sz w:val="16"/>
              </w:rPr>
            </w:pPr>
          </w:p>
          <w:p w14:paraId="7638B2D4" w14:textId="77777777" w:rsidR="00030607" w:rsidRDefault="00FB2450">
            <w:pPr>
              <w:pStyle w:val="TableParagraph"/>
              <w:ind w:right="168"/>
              <w:jc w:val="right"/>
              <w:rPr>
                <w:rFonts w:ascii="Arial MT"/>
                <w:sz w:val="18"/>
              </w:rPr>
            </w:pPr>
            <w:r>
              <w:rPr>
                <w:rFonts w:ascii="Arial MT"/>
                <w:sz w:val="18"/>
              </w:rPr>
              <w:t>28.00000</w:t>
            </w:r>
          </w:p>
        </w:tc>
        <w:tc>
          <w:tcPr>
            <w:tcW w:w="1092" w:type="dxa"/>
          </w:tcPr>
          <w:p w14:paraId="78316686" w14:textId="77777777" w:rsidR="00030607" w:rsidRDefault="00030607">
            <w:pPr>
              <w:pStyle w:val="TableParagraph"/>
              <w:spacing w:before="1"/>
              <w:rPr>
                <w:rFonts w:ascii="Arial MT"/>
                <w:sz w:val="16"/>
              </w:rPr>
            </w:pPr>
          </w:p>
          <w:p w14:paraId="1A371818" w14:textId="77777777" w:rsidR="00030607" w:rsidRDefault="00FB2450">
            <w:pPr>
              <w:pStyle w:val="TableParagraph"/>
              <w:ind w:left="151" w:right="149"/>
              <w:jc w:val="center"/>
              <w:rPr>
                <w:rFonts w:ascii="Arial MT"/>
                <w:sz w:val="18"/>
              </w:rPr>
            </w:pPr>
            <w:r>
              <w:rPr>
                <w:rFonts w:ascii="Arial MT"/>
                <w:sz w:val="18"/>
              </w:rPr>
              <w:t>1230.460</w:t>
            </w:r>
          </w:p>
        </w:tc>
        <w:tc>
          <w:tcPr>
            <w:tcW w:w="1070" w:type="dxa"/>
          </w:tcPr>
          <w:p w14:paraId="4EA41C78" w14:textId="77777777" w:rsidR="00030607" w:rsidRDefault="00030607">
            <w:pPr>
              <w:pStyle w:val="TableParagraph"/>
              <w:spacing w:before="1"/>
              <w:rPr>
                <w:rFonts w:ascii="Arial MT"/>
                <w:sz w:val="16"/>
              </w:rPr>
            </w:pPr>
          </w:p>
          <w:p w14:paraId="08E519F0" w14:textId="77777777" w:rsidR="00030607" w:rsidRDefault="00FB2450">
            <w:pPr>
              <w:pStyle w:val="TableParagraph"/>
              <w:ind w:left="156" w:right="122"/>
              <w:jc w:val="center"/>
              <w:rPr>
                <w:rFonts w:ascii="Arial MT"/>
                <w:sz w:val="18"/>
              </w:rPr>
            </w:pPr>
            <w:r>
              <w:rPr>
                <w:rFonts w:ascii="Arial MT"/>
                <w:sz w:val="18"/>
              </w:rPr>
              <w:t>350.1709</w:t>
            </w:r>
          </w:p>
        </w:tc>
      </w:tr>
      <w:tr w:rsidR="00030607" w14:paraId="6EF7623D" w14:textId="77777777">
        <w:trPr>
          <w:trHeight w:val="436"/>
        </w:trPr>
        <w:tc>
          <w:tcPr>
            <w:tcW w:w="2367" w:type="dxa"/>
          </w:tcPr>
          <w:p w14:paraId="7C73E245" w14:textId="77777777" w:rsidR="00030607" w:rsidRDefault="00FB2450">
            <w:pPr>
              <w:pStyle w:val="TableParagraph"/>
              <w:tabs>
                <w:tab w:val="left" w:pos="1440"/>
              </w:tabs>
              <w:spacing w:before="38"/>
              <w:ind w:left="50"/>
              <w:rPr>
                <w:rFonts w:ascii="Arial MT"/>
                <w:sz w:val="18"/>
              </w:rPr>
            </w:pPr>
            <w:r>
              <w:rPr>
                <w:rFonts w:ascii="Arial MT"/>
                <w:sz w:val="18"/>
              </w:rPr>
              <w:t>Sum Sq.</w:t>
            </w:r>
            <w:r>
              <w:rPr>
                <w:rFonts w:ascii="Arial MT"/>
                <w:spacing w:val="-1"/>
                <w:sz w:val="18"/>
              </w:rPr>
              <w:t xml:space="preserve"> </w:t>
            </w:r>
            <w:r>
              <w:rPr>
                <w:rFonts w:ascii="Arial MT"/>
                <w:sz w:val="18"/>
              </w:rPr>
              <w:t>Dev.</w:t>
            </w:r>
            <w:r>
              <w:rPr>
                <w:rFonts w:ascii="Arial MT"/>
                <w:sz w:val="18"/>
              </w:rPr>
              <w:tab/>
              <w:t>63.27610</w:t>
            </w:r>
          </w:p>
        </w:tc>
        <w:tc>
          <w:tcPr>
            <w:tcW w:w="1094" w:type="dxa"/>
          </w:tcPr>
          <w:p w14:paraId="04BC6D14" w14:textId="77777777" w:rsidR="00030607" w:rsidRDefault="00FB2450">
            <w:pPr>
              <w:pStyle w:val="TableParagraph"/>
              <w:spacing w:before="38"/>
              <w:ind w:left="117" w:right="118"/>
              <w:jc w:val="center"/>
              <w:rPr>
                <w:rFonts w:ascii="Arial MT"/>
                <w:sz w:val="18"/>
              </w:rPr>
            </w:pPr>
            <w:r>
              <w:rPr>
                <w:rFonts w:ascii="Arial MT"/>
                <w:sz w:val="18"/>
              </w:rPr>
              <w:t>4.628290</w:t>
            </w:r>
          </w:p>
        </w:tc>
        <w:tc>
          <w:tcPr>
            <w:tcW w:w="1068" w:type="dxa"/>
          </w:tcPr>
          <w:p w14:paraId="4BB13D0E" w14:textId="77777777" w:rsidR="00030607" w:rsidRDefault="00FB2450">
            <w:pPr>
              <w:pStyle w:val="TableParagraph"/>
              <w:spacing w:before="38"/>
              <w:ind w:left="154" w:right="123"/>
              <w:jc w:val="center"/>
              <w:rPr>
                <w:rFonts w:ascii="Arial MT"/>
                <w:sz w:val="18"/>
              </w:rPr>
            </w:pPr>
            <w:r>
              <w:rPr>
                <w:rFonts w:ascii="Arial MT"/>
                <w:sz w:val="18"/>
              </w:rPr>
              <w:t>91.72881</w:t>
            </w:r>
          </w:p>
        </w:tc>
        <w:tc>
          <w:tcPr>
            <w:tcW w:w="1094" w:type="dxa"/>
          </w:tcPr>
          <w:p w14:paraId="6980230A" w14:textId="77777777" w:rsidR="00030607" w:rsidRDefault="00FB2450">
            <w:pPr>
              <w:pStyle w:val="TableParagraph"/>
              <w:spacing w:before="38"/>
              <w:ind w:left="125" w:right="68"/>
              <w:jc w:val="center"/>
              <w:rPr>
                <w:rFonts w:ascii="Arial MT"/>
                <w:sz w:val="18"/>
              </w:rPr>
            </w:pPr>
            <w:r>
              <w:rPr>
                <w:rFonts w:ascii="Arial MT"/>
                <w:sz w:val="18"/>
              </w:rPr>
              <w:t>3444.001</w:t>
            </w:r>
          </w:p>
        </w:tc>
        <w:tc>
          <w:tcPr>
            <w:tcW w:w="1124" w:type="dxa"/>
          </w:tcPr>
          <w:p w14:paraId="73CD387B" w14:textId="77777777" w:rsidR="00030607" w:rsidRDefault="00FB2450">
            <w:pPr>
              <w:pStyle w:val="TableParagraph"/>
              <w:spacing w:before="38"/>
              <w:ind w:right="168"/>
              <w:jc w:val="right"/>
              <w:rPr>
                <w:rFonts w:ascii="Arial MT"/>
                <w:sz w:val="18"/>
              </w:rPr>
            </w:pPr>
            <w:r>
              <w:rPr>
                <w:rFonts w:ascii="Arial MT"/>
                <w:sz w:val="18"/>
              </w:rPr>
              <w:t>14.71186</w:t>
            </w:r>
          </w:p>
        </w:tc>
        <w:tc>
          <w:tcPr>
            <w:tcW w:w="1092" w:type="dxa"/>
          </w:tcPr>
          <w:p w14:paraId="22FCBE92" w14:textId="77777777" w:rsidR="00030607" w:rsidRDefault="00FB2450">
            <w:pPr>
              <w:pStyle w:val="TableParagraph"/>
              <w:spacing w:before="38"/>
              <w:ind w:left="151" w:right="149"/>
              <w:jc w:val="center"/>
              <w:rPr>
                <w:rFonts w:ascii="Arial MT"/>
                <w:sz w:val="18"/>
              </w:rPr>
            </w:pPr>
            <w:r>
              <w:rPr>
                <w:rFonts w:ascii="Arial MT"/>
                <w:sz w:val="18"/>
              </w:rPr>
              <w:t>0.660285</w:t>
            </w:r>
          </w:p>
        </w:tc>
        <w:tc>
          <w:tcPr>
            <w:tcW w:w="1070" w:type="dxa"/>
          </w:tcPr>
          <w:p w14:paraId="5527B27E" w14:textId="77777777" w:rsidR="00030607" w:rsidRDefault="00FB2450">
            <w:pPr>
              <w:pStyle w:val="TableParagraph"/>
              <w:spacing w:before="38"/>
              <w:ind w:left="156" w:right="122"/>
              <w:jc w:val="center"/>
              <w:rPr>
                <w:rFonts w:ascii="Arial MT"/>
                <w:sz w:val="18"/>
              </w:rPr>
            </w:pPr>
            <w:r>
              <w:rPr>
                <w:rFonts w:ascii="Arial MT"/>
                <w:sz w:val="18"/>
              </w:rPr>
              <w:t>414.7028</w:t>
            </w:r>
          </w:p>
        </w:tc>
      </w:tr>
      <w:tr w:rsidR="00030607" w14:paraId="297E0B35" w14:textId="77777777">
        <w:trPr>
          <w:trHeight w:val="392"/>
        </w:trPr>
        <w:tc>
          <w:tcPr>
            <w:tcW w:w="2367" w:type="dxa"/>
          </w:tcPr>
          <w:p w14:paraId="2380AF87" w14:textId="77777777" w:rsidR="00030607" w:rsidRDefault="00FB2450">
            <w:pPr>
              <w:pStyle w:val="TableParagraph"/>
              <w:tabs>
                <w:tab w:val="right" w:pos="1918"/>
              </w:tabs>
              <w:spacing w:before="185" w:line="187" w:lineRule="exact"/>
              <w:ind w:left="50"/>
              <w:rPr>
                <w:rFonts w:ascii="Arial MT"/>
                <w:sz w:val="18"/>
              </w:rPr>
            </w:pPr>
            <w:r>
              <w:rPr>
                <w:rFonts w:ascii="Arial MT"/>
                <w:sz w:val="18"/>
              </w:rPr>
              <w:t>Observations</w:t>
            </w:r>
            <w:r>
              <w:rPr>
                <w:rFonts w:ascii="Arial MT"/>
                <w:sz w:val="18"/>
              </w:rPr>
              <w:tab/>
              <w:t>59</w:t>
            </w:r>
          </w:p>
        </w:tc>
        <w:tc>
          <w:tcPr>
            <w:tcW w:w="1094" w:type="dxa"/>
          </w:tcPr>
          <w:p w14:paraId="1ADAA124" w14:textId="77777777" w:rsidR="00030607" w:rsidRDefault="00030607">
            <w:pPr>
              <w:pStyle w:val="TableParagraph"/>
              <w:spacing w:before="1"/>
              <w:rPr>
                <w:rFonts w:ascii="Arial MT"/>
                <w:sz w:val="16"/>
              </w:rPr>
            </w:pPr>
          </w:p>
          <w:p w14:paraId="5064A669" w14:textId="77777777" w:rsidR="00030607" w:rsidRDefault="00FB2450">
            <w:pPr>
              <w:pStyle w:val="TableParagraph"/>
              <w:spacing w:line="187" w:lineRule="exact"/>
              <w:ind w:left="118" w:right="118"/>
              <w:jc w:val="center"/>
              <w:rPr>
                <w:rFonts w:ascii="Arial MT"/>
                <w:sz w:val="18"/>
              </w:rPr>
            </w:pPr>
            <w:r>
              <w:rPr>
                <w:rFonts w:ascii="Arial MT"/>
                <w:sz w:val="18"/>
              </w:rPr>
              <w:t>59</w:t>
            </w:r>
          </w:p>
        </w:tc>
        <w:tc>
          <w:tcPr>
            <w:tcW w:w="1068" w:type="dxa"/>
          </w:tcPr>
          <w:p w14:paraId="4050FD29" w14:textId="77777777" w:rsidR="00030607" w:rsidRDefault="00030607">
            <w:pPr>
              <w:pStyle w:val="TableParagraph"/>
              <w:spacing w:before="1"/>
              <w:rPr>
                <w:rFonts w:ascii="Arial MT"/>
                <w:sz w:val="16"/>
              </w:rPr>
            </w:pPr>
          </w:p>
          <w:p w14:paraId="7E0CE0C3" w14:textId="77777777" w:rsidR="00030607" w:rsidRDefault="00FB2450">
            <w:pPr>
              <w:pStyle w:val="TableParagraph"/>
              <w:spacing w:line="187" w:lineRule="exact"/>
              <w:ind w:left="154" w:right="122"/>
              <w:jc w:val="center"/>
              <w:rPr>
                <w:rFonts w:ascii="Arial MT"/>
                <w:sz w:val="18"/>
              </w:rPr>
            </w:pPr>
            <w:r>
              <w:rPr>
                <w:rFonts w:ascii="Arial MT"/>
                <w:sz w:val="18"/>
              </w:rPr>
              <w:t>59</w:t>
            </w:r>
          </w:p>
        </w:tc>
        <w:tc>
          <w:tcPr>
            <w:tcW w:w="1094" w:type="dxa"/>
          </w:tcPr>
          <w:p w14:paraId="4F1794FF" w14:textId="77777777" w:rsidR="00030607" w:rsidRDefault="00030607">
            <w:pPr>
              <w:pStyle w:val="TableParagraph"/>
              <w:spacing w:before="1"/>
              <w:rPr>
                <w:rFonts w:ascii="Arial MT"/>
                <w:sz w:val="16"/>
              </w:rPr>
            </w:pPr>
          </w:p>
          <w:p w14:paraId="56BBD3BA" w14:textId="77777777" w:rsidR="00030607" w:rsidRDefault="00FB2450">
            <w:pPr>
              <w:pStyle w:val="TableParagraph"/>
              <w:spacing w:line="187" w:lineRule="exact"/>
              <w:ind w:left="125" w:right="66"/>
              <w:jc w:val="center"/>
              <w:rPr>
                <w:rFonts w:ascii="Arial MT"/>
                <w:sz w:val="18"/>
              </w:rPr>
            </w:pPr>
            <w:r>
              <w:rPr>
                <w:rFonts w:ascii="Arial MT"/>
                <w:sz w:val="18"/>
              </w:rPr>
              <w:t>59</w:t>
            </w:r>
          </w:p>
        </w:tc>
        <w:tc>
          <w:tcPr>
            <w:tcW w:w="1124" w:type="dxa"/>
          </w:tcPr>
          <w:p w14:paraId="7EB65F48" w14:textId="77777777" w:rsidR="00030607" w:rsidRDefault="00030607">
            <w:pPr>
              <w:pStyle w:val="TableParagraph"/>
              <w:spacing w:before="1"/>
              <w:rPr>
                <w:rFonts w:ascii="Arial MT"/>
                <w:sz w:val="16"/>
              </w:rPr>
            </w:pPr>
          </w:p>
          <w:p w14:paraId="35724FC2" w14:textId="77777777" w:rsidR="00030607" w:rsidRDefault="00FB2450">
            <w:pPr>
              <w:pStyle w:val="TableParagraph"/>
              <w:spacing w:line="187" w:lineRule="exact"/>
              <w:ind w:left="457" w:right="426"/>
              <w:jc w:val="center"/>
              <w:rPr>
                <w:rFonts w:ascii="Arial MT"/>
                <w:sz w:val="18"/>
              </w:rPr>
            </w:pPr>
            <w:r>
              <w:rPr>
                <w:rFonts w:ascii="Arial MT"/>
                <w:sz w:val="18"/>
              </w:rPr>
              <w:t>59</w:t>
            </w:r>
          </w:p>
        </w:tc>
        <w:tc>
          <w:tcPr>
            <w:tcW w:w="1092" w:type="dxa"/>
          </w:tcPr>
          <w:p w14:paraId="7D6A9007" w14:textId="77777777" w:rsidR="00030607" w:rsidRDefault="00030607">
            <w:pPr>
              <w:pStyle w:val="TableParagraph"/>
              <w:spacing w:before="1"/>
              <w:rPr>
                <w:rFonts w:ascii="Arial MT"/>
                <w:sz w:val="16"/>
              </w:rPr>
            </w:pPr>
          </w:p>
          <w:p w14:paraId="7C24527A" w14:textId="77777777" w:rsidR="00030607" w:rsidRDefault="00FB2450">
            <w:pPr>
              <w:pStyle w:val="TableParagraph"/>
              <w:spacing w:line="187" w:lineRule="exact"/>
              <w:ind w:left="151" w:right="147"/>
              <w:jc w:val="center"/>
              <w:rPr>
                <w:rFonts w:ascii="Arial MT"/>
                <w:sz w:val="18"/>
              </w:rPr>
            </w:pPr>
            <w:r>
              <w:rPr>
                <w:rFonts w:ascii="Arial MT"/>
                <w:sz w:val="18"/>
              </w:rPr>
              <w:t>59</w:t>
            </w:r>
          </w:p>
        </w:tc>
        <w:tc>
          <w:tcPr>
            <w:tcW w:w="1070" w:type="dxa"/>
          </w:tcPr>
          <w:p w14:paraId="187D0EEE" w14:textId="77777777" w:rsidR="00030607" w:rsidRDefault="00030607">
            <w:pPr>
              <w:pStyle w:val="TableParagraph"/>
              <w:spacing w:before="1"/>
              <w:rPr>
                <w:rFonts w:ascii="Arial MT"/>
                <w:sz w:val="16"/>
              </w:rPr>
            </w:pPr>
          </w:p>
          <w:p w14:paraId="10B276A3" w14:textId="77777777" w:rsidR="00030607" w:rsidRDefault="00FB2450">
            <w:pPr>
              <w:pStyle w:val="TableParagraph"/>
              <w:spacing w:line="187" w:lineRule="exact"/>
              <w:ind w:left="156" w:right="120"/>
              <w:jc w:val="center"/>
              <w:rPr>
                <w:rFonts w:ascii="Arial MT"/>
                <w:sz w:val="18"/>
              </w:rPr>
            </w:pPr>
            <w:r>
              <w:rPr>
                <w:rFonts w:ascii="Arial MT"/>
                <w:sz w:val="18"/>
              </w:rPr>
              <w:t>59</w:t>
            </w:r>
          </w:p>
        </w:tc>
      </w:tr>
    </w:tbl>
    <w:p w14:paraId="6380A860" w14:textId="77777777" w:rsidR="00030607" w:rsidRDefault="00030607">
      <w:pPr>
        <w:spacing w:line="187" w:lineRule="exact"/>
        <w:jc w:val="center"/>
        <w:rPr>
          <w:rFonts w:ascii="Arial MT"/>
          <w:sz w:val="18"/>
        </w:rPr>
        <w:sectPr w:rsidR="00030607">
          <w:pgSz w:w="11910" w:h="16840"/>
          <w:pgMar w:top="1680" w:right="580" w:bottom="1320" w:left="1460" w:header="712" w:footer="1122" w:gutter="0"/>
          <w:cols w:space="720"/>
        </w:sectPr>
      </w:pPr>
    </w:p>
    <w:p w14:paraId="59C84696" w14:textId="77777777" w:rsidR="00030607" w:rsidRDefault="00030607">
      <w:pPr>
        <w:pStyle w:val="BodyText"/>
        <w:rPr>
          <w:rFonts w:ascii="Arial MT"/>
          <w:sz w:val="20"/>
        </w:rPr>
      </w:pPr>
    </w:p>
    <w:p w14:paraId="7348CEEB" w14:textId="77777777" w:rsidR="00030607" w:rsidRDefault="00030607">
      <w:pPr>
        <w:pStyle w:val="BodyText"/>
        <w:spacing w:before="3"/>
        <w:rPr>
          <w:rFonts w:ascii="Arial MT"/>
          <w:sz w:val="22"/>
        </w:rPr>
      </w:pPr>
    </w:p>
    <w:p w14:paraId="4B36F2D3" w14:textId="0B4FE6C8" w:rsidR="00030607" w:rsidRPr="002D0F81" w:rsidRDefault="00CB053C" w:rsidP="002D0F81">
      <w:pPr>
        <w:pStyle w:val="BodyText"/>
        <w:ind w:left="851"/>
        <w:rPr>
          <w:b/>
          <w:u w:val="single"/>
        </w:rPr>
      </w:pPr>
      <w:r>
        <w:rPr>
          <w:b/>
          <w:noProof/>
          <w:u w:val="single"/>
          <w:lang w:val="en-US"/>
        </w:rPr>
        <mc:AlternateContent>
          <mc:Choice Requires="wps">
            <w:drawing>
              <wp:anchor distT="0" distB="0" distL="114300" distR="114300" simplePos="0" relativeHeight="482797568" behindDoc="1" locked="0" layoutInCell="1" allowOverlap="1" wp14:anchorId="6111638C" wp14:editId="1C0873D1">
                <wp:simplePos x="0" y="0"/>
                <wp:positionH relativeFrom="page">
                  <wp:posOffset>1460500</wp:posOffset>
                </wp:positionH>
                <wp:positionV relativeFrom="paragraph">
                  <wp:posOffset>926465</wp:posOffset>
                </wp:positionV>
                <wp:extent cx="1219200" cy="8890"/>
                <wp:effectExtent l="0" t="0" r="0" b="0"/>
                <wp:wrapNone/>
                <wp:docPr id="200"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8DAC1" id="Rectangle 188" o:spid="_x0000_s1026" style="position:absolute;margin-left:115pt;margin-top:72.95pt;width:96pt;height:.7pt;z-index:-20518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" fillcolor="black" stroked="f">
                <w10:wrap anchorx="page"/>
              </v:rect>
            </w:pict>
          </mc:Fallback>
        </mc:AlternateContent>
      </w:r>
      <w:r w:rsidR="00FB2450" w:rsidRPr="002D0F81">
        <w:rPr>
          <w:b/>
          <w:u w:val="single"/>
        </w:rPr>
        <w:t>Lampiran</w:t>
      </w:r>
      <w:r w:rsidR="00FB2450" w:rsidRPr="002D0F81">
        <w:rPr>
          <w:b/>
          <w:spacing w:val="-3"/>
          <w:u w:val="single"/>
        </w:rPr>
        <w:t xml:space="preserve"> </w:t>
      </w:r>
      <w:r w:rsidR="00FB2450" w:rsidRPr="002D0F81">
        <w:rPr>
          <w:b/>
          <w:u w:val="single"/>
        </w:rPr>
        <w:t>4</w:t>
      </w:r>
      <w:r w:rsidR="00FB2450" w:rsidRPr="002D0F81">
        <w:rPr>
          <w:b/>
          <w:spacing w:val="-2"/>
          <w:u w:val="single"/>
        </w:rPr>
        <w:t xml:space="preserve"> </w:t>
      </w:r>
      <w:r w:rsidR="00FB2450" w:rsidRPr="002D0F81">
        <w:rPr>
          <w:b/>
          <w:u w:val="single"/>
        </w:rPr>
        <w:t>Hasil</w:t>
      </w:r>
      <w:r w:rsidR="00FB2450" w:rsidRPr="002D0F81">
        <w:rPr>
          <w:b/>
          <w:spacing w:val="-2"/>
          <w:u w:val="single"/>
        </w:rPr>
        <w:t xml:space="preserve"> </w:t>
      </w:r>
      <w:r w:rsidR="00FB2450" w:rsidRPr="002D0F81">
        <w:rPr>
          <w:b/>
          <w:u w:val="single"/>
        </w:rPr>
        <w:t>Uji</w:t>
      </w:r>
      <w:r w:rsidR="00FB2450" w:rsidRPr="002D0F81">
        <w:rPr>
          <w:b/>
          <w:spacing w:val="-2"/>
          <w:u w:val="single"/>
        </w:rPr>
        <w:t xml:space="preserve"> </w:t>
      </w:r>
      <w:r w:rsidR="00FB2450" w:rsidRPr="002D0F81">
        <w:rPr>
          <w:b/>
          <w:u w:val="single"/>
        </w:rPr>
        <w:t>Chow</w:t>
      </w:r>
      <w:r w:rsidR="00FB2450" w:rsidRPr="002D0F81">
        <w:rPr>
          <w:b/>
          <w:spacing w:val="-1"/>
          <w:u w:val="single"/>
        </w:rPr>
        <w:t xml:space="preserve"> </w:t>
      </w:r>
      <w:r w:rsidR="00FB2450" w:rsidRPr="002D0F81">
        <w:rPr>
          <w:b/>
          <w:u w:val="single"/>
        </w:rPr>
        <w:t>Persamaan Penelitian</w:t>
      </w:r>
      <w:r w:rsidR="00FB2450" w:rsidRPr="002D0F81">
        <w:rPr>
          <w:b/>
          <w:spacing w:val="-1"/>
          <w:u w:val="single"/>
        </w:rPr>
        <w:t xml:space="preserve"> </w:t>
      </w:r>
      <w:r w:rsidR="00FB2450" w:rsidRPr="002D0F81">
        <w:rPr>
          <w:b/>
          <w:u w:val="single"/>
        </w:rPr>
        <w:t>1</w:t>
      </w:r>
    </w:p>
    <w:p w14:paraId="160E6065" w14:textId="77777777" w:rsidR="00030607" w:rsidRDefault="00030607">
      <w:pPr>
        <w:pStyle w:val="BodyText"/>
        <w:rPr>
          <w:b/>
          <w:sz w:val="20"/>
        </w:rPr>
      </w:pPr>
    </w:p>
    <w:p w14:paraId="4094D111" w14:textId="77777777" w:rsidR="00030607" w:rsidRDefault="00030607">
      <w:pPr>
        <w:pStyle w:val="BodyText"/>
        <w:spacing w:before="7"/>
        <w:rPr>
          <w:b/>
          <w:sz w:val="11"/>
        </w:rPr>
      </w:pPr>
    </w:p>
    <w:tbl>
      <w:tblPr>
        <w:tblW w:w="0" w:type="auto"/>
        <w:tblInd w:w="847" w:type="dxa"/>
        <w:tblLayout w:type="fixed"/>
        <w:tblCellMar>
          <w:left w:w="0" w:type="dxa"/>
          <w:right w:w="0" w:type="dxa"/>
        </w:tblCellMar>
        <w:tblLook w:val="01E0" w:firstRow="1" w:lastRow="1" w:firstColumn="1" w:lastColumn="1" w:noHBand="0" w:noVBand="0"/>
      </w:tblPr>
      <w:tblGrid>
        <w:gridCol w:w="2808"/>
        <w:gridCol w:w="1532"/>
        <w:gridCol w:w="1111"/>
        <w:gridCol w:w="769"/>
      </w:tblGrid>
      <w:tr w:rsidR="00030607" w14:paraId="5D765A45" w14:textId="77777777">
        <w:trPr>
          <w:trHeight w:val="742"/>
        </w:trPr>
        <w:tc>
          <w:tcPr>
            <w:tcW w:w="2808" w:type="dxa"/>
          </w:tcPr>
          <w:p w14:paraId="282552DE" w14:textId="77777777" w:rsidR="00030607" w:rsidRDefault="00FB2450">
            <w:pPr>
              <w:pStyle w:val="TableParagraph"/>
              <w:spacing w:line="256" w:lineRule="auto"/>
              <w:ind w:left="-3" w:right="340"/>
              <w:rPr>
                <w:rFonts w:ascii="Arial MT"/>
                <w:sz w:val="18"/>
              </w:rPr>
            </w:pPr>
            <w:r>
              <w:rPr>
                <w:rFonts w:ascii="Arial MT"/>
                <w:sz w:val="18"/>
              </w:rPr>
              <w:t>Redundant</w:t>
            </w:r>
            <w:r>
              <w:rPr>
                <w:rFonts w:ascii="Arial MT"/>
                <w:spacing w:val="-4"/>
                <w:sz w:val="18"/>
              </w:rPr>
              <w:t xml:space="preserve"> </w:t>
            </w:r>
            <w:r>
              <w:rPr>
                <w:rFonts w:ascii="Arial MT"/>
                <w:sz w:val="18"/>
              </w:rPr>
              <w:t>Fixed</w:t>
            </w:r>
            <w:r>
              <w:rPr>
                <w:rFonts w:ascii="Arial MT"/>
                <w:spacing w:val="-4"/>
                <w:sz w:val="18"/>
              </w:rPr>
              <w:t xml:space="preserve"> </w:t>
            </w:r>
            <w:r>
              <w:rPr>
                <w:rFonts w:ascii="Arial MT"/>
                <w:sz w:val="18"/>
              </w:rPr>
              <w:t>Effects</w:t>
            </w:r>
            <w:r>
              <w:rPr>
                <w:rFonts w:ascii="Arial MT"/>
                <w:spacing w:val="-3"/>
                <w:sz w:val="18"/>
              </w:rPr>
              <w:t xml:space="preserve"> </w:t>
            </w:r>
            <w:r>
              <w:rPr>
                <w:rFonts w:ascii="Arial MT"/>
                <w:sz w:val="18"/>
              </w:rPr>
              <w:t>Tests</w:t>
            </w:r>
            <w:r>
              <w:rPr>
                <w:rFonts w:ascii="Arial MT"/>
                <w:spacing w:val="-47"/>
                <w:sz w:val="18"/>
              </w:rPr>
              <w:t xml:space="preserve"> </w:t>
            </w:r>
            <w:r>
              <w:rPr>
                <w:rFonts w:ascii="Arial MT"/>
                <w:sz w:val="18"/>
              </w:rPr>
              <w:t>Equation:</w:t>
            </w:r>
            <w:r>
              <w:rPr>
                <w:rFonts w:ascii="Arial MT"/>
                <w:spacing w:val="-1"/>
                <w:sz w:val="18"/>
              </w:rPr>
              <w:t xml:space="preserve"> </w:t>
            </w:r>
            <w:r>
              <w:rPr>
                <w:rFonts w:ascii="Arial MT"/>
                <w:sz w:val="18"/>
              </w:rPr>
              <w:t>Untitled</w:t>
            </w:r>
          </w:p>
          <w:p w14:paraId="3AE8D262" w14:textId="77777777" w:rsidR="00030607" w:rsidRDefault="00FB2450">
            <w:pPr>
              <w:pStyle w:val="TableParagraph"/>
              <w:spacing w:line="203" w:lineRule="exact"/>
              <w:ind w:left="-3"/>
              <w:rPr>
                <w:rFonts w:ascii="Arial MT"/>
                <w:sz w:val="18"/>
              </w:rPr>
            </w:pPr>
            <w:r>
              <w:rPr>
                <w:rFonts w:ascii="Arial MT"/>
                <w:sz w:val="18"/>
              </w:rPr>
              <w:t>Test</w:t>
            </w:r>
            <w:r>
              <w:rPr>
                <w:rFonts w:ascii="Arial MT"/>
                <w:spacing w:val="-3"/>
                <w:sz w:val="18"/>
              </w:rPr>
              <w:t xml:space="preserve"> </w:t>
            </w:r>
            <w:r>
              <w:rPr>
                <w:rFonts w:ascii="Arial MT"/>
                <w:sz w:val="18"/>
              </w:rPr>
              <w:t>cross-section</w:t>
            </w:r>
            <w:r>
              <w:rPr>
                <w:rFonts w:ascii="Arial MT"/>
                <w:spacing w:val="-4"/>
                <w:sz w:val="18"/>
              </w:rPr>
              <w:t xml:space="preserve"> </w:t>
            </w:r>
            <w:r>
              <w:rPr>
                <w:rFonts w:ascii="Arial MT"/>
                <w:sz w:val="18"/>
              </w:rPr>
              <w:t>fixed</w:t>
            </w:r>
            <w:r>
              <w:rPr>
                <w:rFonts w:ascii="Arial MT"/>
                <w:spacing w:val="-3"/>
                <w:sz w:val="18"/>
              </w:rPr>
              <w:t xml:space="preserve"> </w:t>
            </w:r>
            <w:r>
              <w:rPr>
                <w:rFonts w:ascii="Arial MT"/>
                <w:sz w:val="18"/>
              </w:rPr>
              <w:t>effects</w:t>
            </w:r>
          </w:p>
        </w:tc>
        <w:tc>
          <w:tcPr>
            <w:tcW w:w="3412" w:type="dxa"/>
            <w:gridSpan w:val="3"/>
            <w:tcBorders>
              <w:bottom w:val="double" w:sz="2" w:space="0" w:color="000000"/>
            </w:tcBorders>
          </w:tcPr>
          <w:p w14:paraId="10DBDB3D" w14:textId="77777777" w:rsidR="00030607" w:rsidRDefault="00030607">
            <w:pPr>
              <w:pStyle w:val="TableParagraph"/>
              <w:rPr>
                <w:sz w:val="18"/>
              </w:rPr>
            </w:pPr>
          </w:p>
        </w:tc>
      </w:tr>
      <w:tr w:rsidR="00030607" w14:paraId="53398E58" w14:textId="77777777">
        <w:trPr>
          <w:trHeight w:val="396"/>
        </w:trPr>
        <w:tc>
          <w:tcPr>
            <w:tcW w:w="2808" w:type="dxa"/>
          </w:tcPr>
          <w:p w14:paraId="2072023A" w14:textId="77777777" w:rsidR="00030607" w:rsidRDefault="00FB2450">
            <w:pPr>
              <w:pStyle w:val="TableParagraph"/>
              <w:spacing w:before="87"/>
              <w:ind w:left="-3"/>
              <w:rPr>
                <w:rFonts w:ascii="Arial MT"/>
                <w:sz w:val="18"/>
              </w:rPr>
            </w:pPr>
            <w:r>
              <w:rPr>
                <w:rFonts w:ascii="Arial MT"/>
                <w:sz w:val="18"/>
              </w:rPr>
              <w:t>Effects Test</w:t>
            </w:r>
          </w:p>
        </w:tc>
        <w:tc>
          <w:tcPr>
            <w:tcW w:w="1532" w:type="dxa"/>
            <w:tcBorders>
              <w:top w:val="double" w:sz="2" w:space="0" w:color="000000"/>
              <w:bottom w:val="double" w:sz="2" w:space="0" w:color="000000"/>
            </w:tcBorders>
          </w:tcPr>
          <w:p w14:paraId="50CC39E5" w14:textId="77777777" w:rsidR="00030607" w:rsidRDefault="00FB2450">
            <w:pPr>
              <w:pStyle w:val="TableParagraph"/>
              <w:spacing w:before="87"/>
              <w:ind w:left="562"/>
              <w:rPr>
                <w:rFonts w:ascii="Arial MT"/>
                <w:sz w:val="18"/>
              </w:rPr>
            </w:pPr>
            <w:r>
              <w:rPr>
                <w:rFonts w:ascii="Arial MT"/>
                <w:sz w:val="18"/>
              </w:rPr>
              <w:t>Statistic</w:t>
            </w:r>
          </w:p>
        </w:tc>
        <w:tc>
          <w:tcPr>
            <w:tcW w:w="1111" w:type="dxa"/>
            <w:tcBorders>
              <w:top w:val="double" w:sz="2" w:space="0" w:color="000000"/>
              <w:bottom w:val="double" w:sz="2" w:space="0" w:color="000000"/>
            </w:tcBorders>
          </w:tcPr>
          <w:p w14:paraId="45D5E354" w14:textId="77777777" w:rsidR="00030607" w:rsidRDefault="00FB2450">
            <w:pPr>
              <w:pStyle w:val="TableParagraph"/>
              <w:spacing w:before="87"/>
              <w:ind w:right="247"/>
              <w:jc w:val="right"/>
              <w:rPr>
                <w:rFonts w:ascii="Arial MT"/>
                <w:sz w:val="18"/>
              </w:rPr>
            </w:pPr>
            <w:r>
              <w:rPr>
                <w:rFonts w:ascii="Arial MT"/>
                <w:sz w:val="18"/>
              </w:rPr>
              <w:t>d.f.</w:t>
            </w:r>
          </w:p>
        </w:tc>
        <w:tc>
          <w:tcPr>
            <w:tcW w:w="769" w:type="dxa"/>
            <w:tcBorders>
              <w:top w:val="double" w:sz="2" w:space="0" w:color="000000"/>
              <w:bottom w:val="double" w:sz="2" w:space="0" w:color="000000"/>
            </w:tcBorders>
          </w:tcPr>
          <w:p w14:paraId="397EDEE3" w14:textId="77777777" w:rsidR="00030607" w:rsidRDefault="00FB2450">
            <w:pPr>
              <w:pStyle w:val="TableParagraph"/>
              <w:spacing w:before="87"/>
              <w:ind w:right="65"/>
              <w:jc w:val="right"/>
              <w:rPr>
                <w:rFonts w:ascii="Arial MT"/>
                <w:sz w:val="18"/>
              </w:rPr>
            </w:pPr>
            <w:r>
              <w:rPr>
                <w:rFonts w:ascii="Arial MT"/>
                <w:sz w:val="18"/>
              </w:rPr>
              <w:t>Prob.</w:t>
            </w:r>
          </w:p>
        </w:tc>
      </w:tr>
      <w:tr w:rsidR="00030607" w14:paraId="474FBEAE" w14:textId="77777777">
        <w:trPr>
          <w:trHeight w:val="301"/>
        </w:trPr>
        <w:tc>
          <w:tcPr>
            <w:tcW w:w="2808" w:type="dxa"/>
          </w:tcPr>
          <w:p w14:paraId="6216A4AD" w14:textId="77777777" w:rsidR="00030607" w:rsidRDefault="00FB2450">
            <w:pPr>
              <w:pStyle w:val="TableParagraph"/>
              <w:spacing w:before="84" w:line="197" w:lineRule="exact"/>
              <w:ind w:left="-3"/>
              <w:rPr>
                <w:rFonts w:ascii="Arial MT"/>
                <w:sz w:val="18"/>
              </w:rPr>
            </w:pPr>
            <w:r>
              <w:rPr>
                <w:rFonts w:ascii="Arial MT"/>
                <w:sz w:val="18"/>
              </w:rPr>
              <w:t>Cross-section</w:t>
            </w:r>
            <w:r>
              <w:rPr>
                <w:rFonts w:ascii="Arial MT"/>
                <w:spacing w:val="-2"/>
                <w:sz w:val="18"/>
              </w:rPr>
              <w:t xml:space="preserve"> </w:t>
            </w:r>
            <w:r>
              <w:rPr>
                <w:rFonts w:ascii="Arial MT"/>
                <w:sz w:val="18"/>
              </w:rPr>
              <w:t>F</w:t>
            </w:r>
          </w:p>
        </w:tc>
        <w:tc>
          <w:tcPr>
            <w:tcW w:w="1532" w:type="dxa"/>
            <w:tcBorders>
              <w:top w:val="double" w:sz="2" w:space="0" w:color="000000"/>
            </w:tcBorders>
          </w:tcPr>
          <w:p w14:paraId="19B87178" w14:textId="77777777" w:rsidR="00030607" w:rsidRDefault="00FB2450">
            <w:pPr>
              <w:pStyle w:val="TableParagraph"/>
              <w:spacing w:before="84" w:line="197" w:lineRule="exact"/>
              <w:ind w:right="237"/>
              <w:jc w:val="right"/>
              <w:rPr>
                <w:rFonts w:ascii="Arial MT"/>
                <w:sz w:val="18"/>
              </w:rPr>
            </w:pPr>
            <w:r>
              <w:rPr>
                <w:rFonts w:ascii="Arial MT"/>
                <w:sz w:val="18"/>
              </w:rPr>
              <w:t>3.800999</w:t>
            </w:r>
          </w:p>
        </w:tc>
        <w:tc>
          <w:tcPr>
            <w:tcW w:w="1111" w:type="dxa"/>
            <w:tcBorders>
              <w:top w:val="double" w:sz="2" w:space="0" w:color="000000"/>
            </w:tcBorders>
          </w:tcPr>
          <w:p w14:paraId="53E5BC4B" w14:textId="77777777" w:rsidR="00030607" w:rsidRDefault="00FB2450">
            <w:pPr>
              <w:pStyle w:val="TableParagraph"/>
              <w:spacing w:before="84" w:line="197" w:lineRule="exact"/>
              <w:ind w:right="197"/>
              <w:jc w:val="right"/>
              <w:rPr>
                <w:rFonts w:ascii="Arial MT"/>
                <w:sz w:val="18"/>
              </w:rPr>
            </w:pPr>
            <w:r>
              <w:rPr>
                <w:rFonts w:ascii="Arial MT"/>
                <w:sz w:val="18"/>
              </w:rPr>
              <w:t>(38,112)</w:t>
            </w:r>
          </w:p>
        </w:tc>
        <w:tc>
          <w:tcPr>
            <w:tcW w:w="769" w:type="dxa"/>
            <w:tcBorders>
              <w:top w:val="double" w:sz="2" w:space="0" w:color="000000"/>
            </w:tcBorders>
          </w:tcPr>
          <w:p w14:paraId="2F756FD3" w14:textId="77777777" w:rsidR="00030607" w:rsidRDefault="00FB2450">
            <w:pPr>
              <w:pStyle w:val="TableParagraph"/>
              <w:spacing w:before="84" w:line="197" w:lineRule="exact"/>
              <w:ind w:right="16"/>
              <w:jc w:val="right"/>
              <w:rPr>
                <w:rFonts w:ascii="Arial MT"/>
                <w:sz w:val="18"/>
              </w:rPr>
            </w:pPr>
            <w:r>
              <w:rPr>
                <w:rFonts w:ascii="Arial MT"/>
                <w:sz w:val="18"/>
              </w:rPr>
              <w:t>0.0000</w:t>
            </w:r>
          </w:p>
        </w:tc>
      </w:tr>
      <w:tr w:rsidR="00030607" w14:paraId="6D012FA6" w14:textId="77777777">
        <w:trPr>
          <w:trHeight w:val="299"/>
        </w:trPr>
        <w:tc>
          <w:tcPr>
            <w:tcW w:w="2808" w:type="dxa"/>
            <w:tcBorders>
              <w:bottom w:val="single" w:sz="6" w:space="0" w:color="000000"/>
            </w:tcBorders>
          </w:tcPr>
          <w:p w14:paraId="5952E88F" w14:textId="77777777" w:rsidR="00030607" w:rsidRDefault="00FB2450">
            <w:pPr>
              <w:pStyle w:val="TableParagraph"/>
              <w:spacing w:before="4"/>
              <w:ind w:left="-3"/>
              <w:rPr>
                <w:rFonts w:ascii="Arial MT"/>
                <w:sz w:val="18"/>
              </w:rPr>
            </w:pPr>
            <w:r>
              <w:rPr>
                <w:rFonts w:ascii="Arial MT"/>
                <w:sz w:val="18"/>
              </w:rPr>
              <w:t>Cross-section</w:t>
            </w:r>
            <w:r>
              <w:rPr>
                <w:rFonts w:ascii="Arial MT"/>
                <w:spacing w:val="-3"/>
                <w:sz w:val="18"/>
              </w:rPr>
              <w:t xml:space="preserve"> </w:t>
            </w:r>
            <w:r>
              <w:rPr>
                <w:rFonts w:ascii="Arial MT"/>
                <w:sz w:val="18"/>
              </w:rPr>
              <w:t>Chi-square</w:t>
            </w:r>
          </w:p>
        </w:tc>
        <w:tc>
          <w:tcPr>
            <w:tcW w:w="1532" w:type="dxa"/>
          </w:tcPr>
          <w:p w14:paraId="5CB09D80" w14:textId="77777777" w:rsidR="00030607" w:rsidRDefault="00FB2450">
            <w:pPr>
              <w:pStyle w:val="TableParagraph"/>
              <w:spacing w:before="4"/>
              <w:ind w:right="237"/>
              <w:jc w:val="right"/>
              <w:rPr>
                <w:rFonts w:ascii="Arial MT"/>
                <w:sz w:val="18"/>
              </w:rPr>
            </w:pPr>
            <w:r>
              <w:rPr>
                <w:rFonts w:ascii="Arial MT"/>
                <w:sz w:val="18"/>
              </w:rPr>
              <w:t>129.228507</w:t>
            </w:r>
          </w:p>
        </w:tc>
        <w:tc>
          <w:tcPr>
            <w:tcW w:w="1111" w:type="dxa"/>
          </w:tcPr>
          <w:p w14:paraId="7E971262" w14:textId="77777777" w:rsidR="00030607" w:rsidRDefault="00FB2450">
            <w:pPr>
              <w:pStyle w:val="TableParagraph"/>
              <w:spacing w:before="4"/>
              <w:ind w:right="196"/>
              <w:jc w:val="right"/>
              <w:rPr>
                <w:rFonts w:ascii="Arial MT"/>
                <w:sz w:val="18"/>
              </w:rPr>
            </w:pPr>
            <w:r>
              <w:rPr>
                <w:rFonts w:ascii="Arial MT"/>
                <w:sz w:val="18"/>
              </w:rPr>
              <w:t>38</w:t>
            </w:r>
          </w:p>
        </w:tc>
        <w:tc>
          <w:tcPr>
            <w:tcW w:w="769" w:type="dxa"/>
          </w:tcPr>
          <w:p w14:paraId="04A94678" w14:textId="77777777" w:rsidR="00030607" w:rsidRDefault="00FB2450">
            <w:pPr>
              <w:pStyle w:val="TableParagraph"/>
              <w:spacing w:before="4"/>
              <w:ind w:right="16"/>
              <w:jc w:val="right"/>
              <w:rPr>
                <w:rFonts w:ascii="Arial MT"/>
                <w:sz w:val="18"/>
              </w:rPr>
            </w:pPr>
            <w:r>
              <w:rPr>
                <w:rFonts w:ascii="Arial MT"/>
                <w:sz w:val="18"/>
              </w:rPr>
              <w:t>0.0000</w:t>
            </w:r>
          </w:p>
        </w:tc>
      </w:tr>
    </w:tbl>
    <w:p w14:paraId="618DED23" w14:textId="77777777" w:rsidR="00030607" w:rsidRDefault="00030607">
      <w:pPr>
        <w:pStyle w:val="BodyText"/>
        <w:spacing w:before="9"/>
        <w:rPr>
          <w:b/>
          <w:sz w:val="29"/>
        </w:rPr>
      </w:pPr>
    </w:p>
    <w:p w14:paraId="1CCF3F0B" w14:textId="53204234" w:rsidR="00030607" w:rsidRDefault="00CB053C">
      <w:pPr>
        <w:ind w:left="837"/>
        <w:rPr>
          <w:rFonts w:ascii="Arial MT"/>
          <w:sz w:val="18"/>
        </w:rPr>
      </w:pPr>
      <w:r>
        <w:rPr>
          <w:noProof/>
          <w:lang w:val="en-US"/>
        </w:rPr>
        <mc:AlternateContent>
          <mc:Choice Requires="wps">
            <w:drawing>
              <wp:anchor distT="0" distB="0" distL="114300" distR="114300" simplePos="0" relativeHeight="482798080" behindDoc="1" locked="0" layoutInCell="1" allowOverlap="1" wp14:anchorId="7324EDCA" wp14:editId="6F1D53AF">
                <wp:simplePos x="0" y="0"/>
                <wp:positionH relativeFrom="page">
                  <wp:posOffset>1460500</wp:posOffset>
                </wp:positionH>
                <wp:positionV relativeFrom="paragraph">
                  <wp:posOffset>-650875</wp:posOffset>
                </wp:positionV>
                <wp:extent cx="1219200" cy="8890"/>
                <wp:effectExtent l="0" t="0" r="0" b="0"/>
                <wp:wrapNone/>
                <wp:docPr id="199"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7729D5" id="Rectangle 187" o:spid="_x0000_s1026" style="position:absolute;margin-left:115pt;margin-top:-51.25pt;width:96pt;height:.7pt;z-index:-20518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" fillcolor="black" stroked="f">
                <w10:wrap anchorx="page"/>
              </v:rect>
            </w:pict>
          </mc:Fallback>
        </mc:AlternateContent>
      </w:r>
      <w:r>
        <w:rPr>
          <w:noProof/>
          <w:lang w:val="en-US"/>
        </w:rPr>
        <mc:AlternateContent>
          <mc:Choice Requires="wps">
            <w:drawing>
              <wp:anchor distT="0" distB="0" distL="114300" distR="114300" simplePos="0" relativeHeight="15741952" behindDoc="0" locked="0" layoutInCell="1" allowOverlap="1" wp14:anchorId="6AC348DB" wp14:editId="48D3AC52">
                <wp:simplePos x="0" y="0"/>
                <wp:positionH relativeFrom="page">
                  <wp:posOffset>1460500</wp:posOffset>
                </wp:positionH>
                <wp:positionV relativeFrom="paragraph">
                  <wp:posOffset>-231775</wp:posOffset>
                </wp:positionV>
                <wp:extent cx="3949700" cy="27940"/>
                <wp:effectExtent l="0" t="0" r="0" b="0"/>
                <wp:wrapNone/>
                <wp:docPr id="198" name="AutoShape 1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6 -365"/>
                            <a:gd name="T3" fmla="*/ -336 h 44"/>
                            <a:gd name="T4" fmla="+- 0 2300 2300"/>
                            <a:gd name="T5" fmla="*/ T4 w 6220"/>
                            <a:gd name="T6" fmla="+- 0 -336 -365"/>
                            <a:gd name="T7" fmla="*/ -336 h 44"/>
                            <a:gd name="T8" fmla="+- 0 2300 2300"/>
                            <a:gd name="T9" fmla="*/ T8 w 6220"/>
                            <a:gd name="T10" fmla="+- 0 -321 -365"/>
                            <a:gd name="T11" fmla="*/ -321 h 44"/>
                            <a:gd name="T12" fmla="+- 0 4220 2300"/>
                            <a:gd name="T13" fmla="*/ T12 w 6220"/>
                            <a:gd name="T14" fmla="+- 0 -321 -365"/>
                            <a:gd name="T15" fmla="*/ -321 h 44"/>
                            <a:gd name="T16" fmla="+- 0 4220 2300"/>
                            <a:gd name="T17" fmla="*/ T16 w 6220"/>
                            <a:gd name="T18" fmla="+- 0 -336 -365"/>
                            <a:gd name="T19" fmla="*/ -336 h 44"/>
                            <a:gd name="T20" fmla="+- 0 7569 2300"/>
                            <a:gd name="T21" fmla="*/ T20 w 6220"/>
                            <a:gd name="T22" fmla="+- 0 -336 -365"/>
                            <a:gd name="T23" fmla="*/ -336 h 44"/>
                            <a:gd name="T24" fmla="+- 0 6501 2300"/>
                            <a:gd name="T25" fmla="*/ T24 w 6220"/>
                            <a:gd name="T26" fmla="+- 0 -336 -365"/>
                            <a:gd name="T27" fmla="*/ -336 h 44"/>
                            <a:gd name="T28" fmla="+- 0 6419 2300"/>
                            <a:gd name="T29" fmla="*/ T28 w 6220"/>
                            <a:gd name="T30" fmla="+- 0 -336 -365"/>
                            <a:gd name="T31" fmla="*/ -336 h 44"/>
                            <a:gd name="T32" fmla="+- 0 6419 2300"/>
                            <a:gd name="T33" fmla="*/ T32 w 6220"/>
                            <a:gd name="T34" fmla="+- 0 -336 -365"/>
                            <a:gd name="T35" fmla="*/ -336 h 44"/>
                            <a:gd name="T36" fmla="+- 0 5351 2300"/>
                            <a:gd name="T37" fmla="*/ T36 w 6220"/>
                            <a:gd name="T38" fmla="+- 0 -336 -365"/>
                            <a:gd name="T39" fmla="*/ -336 h 44"/>
                            <a:gd name="T40" fmla="+- 0 5269 2300"/>
                            <a:gd name="T41" fmla="*/ T40 w 6220"/>
                            <a:gd name="T42" fmla="+- 0 -336 -365"/>
                            <a:gd name="T43" fmla="*/ -336 h 44"/>
                            <a:gd name="T44" fmla="+- 0 4302 2300"/>
                            <a:gd name="T45" fmla="*/ T44 w 6220"/>
                            <a:gd name="T46" fmla="+- 0 -336 -365"/>
                            <a:gd name="T47" fmla="*/ -336 h 44"/>
                            <a:gd name="T48" fmla="+- 0 4220 2300"/>
                            <a:gd name="T49" fmla="*/ T48 w 6220"/>
                            <a:gd name="T50" fmla="+- 0 -336 -365"/>
                            <a:gd name="T51" fmla="*/ -336 h 44"/>
                            <a:gd name="T52" fmla="+- 0 4220 2300"/>
                            <a:gd name="T53" fmla="*/ T52 w 6220"/>
                            <a:gd name="T54" fmla="+- 0 -321 -365"/>
                            <a:gd name="T55" fmla="*/ -321 h 44"/>
                            <a:gd name="T56" fmla="+- 0 4302 2300"/>
                            <a:gd name="T57" fmla="*/ T56 w 6220"/>
                            <a:gd name="T58" fmla="+- 0 -321 -365"/>
                            <a:gd name="T59" fmla="*/ -321 h 44"/>
                            <a:gd name="T60" fmla="+- 0 5269 2300"/>
                            <a:gd name="T61" fmla="*/ T60 w 6220"/>
                            <a:gd name="T62" fmla="+- 0 -321 -365"/>
                            <a:gd name="T63" fmla="*/ -321 h 44"/>
                            <a:gd name="T64" fmla="+- 0 5351 2300"/>
                            <a:gd name="T65" fmla="*/ T64 w 6220"/>
                            <a:gd name="T66" fmla="+- 0 -321 -365"/>
                            <a:gd name="T67" fmla="*/ -321 h 44"/>
                            <a:gd name="T68" fmla="+- 0 6419 2300"/>
                            <a:gd name="T69" fmla="*/ T68 w 6220"/>
                            <a:gd name="T70" fmla="+- 0 -321 -365"/>
                            <a:gd name="T71" fmla="*/ -321 h 44"/>
                            <a:gd name="T72" fmla="+- 0 6419 2300"/>
                            <a:gd name="T73" fmla="*/ T72 w 6220"/>
                            <a:gd name="T74" fmla="+- 0 -321 -365"/>
                            <a:gd name="T75" fmla="*/ -321 h 44"/>
                            <a:gd name="T76" fmla="+- 0 6501 2300"/>
                            <a:gd name="T77" fmla="*/ T76 w 6220"/>
                            <a:gd name="T78" fmla="+- 0 -321 -365"/>
                            <a:gd name="T79" fmla="*/ -321 h 44"/>
                            <a:gd name="T80" fmla="+- 0 7569 2300"/>
                            <a:gd name="T81" fmla="*/ T80 w 6220"/>
                            <a:gd name="T82" fmla="+- 0 -321 -365"/>
                            <a:gd name="T83" fmla="*/ -321 h 44"/>
                            <a:gd name="T84" fmla="+- 0 7569 2300"/>
                            <a:gd name="T85" fmla="*/ T84 w 6220"/>
                            <a:gd name="T86" fmla="+- 0 -336 -365"/>
                            <a:gd name="T87" fmla="*/ -336 h 44"/>
                            <a:gd name="T88" fmla="+- 0 7569 2300"/>
                            <a:gd name="T89" fmla="*/ T88 w 6220"/>
                            <a:gd name="T90" fmla="+- 0 -365 -365"/>
                            <a:gd name="T91" fmla="*/ -365 h 44"/>
                            <a:gd name="T92" fmla="+- 0 6501 2300"/>
                            <a:gd name="T93" fmla="*/ T92 w 6220"/>
                            <a:gd name="T94" fmla="+- 0 -365 -365"/>
                            <a:gd name="T95" fmla="*/ -365 h 44"/>
                            <a:gd name="T96" fmla="+- 0 6419 2300"/>
                            <a:gd name="T97" fmla="*/ T96 w 6220"/>
                            <a:gd name="T98" fmla="+- 0 -365 -365"/>
                            <a:gd name="T99" fmla="*/ -365 h 44"/>
                            <a:gd name="T100" fmla="+- 0 6419 2300"/>
                            <a:gd name="T101" fmla="*/ T100 w 6220"/>
                            <a:gd name="T102" fmla="+- 0 -365 -365"/>
                            <a:gd name="T103" fmla="*/ -365 h 44"/>
                            <a:gd name="T104" fmla="+- 0 5351 2300"/>
                            <a:gd name="T105" fmla="*/ T104 w 6220"/>
                            <a:gd name="T106" fmla="+- 0 -365 -365"/>
                            <a:gd name="T107" fmla="*/ -365 h 44"/>
                            <a:gd name="T108" fmla="+- 0 5269 2300"/>
                            <a:gd name="T109" fmla="*/ T108 w 6220"/>
                            <a:gd name="T110" fmla="+- 0 -365 -365"/>
                            <a:gd name="T111" fmla="*/ -365 h 44"/>
                            <a:gd name="T112" fmla="+- 0 4302 2300"/>
                            <a:gd name="T113" fmla="*/ T112 w 6220"/>
                            <a:gd name="T114" fmla="+- 0 -365 -365"/>
                            <a:gd name="T115" fmla="*/ -365 h 44"/>
                            <a:gd name="T116" fmla="+- 0 4220 2300"/>
                            <a:gd name="T117" fmla="*/ T116 w 6220"/>
                            <a:gd name="T118" fmla="+- 0 -365 -365"/>
                            <a:gd name="T119" fmla="*/ -365 h 44"/>
                            <a:gd name="T120" fmla="+- 0 4220 2300"/>
                            <a:gd name="T121" fmla="*/ T120 w 6220"/>
                            <a:gd name="T122" fmla="+- 0 -350 -365"/>
                            <a:gd name="T123" fmla="*/ -350 h 44"/>
                            <a:gd name="T124" fmla="+- 0 4302 2300"/>
                            <a:gd name="T125" fmla="*/ T124 w 6220"/>
                            <a:gd name="T126" fmla="+- 0 -350 -365"/>
                            <a:gd name="T127" fmla="*/ -350 h 44"/>
                            <a:gd name="T128" fmla="+- 0 5269 2300"/>
                            <a:gd name="T129" fmla="*/ T128 w 6220"/>
                            <a:gd name="T130" fmla="+- 0 -350 -365"/>
                            <a:gd name="T131" fmla="*/ -350 h 44"/>
                            <a:gd name="T132" fmla="+- 0 5351 2300"/>
                            <a:gd name="T133" fmla="*/ T132 w 6220"/>
                            <a:gd name="T134" fmla="+- 0 -350 -365"/>
                            <a:gd name="T135" fmla="*/ -350 h 44"/>
                            <a:gd name="T136" fmla="+- 0 6419 2300"/>
                            <a:gd name="T137" fmla="*/ T136 w 6220"/>
                            <a:gd name="T138" fmla="+- 0 -350 -365"/>
                            <a:gd name="T139" fmla="*/ -350 h 44"/>
                            <a:gd name="T140" fmla="+- 0 6419 2300"/>
                            <a:gd name="T141" fmla="*/ T140 w 6220"/>
                            <a:gd name="T142" fmla="+- 0 -350 -365"/>
                            <a:gd name="T143" fmla="*/ -350 h 44"/>
                            <a:gd name="T144" fmla="+- 0 6501 2300"/>
                            <a:gd name="T145" fmla="*/ T144 w 6220"/>
                            <a:gd name="T146" fmla="+- 0 -350 -365"/>
                            <a:gd name="T147" fmla="*/ -350 h 44"/>
                            <a:gd name="T148" fmla="+- 0 7569 2300"/>
                            <a:gd name="T149" fmla="*/ T148 w 6220"/>
                            <a:gd name="T150" fmla="+- 0 -350 -365"/>
                            <a:gd name="T151" fmla="*/ -350 h 44"/>
                            <a:gd name="T152" fmla="+- 0 7569 2300"/>
                            <a:gd name="T153" fmla="*/ T152 w 6220"/>
                            <a:gd name="T154" fmla="+- 0 -365 -365"/>
                            <a:gd name="T155" fmla="*/ -365 h 44"/>
                            <a:gd name="T156" fmla="+- 0 8519 2300"/>
                            <a:gd name="T157" fmla="*/ T156 w 6220"/>
                            <a:gd name="T158" fmla="+- 0 -336 -365"/>
                            <a:gd name="T159" fmla="*/ -336 h 44"/>
                            <a:gd name="T160" fmla="+- 0 7650 2300"/>
                            <a:gd name="T161" fmla="*/ T160 w 6220"/>
                            <a:gd name="T162" fmla="+- 0 -336 -365"/>
                            <a:gd name="T163" fmla="*/ -336 h 44"/>
                            <a:gd name="T164" fmla="+- 0 7569 2300"/>
                            <a:gd name="T165" fmla="*/ T164 w 6220"/>
                            <a:gd name="T166" fmla="+- 0 -336 -365"/>
                            <a:gd name="T167" fmla="*/ -336 h 44"/>
                            <a:gd name="T168" fmla="+- 0 7569 2300"/>
                            <a:gd name="T169" fmla="*/ T168 w 6220"/>
                            <a:gd name="T170" fmla="+- 0 -321 -365"/>
                            <a:gd name="T171" fmla="*/ -321 h 44"/>
                            <a:gd name="T172" fmla="+- 0 7650 2300"/>
                            <a:gd name="T173" fmla="*/ T172 w 6220"/>
                            <a:gd name="T174" fmla="+- 0 -321 -365"/>
                            <a:gd name="T175" fmla="*/ -321 h 44"/>
                            <a:gd name="T176" fmla="+- 0 8519 2300"/>
                            <a:gd name="T177" fmla="*/ T176 w 6220"/>
                            <a:gd name="T178" fmla="+- 0 -321 -365"/>
                            <a:gd name="T179" fmla="*/ -321 h 44"/>
                            <a:gd name="T180" fmla="+- 0 8519 2300"/>
                            <a:gd name="T181" fmla="*/ T180 w 6220"/>
                            <a:gd name="T182" fmla="+- 0 -336 -365"/>
                            <a:gd name="T183" fmla="*/ -336 h 44"/>
                            <a:gd name="T184" fmla="+- 0 8519 2300"/>
                            <a:gd name="T185" fmla="*/ T184 w 6220"/>
                            <a:gd name="T186" fmla="+- 0 -365 -365"/>
                            <a:gd name="T187" fmla="*/ -365 h 44"/>
                            <a:gd name="T188" fmla="+- 0 7650 2300"/>
                            <a:gd name="T189" fmla="*/ T188 w 6220"/>
                            <a:gd name="T190" fmla="+- 0 -365 -365"/>
                            <a:gd name="T191" fmla="*/ -365 h 44"/>
                            <a:gd name="T192" fmla="+- 0 7569 2300"/>
                            <a:gd name="T193" fmla="*/ T192 w 6220"/>
                            <a:gd name="T194" fmla="+- 0 -365 -365"/>
                            <a:gd name="T195" fmla="*/ -365 h 44"/>
                            <a:gd name="T196" fmla="+- 0 7569 2300"/>
                            <a:gd name="T197" fmla="*/ T196 w 6220"/>
                            <a:gd name="T198" fmla="+- 0 -350 -365"/>
                            <a:gd name="T199" fmla="*/ -350 h 44"/>
                            <a:gd name="T200" fmla="+- 0 7650 2300"/>
                            <a:gd name="T201" fmla="*/ T200 w 6220"/>
                            <a:gd name="T202" fmla="+- 0 -350 -365"/>
                            <a:gd name="T203" fmla="*/ -350 h 44"/>
                            <a:gd name="T204" fmla="+- 0 8519 2300"/>
                            <a:gd name="T205" fmla="*/ T204 w 6220"/>
                            <a:gd name="T206" fmla="+- 0 -350 -365"/>
                            <a:gd name="T207" fmla="*/ -350 h 44"/>
                            <a:gd name="T208" fmla="+- 0 8519 2300"/>
                            <a:gd name="T209" fmla="*/ T208 w 6220"/>
                            <a:gd name="T210" fmla="+- 0 -365 -365"/>
                            <a:gd name="T211" fmla="*/ -365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4"/>
                              </a:lnTo>
                              <a:lnTo>
                                <a:pt x="1920" y="44"/>
                              </a:lnTo>
                              <a:lnTo>
                                <a:pt x="1920" y="29"/>
                              </a:lnTo>
                              <a:close/>
                              <a:moveTo>
                                <a:pt x="5269" y="29"/>
                              </a:moveTo>
                              <a:lnTo>
                                <a:pt x="4201" y="29"/>
                              </a:lnTo>
                              <a:lnTo>
                                <a:pt x="4119" y="29"/>
                              </a:lnTo>
                              <a:lnTo>
                                <a:pt x="3051" y="29"/>
                              </a:lnTo>
                              <a:lnTo>
                                <a:pt x="2969" y="29"/>
                              </a:lnTo>
                              <a:lnTo>
                                <a:pt x="2002" y="29"/>
                              </a:lnTo>
                              <a:lnTo>
                                <a:pt x="1920" y="29"/>
                              </a:lnTo>
                              <a:lnTo>
                                <a:pt x="1920" y="44"/>
                              </a:lnTo>
                              <a:lnTo>
                                <a:pt x="2002" y="44"/>
                              </a:lnTo>
                              <a:lnTo>
                                <a:pt x="2969" y="44"/>
                              </a:lnTo>
                              <a:lnTo>
                                <a:pt x="3051" y="44"/>
                              </a:lnTo>
                              <a:lnTo>
                                <a:pt x="4119" y="44"/>
                              </a:lnTo>
                              <a:lnTo>
                                <a:pt x="4201" y="44"/>
                              </a:lnTo>
                              <a:lnTo>
                                <a:pt x="5269" y="44"/>
                              </a:lnTo>
                              <a:lnTo>
                                <a:pt x="5269" y="29"/>
                              </a:lnTo>
                              <a:close/>
                              <a:moveTo>
                                <a:pt x="5269" y="0"/>
                              </a:moveTo>
                              <a:lnTo>
                                <a:pt x="4201" y="0"/>
                              </a:lnTo>
                              <a:lnTo>
                                <a:pt x="4119" y="0"/>
                              </a:lnTo>
                              <a:lnTo>
                                <a:pt x="3051" y="0"/>
                              </a:lnTo>
                              <a:lnTo>
                                <a:pt x="2969" y="0"/>
                              </a:lnTo>
                              <a:lnTo>
                                <a:pt x="2002" y="0"/>
                              </a:lnTo>
                              <a:lnTo>
                                <a:pt x="1920" y="0"/>
                              </a:lnTo>
                              <a:lnTo>
                                <a:pt x="1920" y="15"/>
                              </a:lnTo>
                              <a:lnTo>
                                <a:pt x="2002" y="15"/>
                              </a:lnTo>
                              <a:lnTo>
                                <a:pt x="2969" y="15"/>
                              </a:lnTo>
                              <a:lnTo>
                                <a:pt x="3051" y="15"/>
                              </a:lnTo>
                              <a:lnTo>
                                <a:pt x="4119" y="15"/>
                              </a:lnTo>
                              <a:lnTo>
                                <a:pt x="4201" y="15"/>
                              </a:lnTo>
                              <a:lnTo>
                                <a:pt x="5269" y="15"/>
                              </a:lnTo>
                              <a:lnTo>
                                <a:pt x="5269" y="0"/>
                              </a:lnTo>
                              <a:close/>
                              <a:moveTo>
                                <a:pt x="6219" y="29"/>
                              </a:moveTo>
                              <a:lnTo>
                                <a:pt x="5350" y="29"/>
                              </a:lnTo>
                              <a:lnTo>
                                <a:pt x="5269" y="29"/>
                              </a:lnTo>
                              <a:lnTo>
                                <a:pt x="5269" y="44"/>
                              </a:lnTo>
                              <a:lnTo>
                                <a:pt x="5350" y="44"/>
                              </a:lnTo>
                              <a:lnTo>
                                <a:pt x="6219" y="44"/>
                              </a:lnTo>
                              <a:lnTo>
                                <a:pt x="6219" y="29"/>
                              </a:lnTo>
                              <a:close/>
                              <a:moveTo>
                                <a:pt x="6219" y="0"/>
                              </a:moveTo>
                              <a:lnTo>
                                <a:pt x="5350" y="0"/>
                              </a:lnTo>
                              <a:lnTo>
                                <a:pt x="5269" y="0"/>
                              </a:lnTo>
                              <a:lnTo>
                                <a:pt x="5269" y="15"/>
                              </a:lnTo>
                              <a:lnTo>
                                <a:pt x="5350" y="15"/>
                              </a:lnTo>
                              <a:lnTo>
                                <a:pt x="6219" y="15"/>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05DD52" id="AutoShape 186" o:spid="_x0000_s1026" style="position:absolute;margin-left:115pt;margin-top:-18.25pt;width:311pt;height:2.2pt;z-index:15741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" path="m1920,29l,29,,44r1920,l1920,29xm5269,29r-1068,l4119,29r-1068,l2969,29r-967,l1920,29r,15l2002,44r967,l3051,44r1068,l4201,44r1068,l5269,29xm5269,l4201,r-82,l3051,r-82,l2002,r-82,l1920,15r82,l2969,15r82,l4119,15r82,l5269,15r,-15xm6219,29r-869,l5269,29r,15l5350,44r869,l6219,29xm6219,l5350,r-81,l5269,15r81,l6219,15r,-15xe" fillcolor="black" stroked="f">
                <v:path arrowok="t" o:connecttype="custom" o:connectlocs="1219200,-213360;0,-213360;0,-203835;1219200,-203835;1219200,-213360;3345815,-213360;2667635,-213360;2615565,-213360;2615565,-213360;1937385,-213360;1885315,-213360;1271270,-213360;1219200,-213360;1219200,-203835;1271270,-203835;1885315,-203835;1937385,-203835;2615565,-203835;2615565,-203835;2667635,-203835;3345815,-203835;3345815,-213360;3345815,-231775;2667635,-231775;2615565,-231775;2615565,-231775;1937385,-231775;1885315,-231775;1271270,-231775;1219200,-231775;1219200,-222250;1271270,-222250;1885315,-222250;1937385,-222250;2615565,-222250;2615565,-222250;2667635,-222250;3345815,-222250;3345815,-231775;3949065,-213360;3397250,-213360;3345815,-213360;3345815,-203835;3397250,-203835;3949065,-203835;3949065,-213360;3949065,-231775;3397250,-231775;3345815,-231775;3345815,-222250;3397250,-222250;3949065,-222250;3949065,-231775" o:connectangles="0,0,0,0,0,0,0,0,0,0,0,0,0,0,0,0,0,0,0,0,0,0,0,0,0,0,0,0,0,0,0,0,0,0,0,0,0,0,0,0,0,0,0,0,0,0,0,0,0,0,0,0,0"/>
                <w10:wrap anchorx="page"/>
              </v:shape>
            </w:pict>
          </mc:Fallback>
        </mc:AlternateContent>
      </w:r>
      <w:r w:rsidR="00FB2450">
        <w:rPr>
          <w:rFonts w:ascii="Arial MT"/>
          <w:sz w:val="18"/>
        </w:rPr>
        <w:t>Cross-section</w:t>
      </w:r>
      <w:r w:rsidR="00FB2450">
        <w:rPr>
          <w:rFonts w:ascii="Arial MT"/>
          <w:spacing w:val="-3"/>
          <w:sz w:val="18"/>
        </w:rPr>
        <w:t xml:space="preserve"> </w:t>
      </w:r>
      <w:r w:rsidR="00FB2450">
        <w:rPr>
          <w:rFonts w:ascii="Arial MT"/>
          <w:sz w:val="18"/>
        </w:rPr>
        <w:t>fixed</w:t>
      </w:r>
      <w:r w:rsidR="00FB2450">
        <w:rPr>
          <w:rFonts w:ascii="Arial MT"/>
          <w:spacing w:val="-3"/>
          <w:sz w:val="18"/>
        </w:rPr>
        <w:t xml:space="preserve"> </w:t>
      </w:r>
      <w:r w:rsidR="00FB2450">
        <w:rPr>
          <w:rFonts w:ascii="Arial MT"/>
          <w:sz w:val="18"/>
        </w:rPr>
        <w:t>effects</w:t>
      </w:r>
      <w:r w:rsidR="00FB2450">
        <w:rPr>
          <w:rFonts w:ascii="Arial MT"/>
          <w:spacing w:val="-3"/>
          <w:sz w:val="18"/>
        </w:rPr>
        <w:t xml:space="preserve"> </w:t>
      </w:r>
      <w:r w:rsidR="00FB2450">
        <w:rPr>
          <w:rFonts w:ascii="Arial MT"/>
          <w:sz w:val="18"/>
        </w:rPr>
        <w:t>test</w:t>
      </w:r>
      <w:r w:rsidR="00FB2450">
        <w:rPr>
          <w:rFonts w:ascii="Arial MT"/>
          <w:spacing w:val="-5"/>
          <w:sz w:val="18"/>
        </w:rPr>
        <w:t xml:space="preserve"> </w:t>
      </w:r>
      <w:r w:rsidR="00FB2450">
        <w:rPr>
          <w:rFonts w:ascii="Arial MT"/>
          <w:sz w:val="18"/>
        </w:rPr>
        <w:t>equation:</w:t>
      </w:r>
    </w:p>
    <w:p w14:paraId="55B24EFA" w14:textId="77777777" w:rsidR="00030607" w:rsidRDefault="00FB2450">
      <w:pPr>
        <w:spacing w:before="12" w:line="254" w:lineRule="auto"/>
        <w:ind w:left="837" w:right="6641"/>
        <w:rPr>
          <w:rFonts w:ascii="Arial MT"/>
          <w:sz w:val="18"/>
        </w:rPr>
      </w:pPr>
      <w:r>
        <w:rPr>
          <w:rFonts w:ascii="Arial MT"/>
          <w:sz w:val="18"/>
        </w:rPr>
        <w:t>Dependent Variable: ROA</w:t>
      </w:r>
      <w:r>
        <w:rPr>
          <w:rFonts w:ascii="Arial MT"/>
          <w:spacing w:val="1"/>
          <w:sz w:val="18"/>
        </w:rPr>
        <w:t xml:space="preserve"> </w:t>
      </w:r>
      <w:r>
        <w:rPr>
          <w:rFonts w:ascii="Arial MT"/>
          <w:sz w:val="18"/>
        </w:rPr>
        <w:t>Method: Panel Least Squares</w:t>
      </w:r>
      <w:r>
        <w:rPr>
          <w:rFonts w:ascii="Arial MT"/>
          <w:spacing w:val="-47"/>
          <w:sz w:val="18"/>
        </w:rPr>
        <w:t xml:space="preserve"> </w:t>
      </w:r>
      <w:r>
        <w:rPr>
          <w:rFonts w:ascii="Arial MT"/>
          <w:sz w:val="18"/>
        </w:rPr>
        <w:t>Date: 11/14/21</w:t>
      </w:r>
      <w:r>
        <w:rPr>
          <w:rFonts w:ascii="Arial MT"/>
          <w:spacing w:val="1"/>
          <w:sz w:val="18"/>
        </w:rPr>
        <w:t xml:space="preserve"> </w:t>
      </w:r>
      <w:r>
        <w:rPr>
          <w:rFonts w:ascii="Arial MT"/>
          <w:sz w:val="18"/>
        </w:rPr>
        <w:t>Time: 19:31</w:t>
      </w:r>
      <w:r>
        <w:rPr>
          <w:rFonts w:ascii="Arial MT"/>
          <w:spacing w:val="1"/>
          <w:sz w:val="18"/>
        </w:rPr>
        <w:t xml:space="preserve"> </w:t>
      </w:r>
      <w:r>
        <w:rPr>
          <w:rFonts w:ascii="Arial MT"/>
          <w:sz w:val="18"/>
        </w:rPr>
        <w:t>Sample:</w:t>
      </w:r>
      <w:r>
        <w:rPr>
          <w:rFonts w:ascii="Arial MT"/>
          <w:spacing w:val="-1"/>
          <w:sz w:val="18"/>
        </w:rPr>
        <w:t xml:space="preserve"> </w:t>
      </w:r>
      <w:r>
        <w:rPr>
          <w:rFonts w:ascii="Arial MT"/>
          <w:sz w:val="18"/>
        </w:rPr>
        <w:t>2016</w:t>
      </w:r>
      <w:r>
        <w:rPr>
          <w:rFonts w:ascii="Arial MT"/>
          <w:spacing w:val="-2"/>
          <w:sz w:val="18"/>
        </w:rPr>
        <w:t xml:space="preserve"> </w:t>
      </w:r>
      <w:r>
        <w:rPr>
          <w:rFonts w:ascii="Arial MT"/>
          <w:sz w:val="18"/>
        </w:rPr>
        <w:t>2019</w:t>
      </w:r>
    </w:p>
    <w:p w14:paraId="348CBFB0" w14:textId="77777777" w:rsidR="00030607" w:rsidRDefault="00FB2450">
      <w:pPr>
        <w:spacing w:before="3"/>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4</w:t>
      </w:r>
    </w:p>
    <w:p w14:paraId="16A287E0" w14:textId="77777777" w:rsidR="00030607" w:rsidRDefault="00FB2450">
      <w:pPr>
        <w:spacing w:before="14"/>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9</w:t>
      </w:r>
    </w:p>
    <w:p w14:paraId="7443540B" w14:textId="60D92D2A" w:rsidR="00030607" w:rsidRDefault="00CB053C">
      <w:pPr>
        <w:spacing w:before="11"/>
        <w:ind w:left="837"/>
        <w:rPr>
          <w:rFonts w:ascii="Arial MT"/>
          <w:sz w:val="18"/>
        </w:rPr>
      </w:pPr>
      <w:r>
        <w:rPr>
          <w:noProof/>
          <w:lang w:val="en-US"/>
        </w:rPr>
        <mc:AlternateContent>
          <mc:Choice Requires="wps">
            <w:drawing>
              <wp:anchor distT="0" distB="0" distL="0" distR="0" simplePos="0" relativeHeight="487599616" behindDoc="1" locked="0" layoutInCell="1" allowOverlap="1" wp14:anchorId="60CED7BE" wp14:editId="51165574">
                <wp:simplePos x="0" y="0"/>
                <wp:positionH relativeFrom="page">
                  <wp:posOffset>1460500</wp:posOffset>
                </wp:positionH>
                <wp:positionV relativeFrom="paragraph">
                  <wp:posOffset>194945</wp:posOffset>
                </wp:positionV>
                <wp:extent cx="1219200" cy="8890"/>
                <wp:effectExtent l="0" t="0" r="0" b="0"/>
                <wp:wrapTopAndBottom/>
                <wp:docPr id="197" name="Rectangle 1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055A8" id="Rectangle 185" o:spid="_x0000_s1026" style="position:absolute;margin-left:115pt;margin-top:15.35pt;width:96pt;height:.7pt;z-index:-157168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" fillcolor="black" stroked="f">
                <w10:wrap type="topAndBottom" anchorx="page"/>
              </v:rect>
            </w:pict>
          </mc:Fallback>
        </mc:AlternateContent>
      </w:r>
      <w:r>
        <w:rPr>
          <w:noProof/>
          <w:lang w:val="en-US"/>
        </w:rPr>
        <mc:AlternateContent>
          <mc:Choice Requires="wps">
            <w:drawing>
              <wp:anchor distT="0" distB="0" distL="114300" distR="114300" simplePos="0" relativeHeight="482799104" behindDoc="1" locked="0" layoutInCell="1" allowOverlap="1" wp14:anchorId="7A377A39" wp14:editId="39BF8816">
                <wp:simplePos x="0" y="0"/>
                <wp:positionH relativeFrom="page">
                  <wp:posOffset>1460500</wp:posOffset>
                </wp:positionH>
                <wp:positionV relativeFrom="paragraph">
                  <wp:posOffset>475615</wp:posOffset>
                </wp:positionV>
                <wp:extent cx="1219200" cy="8890"/>
                <wp:effectExtent l="0" t="0" r="0" b="0"/>
                <wp:wrapNone/>
                <wp:docPr id="196"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240977" id="Rectangle 184" o:spid="_x0000_s1026" style="position:absolute;margin-left:115pt;margin-top:37.45pt;width:96pt;height:.7pt;z-index:-20517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" fillcolor="black" stroked="f">
                <w10:wrap anchorx="page"/>
              </v:rect>
            </w:pict>
          </mc:Fallback>
        </mc:AlternateContent>
      </w:r>
      <w:r w:rsidR="00FB2450">
        <w:rPr>
          <w:rFonts w:ascii="Arial MT"/>
          <w:sz w:val="18"/>
        </w:rPr>
        <w:t>Total</w:t>
      </w:r>
      <w:r w:rsidR="00FB2450">
        <w:rPr>
          <w:rFonts w:ascii="Arial MT"/>
          <w:spacing w:val="-3"/>
          <w:sz w:val="18"/>
        </w:rPr>
        <w:t xml:space="preserve"> </w:t>
      </w:r>
      <w:r w:rsidR="00FB2450">
        <w:rPr>
          <w:rFonts w:ascii="Arial MT"/>
          <w:sz w:val="18"/>
        </w:rPr>
        <w:t>panel</w:t>
      </w:r>
      <w:r w:rsidR="00FB2450">
        <w:rPr>
          <w:rFonts w:ascii="Arial MT"/>
          <w:spacing w:val="-3"/>
          <w:sz w:val="18"/>
        </w:rPr>
        <w:t xml:space="preserve"> </w:t>
      </w:r>
      <w:r w:rsidR="00FB2450">
        <w:rPr>
          <w:rFonts w:ascii="Arial MT"/>
          <w:sz w:val="18"/>
        </w:rPr>
        <w:t>(balanced)</w:t>
      </w:r>
      <w:r w:rsidR="00FB2450">
        <w:rPr>
          <w:rFonts w:ascii="Arial MT"/>
          <w:spacing w:val="-3"/>
          <w:sz w:val="18"/>
        </w:rPr>
        <w:t xml:space="preserve"> </w:t>
      </w:r>
      <w:r w:rsidR="00FB2450">
        <w:rPr>
          <w:rFonts w:ascii="Arial MT"/>
          <w:sz w:val="18"/>
        </w:rPr>
        <w:t>observations:</w:t>
      </w:r>
      <w:r w:rsidR="00FB2450">
        <w:rPr>
          <w:rFonts w:ascii="Arial MT"/>
          <w:spacing w:val="-3"/>
          <w:sz w:val="18"/>
        </w:rPr>
        <w:t xml:space="preserve"> </w:t>
      </w:r>
      <w:r w:rsidR="00FB2450">
        <w:rPr>
          <w:rFonts w:ascii="Arial MT"/>
          <w:sz w:val="18"/>
        </w:rPr>
        <w:t>156</w:t>
      </w:r>
    </w:p>
    <w:tbl>
      <w:tblPr>
        <w:tblW w:w="0" w:type="auto"/>
        <w:tblInd w:w="847" w:type="dxa"/>
        <w:tblLayout w:type="fixed"/>
        <w:tblCellMar>
          <w:left w:w="0" w:type="dxa"/>
          <w:right w:w="0" w:type="dxa"/>
        </w:tblCellMar>
        <w:tblLook w:val="01E0" w:firstRow="1" w:lastRow="1" w:firstColumn="1" w:lastColumn="1" w:noHBand="0" w:noVBand="0"/>
      </w:tblPr>
      <w:tblGrid>
        <w:gridCol w:w="1920"/>
        <w:gridCol w:w="1139"/>
        <w:gridCol w:w="1210"/>
        <w:gridCol w:w="1080"/>
        <w:gridCol w:w="869"/>
      </w:tblGrid>
      <w:tr w:rsidR="00030607" w14:paraId="65578BCA" w14:textId="77777777">
        <w:trPr>
          <w:trHeight w:val="396"/>
        </w:trPr>
        <w:tc>
          <w:tcPr>
            <w:tcW w:w="1920" w:type="dxa"/>
            <w:tcBorders>
              <w:top w:val="single" w:sz="6" w:space="0" w:color="000000"/>
              <w:bottom w:val="single" w:sz="6" w:space="0" w:color="000000"/>
            </w:tcBorders>
          </w:tcPr>
          <w:p w14:paraId="55FC28A0" w14:textId="77777777" w:rsidR="00030607" w:rsidRDefault="00FB2450">
            <w:pPr>
              <w:pStyle w:val="TableParagraph"/>
              <w:spacing w:before="87"/>
              <w:ind w:left="527" w:right="531"/>
              <w:jc w:val="center"/>
              <w:rPr>
                <w:rFonts w:ascii="Arial MT"/>
                <w:sz w:val="18"/>
              </w:rPr>
            </w:pPr>
            <w:r>
              <w:rPr>
                <w:rFonts w:ascii="Arial MT"/>
                <w:sz w:val="18"/>
              </w:rPr>
              <w:t>Variable</w:t>
            </w:r>
          </w:p>
        </w:tc>
        <w:tc>
          <w:tcPr>
            <w:tcW w:w="1139" w:type="dxa"/>
            <w:tcBorders>
              <w:top w:val="double" w:sz="2" w:space="0" w:color="000000"/>
              <w:bottom w:val="double" w:sz="2" w:space="0" w:color="000000"/>
            </w:tcBorders>
          </w:tcPr>
          <w:p w14:paraId="45AF5B11" w14:textId="77777777" w:rsidR="00030607" w:rsidRDefault="00FB2450">
            <w:pPr>
              <w:pStyle w:val="TableParagraph"/>
              <w:spacing w:before="87"/>
              <w:ind w:right="107"/>
              <w:jc w:val="right"/>
              <w:rPr>
                <w:rFonts w:ascii="Arial MT"/>
                <w:sz w:val="18"/>
              </w:rPr>
            </w:pPr>
            <w:r>
              <w:rPr>
                <w:rFonts w:ascii="Arial MT"/>
                <w:sz w:val="18"/>
              </w:rPr>
              <w:t>Coefficient</w:t>
            </w:r>
          </w:p>
        </w:tc>
        <w:tc>
          <w:tcPr>
            <w:tcW w:w="1210" w:type="dxa"/>
            <w:tcBorders>
              <w:top w:val="double" w:sz="2" w:space="0" w:color="000000"/>
              <w:bottom w:val="double" w:sz="2" w:space="0" w:color="000000"/>
            </w:tcBorders>
          </w:tcPr>
          <w:p w14:paraId="734565F4" w14:textId="77777777" w:rsidR="00030607" w:rsidRDefault="00FB2450">
            <w:pPr>
              <w:pStyle w:val="TableParagraph"/>
              <w:spacing w:before="87"/>
              <w:ind w:right="165"/>
              <w:jc w:val="right"/>
              <w:rPr>
                <w:rFonts w:ascii="Arial MT"/>
                <w:sz w:val="18"/>
              </w:rPr>
            </w:pPr>
            <w:r>
              <w:rPr>
                <w:rFonts w:ascii="Arial MT"/>
                <w:sz w:val="18"/>
              </w:rPr>
              <w:t>Std. Error</w:t>
            </w:r>
          </w:p>
        </w:tc>
        <w:tc>
          <w:tcPr>
            <w:tcW w:w="1080" w:type="dxa"/>
            <w:tcBorders>
              <w:top w:val="double" w:sz="2" w:space="0" w:color="000000"/>
              <w:bottom w:val="double" w:sz="2" w:space="0" w:color="000000"/>
            </w:tcBorders>
          </w:tcPr>
          <w:p w14:paraId="4865261F" w14:textId="77777777" w:rsidR="00030607" w:rsidRDefault="00FB2450">
            <w:pPr>
              <w:pStyle w:val="TableParagraph"/>
              <w:spacing w:before="87"/>
              <w:ind w:left="150" w:right="7"/>
              <w:jc w:val="center"/>
              <w:rPr>
                <w:rFonts w:ascii="Arial MT"/>
                <w:sz w:val="18"/>
              </w:rPr>
            </w:pPr>
            <w:r>
              <w:rPr>
                <w:rFonts w:ascii="Arial MT"/>
                <w:sz w:val="18"/>
              </w:rPr>
              <w:t>t-Statistic</w:t>
            </w:r>
          </w:p>
        </w:tc>
        <w:tc>
          <w:tcPr>
            <w:tcW w:w="869" w:type="dxa"/>
            <w:tcBorders>
              <w:top w:val="double" w:sz="2" w:space="0" w:color="000000"/>
              <w:bottom w:val="double" w:sz="2" w:space="0" w:color="000000"/>
            </w:tcBorders>
          </w:tcPr>
          <w:p w14:paraId="6B743D10" w14:textId="77777777" w:rsidR="00030607" w:rsidRDefault="00FB2450">
            <w:pPr>
              <w:pStyle w:val="TableParagraph"/>
              <w:spacing w:before="87"/>
              <w:ind w:left="320"/>
              <w:rPr>
                <w:rFonts w:ascii="Arial MT"/>
                <w:sz w:val="18"/>
              </w:rPr>
            </w:pPr>
            <w:r>
              <w:rPr>
                <w:rFonts w:ascii="Arial MT"/>
                <w:sz w:val="18"/>
              </w:rPr>
              <w:t>Prob.</w:t>
            </w:r>
          </w:p>
        </w:tc>
      </w:tr>
      <w:tr w:rsidR="00030607" w14:paraId="062AF900" w14:textId="77777777">
        <w:trPr>
          <w:trHeight w:val="301"/>
        </w:trPr>
        <w:tc>
          <w:tcPr>
            <w:tcW w:w="1920" w:type="dxa"/>
            <w:tcBorders>
              <w:top w:val="single" w:sz="6" w:space="0" w:color="000000"/>
            </w:tcBorders>
          </w:tcPr>
          <w:p w14:paraId="6A9AC3AF" w14:textId="77777777" w:rsidR="00030607" w:rsidRDefault="00FB2450">
            <w:pPr>
              <w:pStyle w:val="TableParagraph"/>
              <w:spacing w:before="84" w:line="197" w:lineRule="exact"/>
              <w:ind w:right="2"/>
              <w:jc w:val="center"/>
              <w:rPr>
                <w:rFonts w:ascii="Arial MT"/>
                <w:sz w:val="18"/>
              </w:rPr>
            </w:pPr>
            <w:r>
              <w:rPr>
                <w:rFonts w:ascii="Arial MT"/>
                <w:w w:val="99"/>
                <w:sz w:val="18"/>
              </w:rPr>
              <w:t>C</w:t>
            </w:r>
          </w:p>
        </w:tc>
        <w:tc>
          <w:tcPr>
            <w:tcW w:w="1139" w:type="dxa"/>
            <w:tcBorders>
              <w:top w:val="double" w:sz="2" w:space="0" w:color="000000"/>
            </w:tcBorders>
          </w:tcPr>
          <w:p w14:paraId="4E5201B7" w14:textId="77777777" w:rsidR="00030607" w:rsidRDefault="00FB2450">
            <w:pPr>
              <w:pStyle w:val="TableParagraph"/>
              <w:spacing w:before="84" w:line="197" w:lineRule="exact"/>
              <w:ind w:right="108"/>
              <w:jc w:val="right"/>
              <w:rPr>
                <w:rFonts w:ascii="Arial MT"/>
                <w:sz w:val="18"/>
              </w:rPr>
            </w:pPr>
            <w:r>
              <w:rPr>
                <w:rFonts w:ascii="Arial MT"/>
                <w:sz w:val="18"/>
              </w:rPr>
              <w:t>-52.07185</w:t>
            </w:r>
          </w:p>
        </w:tc>
        <w:tc>
          <w:tcPr>
            <w:tcW w:w="1210" w:type="dxa"/>
            <w:tcBorders>
              <w:top w:val="double" w:sz="2" w:space="0" w:color="000000"/>
            </w:tcBorders>
          </w:tcPr>
          <w:p w14:paraId="3B18ADF6" w14:textId="77777777" w:rsidR="00030607" w:rsidRDefault="00FB2450">
            <w:pPr>
              <w:pStyle w:val="TableParagraph"/>
              <w:spacing w:before="84" w:line="197" w:lineRule="exact"/>
              <w:ind w:right="166"/>
              <w:jc w:val="right"/>
              <w:rPr>
                <w:rFonts w:ascii="Arial MT"/>
                <w:sz w:val="18"/>
              </w:rPr>
            </w:pPr>
            <w:r>
              <w:rPr>
                <w:rFonts w:ascii="Arial MT"/>
                <w:sz w:val="18"/>
              </w:rPr>
              <w:t>39.11880</w:t>
            </w:r>
          </w:p>
        </w:tc>
        <w:tc>
          <w:tcPr>
            <w:tcW w:w="1080" w:type="dxa"/>
            <w:tcBorders>
              <w:top w:val="double" w:sz="2" w:space="0" w:color="000000"/>
            </w:tcBorders>
          </w:tcPr>
          <w:p w14:paraId="3CD68019" w14:textId="77777777" w:rsidR="00030607" w:rsidRDefault="00FB2450">
            <w:pPr>
              <w:pStyle w:val="TableParagraph"/>
              <w:spacing w:before="84" w:line="197" w:lineRule="exact"/>
              <w:ind w:left="149" w:right="78"/>
              <w:jc w:val="center"/>
              <w:rPr>
                <w:rFonts w:ascii="Arial MT"/>
                <w:sz w:val="18"/>
              </w:rPr>
            </w:pPr>
            <w:r>
              <w:rPr>
                <w:rFonts w:ascii="Arial MT"/>
                <w:sz w:val="18"/>
              </w:rPr>
              <w:t>-1.331121</w:t>
            </w:r>
          </w:p>
        </w:tc>
        <w:tc>
          <w:tcPr>
            <w:tcW w:w="869" w:type="dxa"/>
            <w:tcBorders>
              <w:top w:val="double" w:sz="2" w:space="0" w:color="000000"/>
            </w:tcBorders>
          </w:tcPr>
          <w:p w14:paraId="0BFD0EBC" w14:textId="77777777" w:rsidR="00030607" w:rsidRDefault="00FB2450">
            <w:pPr>
              <w:pStyle w:val="TableParagraph"/>
              <w:spacing w:before="84" w:line="197" w:lineRule="exact"/>
              <w:ind w:left="301"/>
              <w:rPr>
                <w:rFonts w:ascii="Arial MT"/>
                <w:sz w:val="18"/>
              </w:rPr>
            </w:pPr>
            <w:r>
              <w:rPr>
                <w:rFonts w:ascii="Arial MT"/>
                <w:sz w:val="18"/>
              </w:rPr>
              <w:t>0.1852</w:t>
            </w:r>
          </w:p>
        </w:tc>
      </w:tr>
      <w:tr w:rsidR="00030607" w14:paraId="5215EEF7" w14:textId="77777777">
        <w:trPr>
          <w:trHeight w:val="219"/>
        </w:trPr>
        <w:tc>
          <w:tcPr>
            <w:tcW w:w="1920" w:type="dxa"/>
          </w:tcPr>
          <w:p w14:paraId="399F190B" w14:textId="77777777" w:rsidR="00030607" w:rsidRDefault="00FB2450">
            <w:pPr>
              <w:pStyle w:val="TableParagraph"/>
              <w:spacing w:before="4" w:line="196" w:lineRule="exact"/>
              <w:ind w:left="527" w:right="532"/>
              <w:jc w:val="center"/>
              <w:rPr>
                <w:rFonts w:ascii="Arial MT"/>
                <w:sz w:val="18"/>
              </w:rPr>
            </w:pPr>
            <w:r>
              <w:rPr>
                <w:rFonts w:ascii="Arial MT"/>
                <w:sz w:val="18"/>
              </w:rPr>
              <w:t>KI</w:t>
            </w:r>
          </w:p>
        </w:tc>
        <w:tc>
          <w:tcPr>
            <w:tcW w:w="1139" w:type="dxa"/>
          </w:tcPr>
          <w:p w14:paraId="27907CA3" w14:textId="77777777" w:rsidR="00030607" w:rsidRDefault="00FB2450">
            <w:pPr>
              <w:pStyle w:val="TableParagraph"/>
              <w:spacing w:before="4" w:line="196" w:lineRule="exact"/>
              <w:ind w:right="108"/>
              <w:jc w:val="right"/>
              <w:rPr>
                <w:rFonts w:ascii="Arial MT"/>
                <w:sz w:val="18"/>
              </w:rPr>
            </w:pPr>
            <w:r>
              <w:rPr>
                <w:rFonts w:ascii="Arial MT"/>
                <w:sz w:val="18"/>
              </w:rPr>
              <w:t>1.678085</w:t>
            </w:r>
          </w:p>
        </w:tc>
        <w:tc>
          <w:tcPr>
            <w:tcW w:w="1210" w:type="dxa"/>
          </w:tcPr>
          <w:p w14:paraId="6D0A312F" w14:textId="77777777" w:rsidR="00030607" w:rsidRDefault="00FB2450">
            <w:pPr>
              <w:pStyle w:val="TableParagraph"/>
              <w:spacing w:before="4" w:line="196" w:lineRule="exact"/>
              <w:ind w:right="166"/>
              <w:jc w:val="right"/>
              <w:rPr>
                <w:rFonts w:ascii="Arial MT"/>
                <w:sz w:val="18"/>
              </w:rPr>
            </w:pPr>
            <w:r>
              <w:rPr>
                <w:rFonts w:ascii="Arial MT"/>
                <w:sz w:val="18"/>
              </w:rPr>
              <w:t>0.754852</w:t>
            </w:r>
          </w:p>
        </w:tc>
        <w:tc>
          <w:tcPr>
            <w:tcW w:w="1080" w:type="dxa"/>
          </w:tcPr>
          <w:p w14:paraId="3B0DCC37" w14:textId="77777777" w:rsidR="00030607" w:rsidRDefault="00FB2450">
            <w:pPr>
              <w:pStyle w:val="TableParagraph"/>
              <w:spacing w:before="4" w:line="196" w:lineRule="exact"/>
              <w:ind w:left="150" w:right="19"/>
              <w:jc w:val="center"/>
              <w:rPr>
                <w:rFonts w:ascii="Arial MT"/>
                <w:sz w:val="18"/>
              </w:rPr>
            </w:pPr>
            <w:r>
              <w:rPr>
                <w:rFonts w:ascii="Arial MT"/>
                <w:sz w:val="18"/>
              </w:rPr>
              <w:t>2.223066</w:t>
            </w:r>
          </w:p>
        </w:tc>
        <w:tc>
          <w:tcPr>
            <w:tcW w:w="869" w:type="dxa"/>
          </w:tcPr>
          <w:p w14:paraId="1B602270" w14:textId="77777777" w:rsidR="00030607" w:rsidRDefault="00FB2450">
            <w:pPr>
              <w:pStyle w:val="TableParagraph"/>
              <w:spacing w:before="4" w:line="196" w:lineRule="exact"/>
              <w:ind w:left="301"/>
              <w:rPr>
                <w:rFonts w:ascii="Arial MT"/>
                <w:sz w:val="18"/>
              </w:rPr>
            </w:pPr>
            <w:r>
              <w:rPr>
                <w:rFonts w:ascii="Arial MT"/>
                <w:sz w:val="18"/>
              </w:rPr>
              <w:t>0.0277</w:t>
            </w:r>
          </w:p>
        </w:tc>
      </w:tr>
      <w:tr w:rsidR="00030607" w14:paraId="4D9D8579" w14:textId="77777777">
        <w:trPr>
          <w:trHeight w:val="219"/>
        </w:trPr>
        <w:tc>
          <w:tcPr>
            <w:tcW w:w="1920" w:type="dxa"/>
          </w:tcPr>
          <w:p w14:paraId="2E7D5020" w14:textId="77777777" w:rsidR="00030607" w:rsidRDefault="00FB2450">
            <w:pPr>
              <w:pStyle w:val="TableParagraph"/>
              <w:spacing w:before="3" w:line="197" w:lineRule="exact"/>
              <w:ind w:left="527" w:right="529"/>
              <w:jc w:val="center"/>
              <w:rPr>
                <w:rFonts w:ascii="Arial MT"/>
                <w:sz w:val="18"/>
              </w:rPr>
            </w:pPr>
            <w:r>
              <w:rPr>
                <w:rFonts w:ascii="Arial MT"/>
                <w:sz w:val="18"/>
              </w:rPr>
              <w:t>KA</w:t>
            </w:r>
          </w:p>
        </w:tc>
        <w:tc>
          <w:tcPr>
            <w:tcW w:w="1139" w:type="dxa"/>
          </w:tcPr>
          <w:p w14:paraId="18779FAA" w14:textId="77777777" w:rsidR="00030607" w:rsidRDefault="00FB2450">
            <w:pPr>
              <w:pStyle w:val="TableParagraph"/>
              <w:spacing w:before="3" w:line="197" w:lineRule="exact"/>
              <w:ind w:right="108"/>
              <w:jc w:val="right"/>
              <w:rPr>
                <w:rFonts w:ascii="Arial MT"/>
                <w:sz w:val="18"/>
              </w:rPr>
            </w:pPr>
            <w:r>
              <w:rPr>
                <w:rFonts w:ascii="Arial MT"/>
                <w:sz w:val="18"/>
              </w:rPr>
              <w:t>0.677047</w:t>
            </w:r>
          </w:p>
        </w:tc>
        <w:tc>
          <w:tcPr>
            <w:tcW w:w="1210" w:type="dxa"/>
          </w:tcPr>
          <w:p w14:paraId="4034ED89" w14:textId="77777777" w:rsidR="00030607" w:rsidRDefault="00FB2450">
            <w:pPr>
              <w:pStyle w:val="TableParagraph"/>
              <w:spacing w:before="3" w:line="197" w:lineRule="exact"/>
              <w:ind w:right="166"/>
              <w:jc w:val="right"/>
              <w:rPr>
                <w:rFonts w:ascii="Arial MT"/>
                <w:sz w:val="18"/>
              </w:rPr>
            </w:pPr>
            <w:r>
              <w:rPr>
                <w:rFonts w:ascii="Arial MT"/>
                <w:sz w:val="18"/>
              </w:rPr>
              <w:t>0.188780</w:t>
            </w:r>
          </w:p>
        </w:tc>
        <w:tc>
          <w:tcPr>
            <w:tcW w:w="1080" w:type="dxa"/>
          </w:tcPr>
          <w:p w14:paraId="49898420" w14:textId="77777777" w:rsidR="00030607" w:rsidRDefault="00FB2450">
            <w:pPr>
              <w:pStyle w:val="TableParagraph"/>
              <w:spacing w:before="3" w:line="197" w:lineRule="exact"/>
              <w:ind w:left="150" w:right="19"/>
              <w:jc w:val="center"/>
              <w:rPr>
                <w:rFonts w:ascii="Arial MT"/>
                <w:sz w:val="18"/>
              </w:rPr>
            </w:pPr>
            <w:r>
              <w:rPr>
                <w:rFonts w:ascii="Arial MT"/>
                <w:sz w:val="18"/>
              </w:rPr>
              <w:t>3.586425</w:t>
            </w:r>
          </w:p>
        </w:tc>
        <w:tc>
          <w:tcPr>
            <w:tcW w:w="869" w:type="dxa"/>
          </w:tcPr>
          <w:p w14:paraId="3B9E93EC" w14:textId="77777777" w:rsidR="00030607" w:rsidRDefault="00FB2450">
            <w:pPr>
              <w:pStyle w:val="TableParagraph"/>
              <w:spacing w:before="3" w:line="197" w:lineRule="exact"/>
              <w:ind w:left="301"/>
              <w:rPr>
                <w:rFonts w:ascii="Arial MT"/>
                <w:sz w:val="18"/>
              </w:rPr>
            </w:pPr>
            <w:r>
              <w:rPr>
                <w:rFonts w:ascii="Arial MT"/>
                <w:sz w:val="18"/>
              </w:rPr>
              <w:t>0.0005</w:t>
            </w:r>
          </w:p>
        </w:tc>
      </w:tr>
      <w:tr w:rsidR="00030607" w14:paraId="474680DC" w14:textId="77777777">
        <w:trPr>
          <w:trHeight w:val="220"/>
        </w:trPr>
        <w:tc>
          <w:tcPr>
            <w:tcW w:w="1920" w:type="dxa"/>
          </w:tcPr>
          <w:p w14:paraId="2F164A66" w14:textId="77777777" w:rsidR="00030607" w:rsidRDefault="00FB2450">
            <w:pPr>
              <w:pStyle w:val="TableParagraph"/>
              <w:spacing w:before="4" w:line="197" w:lineRule="exact"/>
              <w:ind w:left="527" w:right="528"/>
              <w:jc w:val="center"/>
              <w:rPr>
                <w:rFonts w:ascii="Arial MT"/>
                <w:sz w:val="18"/>
              </w:rPr>
            </w:pPr>
            <w:r>
              <w:rPr>
                <w:rFonts w:ascii="Arial MT"/>
                <w:sz w:val="18"/>
              </w:rPr>
              <w:t>KM</w:t>
            </w:r>
          </w:p>
        </w:tc>
        <w:tc>
          <w:tcPr>
            <w:tcW w:w="1139" w:type="dxa"/>
          </w:tcPr>
          <w:p w14:paraId="053103EC" w14:textId="77777777" w:rsidR="00030607" w:rsidRDefault="00FB2450">
            <w:pPr>
              <w:pStyle w:val="TableParagraph"/>
              <w:spacing w:before="4" w:line="197" w:lineRule="exact"/>
              <w:ind w:right="108"/>
              <w:jc w:val="right"/>
              <w:rPr>
                <w:rFonts w:ascii="Arial MT"/>
                <w:sz w:val="18"/>
              </w:rPr>
            </w:pPr>
            <w:r>
              <w:rPr>
                <w:rFonts w:ascii="Arial MT"/>
                <w:sz w:val="18"/>
              </w:rPr>
              <w:t>0.061632</w:t>
            </w:r>
          </w:p>
        </w:tc>
        <w:tc>
          <w:tcPr>
            <w:tcW w:w="1210" w:type="dxa"/>
          </w:tcPr>
          <w:p w14:paraId="4470388B" w14:textId="77777777" w:rsidR="00030607" w:rsidRDefault="00FB2450">
            <w:pPr>
              <w:pStyle w:val="TableParagraph"/>
              <w:spacing w:before="4" w:line="197" w:lineRule="exact"/>
              <w:ind w:right="166"/>
              <w:jc w:val="right"/>
              <w:rPr>
                <w:rFonts w:ascii="Arial MT"/>
                <w:sz w:val="18"/>
              </w:rPr>
            </w:pPr>
            <w:r>
              <w:rPr>
                <w:rFonts w:ascii="Arial MT"/>
                <w:sz w:val="18"/>
              </w:rPr>
              <w:t>0.024968</w:t>
            </w:r>
          </w:p>
        </w:tc>
        <w:tc>
          <w:tcPr>
            <w:tcW w:w="1080" w:type="dxa"/>
          </w:tcPr>
          <w:p w14:paraId="20361519" w14:textId="77777777" w:rsidR="00030607" w:rsidRDefault="00FB2450">
            <w:pPr>
              <w:pStyle w:val="TableParagraph"/>
              <w:spacing w:before="4" w:line="197" w:lineRule="exact"/>
              <w:ind w:left="150" w:right="18"/>
              <w:jc w:val="center"/>
              <w:rPr>
                <w:rFonts w:ascii="Arial MT"/>
                <w:sz w:val="18"/>
              </w:rPr>
            </w:pPr>
            <w:r>
              <w:rPr>
                <w:rFonts w:ascii="Arial MT"/>
                <w:sz w:val="18"/>
              </w:rPr>
              <w:t>2.468393</w:t>
            </w:r>
          </w:p>
        </w:tc>
        <w:tc>
          <w:tcPr>
            <w:tcW w:w="869" w:type="dxa"/>
          </w:tcPr>
          <w:p w14:paraId="55D42970" w14:textId="77777777" w:rsidR="00030607" w:rsidRDefault="00FB2450">
            <w:pPr>
              <w:pStyle w:val="TableParagraph"/>
              <w:spacing w:before="4" w:line="197" w:lineRule="exact"/>
              <w:ind w:left="301"/>
              <w:rPr>
                <w:rFonts w:ascii="Arial MT"/>
                <w:sz w:val="18"/>
              </w:rPr>
            </w:pPr>
            <w:r>
              <w:rPr>
                <w:rFonts w:ascii="Arial MT"/>
                <w:sz w:val="18"/>
              </w:rPr>
              <w:t>0.0147</w:t>
            </w:r>
          </w:p>
        </w:tc>
      </w:tr>
      <w:tr w:rsidR="00030607" w14:paraId="22C026AF" w14:textId="77777777">
        <w:trPr>
          <w:trHeight w:val="219"/>
        </w:trPr>
        <w:tc>
          <w:tcPr>
            <w:tcW w:w="1920" w:type="dxa"/>
          </w:tcPr>
          <w:p w14:paraId="76CA4339" w14:textId="77777777" w:rsidR="00030607" w:rsidRDefault="00FB2450">
            <w:pPr>
              <w:pStyle w:val="TableParagraph"/>
              <w:spacing w:before="4" w:line="196" w:lineRule="exact"/>
              <w:ind w:left="527" w:right="532"/>
              <w:jc w:val="center"/>
              <w:rPr>
                <w:rFonts w:ascii="Arial MT"/>
                <w:sz w:val="18"/>
              </w:rPr>
            </w:pPr>
            <w:r>
              <w:rPr>
                <w:rFonts w:ascii="Arial MT"/>
                <w:sz w:val="18"/>
              </w:rPr>
              <w:t>BSIZE</w:t>
            </w:r>
          </w:p>
        </w:tc>
        <w:tc>
          <w:tcPr>
            <w:tcW w:w="1139" w:type="dxa"/>
          </w:tcPr>
          <w:p w14:paraId="4881D09A" w14:textId="77777777" w:rsidR="00030607" w:rsidRDefault="00FB2450">
            <w:pPr>
              <w:pStyle w:val="TableParagraph"/>
              <w:spacing w:before="4" w:line="196" w:lineRule="exact"/>
              <w:ind w:right="108"/>
              <w:jc w:val="right"/>
              <w:rPr>
                <w:rFonts w:ascii="Arial MT"/>
                <w:sz w:val="18"/>
              </w:rPr>
            </w:pPr>
            <w:r>
              <w:rPr>
                <w:rFonts w:ascii="Arial MT"/>
                <w:sz w:val="18"/>
              </w:rPr>
              <w:t>2.410741</w:t>
            </w:r>
          </w:p>
        </w:tc>
        <w:tc>
          <w:tcPr>
            <w:tcW w:w="1210" w:type="dxa"/>
          </w:tcPr>
          <w:p w14:paraId="372C7731" w14:textId="77777777" w:rsidR="00030607" w:rsidRDefault="00FB2450">
            <w:pPr>
              <w:pStyle w:val="TableParagraph"/>
              <w:spacing w:before="4" w:line="196" w:lineRule="exact"/>
              <w:ind w:right="166"/>
              <w:jc w:val="right"/>
              <w:rPr>
                <w:rFonts w:ascii="Arial MT"/>
                <w:sz w:val="18"/>
              </w:rPr>
            </w:pPr>
            <w:r>
              <w:rPr>
                <w:rFonts w:ascii="Arial MT"/>
                <w:sz w:val="18"/>
              </w:rPr>
              <w:t>1.873918</w:t>
            </w:r>
          </w:p>
        </w:tc>
        <w:tc>
          <w:tcPr>
            <w:tcW w:w="1080" w:type="dxa"/>
          </w:tcPr>
          <w:p w14:paraId="3FE56513" w14:textId="77777777" w:rsidR="00030607" w:rsidRDefault="00FB2450">
            <w:pPr>
              <w:pStyle w:val="TableParagraph"/>
              <w:spacing w:before="4" w:line="196" w:lineRule="exact"/>
              <w:ind w:left="150" w:right="19"/>
              <w:jc w:val="center"/>
              <w:rPr>
                <w:rFonts w:ascii="Arial MT"/>
                <w:sz w:val="18"/>
              </w:rPr>
            </w:pPr>
            <w:r>
              <w:rPr>
                <w:rFonts w:ascii="Arial MT"/>
                <w:sz w:val="18"/>
              </w:rPr>
              <w:t>1.286471</w:t>
            </w:r>
          </w:p>
        </w:tc>
        <w:tc>
          <w:tcPr>
            <w:tcW w:w="869" w:type="dxa"/>
          </w:tcPr>
          <w:p w14:paraId="5E634E4F" w14:textId="77777777" w:rsidR="00030607" w:rsidRDefault="00FB2450">
            <w:pPr>
              <w:pStyle w:val="TableParagraph"/>
              <w:spacing w:before="4" w:line="196" w:lineRule="exact"/>
              <w:ind w:left="301"/>
              <w:rPr>
                <w:rFonts w:ascii="Arial MT"/>
                <w:sz w:val="18"/>
              </w:rPr>
            </w:pPr>
            <w:r>
              <w:rPr>
                <w:rFonts w:ascii="Arial MT"/>
                <w:sz w:val="18"/>
              </w:rPr>
              <w:t>0.2003</w:t>
            </w:r>
          </w:p>
        </w:tc>
      </w:tr>
      <w:tr w:rsidR="00030607" w14:paraId="355BCDFC" w14:textId="77777777">
        <w:trPr>
          <w:trHeight w:val="298"/>
        </w:trPr>
        <w:tc>
          <w:tcPr>
            <w:tcW w:w="1920" w:type="dxa"/>
            <w:tcBorders>
              <w:bottom w:val="single" w:sz="6" w:space="0" w:color="000000"/>
            </w:tcBorders>
          </w:tcPr>
          <w:p w14:paraId="4098D653" w14:textId="77777777" w:rsidR="00030607" w:rsidRDefault="00FB2450">
            <w:pPr>
              <w:pStyle w:val="TableParagraph"/>
              <w:spacing w:before="2"/>
              <w:ind w:left="527" w:right="529"/>
              <w:jc w:val="center"/>
              <w:rPr>
                <w:rFonts w:ascii="Arial MT"/>
                <w:sz w:val="18"/>
              </w:rPr>
            </w:pPr>
            <w:r>
              <w:rPr>
                <w:rFonts w:ascii="Arial MT"/>
                <w:sz w:val="18"/>
              </w:rPr>
              <w:t>DER</w:t>
            </w:r>
          </w:p>
        </w:tc>
        <w:tc>
          <w:tcPr>
            <w:tcW w:w="1139" w:type="dxa"/>
          </w:tcPr>
          <w:p w14:paraId="42630452" w14:textId="77777777" w:rsidR="00030607" w:rsidRDefault="00FB2450">
            <w:pPr>
              <w:pStyle w:val="TableParagraph"/>
              <w:spacing w:before="2"/>
              <w:ind w:right="108"/>
              <w:jc w:val="right"/>
              <w:rPr>
                <w:rFonts w:ascii="Arial MT"/>
                <w:sz w:val="18"/>
              </w:rPr>
            </w:pPr>
            <w:r>
              <w:rPr>
                <w:rFonts w:ascii="Arial MT"/>
                <w:sz w:val="18"/>
              </w:rPr>
              <w:t>-0.259574</w:t>
            </w:r>
          </w:p>
        </w:tc>
        <w:tc>
          <w:tcPr>
            <w:tcW w:w="1210" w:type="dxa"/>
          </w:tcPr>
          <w:p w14:paraId="6BA99348" w14:textId="77777777" w:rsidR="00030607" w:rsidRDefault="00FB2450">
            <w:pPr>
              <w:pStyle w:val="TableParagraph"/>
              <w:spacing w:before="2"/>
              <w:ind w:right="166"/>
              <w:jc w:val="right"/>
              <w:rPr>
                <w:rFonts w:ascii="Arial MT"/>
                <w:sz w:val="18"/>
              </w:rPr>
            </w:pPr>
            <w:r>
              <w:rPr>
                <w:rFonts w:ascii="Arial MT"/>
                <w:sz w:val="18"/>
              </w:rPr>
              <w:t>0.080443</w:t>
            </w:r>
          </w:p>
        </w:tc>
        <w:tc>
          <w:tcPr>
            <w:tcW w:w="1080" w:type="dxa"/>
          </w:tcPr>
          <w:p w14:paraId="638414A9" w14:textId="77777777" w:rsidR="00030607" w:rsidRDefault="00FB2450">
            <w:pPr>
              <w:pStyle w:val="TableParagraph"/>
              <w:spacing w:before="2"/>
              <w:ind w:left="149" w:right="78"/>
              <w:jc w:val="center"/>
              <w:rPr>
                <w:rFonts w:ascii="Arial MT"/>
                <w:sz w:val="18"/>
              </w:rPr>
            </w:pPr>
            <w:r>
              <w:rPr>
                <w:rFonts w:ascii="Arial MT"/>
                <w:sz w:val="18"/>
              </w:rPr>
              <w:t>-3.226818</w:t>
            </w:r>
          </w:p>
        </w:tc>
        <w:tc>
          <w:tcPr>
            <w:tcW w:w="869" w:type="dxa"/>
          </w:tcPr>
          <w:p w14:paraId="5D1979A0" w14:textId="77777777" w:rsidR="00030607" w:rsidRDefault="00FB2450">
            <w:pPr>
              <w:pStyle w:val="TableParagraph"/>
              <w:spacing w:before="2"/>
              <w:ind w:left="301"/>
              <w:rPr>
                <w:rFonts w:ascii="Arial MT"/>
                <w:sz w:val="18"/>
              </w:rPr>
            </w:pPr>
            <w:r>
              <w:rPr>
                <w:rFonts w:ascii="Arial MT"/>
                <w:sz w:val="18"/>
              </w:rPr>
              <w:t>0.0015</w:t>
            </w:r>
          </w:p>
        </w:tc>
      </w:tr>
      <w:tr w:rsidR="00030607" w14:paraId="6C8FE867" w14:textId="77777777">
        <w:trPr>
          <w:trHeight w:val="302"/>
        </w:trPr>
        <w:tc>
          <w:tcPr>
            <w:tcW w:w="1920" w:type="dxa"/>
            <w:tcBorders>
              <w:top w:val="single" w:sz="6" w:space="0" w:color="000000"/>
            </w:tcBorders>
          </w:tcPr>
          <w:p w14:paraId="1DFA14BD" w14:textId="77777777" w:rsidR="00030607" w:rsidRDefault="00FB2450">
            <w:pPr>
              <w:pStyle w:val="TableParagraph"/>
              <w:spacing w:before="87" w:line="196" w:lineRule="exact"/>
              <w:ind w:left="-3"/>
              <w:rPr>
                <w:rFonts w:ascii="Arial MT"/>
                <w:sz w:val="18"/>
              </w:rPr>
            </w:pPr>
            <w:r>
              <w:rPr>
                <w:rFonts w:ascii="Arial MT"/>
                <w:sz w:val="18"/>
              </w:rPr>
              <w:t>R-squared</w:t>
            </w:r>
          </w:p>
        </w:tc>
        <w:tc>
          <w:tcPr>
            <w:tcW w:w="1139" w:type="dxa"/>
            <w:tcBorders>
              <w:top w:val="double" w:sz="2" w:space="0" w:color="000000"/>
            </w:tcBorders>
          </w:tcPr>
          <w:p w14:paraId="1DFA687C" w14:textId="77777777" w:rsidR="00030607" w:rsidRDefault="00FB2450">
            <w:pPr>
              <w:pStyle w:val="TableParagraph"/>
              <w:spacing w:before="87" w:line="196" w:lineRule="exact"/>
              <w:ind w:right="108"/>
              <w:jc w:val="right"/>
              <w:rPr>
                <w:rFonts w:ascii="Arial MT"/>
                <w:sz w:val="18"/>
              </w:rPr>
            </w:pPr>
            <w:r>
              <w:rPr>
                <w:rFonts w:ascii="Arial MT"/>
                <w:sz w:val="18"/>
              </w:rPr>
              <w:t>0.202484</w:t>
            </w:r>
          </w:p>
        </w:tc>
        <w:tc>
          <w:tcPr>
            <w:tcW w:w="2290" w:type="dxa"/>
            <w:gridSpan w:val="2"/>
            <w:tcBorders>
              <w:top w:val="double" w:sz="2" w:space="0" w:color="000000"/>
            </w:tcBorders>
          </w:tcPr>
          <w:p w14:paraId="2A871E03" w14:textId="77777777" w:rsidR="00030607" w:rsidRDefault="00FB2450">
            <w:pPr>
              <w:pStyle w:val="TableParagraph"/>
              <w:spacing w:before="87" w:line="196" w:lineRule="exact"/>
              <w:ind w:left="111"/>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869" w:type="dxa"/>
            <w:tcBorders>
              <w:top w:val="double" w:sz="2" w:space="0" w:color="000000"/>
            </w:tcBorders>
          </w:tcPr>
          <w:p w14:paraId="1C971F13" w14:textId="77777777" w:rsidR="00030607" w:rsidRDefault="00FB2450">
            <w:pPr>
              <w:pStyle w:val="TableParagraph"/>
              <w:spacing w:before="87" w:line="196" w:lineRule="exact"/>
              <w:ind w:right="14"/>
              <w:jc w:val="right"/>
              <w:rPr>
                <w:rFonts w:ascii="Arial MT"/>
                <w:sz w:val="18"/>
              </w:rPr>
            </w:pPr>
            <w:r>
              <w:rPr>
                <w:rFonts w:ascii="Arial MT"/>
                <w:sz w:val="18"/>
              </w:rPr>
              <w:t>0.727756</w:t>
            </w:r>
          </w:p>
        </w:tc>
      </w:tr>
      <w:tr w:rsidR="00030607" w14:paraId="0523788F" w14:textId="77777777">
        <w:trPr>
          <w:trHeight w:val="219"/>
        </w:trPr>
        <w:tc>
          <w:tcPr>
            <w:tcW w:w="1920" w:type="dxa"/>
          </w:tcPr>
          <w:p w14:paraId="67D3A2B7" w14:textId="77777777" w:rsidR="00030607" w:rsidRDefault="00FB2450">
            <w:pPr>
              <w:pStyle w:val="TableParagraph"/>
              <w:spacing w:before="2" w:line="197"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139" w:type="dxa"/>
          </w:tcPr>
          <w:p w14:paraId="3D162484" w14:textId="77777777" w:rsidR="00030607" w:rsidRDefault="00FB2450">
            <w:pPr>
              <w:pStyle w:val="TableParagraph"/>
              <w:spacing w:before="2" w:line="197" w:lineRule="exact"/>
              <w:ind w:right="108"/>
              <w:jc w:val="right"/>
              <w:rPr>
                <w:rFonts w:ascii="Arial MT"/>
                <w:sz w:val="18"/>
              </w:rPr>
            </w:pPr>
            <w:r>
              <w:rPr>
                <w:rFonts w:ascii="Arial MT"/>
                <w:sz w:val="18"/>
              </w:rPr>
              <w:t>0.175900</w:t>
            </w:r>
          </w:p>
        </w:tc>
        <w:tc>
          <w:tcPr>
            <w:tcW w:w="2290" w:type="dxa"/>
            <w:gridSpan w:val="2"/>
          </w:tcPr>
          <w:p w14:paraId="1583B439" w14:textId="77777777" w:rsidR="00030607" w:rsidRDefault="00FB2450">
            <w:pPr>
              <w:pStyle w:val="TableParagraph"/>
              <w:spacing w:before="2" w:line="197" w:lineRule="exact"/>
              <w:ind w:left="111"/>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869" w:type="dxa"/>
          </w:tcPr>
          <w:p w14:paraId="78A5A121" w14:textId="77777777" w:rsidR="00030607" w:rsidRDefault="00FB2450">
            <w:pPr>
              <w:pStyle w:val="TableParagraph"/>
              <w:spacing w:before="2" w:line="197" w:lineRule="exact"/>
              <w:ind w:right="14"/>
              <w:jc w:val="right"/>
              <w:rPr>
                <w:rFonts w:ascii="Arial MT"/>
                <w:sz w:val="18"/>
              </w:rPr>
            </w:pPr>
            <w:r>
              <w:rPr>
                <w:rFonts w:ascii="Arial MT"/>
                <w:sz w:val="18"/>
              </w:rPr>
              <w:t>2.686339</w:t>
            </w:r>
          </w:p>
        </w:tc>
      </w:tr>
      <w:tr w:rsidR="00030607" w14:paraId="030E8CAD" w14:textId="77777777">
        <w:trPr>
          <w:trHeight w:val="220"/>
        </w:trPr>
        <w:tc>
          <w:tcPr>
            <w:tcW w:w="1920" w:type="dxa"/>
          </w:tcPr>
          <w:p w14:paraId="3CD4CC4F" w14:textId="77777777" w:rsidR="00030607" w:rsidRDefault="00FB2450">
            <w:pPr>
              <w:pStyle w:val="TableParagraph"/>
              <w:spacing w:before="4" w:line="19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139" w:type="dxa"/>
          </w:tcPr>
          <w:p w14:paraId="4AAEBBAE" w14:textId="77777777" w:rsidR="00030607" w:rsidRDefault="00FB2450">
            <w:pPr>
              <w:pStyle w:val="TableParagraph"/>
              <w:spacing w:before="4" w:line="197" w:lineRule="exact"/>
              <w:ind w:right="108"/>
              <w:jc w:val="right"/>
              <w:rPr>
                <w:rFonts w:ascii="Arial MT"/>
                <w:sz w:val="18"/>
              </w:rPr>
            </w:pPr>
            <w:r>
              <w:rPr>
                <w:rFonts w:ascii="Arial MT"/>
                <w:sz w:val="18"/>
              </w:rPr>
              <w:t>2.438657</w:t>
            </w:r>
          </w:p>
        </w:tc>
        <w:tc>
          <w:tcPr>
            <w:tcW w:w="2290" w:type="dxa"/>
            <w:gridSpan w:val="2"/>
          </w:tcPr>
          <w:p w14:paraId="2C62D8E8" w14:textId="77777777" w:rsidR="00030607" w:rsidRDefault="00FB2450">
            <w:pPr>
              <w:pStyle w:val="TableParagraph"/>
              <w:spacing w:before="4" w:line="197" w:lineRule="exact"/>
              <w:ind w:left="111"/>
              <w:rPr>
                <w:rFonts w:ascii="Arial MT"/>
                <w:sz w:val="18"/>
              </w:rPr>
            </w:pPr>
            <w:r>
              <w:rPr>
                <w:rFonts w:ascii="Arial MT"/>
                <w:sz w:val="18"/>
              </w:rPr>
              <w:t>Akaike</w:t>
            </w:r>
            <w:r>
              <w:rPr>
                <w:rFonts w:ascii="Arial MT"/>
                <w:spacing w:val="-3"/>
                <w:sz w:val="18"/>
              </w:rPr>
              <w:t xml:space="preserve"> </w:t>
            </w:r>
            <w:r>
              <w:rPr>
                <w:rFonts w:ascii="Arial MT"/>
                <w:sz w:val="18"/>
              </w:rPr>
              <w:t>info</w:t>
            </w:r>
            <w:r>
              <w:rPr>
                <w:rFonts w:ascii="Arial MT"/>
                <w:spacing w:val="-3"/>
                <w:sz w:val="18"/>
              </w:rPr>
              <w:t xml:space="preserve"> </w:t>
            </w:r>
            <w:r>
              <w:rPr>
                <w:rFonts w:ascii="Arial MT"/>
                <w:sz w:val="18"/>
              </w:rPr>
              <w:t>criterion</w:t>
            </w:r>
          </w:p>
        </w:tc>
        <w:tc>
          <w:tcPr>
            <w:tcW w:w="869" w:type="dxa"/>
          </w:tcPr>
          <w:p w14:paraId="6727F5D3" w14:textId="77777777" w:rsidR="00030607" w:rsidRDefault="00FB2450">
            <w:pPr>
              <w:pStyle w:val="TableParagraph"/>
              <w:spacing w:before="4" w:line="197" w:lineRule="exact"/>
              <w:ind w:right="14"/>
              <w:jc w:val="right"/>
              <w:rPr>
                <w:rFonts w:ascii="Arial MT"/>
                <w:sz w:val="18"/>
              </w:rPr>
            </w:pPr>
            <w:r>
              <w:rPr>
                <w:rFonts w:ascii="Arial MT"/>
                <w:sz w:val="18"/>
              </w:rPr>
              <w:t>4.658474</w:t>
            </w:r>
          </w:p>
        </w:tc>
      </w:tr>
      <w:tr w:rsidR="00030607" w14:paraId="0952DB24" w14:textId="77777777">
        <w:trPr>
          <w:trHeight w:val="219"/>
        </w:trPr>
        <w:tc>
          <w:tcPr>
            <w:tcW w:w="1920" w:type="dxa"/>
          </w:tcPr>
          <w:p w14:paraId="60378756" w14:textId="77777777" w:rsidR="00030607" w:rsidRDefault="00FB2450">
            <w:pPr>
              <w:pStyle w:val="TableParagraph"/>
              <w:spacing w:before="4" w:line="196" w:lineRule="exact"/>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1139" w:type="dxa"/>
          </w:tcPr>
          <w:p w14:paraId="4D4FDAD1" w14:textId="77777777" w:rsidR="00030607" w:rsidRDefault="00FB2450">
            <w:pPr>
              <w:pStyle w:val="TableParagraph"/>
              <w:spacing w:before="4" w:line="196" w:lineRule="exact"/>
              <w:ind w:right="108"/>
              <w:jc w:val="right"/>
              <w:rPr>
                <w:rFonts w:ascii="Arial MT"/>
                <w:sz w:val="18"/>
              </w:rPr>
            </w:pPr>
            <w:r>
              <w:rPr>
                <w:rFonts w:ascii="Arial MT"/>
                <w:sz w:val="18"/>
              </w:rPr>
              <w:t>892.0570</w:t>
            </w:r>
          </w:p>
        </w:tc>
        <w:tc>
          <w:tcPr>
            <w:tcW w:w="2290" w:type="dxa"/>
            <w:gridSpan w:val="2"/>
          </w:tcPr>
          <w:p w14:paraId="0B8A55FA" w14:textId="77777777" w:rsidR="00030607" w:rsidRDefault="00FB2450">
            <w:pPr>
              <w:pStyle w:val="TableParagraph"/>
              <w:spacing w:before="4" w:line="196" w:lineRule="exact"/>
              <w:ind w:left="111"/>
              <w:rPr>
                <w:rFonts w:ascii="Arial MT"/>
                <w:sz w:val="18"/>
              </w:rPr>
            </w:pPr>
            <w:r>
              <w:rPr>
                <w:rFonts w:ascii="Arial MT"/>
                <w:sz w:val="18"/>
              </w:rPr>
              <w:t>Schwarz</w:t>
            </w:r>
            <w:r>
              <w:rPr>
                <w:rFonts w:ascii="Arial MT"/>
                <w:spacing w:val="-4"/>
                <w:sz w:val="18"/>
              </w:rPr>
              <w:t xml:space="preserve"> </w:t>
            </w:r>
            <w:r>
              <w:rPr>
                <w:rFonts w:ascii="Arial MT"/>
                <w:sz w:val="18"/>
              </w:rPr>
              <w:t>criterion</w:t>
            </w:r>
          </w:p>
        </w:tc>
        <w:tc>
          <w:tcPr>
            <w:tcW w:w="869" w:type="dxa"/>
          </w:tcPr>
          <w:p w14:paraId="55110753" w14:textId="77777777" w:rsidR="00030607" w:rsidRDefault="00FB2450">
            <w:pPr>
              <w:pStyle w:val="TableParagraph"/>
              <w:spacing w:before="4" w:line="196" w:lineRule="exact"/>
              <w:ind w:right="14"/>
              <w:jc w:val="right"/>
              <w:rPr>
                <w:rFonts w:ascii="Arial MT"/>
                <w:sz w:val="18"/>
              </w:rPr>
            </w:pPr>
            <w:r>
              <w:rPr>
                <w:rFonts w:ascii="Arial MT"/>
                <w:sz w:val="18"/>
              </w:rPr>
              <w:t>4.775776</w:t>
            </w:r>
          </w:p>
        </w:tc>
      </w:tr>
      <w:tr w:rsidR="00030607" w14:paraId="46DB25F2" w14:textId="77777777">
        <w:trPr>
          <w:trHeight w:val="219"/>
        </w:trPr>
        <w:tc>
          <w:tcPr>
            <w:tcW w:w="1920" w:type="dxa"/>
          </w:tcPr>
          <w:p w14:paraId="4AAD9B57" w14:textId="77777777" w:rsidR="00030607" w:rsidRDefault="00FB2450">
            <w:pPr>
              <w:pStyle w:val="TableParagraph"/>
              <w:spacing w:before="2" w:line="197" w:lineRule="exact"/>
              <w:ind w:left="-3"/>
              <w:rPr>
                <w:rFonts w:ascii="Arial MT"/>
                <w:sz w:val="18"/>
              </w:rPr>
            </w:pPr>
            <w:r>
              <w:rPr>
                <w:rFonts w:ascii="Arial MT"/>
                <w:sz w:val="18"/>
              </w:rPr>
              <w:t>Log</w:t>
            </w:r>
            <w:r>
              <w:rPr>
                <w:rFonts w:ascii="Arial MT"/>
                <w:spacing w:val="-3"/>
                <w:sz w:val="18"/>
              </w:rPr>
              <w:t xml:space="preserve"> </w:t>
            </w:r>
            <w:r>
              <w:rPr>
                <w:rFonts w:ascii="Arial MT"/>
                <w:sz w:val="18"/>
              </w:rPr>
              <w:t>likelihood</w:t>
            </w:r>
          </w:p>
        </w:tc>
        <w:tc>
          <w:tcPr>
            <w:tcW w:w="1139" w:type="dxa"/>
          </w:tcPr>
          <w:p w14:paraId="012D3958" w14:textId="77777777" w:rsidR="00030607" w:rsidRDefault="00FB2450">
            <w:pPr>
              <w:pStyle w:val="TableParagraph"/>
              <w:spacing w:before="2" w:line="197" w:lineRule="exact"/>
              <w:ind w:right="108"/>
              <w:jc w:val="right"/>
              <w:rPr>
                <w:rFonts w:ascii="Arial MT"/>
                <w:sz w:val="18"/>
              </w:rPr>
            </w:pPr>
            <w:r>
              <w:rPr>
                <w:rFonts w:ascii="Arial MT"/>
                <w:sz w:val="18"/>
              </w:rPr>
              <w:t>-357.3610</w:t>
            </w:r>
          </w:p>
        </w:tc>
        <w:tc>
          <w:tcPr>
            <w:tcW w:w="2290" w:type="dxa"/>
            <w:gridSpan w:val="2"/>
          </w:tcPr>
          <w:p w14:paraId="3EFD8530" w14:textId="77777777" w:rsidR="00030607" w:rsidRDefault="00FB2450">
            <w:pPr>
              <w:pStyle w:val="TableParagraph"/>
              <w:spacing w:before="2" w:line="197" w:lineRule="exact"/>
              <w:ind w:left="111"/>
              <w:rPr>
                <w:rFonts w:ascii="Arial MT"/>
                <w:sz w:val="18"/>
              </w:rPr>
            </w:pPr>
            <w:r>
              <w:rPr>
                <w:rFonts w:ascii="Arial MT"/>
                <w:sz w:val="18"/>
              </w:rPr>
              <w:t>Hannan-Quinn</w:t>
            </w:r>
            <w:r>
              <w:rPr>
                <w:rFonts w:ascii="Arial MT"/>
                <w:spacing w:val="-3"/>
                <w:sz w:val="18"/>
              </w:rPr>
              <w:t xml:space="preserve"> </w:t>
            </w:r>
            <w:r>
              <w:rPr>
                <w:rFonts w:ascii="Arial MT"/>
                <w:sz w:val="18"/>
              </w:rPr>
              <w:t>criter.</w:t>
            </w:r>
          </w:p>
        </w:tc>
        <w:tc>
          <w:tcPr>
            <w:tcW w:w="869" w:type="dxa"/>
          </w:tcPr>
          <w:p w14:paraId="1EEB6053" w14:textId="77777777" w:rsidR="00030607" w:rsidRDefault="00FB2450">
            <w:pPr>
              <w:pStyle w:val="TableParagraph"/>
              <w:spacing w:before="2" w:line="197" w:lineRule="exact"/>
              <w:ind w:right="14"/>
              <w:jc w:val="right"/>
              <w:rPr>
                <w:rFonts w:ascii="Arial MT"/>
                <w:sz w:val="18"/>
              </w:rPr>
            </w:pPr>
            <w:r>
              <w:rPr>
                <w:rFonts w:ascii="Arial MT"/>
                <w:sz w:val="18"/>
              </w:rPr>
              <w:t>4.706117</w:t>
            </w:r>
          </w:p>
        </w:tc>
      </w:tr>
      <w:tr w:rsidR="00030607" w14:paraId="2C2A4035" w14:textId="77777777">
        <w:trPr>
          <w:trHeight w:val="220"/>
        </w:trPr>
        <w:tc>
          <w:tcPr>
            <w:tcW w:w="1920" w:type="dxa"/>
          </w:tcPr>
          <w:p w14:paraId="604B8DED" w14:textId="77777777" w:rsidR="00030607" w:rsidRDefault="00FB2450">
            <w:pPr>
              <w:pStyle w:val="TableParagraph"/>
              <w:spacing w:before="4" w:line="197" w:lineRule="exact"/>
              <w:ind w:left="-3"/>
              <w:rPr>
                <w:rFonts w:ascii="Arial MT"/>
                <w:sz w:val="18"/>
              </w:rPr>
            </w:pPr>
            <w:r>
              <w:rPr>
                <w:rFonts w:ascii="Arial MT"/>
                <w:sz w:val="18"/>
              </w:rPr>
              <w:t>F-statistic</w:t>
            </w:r>
          </w:p>
        </w:tc>
        <w:tc>
          <w:tcPr>
            <w:tcW w:w="1139" w:type="dxa"/>
          </w:tcPr>
          <w:p w14:paraId="4D90B535" w14:textId="77777777" w:rsidR="00030607" w:rsidRDefault="00FB2450">
            <w:pPr>
              <w:pStyle w:val="TableParagraph"/>
              <w:spacing w:before="4" w:line="197" w:lineRule="exact"/>
              <w:ind w:right="108"/>
              <w:jc w:val="right"/>
              <w:rPr>
                <w:rFonts w:ascii="Arial MT"/>
                <w:sz w:val="18"/>
              </w:rPr>
            </w:pPr>
            <w:r>
              <w:rPr>
                <w:rFonts w:ascii="Arial MT"/>
                <w:sz w:val="18"/>
              </w:rPr>
              <w:t>7.616808</w:t>
            </w:r>
          </w:p>
        </w:tc>
        <w:tc>
          <w:tcPr>
            <w:tcW w:w="2290" w:type="dxa"/>
            <w:gridSpan w:val="2"/>
          </w:tcPr>
          <w:p w14:paraId="4384929D" w14:textId="77777777" w:rsidR="00030607" w:rsidRDefault="00FB2450">
            <w:pPr>
              <w:pStyle w:val="TableParagraph"/>
              <w:spacing w:before="4" w:line="197" w:lineRule="exact"/>
              <w:ind w:left="111"/>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869" w:type="dxa"/>
          </w:tcPr>
          <w:p w14:paraId="4FF95B23" w14:textId="77777777" w:rsidR="00030607" w:rsidRDefault="00FB2450">
            <w:pPr>
              <w:pStyle w:val="TableParagraph"/>
              <w:spacing w:before="4" w:line="197" w:lineRule="exact"/>
              <w:ind w:right="14"/>
              <w:jc w:val="right"/>
              <w:rPr>
                <w:rFonts w:ascii="Arial MT"/>
                <w:sz w:val="18"/>
              </w:rPr>
            </w:pPr>
            <w:r>
              <w:rPr>
                <w:rFonts w:ascii="Arial MT"/>
                <w:sz w:val="18"/>
              </w:rPr>
              <w:t>0.894737</w:t>
            </w:r>
          </w:p>
        </w:tc>
      </w:tr>
      <w:tr w:rsidR="00030607" w14:paraId="0DEBAB78" w14:textId="77777777">
        <w:trPr>
          <w:trHeight w:val="299"/>
        </w:trPr>
        <w:tc>
          <w:tcPr>
            <w:tcW w:w="1920" w:type="dxa"/>
            <w:tcBorders>
              <w:bottom w:val="double" w:sz="2" w:space="0" w:color="000000"/>
            </w:tcBorders>
          </w:tcPr>
          <w:p w14:paraId="6BEDF9B5" w14:textId="77777777" w:rsidR="00030607" w:rsidRDefault="00FB2450">
            <w:pPr>
              <w:pStyle w:val="TableParagraph"/>
              <w:spacing w:before="4"/>
              <w:ind w:left="-3"/>
              <w:rPr>
                <w:rFonts w:ascii="Arial MT"/>
                <w:sz w:val="18"/>
              </w:rPr>
            </w:pPr>
            <w:r>
              <w:rPr>
                <w:rFonts w:ascii="Arial MT"/>
                <w:sz w:val="18"/>
              </w:rPr>
              <w:t>Prob(F-statistic)</w:t>
            </w:r>
          </w:p>
        </w:tc>
        <w:tc>
          <w:tcPr>
            <w:tcW w:w="1139" w:type="dxa"/>
            <w:tcBorders>
              <w:bottom w:val="double" w:sz="2" w:space="0" w:color="000000"/>
            </w:tcBorders>
          </w:tcPr>
          <w:p w14:paraId="23918765" w14:textId="77777777" w:rsidR="00030607" w:rsidRDefault="00FB2450">
            <w:pPr>
              <w:pStyle w:val="TableParagraph"/>
              <w:spacing w:before="4"/>
              <w:ind w:right="108"/>
              <w:jc w:val="right"/>
              <w:rPr>
                <w:rFonts w:ascii="Arial MT"/>
                <w:sz w:val="18"/>
              </w:rPr>
            </w:pPr>
            <w:r>
              <w:rPr>
                <w:rFonts w:ascii="Arial MT"/>
                <w:sz w:val="18"/>
              </w:rPr>
              <w:t>0.000002</w:t>
            </w:r>
          </w:p>
        </w:tc>
        <w:tc>
          <w:tcPr>
            <w:tcW w:w="2290" w:type="dxa"/>
            <w:gridSpan w:val="2"/>
            <w:tcBorders>
              <w:bottom w:val="double" w:sz="2" w:space="0" w:color="000000"/>
            </w:tcBorders>
          </w:tcPr>
          <w:p w14:paraId="2104043C" w14:textId="77777777" w:rsidR="00030607" w:rsidRDefault="00030607">
            <w:pPr>
              <w:pStyle w:val="TableParagraph"/>
              <w:rPr>
                <w:sz w:val="18"/>
              </w:rPr>
            </w:pPr>
          </w:p>
        </w:tc>
        <w:tc>
          <w:tcPr>
            <w:tcW w:w="869" w:type="dxa"/>
            <w:tcBorders>
              <w:bottom w:val="double" w:sz="2" w:space="0" w:color="000000"/>
            </w:tcBorders>
          </w:tcPr>
          <w:p w14:paraId="322343C5" w14:textId="77777777" w:rsidR="00030607" w:rsidRDefault="00030607">
            <w:pPr>
              <w:pStyle w:val="TableParagraph"/>
              <w:rPr>
                <w:sz w:val="18"/>
              </w:rPr>
            </w:pPr>
          </w:p>
        </w:tc>
      </w:tr>
    </w:tbl>
    <w:p w14:paraId="251DD856" w14:textId="77777777" w:rsidR="00030607" w:rsidRDefault="00030607">
      <w:pPr>
        <w:pStyle w:val="BodyText"/>
        <w:rPr>
          <w:rFonts w:ascii="Arial MT"/>
          <w:sz w:val="20"/>
        </w:rPr>
      </w:pPr>
    </w:p>
    <w:p w14:paraId="0501287F" w14:textId="77777777" w:rsidR="00030607" w:rsidRDefault="00030607">
      <w:pPr>
        <w:pStyle w:val="BodyText"/>
        <w:spacing w:before="9"/>
        <w:rPr>
          <w:rFonts w:ascii="Arial MT"/>
          <w:sz w:val="15"/>
        </w:rPr>
      </w:pPr>
    </w:p>
    <w:p w14:paraId="187B4E08" w14:textId="788D5CCB" w:rsidR="00030607" w:rsidRPr="002D0F81" w:rsidRDefault="00CB053C" w:rsidP="002D0F81">
      <w:pPr>
        <w:pStyle w:val="BodyText"/>
        <w:ind w:left="851"/>
        <w:rPr>
          <w:b/>
          <w:u w:val="single"/>
          <w:lang w:val="id-ID"/>
        </w:rPr>
      </w:pPr>
      <w:r>
        <w:rPr>
          <w:b/>
          <w:noProof/>
          <w:u w:val="single"/>
          <w:lang w:val="en-US"/>
        </w:rPr>
        <mc:AlternateContent>
          <mc:Choice Requires="wps">
            <w:drawing>
              <wp:anchor distT="0" distB="0" distL="114300" distR="114300" simplePos="0" relativeHeight="482799616" behindDoc="1" locked="0" layoutInCell="1" allowOverlap="1" wp14:anchorId="3D58D39E" wp14:editId="61AB028A">
                <wp:simplePos x="0" y="0"/>
                <wp:positionH relativeFrom="page">
                  <wp:posOffset>1460500</wp:posOffset>
                </wp:positionH>
                <wp:positionV relativeFrom="paragraph">
                  <wp:posOffset>869950</wp:posOffset>
                </wp:positionV>
                <wp:extent cx="1219200" cy="8890"/>
                <wp:effectExtent l="0" t="0" r="0" b="0"/>
                <wp:wrapNone/>
                <wp:docPr id="195" name="Rectangle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0A5A2A" id="Rectangle 183" o:spid="_x0000_s1026" style="position:absolute;margin-left:115pt;margin-top:68.5pt;width:96pt;height:.7pt;z-index:-20516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" fillcolor="black" stroked="f">
                <w10:wrap anchorx="page"/>
              </v:rect>
            </w:pict>
          </mc:Fallback>
        </mc:AlternateContent>
      </w:r>
      <w:r w:rsidR="00FB2450" w:rsidRPr="002D0F81">
        <w:rPr>
          <w:b/>
          <w:u w:val="single"/>
        </w:rPr>
        <w:t>Lampiran</w:t>
      </w:r>
      <w:r w:rsidR="00FB2450" w:rsidRPr="002D0F81">
        <w:rPr>
          <w:b/>
          <w:spacing w:val="-2"/>
          <w:u w:val="single"/>
        </w:rPr>
        <w:t xml:space="preserve"> </w:t>
      </w:r>
      <w:r w:rsidR="00FB2450" w:rsidRPr="002D0F81">
        <w:rPr>
          <w:b/>
          <w:u w:val="single"/>
        </w:rPr>
        <w:t>5</w:t>
      </w:r>
      <w:r w:rsidR="00FB2450" w:rsidRPr="002D0F81">
        <w:rPr>
          <w:b/>
          <w:spacing w:val="-2"/>
          <w:u w:val="single"/>
        </w:rPr>
        <w:t xml:space="preserve"> </w:t>
      </w:r>
      <w:r w:rsidR="00FB2450" w:rsidRPr="002D0F81">
        <w:rPr>
          <w:b/>
          <w:u w:val="single"/>
        </w:rPr>
        <w:t>Hasil</w:t>
      </w:r>
      <w:r w:rsidR="00FB2450" w:rsidRPr="002D0F81">
        <w:rPr>
          <w:b/>
          <w:spacing w:val="-2"/>
          <w:u w:val="single"/>
        </w:rPr>
        <w:t xml:space="preserve"> </w:t>
      </w:r>
      <w:r w:rsidR="00FB2450" w:rsidRPr="002D0F81">
        <w:rPr>
          <w:b/>
          <w:u w:val="single"/>
        </w:rPr>
        <w:t>Uji</w:t>
      </w:r>
      <w:r w:rsidR="00FB2450" w:rsidRPr="002D0F81">
        <w:rPr>
          <w:b/>
          <w:spacing w:val="-2"/>
          <w:u w:val="single"/>
        </w:rPr>
        <w:t xml:space="preserve"> </w:t>
      </w:r>
      <w:r w:rsidR="00FB2450" w:rsidRPr="002D0F81">
        <w:rPr>
          <w:b/>
          <w:u w:val="single"/>
        </w:rPr>
        <w:t>Chow</w:t>
      </w:r>
      <w:r w:rsidR="00FB2450" w:rsidRPr="002D0F81">
        <w:rPr>
          <w:b/>
          <w:spacing w:val="-1"/>
          <w:u w:val="single"/>
        </w:rPr>
        <w:t xml:space="preserve"> </w:t>
      </w:r>
      <w:r w:rsidR="00FB2450" w:rsidRPr="002D0F81">
        <w:rPr>
          <w:b/>
          <w:u w:val="single"/>
        </w:rPr>
        <w:t>Persamaan Penelitian 2</w:t>
      </w:r>
    </w:p>
    <w:p w14:paraId="4D6D3DBB" w14:textId="77777777" w:rsidR="00030607" w:rsidRDefault="00030607">
      <w:pPr>
        <w:pStyle w:val="BodyText"/>
        <w:rPr>
          <w:b/>
          <w:sz w:val="20"/>
        </w:rPr>
      </w:pPr>
    </w:p>
    <w:p w14:paraId="72E60AF1" w14:textId="77777777" w:rsidR="00030607" w:rsidRDefault="00030607">
      <w:pPr>
        <w:pStyle w:val="BodyText"/>
        <w:spacing w:before="6" w:after="1"/>
        <w:rPr>
          <w:b/>
          <w:sz w:val="11"/>
        </w:rPr>
      </w:pPr>
    </w:p>
    <w:tbl>
      <w:tblPr>
        <w:tblW w:w="0" w:type="auto"/>
        <w:tblInd w:w="847" w:type="dxa"/>
        <w:tblLayout w:type="fixed"/>
        <w:tblCellMar>
          <w:left w:w="0" w:type="dxa"/>
          <w:right w:w="0" w:type="dxa"/>
        </w:tblCellMar>
        <w:tblLook w:val="01E0" w:firstRow="1" w:lastRow="1" w:firstColumn="1" w:lastColumn="1" w:noHBand="0" w:noVBand="0"/>
      </w:tblPr>
      <w:tblGrid>
        <w:gridCol w:w="2808"/>
        <w:gridCol w:w="1581"/>
        <w:gridCol w:w="1061"/>
        <w:gridCol w:w="768"/>
      </w:tblGrid>
      <w:tr w:rsidR="00030607" w14:paraId="35EAD1CF" w14:textId="77777777">
        <w:trPr>
          <w:trHeight w:val="742"/>
        </w:trPr>
        <w:tc>
          <w:tcPr>
            <w:tcW w:w="2808" w:type="dxa"/>
          </w:tcPr>
          <w:p w14:paraId="7E3EC1D9" w14:textId="77777777" w:rsidR="00030607" w:rsidRDefault="00FB2450">
            <w:pPr>
              <w:pStyle w:val="TableParagraph"/>
              <w:spacing w:line="256" w:lineRule="auto"/>
              <w:ind w:left="-3" w:right="340"/>
              <w:rPr>
                <w:rFonts w:ascii="Arial MT"/>
                <w:sz w:val="18"/>
              </w:rPr>
            </w:pPr>
            <w:r>
              <w:rPr>
                <w:rFonts w:ascii="Arial MT"/>
                <w:sz w:val="18"/>
              </w:rPr>
              <w:t>Redundant</w:t>
            </w:r>
            <w:r>
              <w:rPr>
                <w:rFonts w:ascii="Arial MT"/>
                <w:spacing w:val="-4"/>
                <w:sz w:val="18"/>
              </w:rPr>
              <w:t xml:space="preserve"> </w:t>
            </w:r>
            <w:r>
              <w:rPr>
                <w:rFonts w:ascii="Arial MT"/>
                <w:sz w:val="18"/>
              </w:rPr>
              <w:t>Fixed</w:t>
            </w:r>
            <w:r>
              <w:rPr>
                <w:rFonts w:ascii="Arial MT"/>
                <w:spacing w:val="-4"/>
                <w:sz w:val="18"/>
              </w:rPr>
              <w:t xml:space="preserve"> </w:t>
            </w:r>
            <w:r>
              <w:rPr>
                <w:rFonts w:ascii="Arial MT"/>
                <w:sz w:val="18"/>
              </w:rPr>
              <w:t>Effects</w:t>
            </w:r>
            <w:r>
              <w:rPr>
                <w:rFonts w:ascii="Arial MT"/>
                <w:spacing w:val="-3"/>
                <w:sz w:val="18"/>
              </w:rPr>
              <w:t xml:space="preserve"> </w:t>
            </w:r>
            <w:r>
              <w:rPr>
                <w:rFonts w:ascii="Arial MT"/>
                <w:sz w:val="18"/>
              </w:rPr>
              <w:t>Tests</w:t>
            </w:r>
            <w:r>
              <w:rPr>
                <w:rFonts w:ascii="Arial MT"/>
                <w:spacing w:val="-47"/>
                <w:sz w:val="18"/>
              </w:rPr>
              <w:t xml:space="preserve"> </w:t>
            </w:r>
            <w:r>
              <w:rPr>
                <w:rFonts w:ascii="Arial MT"/>
                <w:sz w:val="18"/>
              </w:rPr>
              <w:t>Equation:</w:t>
            </w:r>
            <w:r>
              <w:rPr>
                <w:rFonts w:ascii="Arial MT"/>
                <w:spacing w:val="-1"/>
                <w:sz w:val="18"/>
              </w:rPr>
              <w:t xml:space="preserve"> </w:t>
            </w:r>
            <w:r>
              <w:rPr>
                <w:rFonts w:ascii="Arial MT"/>
                <w:sz w:val="18"/>
              </w:rPr>
              <w:t>Untitled</w:t>
            </w:r>
          </w:p>
          <w:p w14:paraId="489F9D3D" w14:textId="77777777" w:rsidR="00030607" w:rsidRDefault="00FB2450">
            <w:pPr>
              <w:pStyle w:val="TableParagraph"/>
              <w:spacing w:line="206" w:lineRule="exact"/>
              <w:ind w:left="-3"/>
              <w:rPr>
                <w:rFonts w:ascii="Arial MT"/>
                <w:sz w:val="18"/>
              </w:rPr>
            </w:pPr>
            <w:r>
              <w:rPr>
                <w:rFonts w:ascii="Arial MT"/>
                <w:sz w:val="18"/>
              </w:rPr>
              <w:t>Test</w:t>
            </w:r>
            <w:r>
              <w:rPr>
                <w:rFonts w:ascii="Arial MT"/>
                <w:spacing w:val="-3"/>
                <w:sz w:val="18"/>
              </w:rPr>
              <w:t xml:space="preserve"> </w:t>
            </w:r>
            <w:r>
              <w:rPr>
                <w:rFonts w:ascii="Arial MT"/>
                <w:sz w:val="18"/>
              </w:rPr>
              <w:t>cross-section</w:t>
            </w:r>
            <w:r>
              <w:rPr>
                <w:rFonts w:ascii="Arial MT"/>
                <w:spacing w:val="-4"/>
                <w:sz w:val="18"/>
              </w:rPr>
              <w:t xml:space="preserve"> </w:t>
            </w:r>
            <w:r>
              <w:rPr>
                <w:rFonts w:ascii="Arial MT"/>
                <w:sz w:val="18"/>
              </w:rPr>
              <w:t>fixed</w:t>
            </w:r>
            <w:r>
              <w:rPr>
                <w:rFonts w:ascii="Arial MT"/>
                <w:spacing w:val="-3"/>
                <w:sz w:val="18"/>
              </w:rPr>
              <w:t xml:space="preserve"> </w:t>
            </w:r>
            <w:r>
              <w:rPr>
                <w:rFonts w:ascii="Arial MT"/>
                <w:sz w:val="18"/>
              </w:rPr>
              <w:t>effects</w:t>
            </w:r>
          </w:p>
        </w:tc>
        <w:tc>
          <w:tcPr>
            <w:tcW w:w="3410" w:type="dxa"/>
            <w:gridSpan w:val="3"/>
            <w:tcBorders>
              <w:bottom w:val="double" w:sz="2" w:space="0" w:color="000000"/>
            </w:tcBorders>
          </w:tcPr>
          <w:p w14:paraId="2E600D4B" w14:textId="77777777" w:rsidR="00030607" w:rsidRDefault="00030607">
            <w:pPr>
              <w:pStyle w:val="TableParagraph"/>
              <w:rPr>
                <w:sz w:val="18"/>
              </w:rPr>
            </w:pPr>
          </w:p>
        </w:tc>
      </w:tr>
      <w:tr w:rsidR="00030607" w14:paraId="3EB2C438" w14:textId="77777777">
        <w:trPr>
          <w:trHeight w:val="396"/>
        </w:trPr>
        <w:tc>
          <w:tcPr>
            <w:tcW w:w="2808" w:type="dxa"/>
          </w:tcPr>
          <w:p w14:paraId="0C7FCAB1" w14:textId="77777777" w:rsidR="00030607" w:rsidRDefault="00FB2450">
            <w:pPr>
              <w:pStyle w:val="TableParagraph"/>
              <w:spacing w:before="87"/>
              <w:ind w:left="-3"/>
              <w:rPr>
                <w:rFonts w:ascii="Arial MT"/>
                <w:sz w:val="18"/>
              </w:rPr>
            </w:pPr>
            <w:r>
              <w:rPr>
                <w:rFonts w:ascii="Arial MT"/>
                <w:sz w:val="18"/>
              </w:rPr>
              <w:t>Effects Test</w:t>
            </w:r>
          </w:p>
        </w:tc>
        <w:tc>
          <w:tcPr>
            <w:tcW w:w="1581" w:type="dxa"/>
            <w:tcBorders>
              <w:top w:val="double" w:sz="2" w:space="0" w:color="000000"/>
              <w:bottom w:val="double" w:sz="2" w:space="0" w:color="000000"/>
            </w:tcBorders>
          </w:tcPr>
          <w:p w14:paraId="1D8FAFA3" w14:textId="77777777" w:rsidR="00030607" w:rsidRDefault="00FB2450">
            <w:pPr>
              <w:pStyle w:val="TableParagraph"/>
              <w:spacing w:before="87"/>
              <w:ind w:left="321" w:right="146"/>
              <w:jc w:val="center"/>
              <w:rPr>
                <w:rFonts w:ascii="Arial MT"/>
                <w:sz w:val="18"/>
              </w:rPr>
            </w:pPr>
            <w:r>
              <w:rPr>
                <w:rFonts w:ascii="Arial MT"/>
                <w:sz w:val="18"/>
              </w:rPr>
              <w:t>Statistic</w:t>
            </w:r>
          </w:p>
        </w:tc>
        <w:tc>
          <w:tcPr>
            <w:tcW w:w="1061" w:type="dxa"/>
            <w:tcBorders>
              <w:top w:val="double" w:sz="2" w:space="0" w:color="000000"/>
              <w:bottom w:val="double" w:sz="2" w:space="0" w:color="000000"/>
            </w:tcBorders>
          </w:tcPr>
          <w:p w14:paraId="2C51B0B2" w14:textId="77777777" w:rsidR="00030607" w:rsidRDefault="00FB2450">
            <w:pPr>
              <w:pStyle w:val="TableParagraph"/>
              <w:spacing w:before="87"/>
              <w:ind w:right="246"/>
              <w:jc w:val="right"/>
              <w:rPr>
                <w:rFonts w:ascii="Arial MT"/>
                <w:sz w:val="18"/>
              </w:rPr>
            </w:pPr>
            <w:r>
              <w:rPr>
                <w:rFonts w:ascii="Arial MT"/>
                <w:sz w:val="18"/>
              </w:rPr>
              <w:t>d.f.</w:t>
            </w:r>
          </w:p>
        </w:tc>
        <w:tc>
          <w:tcPr>
            <w:tcW w:w="768" w:type="dxa"/>
            <w:tcBorders>
              <w:top w:val="double" w:sz="2" w:space="0" w:color="000000"/>
              <w:bottom w:val="double" w:sz="2" w:space="0" w:color="000000"/>
            </w:tcBorders>
          </w:tcPr>
          <w:p w14:paraId="54F46425" w14:textId="77777777" w:rsidR="00030607" w:rsidRDefault="00FB2450">
            <w:pPr>
              <w:pStyle w:val="TableParagraph"/>
              <w:spacing w:before="87"/>
              <w:ind w:right="63"/>
              <w:jc w:val="right"/>
              <w:rPr>
                <w:rFonts w:ascii="Arial MT"/>
                <w:sz w:val="18"/>
              </w:rPr>
            </w:pPr>
            <w:r>
              <w:rPr>
                <w:rFonts w:ascii="Arial MT"/>
                <w:sz w:val="18"/>
              </w:rPr>
              <w:t>Prob.</w:t>
            </w:r>
          </w:p>
        </w:tc>
      </w:tr>
      <w:tr w:rsidR="00030607" w14:paraId="186AEEE5" w14:textId="77777777">
        <w:trPr>
          <w:trHeight w:val="301"/>
        </w:trPr>
        <w:tc>
          <w:tcPr>
            <w:tcW w:w="2808" w:type="dxa"/>
          </w:tcPr>
          <w:p w14:paraId="6B1E7DF2" w14:textId="77777777" w:rsidR="00030607" w:rsidRDefault="00FB2450">
            <w:pPr>
              <w:pStyle w:val="TableParagraph"/>
              <w:spacing w:before="84" w:line="197" w:lineRule="exact"/>
              <w:ind w:left="-3"/>
              <w:rPr>
                <w:rFonts w:ascii="Arial MT"/>
                <w:sz w:val="18"/>
              </w:rPr>
            </w:pPr>
            <w:r>
              <w:rPr>
                <w:rFonts w:ascii="Arial MT"/>
                <w:sz w:val="18"/>
              </w:rPr>
              <w:t>Cross-section</w:t>
            </w:r>
            <w:r>
              <w:rPr>
                <w:rFonts w:ascii="Arial MT"/>
                <w:spacing w:val="-2"/>
                <w:sz w:val="18"/>
              </w:rPr>
              <w:t xml:space="preserve"> </w:t>
            </w:r>
            <w:r>
              <w:rPr>
                <w:rFonts w:ascii="Arial MT"/>
                <w:sz w:val="18"/>
              </w:rPr>
              <w:t>F</w:t>
            </w:r>
          </w:p>
        </w:tc>
        <w:tc>
          <w:tcPr>
            <w:tcW w:w="1581" w:type="dxa"/>
            <w:tcBorders>
              <w:top w:val="double" w:sz="2" w:space="0" w:color="000000"/>
            </w:tcBorders>
          </w:tcPr>
          <w:p w14:paraId="0BD29272" w14:textId="77777777" w:rsidR="00030607" w:rsidRDefault="00FB2450">
            <w:pPr>
              <w:pStyle w:val="TableParagraph"/>
              <w:spacing w:before="84" w:line="197" w:lineRule="exact"/>
              <w:ind w:left="321" w:right="269"/>
              <w:jc w:val="center"/>
              <w:rPr>
                <w:rFonts w:ascii="Arial MT"/>
                <w:sz w:val="18"/>
              </w:rPr>
            </w:pPr>
            <w:r>
              <w:rPr>
                <w:rFonts w:ascii="Arial MT"/>
                <w:sz w:val="18"/>
              </w:rPr>
              <w:t>862.455966</w:t>
            </w:r>
          </w:p>
        </w:tc>
        <w:tc>
          <w:tcPr>
            <w:tcW w:w="1061" w:type="dxa"/>
            <w:tcBorders>
              <w:top w:val="double" w:sz="2" w:space="0" w:color="000000"/>
            </w:tcBorders>
          </w:tcPr>
          <w:p w14:paraId="2848D7B0" w14:textId="77777777" w:rsidR="00030607" w:rsidRDefault="00FB2450">
            <w:pPr>
              <w:pStyle w:val="TableParagraph"/>
              <w:spacing w:before="84" w:line="197" w:lineRule="exact"/>
              <w:ind w:right="196"/>
              <w:jc w:val="right"/>
              <w:rPr>
                <w:rFonts w:ascii="Arial MT"/>
                <w:sz w:val="18"/>
              </w:rPr>
            </w:pPr>
            <w:r>
              <w:rPr>
                <w:rFonts w:ascii="Arial MT"/>
                <w:sz w:val="18"/>
              </w:rPr>
              <w:t>(38,33)</w:t>
            </w:r>
          </w:p>
        </w:tc>
        <w:tc>
          <w:tcPr>
            <w:tcW w:w="768" w:type="dxa"/>
            <w:tcBorders>
              <w:top w:val="double" w:sz="2" w:space="0" w:color="000000"/>
            </w:tcBorders>
          </w:tcPr>
          <w:p w14:paraId="0D873E3A" w14:textId="77777777" w:rsidR="00030607" w:rsidRDefault="00FB2450">
            <w:pPr>
              <w:pStyle w:val="TableParagraph"/>
              <w:spacing w:before="84" w:line="197" w:lineRule="exact"/>
              <w:ind w:right="14"/>
              <w:jc w:val="right"/>
              <w:rPr>
                <w:rFonts w:ascii="Arial MT"/>
                <w:sz w:val="18"/>
              </w:rPr>
            </w:pPr>
            <w:r>
              <w:rPr>
                <w:rFonts w:ascii="Arial MT"/>
                <w:sz w:val="18"/>
              </w:rPr>
              <w:t>0.0000</w:t>
            </w:r>
          </w:p>
        </w:tc>
      </w:tr>
      <w:tr w:rsidR="00030607" w14:paraId="5AE91143" w14:textId="77777777">
        <w:trPr>
          <w:trHeight w:val="299"/>
        </w:trPr>
        <w:tc>
          <w:tcPr>
            <w:tcW w:w="2808" w:type="dxa"/>
            <w:tcBorders>
              <w:bottom w:val="single" w:sz="6" w:space="0" w:color="000000"/>
            </w:tcBorders>
          </w:tcPr>
          <w:p w14:paraId="595B8707" w14:textId="77777777" w:rsidR="00030607" w:rsidRDefault="00FB2450">
            <w:pPr>
              <w:pStyle w:val="TableParagraph"/>
              <w:spacing w:before="4"/>
              <w:ind w:left="-3"/>
              <w:rPr>
                <w:rFonts w:ascii="Arial MT"/>
                <w:sz w:val="18"/>
              </w:rPr>
            </w:pPr>
            <w:r>
              <w:rPr>
                <w:rFonts w:ascii="Arial MT"/>
                <w:sz w:val="18"/>
              </w:rPr>
              <w:t>Cross-section</w:t>
            </w:r>
            <w:r>
              <w:rPr>
                <w:rFonts w:ascii="Arial MT"/>
                <w:spacing w:val="-3"/>
                <w:sz w:val="18"/>
              </w:rPr>
              <w:t xml:space="preserve"> </w:t>
            </w:r>
            <w:r>
              <w:rPr>
                <w:rFonts w:ascii="Arial MT"/>
                <w:sz w:val="18"/>
              </w:rPr>
              <w:t>Chi-square</w:t>
            </w:r>
          </w:p>
        </w:tc>
        <w:tc>
          <w:tcPr>
            <w:tcW w:w="1581" w:type="dxa"/>
          </w:tcPr>
          <w:p w14:paraId="27580E75" w14:textId="77777777" w:rsidR="00030607" w:rsidRDefault="00FB2450">
            <w:pPr>
              <w:pStyle w:val="TableParagraph"/>
              <w:spacing w:before="4"/>
              <w:ind w:left="321" w:right="269"/>
              <w:jc w:val="center"/>
              <w:rPr>
                <w:rFonts w:ascii="Arial MT"/>
                <w:sz w:val="18"/>
              </w:rPr>
            </w:pPr>
            <w:r>
              <w:rPr>
                <w:rFonts w:ascii="Arial MT"/>
                <w:sz w:val="18"/>
              </w:rPr>
              <w:t>538.345790</w:t>
            </w:r>
          </w:p>
        </w:tc>
        <w:tc>
          <w:tcPr>
            <w:tcW w:w="1061" w:type="dxa"/>
          </w:tcPr>
          <w:p w14:paraId="782F5C18" w14:textId="77777777" w:rsidR="00030607" w:rsidRDefault="00FB2450">
            <w:pPr>
              <w:pStyle w:val="TableParagraph"/>
              <w:spacing w:before="4"/>
              <w:ind w:right="195"/>
              <w:jc w:val="right"/>
              <w:rPr>
                <w:rFonts w:ascii="Arial MT"/>
                <w:sz w:val="18"/>
              </w:rPr>
            </w:pPr>
            <w:r>
              <w:rPr>
                <w:rFonts w:ascii="Arial MT"/>
                <w:sz w:val="18"/>
              </w:rPr>
              <w:t>38</w:t>
            </w:r>
          </w:p>
        </w:tc>
        <w:tc>
          <w:tcPr>
            <w:tcW w:w="768" w:type="dxa"/>
          </w:tcPr>
          <w:p w14:paraId="4BECEA65" w14:textId="77777777" w:rsidR="00030607" w:rsidRDefault="00FB2450">
            <w:pPr>
              <w:pStyle w:val="TableParagraph"/>
              <w:spacing w:before="4"/>
              <w:ind w:right="14"/>
              <w:jc w:val="right"/>
              <w:rPr>
                <w:rFonts w:ascii="Arial MT"/>
                <w:sz w:val="18"/>
              </w:rPr>
            </w:pPr>
            <w:r>
              <w:rPr>
                <w:rFonts w:ascii="Arial MT"/>
                <w:sz w:val="18"/>
              </w:rPr>
              <w:t>0.0000</w:t>
            </w:r>
          </w:p>
        </w:tc>
      </w:tr>
    </w:tbl>
    <w:p w14:paraId="3A4818BF" w14:textId="77777777" w:rsidR="00030607" w:rsidRDefault="00030607">
      <w:pPr>
        <w:pStyle w:val="BodyText"/>
        <w:spacing w:before="8"/>
        <w:rPr>
          <w:b/>
          <w:sz w:val="29"/>
        </w:rPr>
      </w:pPr>
    </w:p>
    <w:p w14:paraId="7AEA3651" w14:textId="079777C3" w:rsidR="00030607" w:rsidRDefault="00CB053C">
      <w:pPr>
        <w:spacing w:before="1" w:line="256" w:lineRule="auto"/>
        <w:ind w:left="837" w:right="5771"/>
        <w:rPr>
          <w:rFonts w:ascii="Arial MT"/>
          <w:sz w:val="18"/>
        </w:rPr>
      </w:pPr>
      <w:r>
        <w:rPr>
          <w:noProof/>
          <w:lang w:val="en-US"/>
        </w:rPr>
        <mc:AlternateContent>
          <mc:Choice Requires="wps">
            <w:drawing>
              <wp:anchor distT="0" distB="0" distL="114300" distR="114300" simplePos="0" relativeHeight="482800128" behindDoc="1" locked="0" layoutInCell="1" allowOverlap="1" wp14:anchorId="13BB386E" wp14:editId="5BAFF003">
                <wp:simplePos x="0" y="0"/>
                <wp:positionH relativeFrom="page">
                  <wp:posOffset>1460500</wp:posOffset>
                </wp:positionH>
                <wp:positionV relativeFrom="paragraph">
                  <wp:posOffset>-649605</wp:posOffset>
                </wp:positionV>
                <wp:extent cx="1219200" cy="8890"/>
                <wp:effectExtent l="0" t="0" r="0" b="0"/>
                <wp:wrapNone/>
                <wp:docPr id="194"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40B85E" id="Rectangle 182" o:spid="_x0000_s1026" style="position:absolute;margin-left:115pt;margin-top:-51.15pt;width:96pt;height:.7pt;z-index:-20516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wqxdwIAAP0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" fillcolor="black" stroked="f">
                <w10:wrap anchorx="page"/>
              </v:rect>
            </w:pict>
          </mc:Fallback>
        </mc:AlternateContent>
      </w:r>
      <w:r>
        <w:rPr>
          <w:noProof/>
          <w:lang w:val="en-US"/>
        </w:rPr>
        <mc:AlternateContent>
          <mc:Choice Requires="wps">
            <w:drawing>
              <wp:anchor distT="0" distB="0" distL="114300" distR="114300" simplePos="0" relativeHeight="15744000" behindDoc="0" locked="0" layoutInCell="1" allowOverlap="1" wp14:anchorId="10709A3F" wp14:editId="60D07900">
                <wp:simplePos x="0" y="0"/>
                <wp:positionH relativeFrom="page">
                  <wp:posOffset>1460500</wp:posOffset>
                </wp:positionH>
                <wp:positionV relativeFrom="paragraph">
                  <wp:posOffset>-230505</wp:posOffset>
                </wp:positionV>
                <wp:extent cx="3949700" cy="27940"/>
                <wp:effectExtent l="0" t="0" r="0" b="0"/>
                <wp:wrapNone/>
                <wp:docPr id="193" name="AutoShape 1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4 -363"/>
                            <a:gd name="T3" fmla="*/ -334 h 44"/>
                            <a:gd name="T4" fmla="+- 0 2300 2300"/>
                            <a:gd name="T5" fmla="*/ T4 w 6220"/>
                            <a:gd name="T6" fmla="+- 0 -334 -363"/>
                            <a:gd name="T7" fmla="*/ -334 h 44"/>
                            <a:gd name="T8" fmla="+- 0 2300 2300"/>
                            <a:gd name="T9" fmla="*/ T8 w 6220"/>
                            <a:gd name="T10" fmla="+- 0 -320 -363"/>
                            <a:gd name="T11" fmla="*/ -320 h 44"/>
                            <a:gd name="T12" fmla="+- 0 4220 2300"/>
                            <a:gd name="T13" fmla="*/ T12 w 6220"/>
                            <a:gd name="T14" fmla="+- 0 -320 -363"/>
                            <a:gd name="T15" fmla="*/ -320 h 44"/>
                            <a:gd name="T16" fmla="+- 0 4220 2300"/>
                            <a:gd name="T17" fmla="*/ T16 w 6220"/>
                            <a:gd name="T18" fmla="+- 0 -334 -363"/>
                            <a:gd name="T19" fmla="*/ -334 h 44"/>
                            <a:gd name="T20" fmla="+- 0 7569 2300"/>
                            <a:gd name="T21" fmla="*/ T20 w 6220"/>
                            <a:gd name="T22" fmla="+- 0 -334 -363"/>
                            <a:gd name="T23" fmla="*/ -334 h 44"/>
                            <a:gd name="T24" fmla="+- 0 6501 2300"/>
                            <a:gd name="T25" fmla="*/ T24 w 6220"/>
                            <a:gd name="T26" fmla="+- 0 -334 -363"/>
                            <a:gd name="T27" fmla="*/ -334 h 44"/>
                            <a:gd name="T28" fmla="+- 0 6419 2300"/>
                            <a:gd name="T29" fmla="*/ T28 w 6220"/>
                            <a:gd name="T30" fmla="+- 0 -334 -363"/>
                            <a:gd name="T31" fmla="*/ -334 h 44"/>
                            <a:gd name="T32" fmla="+- 0 6419 2300"/>
                            <a:gd name="T33" fmla="*/ T32 w 6220"/>
                            <a:gd name="T34" fmla="+- 0 -334 -363"/>
                            <a:gd name="T35" fmla="*/ -334 h 44"/>
                            <a:gd name="T36" fmla="+- 0 5351 2300"/>
                            <a:gd name="T37" fmla="*/ T36 w 6220"/>
                            <a:gd name="T38" fmla="+- 0 -334 -363"/>
                            <a:gd name="T39" fmla="*/ -334 h 44"/>
                            <a:gd name="T40" fmla="+- 0 5269 2300"/>
                            <a:gd name="T41" fmla="*/ T40 w 6220"/>
                            <a:gd name="T42" fmla="+- 0 -334 -363"/>
                            <a:gd name="T43" fmla="*/ -334 h 44"/>
                            <a:gd name="T44" fmla="+- 0 4302 2300"/>
                            <a:gd name="T45" fmla="*/ T44 w 6220"/>
                            <a:gd name="T46" fmla="+- 0 -334 -363"/>
                            <a:gd name="T47" fmla="*/ -334 h 44"/>
                            <a:gd name="T48" fmla="+- 0 4220 2300"/>
                            <a:gd name="T49" fmla="*/ T48 w 6220"/>
                            <a:gd name="T50" fmla="+- 0 -334 -363"/>
                            <a:gd name="T51" fmla="*/ -334 h 44"/>
                            <a:gd name="T52" fmla="+- 0 4220 2300"/>
                            <a:gd name="T53" fmla="*/ T52 w 6220"/>
                            <a:gd name="T54" fmla="+- 0 -320 -363"/>
                            <a:gd name="T55" fmla="*/ -320 h 44"/>
                            <a:gd name="T56" fmla="+- 0 4302 2300"/>
                            <a:gd name="T57" fmla="*/ T56 w 6220"/>
                            <a:gd name="T58" fmla="+- 0 -320 -363"/>
                            <a:gd name="T59" fmla="*/ -320 h 44"/>
                            <a:gd name="T60" fmla="+- 0 5269 2300"/>
                            <a:gd name="T61" fmla="*/ T60 w 6220"/>
                            <a:gd name="T62" fmla="+- 0 -320 -363"/>
                            <a:gd name="T63" fmla="*/ -320 h 44"/>
                            <a:gd name="T64" fmla="+- 0 5351 2300"/>
                            <a:gd name="T65" fmla="*/ T64 w 6220"/>
                            <a:gd name="T66" fmla="+- 0 -320 -363"/>
                            <a:gd name="T67" fmla="*/ -320 h 44"/>
                            <a:gd name="T68" fmla="+- 0 6419 2300"/>
                            <a:gd name="T69" fmla="*/ T68 w 6220"/>
                            <a:gd name="T70" fmla="+- 0 -320 -363"/>
                            <a:gd name="T71" fmla="*/ -320 h 44"/>
                            <a:gd name="T72" fmla="+- 0 6419 2300"/>
                            <a:gd name="T73" fmla="*/ T72 w 6220"/>
                            <a:gd name="T74" fmla="+- 0 -320 -363"/>
                            <a:gd name="T75" fmla="*/ -320 h 44"/>
                            <a:gd name="T76" fmla="+- 0 6501 2300"/>
                            <a:gd name="T77" fmla="*/ T76 w 6220"/>
                            <a:gd name="T78" fmla="+- 0 -320 -363"/>
                            <a:gd name="T79" fmla="*/ -320 h 44"/>
                            <a:gd name="T80" fmla="+- 0 7569 2300"/>
                            <a:gd name="T81" fmla="*/ T80 w 6220"/>
                            <a:gd name="T82" fmla="+- 0 -320 -363"/>
                            <a:gd name="T83" fmla="*/ -320 h 44"/>
                            <a:gd name="T84" fmla="+- 0 7569 2300"/>
                            <a:gd name="T85" fmla="*/ T84 w 6220"/>
                            <a:gd name="T86" fmla="+- 0 -334 -363"/>
                            <a:gd name="T87" fmla="*/ -334 h 44"/>
                            <a:gd name="T88" fmla="+- 0 7569 2300"/>
                            <a:gd name="T89" fmla="*/ T88 w 6220"/>
                            <a:gd name="T90" fmla="+- 0 -363 -363"/>
                            <a:gd name="T91" fmla="*/ -363 h 44"/>
                            <a:gd name="T92" fmla="+- 0 6501 2300"/>
                            <a:gd name="T93" fmla="*/ T92 w 6220"/>
                            <a:gd name="T94" fmla="+- 0 -363 -363"/>
                            <a:gd name="T95" fmla="*/ -363 h 44"/>
                            <a:gd name="T96" fmla="+- 0 6419 2300"/>
                            <a:gd name="T97" fmla="*/ T96 w 6220"/>
                            <a:gd name="T98" fmla="+- 0 -363 -363"/>
                            <a:gd name="T99" fmla="*/ -363 h 44"/>
                            <a:gd name="T100" fmla="+- 0 6419 2300"/>
                            <a:gd name="T101" fmla="*/ T100 w 6220"/>
                            <a:gd name="T102" fmla="+- 0 -363 -363"/>
                            <a:gd name="T103" fmla="*/ -363 h 44"/>
                            <a:gd name="T104" fmla="+- 0 5351 2300"/>
                            <a:gd name="T105" fmla="*/ T104 w 6220"/>
                            <a:gd name="T106" fmla="+- 0 -363 -363"/>
                            <a:gd name="T107" fmla="*/ -363 h 44"/>
                            <a:gd name="T108" fmla="+- 0 5269 2300"/>
                            <a:gd name="T109" fmla="*/ T108 w 6220"/>
                            <a:gd name="T110" fmla="+- 0 -363 -363"/>
                            <a:gd name="T111" fmla="*/ -363 h 44"/>
                            <a:gd name="T112" fmla="+- 0 4302 2300"/>
                            <a:gd name="T113" fmla="*/ T112 w 6220"/>
                            <a:gd name="T114" fmla="+- 0 -363 -363"/>
                            <a:gd name="T115" fmla="*/ -363 h 44"/>
                            <a:gd name="T116" fmla="+- 0 4220 2300"/>
                            <a:gd name="T117" fmla="*/ T116 w 6220"/>
                            <a:gd name="T118" fmla="+- 0 -363 -363"/>
                            <a:gd name="T119" fmla="*/ -363 h 44"/>
                            <a:gd name="T120" fmla="+- 0 4220 2300"/>
                            <a:gd name="T121" fmla="*/ T120 w 6220"/>
                            <a:gd name="T122" fmla="+- 0 -349 -363"/>
                            <a:gd name="T123" fmla="*/ -349 h 44"/>
                            <a:gd name="T124" fmla="+- 0 4302 2300"/>
                            <a:gd name="T125" fmla="*/ T124 w 6220"/>
                            <a:gd name="T126" fmla="+- 0 -349 -363"/>
                            <a:gd name="T127" fmla="*/ -349 h 44"/>
                            <a:gd name="T128" fmla="+- 0 5269 2300"/>
                            <a:gd name="T129" fmla="*/ T128 w 6220"/>
                            <a:gd name="T130" fmla="+- 0 -349 -363"/>
                            <a:gd name="T131" fmla="*/ -349 h 44"/>
                            <a:gd name="T132" fmla="+- 0 5351 2300"/>
                            <a:gd name="T133" fmla="*/ T132 w 6220"/>
                            <a:gd name="T134" fmla="+- 0 -349 -363"/>
                            <a:gd name="T135" fmla="*/ -349 h 44"/>
                            <a:gd name="T136" fmla="+- 0 6419 2300"/>
                            <a:gd name="T137" fmla="*/ T136 w 6220"/>
                            <a:gd name="T138" fmla="+- 0 -349 -363"/>
                            <a:gd name="T139" fmla="*/ -349 h 44"/>
                            <a:gd name="T140" fmla="+- 0 6419 2300"/>
                            <a:gd name="T141" fmla="*/ T140 w 6220"/>
                            <a:gd name="T142" fmla="+- 0 -349 -363"/>
                            <a:gd name="T143" fmla="*/ -349 h 44"/>
                            <a:gd name="T144" fmla="+- 0 6501 2300"/>
                            <a:gd name="T145" fmla="*/ T144 w 6220"/>
                            <a:gd name="T146" fmla="+- 0 -349 -363"/>
                            <a:gd name="T147" fmla="*/ -349 h 44"/>
                            <a:gd name="T148" fmla="+- 0 7569 2300"/>
                            <a:gd name="T149" fmla="*/ T148 w 6220"/>
                            <a:gd name="T150" fmla="+- 0 -349 -363"/>
                            <a:gd name="T151" fmla="*/ -349 h 44"/>
                            <a:gd name="T152" fmla="+- 0 7569 2300"/>
                            <a:gd name="T153" fmla="*/ T152 w 6220"/>
                            <a:gd name="T154" fmla="+- 0 -363 -363"/>
                            <a:gd name="T155" fmla="*/ -363 h 44"/>
                            <a:gd name="T156" fmla="+- 0 8519 2300"/>
                            <a:gd name="T157" fmla="*/ T156 w 6220"/>
                            <a:gd name="T158" fmla="+- 0 -334 -363"/>
                            <a:gd name="T159" fmla="*/ -334 h 44"/>
                            <a:gd name="T160" fmla="+- 0 7650 2300"/>
                            <a:gd name="T161" fmla="*/ T160 w 6220"/>
                            <a:gd name="T162" fmla="+- 0 -334 -363"/>
                            <a:gd name="T163" fmla="*/ -334 h 44"/>
                            <a:gd name="T164" fmla="+- 0 7569 2300"/>
                            <a:gd name="T165" fmla="*/ T164 w 6220"/>
                            <a:gd name="T166" fmla="+- 0 -334 -363"/>
                            <a:gd name="T167" fmla="*/ -334 h 44"/>
                            <a:gd name="T168" fmla="+- 0 7569 2300"/>
                            <a:gd name="T169" fmla="*/ T168 w 6220"/>
                            <a:gd name="T170" fmla="+- 0 -320 -363"/>
                            <a:gd name="T171" fmla="*/ -320 h 44"/>
                            <a:gd name="T172" fmla="+- 0 7650 2300"/>
                            <a:gd name="T173" fmla="*/ T172 w 6220"/>
                            <a:gd name="T174" fmla="+- 0 -320 -363"/>
                            <a:gd name="T175" fmla="*/ -320 h 44"/>
                            <a:gd name="T176" fmla="+- 0 8519 2300"/>
                            <a:gd name="T177" fmla="*/ T176 w 6220"/>
                            <a:gd name="T178" fmla="+- 0 -320 -363"/>
                            <a:gd name="T179" fmla="*/ -320 h 44"/>
                            <a:gd name="T180" fmla="+- 0 8519 2300"/>
                            <a:gd name="T181" fmla="*/ T180 w 6220"/>
                            <a:gd name="T182" fmla="+- 0 -334 -363"/>
                            <a:gd name="T183" fmla="*/ -334 h 44"/>
                            <a:gd name="T184" fmla="+- 0 8519 2300"/>
                            <a:gd name="T185" fmla="*/ T184 w 6220"/>
                            <a:gd name="T186" fmla="+- 0 -363 -363"/>
                            <a:gd name="T187" fmla="*/ -363 h 44"/>
                            <a:gd name="T188" fmla="+- 0 7650 2300"/>
                            <a:gd name="T189" fmla="*/ T188 w 6220"/>
                            <a:gd name="T190" fmla="+- 0 -363 -363"/>
                            <a:gd name="T191" fmla="*/ -363 h 44"/>
                            <a:gd name="T192" fmla="+- 0 7569 2300"/>
                            <a:gd name="T193" fmla="*/ T192 w 6220"/>
                            <a:gd name="T194" fmla="+- 0 -363 -363"/>
                            <a:gd name="T195" fmla="*/ -363 h 44"/>
                            <a:gd name="T196" fmla="+- 0 7569 2300"/>
                            <a:gd name="T197" fmla="*/ T196 w 6220"/>
                            <a:gd name="T198" fmla="+- 0 -349 -363"/>
                            <a:gd name="T199" fmla="*/ -349 h 44"/>
                            <a:gd name="T200" fmla="+- 0 7650 2300"/>
                            <a:gd name="T201" fmla="*/ T200 w 6220"/>
                            <a:gd name="T202" fmla="+- 0 -349 -363"/>
                            <a:gd name="T203" fmla="*/ -349 h 44"/>
                            <a:gd name="T204" fmla="+- 0 8519 2300"/>
                            <a:gd name="T205" fmla="*/ T204 w 6220"/>
                            <a:gd name="T206" fmla="+- 0 -349 -363"/>
                            <a:gd name="T207" fmla="*/ -349 h 44"/>
                            <a:gd name="T208" fmla="+- 0 8519 2300"/>
                            <a:gd name="T209" fmla="*/ T208 w 6220"/>
                            <a:gd name="T210" fmla="+- 0 -363 -363"/>
                            <a:gd name="T211" fmla="*/ -363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3"/>
                              </a:lnTo>
                              <a:lnTo>
                                <a:pt x="1920" y="43"/>
                              </a:lnTo>
                              <a:lnTo>
                                <a:pt x="1920" y="29"/>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2ABE5" id="AutoShape 181" o:spid="_x0000_s1026" style="position:absolute;margin-left:115pt;margin-top:-18.15pt;width:311pt;height:2.2pt;z-index:15744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" path="m1920,29l,29,,43r1920,l1920,29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2090;0,-212090;0,-203200;1219200,-203200;1219200,-212090;3345815,-212090;2667635,-212090;2615565,-212090;2615565,-212090;1937385,-212090;1885315,-212090;1271270,-212090;1219200,-212090;1219200,-203200;1271270,-203200;1885315,-203200;1937385,-203200;2615565,-203200;2615565,-203200;2667635,-203200;3345815,-203200;3345815,-212090;3345815,-230505;2667635,-230505;2615565,-230505;2615565,-230505;1937385,-230505;1885315,-230505;1271270,-230505;1219200,-230505;1219200,-221615;1271270,-221615;1885315,-221615;1937385,-221615;2615565,-221615;2615565,-221615;2667635,-221615;3345815,-221615;3345815,-230505;3949065,-212090;3397250,-212090;3345815,-212090;3345815,-203200;3397250,-203200;3949065,-203200;3949065,-212090;3949065,-230505;3397250,-230505;3345815,-230505;3345815,-221615;3397250,-221615;3949065,-221615;3949065,-230505" o:connectangles="0,0,0,0,0,0,0,0,0,0,0,0,0,0,0,0,0,0,0,0,0,0,0,0,0,0,0,0,0,0,0,0,0,0,0,0,0,0,0,0,0,0,0,0,0,0,0,0,0,0,0,0,0"/>
                <w10:wrap anchorx="page"/>
              </v:shape>
            </w:pict>
          </mc:Fallback>
        </mc:AlternateContent>
      </w:r>
      <w:r w:rsidR="00FB2450">
        <w:rPr>
          <w:rFonts w:ascii="Arial MT"/>
          <w:sz w:val="18"/>
        </w:rPr>
        <w:t>Cross-section fixed effects test equation:</w:t>
      </w:r>
      <w:r w:rsidR="00FB2450">
        <w:rPr>
          <w:rFonts w:ascii="Arial MT"/>
          <w:spacing w:val="-47"/>
          <w:sz w:val="18"/>
        </w:rPr>
        <w:t xml:space="preserve"> </w:t>
      </w:r>
      <w:r w:rsidR="00FB2450">
        <w:rPr>
          <w:rFonts w:ascii="Arial MT"/>
          <w:sz w:val="18"/>
        </w:rPr>
        <w:t>Dependent</w:t>
      </w:r>
      <w:r w:rsidR="00FB2450">
        <w:rPr>
          <w:rFonts w:ascii="Arial MT"/>
          <w:spacing w:val="-1"/>
          <w:sz w:val="18"/>
        </w:rPr>
        <w:t xml:space="preserve"> </w:t>
      </w:r>
      <w:r w:rsidR="00FB2450">
        <w:rPr>
          <w:rFonts w:ascii="Arial MT"/>
          <w:sz w:val="18"/>
        </w:rPr>
        <w:t>Variable: ROA</w:t>
      </w:r>
    </w:p>
    <w:p w14:paraId="0632C6F4" w14:textId="77777777" w:rsidR="00030607" w:rsidRDefault="00FB2450">
      <w:pPr>
        <w:spacing w:line="256" w:lineRule="auto"/>
        <w:ind w:left="837" w:right="6641"/>
        <w:rPr>
          <w:rFonts w:ascii="Arial MT"/>
          <w:sz w:val="18"/>
        </w:rPr>
      </w:pPr>
      <w:r>
        <w:rPr>
          <w:rFonts w:ascii="Arial MT"/>
          <w:sz w:val="18"/>
        </w:rPr>
        <w:t>Method: Panel Least Squares</w:t>
      </w:r>
      <w:r>
        <w:rPr>
          <w:rFonts w:ascii="Arial MT"/>
          <w:spacing w:val="-47"/>
          <w:sz w:val="18"/>
        </w:rPr>
        <w:t xml:space="preserve"> </w:t>
      </w:r>
      <w:r>
        <w:rPr>
          <w:rFonts w:ascii="Arial MT"/>
          <w:sz w:val="18"/>
        </w:rPr>
        <w:t>Date: 11/19/21</w:t>
      </w:r>
      <w:r>
        <w:rPr>
          <w:rFonts w:ascii="Arial MT"/>
          <w:spacing w:val="1"/>
          <w:sz w:val="18"/>
        </w:rPr>
        <w:t xml:space="preserve"> </w:t>
      </w:r>
      <w:r>
        <w:rPr>
          <w:rFonts w:ascii="Arial MT"/>
          <w:sz w:val="18"/>
        </w:rPr>
        <w:t>Time: 22:26</w:t>
      </w:r>
      <w:r>
        <w:rPr>
          <w:rFonts w:ascii="Arial MT"/>
          <w:spacing w:val="1"/>
          <w:sz w:val="18"/>
        </w:rPr>
        <w:t xml:space="preserve"> </w:t>
      </w:r>
      <w:r>
        <w:rPr>
          <w:rFonts w:ascii="Arial MT"/>
          <w:sz w:val="18"/>
        </w:rPr>
        <w:t>Sample:</w:t>
      </w:r>
      <w:r>
        <w:rPr>
          <w:rFonts w:ascii="Arial MT"/>
          <w:spacing w:val="-1"/>
          <w:sz w:val="18"/>
        </w:rPr>
        <w:t xml:space="preserve"> </w:t>
      </w:r>
      <w:r>
        <w:rPr>
          <w:rFonts w:ascii="Arial MT"/>
          <w:sz w:val="18"/>
        </w:rPr>
        <w:t>2019</w:t>
      </w:r>
      <w:r>
        <w:rPr>
          <w:rFonts w:ascii="Arial MT"/>
          <w:spacing w:val="-2"/>
          <w:sz w:val="18"/>
        </w:rPr>
        <w:t xml:space="preserve"> </w:t>
      </w:r>
      <w:r>
        <w:rPr>
          <w:rFonts w:ascii="Arial MT"/>
          <w:sz w:val="18"/>
        </w:rPr>
        <w:t>2020</w:t>
      </w:r>
    </w:p>
    <w:p w14:paraId="65072620" w14:textId="77777777" w:rsidR="00030607" w:rsidRDefault="00030607">
      <w:pPr>
        <w:spacing w:line="256" w:lineRule="auto"/>
        <w:rPr>
          <w:rFonts w:ascii="Arial MT"/>
          <w:sz w:val="18"/>
        </w:rPr>
        <w:sectPr w:rsidR="00030607">
          <w:pgSz w:w="11910" w:h="16840"/>
          <w:pgMar w:top="1680" w:right="580" w:bottom="1400" w:left="1460" w:header="712" w:footer="1122" w:gutter="0"/>
          <w:cols w:space="720"/>
        </w:sectPr>
      </w:pPr>
    </w:p>
    <w:p w14:paraId="5E4E8F43" w14:textId="77777777" w:rsidR="00030607" w:rsidRDefault="00030607">
      <w:pPr>
        <w:pStyle w:val="BodyText"/>
        <w:rPr>
          <w:rFonts w:ascii="Arial MT"/>
          <w:sz w:val="20"/>
        </w:rPr>
      </w:pPr>
    </w:p>
    <w:p w14:paraId="06DADDED" w14:textId="77777777" w:rsidR="00030607" w:rsidRDefault="00030607">
      <w:pPr>
        <w:pStyle w:val="BodyText"/>
        <w:spacing w:before="11"/>
        <w:rPr>
          <w:rFonts w:ascii="Arial MT"/>
          <w:sz w:val="22"/>
        </w:rPr>
      </w:pPr>
    </w:p>
    <w:p w14:paraId="158085BF" w14:textId="77777777" w:rsidR="00030607" w:rsidRDefault="00FB2450">
      <w:pPr>
        <w:spacing w:before="94"/>
        <w:ind w:left="837"/>
        <w:rPr>
          <w:rFonts w:ascii="Arial MT"/>
          <w:sz w:val="18"/>
        </w:rPr>
      </w:pPr>
      <w:r>
        <w:rPr>
          <w:rFonts w:ascii="Arial MT"/>
          <w:sz w:val="18"/>
        </w:rPr>
        <w:t>Periods</w:t>
      </w:r>
      <w:r>
        <w:rPr>
          <w:rFonts w:ascii="Arial MT"/>
          <w:spacing w:val="-1"/>
          <w:sz w:val="18"/>
        </w:rPr>
        <w:t xml:space="preserve"> </w:t>
      </w:r>
      <w:r>
        <w:rPr>
          <w:rFonts w:ascii="Arial MT"/>
          <w:sz w:val="18"/>
        </w:rPr>
        <w:t>included:</w:t>
      </w:r>
      <w:r>
        <w:rPr>
          <w:rFonts w:ascii="Arial MT"/>
          <w:spacing w:val="-2"/>
          <w:sz w:val="18"/>
        </w:rPr>
        <w:t xml:space="preserve"> </w:t>
      </w:r>
      <w:r>
        <w:rPr>
          <w:rFonts w:ascii="Arial MT"/>
          <w:sz w:val="18"/>
        </w:rPr>
        <w:t>2</w:t>
      </w:r>
    </w:p>
    <w:p w14:paraId="7E97B026" w14:textId="77777777" w:rsidR="00030607" w:rsidRDefault="00FB2450">
      <w:pPr>
        <w:spacing w:before="14"/>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9</w:t>
      </w:r>
    </w:p>
    <w:p w14:paraId="1C4D91C0" w14:textId="506C88CA" w:rsidR="00030607" w:rsidRDefault="00CB053C">
      <w:pPr>
        <w:spacing w:before="14"/>
        <w:ind w:left="837"/>
        <w:rPr>
          <w:rFonts w:ascii="Arial MT"/>
          <w:sz w:val="18"/>
        </w:rPr>
      </w:pPr>
      <w:r>
        <w:rPr>
          <w:noProof/>
          <w:lang w:val="en-US"/>
        </w:rPr>
        <mc:AlternateContent>
          <mc:Choice Requires="wps">
            <w:drawing>
              <wp:anchor distT="0" distB="0" distL="0" distR="0" simplePos="0" relativeHeight="487603712" behindDoc="1" locked="0" layoutInCell="1" allowOverlap="1" wp14:anchorId="4ADA24E6" wp14:editId="2A2E61D9">
                <wp:simplePos x="0" y="0"/>
                <wp:positionH relativeFrom="page">
                  <wp:posOffset>1460500</wp:posOffset>
                </wp:positionH>
                <wp:positionV relativeFrom="paragraph">
                  <wp:posOffset>196850</wp:posOffset>
                </wp:positionV>
                <wp:extent cx="1219200" cy="8890"/>
                <wp:effectExtent l="0" t="0" r="0" b="0"/>
                <wp:wrapTopAndBottom/>
                <wp:docPr id="192" name="Rectangle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B8C329" id="Rectangle 180" o:spid="_x0000_s1026" style="position:absolute;margin-left:115pt;margin-top:15.5pt;width:96pt;height:.7pt;z-index:-15712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" fillcolor="black" stroked="f">
                <w10:wrap type="topAndBottom" anchorx="page"/>
              </v:rect>
            </w:pict>
          </mc:Fallback>
        </mc:AlternateContent>
      </w:r>
      <w:r>
        <w:rPr>
          <w:noProof/>
          <w:lang w:val="en-US"/>
        </w:rPr>
        <mc:AlternateContent>
          <mc:Choice Requires="wps">
            <w:drawing>
              <wp:anchor distT="0" distB="0" distL="114300" distR="114300" simplePos="0" relativeHeight="482804736" behindDoc="1" locked="0" layoutInCell="1" allowOverlap="1" wp14:anchorId="2DC6665F" wp14:editId="1135EB9E">
                <wp:simplePos x="0" y="0"/>
                <wp:positionH relativeFrom="page">
                  <wp:posOffset>1460500</wp:posOffset>
                </wp:positionH>
                <wp:positionV relativeFrom="paragraph">
                  <wp:posOffset>475615</wp:posOffset>
                </wp:positionV>
                <wp:extent cx="1219200" cy="8890"/>
                <wp:effectExtent l="0" t="0" r="0" b="0"/>
                <wp:wrapNone/>
                <wp:docPr id="191" name="Rectangle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87851" id="Rectangle 179" o:spid="_x0000_s1026" style="position:absolute;margin-left:115pt;margin-top:37.45pt;width:96pt;height:.7pt;z-index:-20511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" fillcolor="black" stroked="f">
                <w10:wrap anchorx="page"/>
              </v:rect>
            </w:pict>
          </mc:Fallback>
        </mc:AlternateContent>
      </w:r>
      <w:r w:rsidR="00FB2450">
        <w:rPr>
          <w:rFonts w:ascii="Arial MT"/>
          <w:sz w:val="18"/>
        </w:rPr>
        <w:t>Total</w:t>
      </w:r>
      <w:r w:rsidR="00FB2450">
        <w:rPr>
          <w:rFonts w:ascii="Arial MT"/>
          <w:spacing w:val="-3"/>
          <w:sz w:val="18"/>
        </w:rPr>
        <w:t xml:space="preserve"> </w:t>
      </w:r>
      <w:r w:rsidR="00FB2450">
        <w:rPr>
          <w:rFonts w:ascii="Arial MT"/>
          <w:sz w:val="18"/>
        </w:rPr>
        <w:t>panel</w:t>
      </w:r>
      <w:r w:rsidR="00FB2450">
        <w:rPr>
          <w:rFonts w:ascii="Arial MT"/>
          <w:spacing w:val="-3"/>
          <w:sz w:val="18"/>
        </w:rPr>
        <w:t xml:space="preserve"> </w:t>
      </w:r>
      <w:r w:rsidR="00FB2450">
        <w:rPr>
          <w:rFonts w:ascii="Arial MT"/>
          <w:sz w:val="18"/>
        </w:rPr>
        <w:t>(balanced)</w:t>
      </w:r>
      <w:r w:rsidR="00FB2450">
        <w:rPr>
          <w:rFonts w:ascii="Arial MT"/>
          <w:spacing w:val="-3"/>
          <w:sz w:val="18"/>
        </w:rPr>
        <w:t xml:space="preserve"> </w:t>
      </w:r>
      <w:r w:rsidR="00FB2450">
        <w:rPr>
          <w:rFonts w:ascii="Arial MT"/>
          <w:sz w:val="18"/>
        </w:rPr>
        <w:t>observations:</w:t>
      </w:r>
      <w:r w:rsidR="00FB2450">
        <w:rPr>
          <w:rFonts w:ascii="Arial MT"/>
          <w:spacing w:val="-3"/>
          <w:sz w:val="18"/>
        </w:rPr>
        <w:t xml:space="preserve"> </w:t>
      </w:r>
      <w:r w:rsidR="00FB2450">
        <w:rPr>
          <w:rFonts w:ascii="Arial MT"/>
          <w:sz w:val="18"/>
        </w:rPr>
        <w:t>78</w:t>
      </w:r>
    </w:p>
    <w:tbl>
      <w:tblPr>
        <w:tblW w:w="0" w:type="auto"/>
        <w:tblInd w:w="847" w:type="dxa"/>
        <w:tblLayout w:type="fixed"/>
        <w:tblCellMar>
          <w:left w:w="0" w:type="dxa"/>
          <w:right w:w="0" w:type="dxa"/>
        </w:tblCellMar>
        <w:tblLook w:val="01E0" w:firstRow="1" w:lastRow="1" w:firstColumn="1" w:lastColumn="1" w:noHBand="0" w:noVBand="0"/>
      </w:tblPr>
      <w:tblGrid>
        <w:gridCol w:w="1920"/>
        <w:gridCol w:w="1139"/>
        <w:gridCol w:w="1210"/>
        <w:gridCol w:w="1050"/>
        <w:gridCol w:w="900"/>
      </w:tblGrid>
      <w:tr w:rsidR="00030607" w14:paraId="02491EBE" w14:textId="77777777">
        <w:trPr>
          <w:trHeight w:val="394"/>
        </w:trPr>
        <w:tc>
          <w:tcPr>
            <w:tcW w:w="1920" w:type="dxa"/>
            <w:tcBorders>
              <w:top w:val="single" w:sz="6" w:space="0" w:color="000000"/>
              <w:bottom w:val="single" w:sz="6" w:space="0" w:color="000000"/>
            </w:tcBorders>
          </w:tcPr>
          <w:p w14:paraId="66DD349C" w14:textId="77777777" w:rsidR="00030607" w:rsidRDefault="00FB2450">
            <w:pPr>
              <w:pStyle w:val="TableParagraph"/>
              <w:spacing w:before="84"/>
              <w:ind w:left="527" w:right="531"/>
              <w:jc w:val="center"/>
              <w:rPr>
                <w:rFonts w:ascii="Arial MT"/>
                <w:sz w:val="18"/>
              </w:rPr>
            </w:pPr>
            <w:r>
              <w:rPr>
                <w:rFonts w:ascii="Arial MT"/>
                <w:sz w:val="18"/>
              </w:rPr>
              <w:t>Variable</w:t>
            </w:r>
          </w:p>
        </w:tc>
        <w:tc>
          <w:tcPr>
            <w:tcW w:w="1139" w:type="dxa"/>
            <w:tcBorders>
              <w:top w:val="double" w:sz="2" w:space="0" w:color="000000"/>
              <w:bottom w:val="double" w:sz="2" w:space="0" w:color="000000"/>
            </w:tcBorders>
          </w:tcPr>
          <w:p w14:paraId="4F3837E9" w14:textId="77777777" w:rsidR="00030607" w:rsidRDefault="00FB2450">
            <w:pPr>
              <w:pStyle w:val="TableParagraph"/>
              <w:spacing w:before="84"/>
              <w:ind w:right="107"/>
              <w:jc w:val="right"/>
              <w:rPr>
                <w:rFonts w:ascii="Arial MT"/>
                <w:sz w:val="18"/>
              </w:rPr>
            </w:pPr>
            <w:r>
              <w:rPr>
                <w:rFonts w:ascii="Arial MT"/>
                <w:sz w:val="18"/>
              </w:rPr>
              <w:t>Coefficient</w:t>
            </w:r>
          </w:p>
        </w:tc>
        <w:tc>
          <w:tcPr>
            <w:tcW w:w="1210" w:type="dxa"/>
            <w:tcBorders>
              <w:top w:val="double" w:sz="2" w:space="0" w:color="000000"/>
              <w:bottom w:val="double" w:sz="2" w:space="0" w:color="000000"/>
            </w:tcBorders>
          </w:tcPr>
          <w:p w14:paraId="3AC5CD6C" w14:textId="77777777" w:rsidR="00030607" w:rsidRDefault="00FB2450">
            <w:pPr>
              <w:pStyle w:val="TableParagraph"/>
              <w:spacing w:before="84"/>
              <w:ind w:right="165"/>
              <w:jc w:val="right"/>
              <w:rPr>
                <w:rFonts w:ascii="Arial MT"/>
                <w:sz w:val="18"/>
              </w:rPr>
            </w:pPr>
            <w:r>
              <w:rPr>
                <w:rFonts w:ascii="Arial MT"/>
                <w:sz w:val="18"/>
              </w:rPr>
              <w:t>Std. Error</w:t>
            </w:r>
          </w:p>
        </w:tc>
        <w:tc>
          <w:tcPr>
            <w:tcW w:w="1050" w:type="dxa"/>
            <w:tcBorders>
              <w:top w:val="double" w:sz="2" w:space="0" w:color="000000"/>
              <w:bottom w:val="double" w:sz="2" w:space="0" w:color="000000"/>
            </w:tcBorders>
          </w:tcPr>
          <w:p w14:paraId="516671AA" w14:textId="77777777" w:rsidR="00030607" w:rsidRDefault="00FB2450">
            <w:pPr>
              <w:pStyle w:val="TableParagraph"/>
              <w:spacing w:before="84"/>
              <w:ind w:right="66"/>
              <w:jc w:val="right"/>
              <w:rPr>
                <w:rFonts w:ascii="Arial MT"/>
                <w:sz w:val="18"/>
              </w:rPr>
            </w:pPr>
            <w:r>
              <w:rPr>
                <w:rFonts w:ascii="Arial MT"/>
                <w:sz w:val="18"/>
              </w:rPr>
              <w:t>t-Statistic</w:t>
            </w:r>
          </w:p>
        </w:tc>
        <w:tc>
          <w:tcPr>
            <w:tcW w:w="900" w:type="dxa"/>
            <w:tcBorders>
              <w:top w:val="double" w:sz="2" w:space="0" w:color="000000"/>
              <w:bottom w:val="double" w:sz="2" w:space="0" w:color="000000"/>
            </w:tcBorders>
          </w:tcPr>
          <w:p w14:paraId="622360E5" w14:textId="77777777" w:rsidR="00030607" w:rsidRDefault="00FB2450">
            <w:pPr>
              <w:pStyle w:val="TableParagraph"/>
              <w:spacing w:before="84"/>
              <w:ind w:left="350"/>
              <w:rPr>
                <w:rFonts w:ascii="Arial MT"/>
                <w:sz w:val="18"/>
              </w:rPr>
            </w:pPr>
            <w:r>
              <w:rPr>
                <w:rFonts w:ascii="Arial MT"/>
                <w:sz w:val="18"/>
              </w:rPr>
              <w:t>Prob.</w:t>
            </w:r>
          </w:p>
        </w:tc>
      </w:tr>
      <w:tr w:rsidR="00030607" w14:paraId="3FE932E6" w14:textId="77777777">
        <w:trPr>
          <w:trHeight w:val="301"/>
        </w:trPr>
        <w:tc>
          <w:tcPr>
            <w:tcW w:w="1920" w:type="dxa"/>
            <w:tcBorders>
              <w:top w:val="single" w:sz="6" w:space="0" w:color="000000"/>
            </w:tcBorders>
          </w:tcPr>
          <w:p w14:paraId="4A2D0191" w14:textId="77777777" w:rsidR="00030607" w:rsidRDefault="00FB2450">
            <w:pPr>
              <w:pStyle w:val="TableParagraph"/>
              <w:spacing w:before="84" w:line="197" w:lineRule="exact"/>
              <w:ind w:right="2"/>
              <w:jc w:val="center"/>
              <w:rPr>
                <w:rFonts w:ascii="Arial MT"/>
                <w:sz w:val="18"/>
              </w:rPr>
            </w:pPr>
            <w:r>
              <w:rPr>
                <w:rFonts w:ascii="Arial MT"/>
                <w:w w:val="99"/>
                <w:sz w:val="18"/>
              </w:rPr>
              <w:t>C</w:t>
            </w:r>
          </w:p>
        </w:tc>
        <w:tc>
          <w:tcPr>
            <w:tcW w:w="1139" w:type="dxa"/>
            <w:tcBorders>
              <w:top w:val="double" w:sz="2" w:space="0" w:color="000000"/>
            </w:tcBorders>
          </w:tcPr>
          <w:p w14:paraId="3BA1E767" w14:textId="77777777" w:rsidR="00030607" w:rsidRDefault="00FB2450">
            <w:pPr>
              <w:pStyle w:val="TableParagraph"/>
              <w:spacing w:before="84" w:line="197" w:lineRule="exact"/>
              <w:ind w:right="108"/>
              <w:jc w:val="right"/>
              <w:rPr>
                <w:rFonts w:ascii="Arial MT"/>
                <w:sz w:val="18"/>
              </w:rPr>
            </w:pPr>
            <w:r>
              <w:rPr>
                <w:rFonts w:ascii="Arial MT"/>
                <w:sz w:val="18"/>
              </w:rPr>
              <w:t>-6013.359</w:t>
            </w:r>
          </w:p>
        </w:tc>
        <w:tc>
          <w:tcPr>
            <w:tcW w:w="1210" w:type="dxa"/>
            <w:tcBorders>
              <w:top w:val="double" w:sz="2" w:space="0" w:color="000000"/>
            </w:tcBorders>
          </w:tcPr>
          <w:p w14:paraId="4D372F16" w14:textId="77777777" w:rsidR="00030607" w:rsidRDefault="00FB2450">
            <w:pPr>
              <w:pStyle w:val="TableParagraph"/>
              <w:spacing w:before="84" w:line="197" w:lineRule="exact"/>
              <w:ind w:right="166"/>
              <w:jc w:val="right"/>
              <w:rPr>
                <w:rFonts w:ascii="Arial MT"/>
                <w:sz w:val="18"/>
              </w:rPr>
            </w:pPr>
            <w:r>
              <w:rPr>
                <w:rFonts w:ascii="Arial MT"/>
                <w:sz w:val="18"/>
              </w:rPr>
              <w:t>5144.350</w:t>
            </w:r>
          </w:p>
        </w:tc>
        <w:tc>
          <w:tcPr>
            <w:tcW w:w="1050" w:type="dxa"/>
            <w:tcBorders>
              <w:top w:val="double" w:sz="2" w:space="0" w:color="000000"/>
            </w:tcBorders>
          </w:tcPr>
          <w:p w14:paraId="59164292" w14:textId="77777777" w:rsidR="00030607" w:rsidRDefault="00FB2450">
            <w:pPr>
              <w:pStyle w:val="TableParagraph"/>
              <w:spacing w:before="84" w:line="197" w:lineRule="exact"/>
              <w:ind w:right="66"/>
              <w:jc w:val="right"/>
              <w:rPr>
                <w:rFonts w:ascii="Arial MT"/>
                <w:sz w:val="18"/>
              </w:rPr>
            </w:pPr>
            <w:r>
              <w:rPr>
                <w:rFonts w:ascii="Arial MT"/>
                <w:sz w:val="18"/>
              </w:rPr>
              <w:t>-1.168925</w:t>
            </w:r>
          </w:p>
        </w:tc>
        <w:tc>
          <w:tcPr>
            <w:tcW w:w="900" w:type="dxa"/>
            <w:tcBorders>
              <w:top w:val="double" w:sz="2" w:space="0" w:color="000000"/>
            </w:tcBorders>
          </w:tcPr>
          <w:p w14:paraId="4604C43D" w14:textId="77777777" w:rsidR="00030607" w:rsidRDefault="00FB2450">
            <w:pPr>
              <w:pStyle w:val="TableParagraph"/>
              <w:spacing w:before="84" w:line="197" w:lineRule="exact"/>
              <w:ind w:left="331"/>
              <w:rPr>
                <w:rFonts w:ascii="Arial MT"/>
                <w:sz w:val="18"/>
              </w:rPr>
            </w:pPr>
            <w:r>
              <w:rPr>
                <w:rFonts w:ascii="Arial MT"/>
                <w:sz w:val="18"/>
              </w:rPr>
              <w:t>0.2463</w:t>
            </w:r>
          </w:p>
        </w:tc>
      </w:tr>
      <w:tr w:rsidR="00030607" w14:paraId="247E3C4E" w14:textId="77777777">
        <w:trPr>
          <w:trHeight w:val="220"/>
        </w:trPr>
        <w:tc>
          <w:tcPr>
            <w:tcW w:w="1920" w:type="dxa"/>
          </w:tcPr>
          <w:p w14:paraId="70527A1E" w14:textId="77777777" w:rsidR="00030607" w:rsidRDefault="00FB2450">
            <w:pPr>
              <w:pStyle w:val="TableParagraph"/>
              <w:spacing w:before="4" w:line="197" w:lineRule="exact"/>
              <w:ind w:left="527" w:right="532"/>
              <w:jc w:val="center"/>
              <w:rPr>
                <w:rFonts w:ascii="Arial MT"/>
                <w:sz w:val="18"/>
              </w:rPr>
            </w:pPr>
            <w:r>
              <w:rPr>
                <w:rFonts w:ascii="Arial MT"/>
                <w:sz w:val="18"/>
              </w:rPr>
              <w:t>KI</w:t>
            </w:r>
          </w:p>
        </w:tc>
        <w:tc>
          <w:tcPr>
            <w:tcW w:w="1139" w:type="dxa"/>
          </w:tcPr>
          <w:p w14:paraId="2723C590" w14:textId="77777777" w:rsidR="00030607" w:rsidRDefault="00FB2450">
            <w:pPr>
              <w:pStyle w:val="TableParagraph"/>
              <w:spacing w:before="4" w:line="197" w:lineRule="exact"/>
              <w:ind w:right="108"/>
              <w:jc w:val="right"/>
              <w:rPr>
                <w:rFonts w:ascii="Arial MT"/>
                <w:sz w:val="18"/>
              </w:rPr>
            </w:pPr>
            <w:r>
              <w:rPr>
                <w:rFonts w:ascii="Arial MT"/>
                <w:sz w:val="18"/>
              </w:rPr>
              <w:t>102.4525</w:t>
            </w:r>
          </w:p>
        </w:tc>
        <w:tc>
          <w:tcPr>
            <w:tcW w:w="1210" w:type="dxa"/>
          </w:tcPr>
          <w:p w14:paraId="225EF81C" w14:textId="77777777" w:rsidR="00030607" w:rsidRDefault="00FB2450">
            <w:pPr>
              <w:pStyle w:val="TableParagraph"/>
              <w:spacing w:before="4" w:line="197" w:lineRule="exact"/>
              <w:ind w:right="166"/>
              <w:jc w:val="right"/>
              <w:rPr>
                <w:rFonts w:ascii="Arial MT"/>
                <w:sz w:val="18"/>
              </w:rPr>
            </w:pPr>
            <w:r>
              <w:rPr>
                <w:rFonts w:ascii="Arial MT"/>
                <w:sz w:val="18"/>
              </w:rPr>
              <w:t>104.7987</w:t>
            </w:r>
          </w:p>
        </w:tc>
        <w:tc>
          <w:tcPr>
            <w:tcW w:w="1050" w:type="dxa"/>
          </w:tcPr>
          <w:p w14:paraId="306118FF" w14:textId="77777777" w:rsidR="00030607" w:rsidRDefault="00FB2450">
            <w:pPr>
              <w:pStyle w:val="TableParagraph"/>
              <w:spacing w:before="4" w:line="197" w:lineRule="exact"/>
              <w:ind w:right="66"/>
              <w:jc w:val="right"/>
              <w:rPr>
                <w:rFonts w:ascii="Arial MT"/>
                <w:sz w:val="18"/>
              </w:rPr>
            </w:pPr>
            <w:r>
              <w:rPr>
                <w:rFonts w:ascii="Arial MT"/>
                <w:sz w:val="18"/>
              </w:rPr>
              <w:t>0.977612</w:t>
            </w:r>
          </w:p>
        </w:tc>
        <w:tc>
          <w:tcPr>
            <w:tcW w:w="900" w:type="dxa"/>
          </w:tcPr>
          <w:p w14:paraId="1808CBC6" w14:textId="77777777" w:rsidR="00030607" w:rsidRDefault="00FB2450">
            <w:pPr>
              <w:pStyle w:val="TableParagraph"/>
              <w:spacing w:before="4" w:line="197" w:lineRule="exact"/>
              <w:ind w:left="331"/>
              <w:rPr>
                <w:rFonts w:ascii="Arial MT"/>
                <w:sz w:val="18"/>
              </w:rPr>
            </w:pPr>
            <w:r>
              <w:rPr>
                <w:rFonts w:ascii="Arial MT"/>
                <w:sz w:val="18"/>
              </w:rPr>
              <w:t>0.3316</w:t>
            </w:r>
          </w:p>
        </w:tc>
      </w:tr>
      <w:tr w:rsidR="00030607" w14:paraId="3637FE08" w14:textId="77777777">
        <w:trPr>
          <w:trHeight w:val="219"/>
        </w:trPr>
        <w:tc>
          <w:tcPr>
            <w:tcW w:w="1920" w:type="dxa"/>
          </w:tcPr>
          <w:p w14:paraId="19DC39DB" w14:textId="77777777" w:rsidR="00030607" w:rsidRDefault="00FB2450">
            <w:pPr>
              <w:pStyle w:val="TableParagraph"/>
              <w:spacing w:before="4" w:line="196" w:lineRule="exact"/>
              <w:ind w:left="527" w:right="529"/>
              <w:jc w:val="center"/>
              <w:rPr>
                <w:rFonts w:ascii="Arial MT"/>
                <w:sz w:val="18"/>
              </w:rPr>
            </w:pPr>
            <w:r>
              <w:rPr>
                <w:rFonts w:ascii="Arial MT"/>
                <w:sz w:val="18"/>
              </w:rPr>
              <w:t>KA</w:t>
            </w:r>
          </w:p>
        </w:tc>
        <w:tc>
          <w:tcPr>
            <w:tcW w:w="1139" w:type="dxa"/>
          </w:tcPr>
          <w:p w14:paraId="30A43EE8" w14:textId="77777777" w:rsidR="00030607" w:rsidRDefault="00FB2450">
            <w:pPr>
              <w:pStyle w:val="TableParagraph"/>
              <w:spacing w:before="4" w:line="196" w:lineRule="exact"/>
              <w:ind w:right="108"/>
              <w:jc w:val="right"/>
              <w:rPr>
                <w:rFonts w:ascii="Arial MT"/>
                <w:sz w:val="18"/>
              </w:rPr>
            </w:pPr>
            <w:r>
              <w:rPr>
                <w:rFonts w:ascii="Arial MT"/>
                <w:sz w:val="18"/>
              </w:rPr>
              <w:t>26.47836</w:t>
            </w:r>
          </w:p>
        </w:tc>
        <w:tc>
          <w:tcPr>
            <w:tcW w:w="1210" w:type="dxa"/>
          </w:tcPr>
          <w:p w14:paraId="280E1489" w14:textId="77777777" w:rsidR="00030607" w:rsidRDefault="00FB2450">
            <w:pPr>
              <w:pStyle w:val="TableParagraph"/>
              <w:spacing w:before="4" w:line="196" w:lineRule="exact"/>
              <w:ind w:right="166"/>
              <w:jc w:val="right"/>
              <w:rPr>
                <w:rFonts w:ascii="Arial MT"/>
                <w:sz w:val="18"/>
              </w:rPr>
            </w:pPr>
            <w:r>
              <w:rPr>
                <w:rFonts w:ascii="Arial MT"/>
                <w:sz w:val="18"/>
              </w:rPr>
              <w:t>21.28968</w:t>
            </w:r>
          </w:p>
        </w:tc>
        <w:tc>
          <w:tcPr>
            <w:tcW w:w="1050" w:type="dxa"/>
          </w:tcPr>
          <w:p w14:paraId="3F36A5D5" w14:textId="77777777" w:rsidR="00030607" w:rsidRDefault="00FB2450">
            <w:pPr>
              <w:pStyle w:val="TableParagraph"/>
              <w:spacing w:before="4" w:line="196" w:lineRule="exact"/>
              <w:ind w:right="66"/>
              <w:jc w:val="right"/>
              <w:rPr>
                <w:rFonts w:ascii="Arial MT"/>
                <w:sz w:val="18"/>
              </w:rPr>
            </w:pPr>
            <w:r>
              <w:rPr>
                <w:rFonts w:ascii="Arial MT"/>
                <w:sz w:val="18"/>
              </w:rPr>
              <w:t>1.243718</w:t>
            </w:r>
          </w:p>
        </w:tc>
        <w:tc>
          <w:tcPr>
            <w:tcW w:w="900" w:type="dxa"/>
          </w:tcPr>
          <w:p w14:paraId="2E84C2F5" w14:textId="77777777" w:rsidR="00030607" w:rsidRDefault="00FB2450">
            <w:pPr>
              <w:pStyle w:val="TableParagraph"/>
              <w:spacing w:before="4" w:line="196" w:lineRule="exact"/>
              <w:ind w:left="331"/>
              <w:rPr>
                <w:rFonts w:ascii="Arial MT"/>
                <w:sz w:val="18"/>
              </w:rPr>
            </w:pPr>
            <w:r>
              <w:rPr>
                <w:rFonts w:ascii="Arial MT"/>
                <w:sz w:val="18"/>
              </w:rPr>
              <w:t>0.2177</w:t>
            </w:r>
          </w:p>
        </w:tc>
      </w:tr>
      <w:tr w:rsidR="00030607" w14:paraId="79BDA6D1" w14:textId="77777777">
        <w:trPr>
          <w:trHeight w:val="219"/>
        </w:trPr>
        <w:tc>
          <w:tcPr>
            <w:tcW w:w="1920" w:type="dxa"/>
          </w:tcPr>
          <w:p w14:paraId="1D194842" w14:textId="77777777" w:rsidR="00030607" w:rsidRDefault="00FB2450">
            <w:pPr>
              <w:pStyle w:val="TableParagraph"/>
              <w:spacing w:before="2" w:line="197" w:lineRule="exact"/>
              <w:ind w:left="527" w:right="528"/>
              <w:jc w:val="center"/>
              <w:rPr>
                <w:rFonts w:ascii="Arial MT"/>
                <w:sz w:val="18"/>
              </w:rPr>
            </w:pPr>
            <w:r>
              <w:rPr>
                <w:rFonts w:ascii="Arial MT"/>
                <w:sz w:val="18"/>
              </w:rPr>
              <w:t>KM</w:t>
            </w:r>
          </w:p>
        </w:tc>
        <w:tc>
          <w:tcPr>
            <w:tcW w:w="1139" w:type="dxa"/>
          </w:tcPr>
          <w:p w14:paraId="6DF5CD29" w14:textId="77777777" w:rsidR="00030607" w:rsidRDefault="00FB2450">
            <w:pPr>
              <w:pStyle w:val="TableParagraph"/>
              <w:spacing w:before="2" w:line="197" w:lineRule="exact"/>
              <w:ind w:right="108"/>
              <w:jc w:val="right"/>
              <w:rPr>
                <w:rFonts w:ascii="Arial MT"/>
                <w:sz w:val="18"/>
              </w:rPr>
            </w:pPr>
            <w:r>
              <w:rPr>
                <w:rFonts w:ascii="Arial MT"/>
                <w:sz w:val="18"/>
              </w:rPr>
              <w:t>-1.941493</w:t>
            </w:r>
          </w:p>
        </w:tc>
        <w:tc>
          <w:tcPr>
            <w:tcW w:w="1210" w:type="dxa"/>
          </w:tcPr>
          <w:p w14:paraId="09CC9F26" w14:textId="77777777" w:rsidR="00030607" w:rsidRDefault="00FB2450">
            <w:pPr>
              <w:pStyle w:val="TableParagraph"/>
              <w:spacing w:before="2" w:line="197" w:lineRule="exact"/>
              <w:ind w:right="166"/>
              <w:jc w:val="right"/>
              <w:rPr>
                <w:rFonts w:ascii="Arial MT"/>
                <w:sz w:val="18"/>
              </w:rPr>
            </w:pPr>
            <w:r>
              <w:rPr>
                <w:rFonts w:ascii="Arial MT"/>
                <w:sz w:val="18"/>
              </w:rPr>
              <w:t>3.547966</w:t>
            </w:r>
          </w:p>
        </w:tc>
        <w:tc>
          <w:tcPr>
            <w:tcW w:w="1050" w:type="dxa"/>
          </w:tcPr>
          <w:p w14:paraId="0A023506" w14:textId="77777777" w:rsidR="00030607" w:rsidRDefault="00FB2450">
            <w:pPr>
              <w:pStyle w:val="TableParagraph"/>
              <w:spacing w:before="2" w:line="197" w:lineRule="exact"/>
              <w:ind w:right="66"/>
              <w:jc w:val="right"/>
              <w:rPr>
                <w:rFonts w:ascii="Arial MT"/>
                <w:sz w:val="18"/>
              </w:rPr>
            </w:pPr>
            <w:r>
              <w:rPr>
                <w:rFonts w:ascii="Arial MT"/>
                <w:sz w:val="18"/>
              </w:rPr>
              <w:t>-0.547213</w:t>
            </w:r>
          </w:p>
        </w:tc>
        <w:tc>
          <w:tcPr>
            <w:tcW w:w="900" w:type="dxa"/>
          </w:tcPr>
          <w:p w14:paraId="11B8CDD9" w14:textId="77777777" w:rsidR="00030607" w:rsidRDefault="00FB2450">
            <w:pPr>
              <w:pStyle w:val="TableParagraph"/>
              <w:spacing w:before="2" w:line="197" w:lineRule="exact"/>
              <w:ind w:left="331"/>
              <w:rPr>
                <w:rFonts w:ascii="Arial MT"/>
                <w:sz w:val="18"/>
              </w:rPr>
            </w:pPr>
            <w:r>
              <w:rPr>
                <w:rFonts w:ascii="Arial MT"/>
                <w:sz w:val="18"/>
              </w:rPr>
              <w:t>0.5859</w:t>
            </w:r>
          </w:p>
        </w:tc>
      </w:tr>
      <w:tr w:rsidR="00030607" w14:paraId="70F2BC09" w14:textId="77777777">
        <w:trPr>
          <w:trHeight w:val="221"/>
        </w:trPr>
        <w:tc>
          <w:tcPr>
            <w:tcW w:w="1920" w:type="dxa"/>
          </w:tcPr>
          <w:p w14:paraId="7BB58779" w14:textId="77777777" w:rsidR="00030607" w:rsidRDefault="00FB2450">
            <w:pPr>
              <w:pStyle w:val="TableParagraph"/>
              <w:spacing w:before="4" w:line="197" w:lineRule="exact"/>
              <w:ind w:left="527" w:right="532"/>
              <w:jc w:val="center"/>
              <w:rPr>
                <w:rFonts w:ascii="Arial MT"/>
                <w:sz w:val="18"/>
              </w:rPr>
            </w:pPr>
            <w:r>
              <w:rPr>
                <w:rFonts w:ascii="Arial MT"/>
                <w:sz w:val="18"/>
              </w:rPr>
              <w:t>PANDEMI</w:t>
            </w:r>
          </w:p>
        </w:tc>
        <w:tc>
          <w:tcPr>
            <w:tcW w:w="1139" w:type="dxa"/>
          </w:tcPr>
          <w:p w14:paraId="7E1B2E5B" w14:textId="77777777" w:rsidR="00030607" w:rsidRDefault="00FB2450">
            <w:pPr>
              <w:pStyle w:val="TableParagraph"/>
              <w:spacing w:before="4" w:line="197" w:lineRule="exact"/>
              <w:ind w:right="108"/>
              <w:jc w:val="right"/>
              <w:rPr>
                <w:rFonts w:ascii="Arial MT"/>
                <w:sz w:val="18"/>
              </w:rPr>
            </w:pPr>
            <w:r>
              <w:rPr>
                <w:rFonts w:ascii="Arial MT"/>
                <w:sz w:val="18"/>
              </w:rPr>
              <w:t>2.107045</w:t>
            </w:r>
          </w:p>
        </w:tc>
        <w:tc>
          <w:tcPr>
            <w:tcW w:w="1210" w:type="dxa"/>
          </w:tcPr>
          <w:p w14:paraId="73CE4D92" w14:textId="77777777" w:rsidR="00030607" w:rsidRDefault="00FB2450">
            <w:pPr>
              <w:pStyle w:val="TableParagraph"/>
              <w:spacing w:before="4" w:line="197" w:lineRule="exact"/>
              <w:ind w:right="166"/>
              <w:jc w:val="right"/>
              <w:rPr>
                <w:rFonts w:ascii="Arial MT"/>
                <w:sz w:val="18"/>
              </w:rPr>
            </w:pPr>
            <w:r>
              <w:rPr>
                <w:rFonts w:ascii="Arial MT"/>
                <w:sz w:val="18"/>
              </w:rPr>
              <w:t>50.96646</w:t>
            </w:r>
          </w:p>
        </w:tc>
        <w:tc>
          <w:tcPr>
            <w:tcW w:w="1050" w:type="dxa"/>
          </w:tcPr>
          <w:p w14:paraId="4C82C543" w14:textId="77777777" w:rsidR="00030607" w:rsidRDefault="00FB2450">
            <w:pPr>
              <w:pStyle w:val="TableParagraph"/>
              <w:spacing w:before="4" w:line="197" w:lineRule="exact"/>
              <w:ind w:right="66"/>
              <w:jc w:val="right"/>
              <w:rPr>
                <w:rFonts w:ascii="Arial MT"/>
                <w:sz w:val="18"/>
              </w:rPr>
            </w:pPr>
            <w:r>
              <w:rPr>
                <w:rFonts w:ascii="Arial MT"/>
                <w:sz w:val="18"/>
              </w:rPr>
              <w:t>0.041342</w:t>
            </w:r>
          </w:p>
        </w:tc>
        <w:tc>
          <w:tcPr>
            <w:tcW w:w="900" w:type="dxa"/>
          </w:tcPr>
          <w:p w14:paraId="4FD6727B" w14:textId="77777777" w:rsidR="00030607" w:rsidRDefault="00FB2450">
            <w:pPr>
              <w:pStyle w:val="TableParagraph"/>
              <w:spacing w:before="4" w:line="197" w:lineRule="exact"/>
              <w:ind w:left="331"/>
              <w:rPr>
                <w:rFonts w:ascii="Arial MT"/>
                <w:sz w:val="18"/>
              </w:rPr>
            </w:pPr>
            <w:r>
              <w:rPr>
                <w:rFonts w:ascii="Arial MT"/>
                <w:sz w:val="18"/>
              </w:rPr>
              <w:t>0.9671</w:t>
            </w:r>
          </w:p>
        </w:tc>
      </w:tr>
      <w:tr w:rsidR="00030607" w14:paraId="021D8252" w14:textId="77777777">
        <w:trPr>
          <w:trHeight w:val="219"/>
        </w:trPr>
        <w:tc>
          <w:tcPr>
            <w:tcW w:w="1920" w:type="dxa"/>
          </w:tcPr>
          <w:p w14:paraId="2B249FEE" w14:textId="77777777" w:rsidR="00030607" w:rsidRDefault="00FB2450">
            <w:pPr>
              <w:pStyle w:val="TableParagraph"/>
              <w:spacing w:before="4" w:line="196" w:lineRule="exact"/>
              <w:ind w:left="527" w:right="532"/>
              <w:jc w:val="center"/>
              <w:rPr>
                <w:rFonts w:ascii="Arial MT"/>
                <w:sz w:val="18"/>
              </w:rPr>
            </w:pPr>
            <w:r>
              <w:rPr>
                <w:rFonts w:ascii="Arial MT"/>
                <w:sz w:val="18"/>
              </w:rPr>
              <w:t>BSIZE</w:t>
            </w:r>
          </w:p>
        </w:tc>
        <w:tc>
          <w:tcPr>
            <w:tcW w:w="1139" w:type="dxa"/>
          </w:tcPr>
          <w:p w14:paraId="37182E46" w14:textId="77777777" w:rsidR="00030607" w:rsidRDefault="00FB2450">
            <w:pPr>
              <w:pStyle w:val="TableParagraph"/>
              <w:spacing w:before="4" w:line="196" w:lineRule="exact"/>
              <w:ind w:right="108"/>
              <w:jc w:val="right"/>
              <w:rPr>
                <w:rFonts w:ascii="Arial MT"/>
                <w:sz w:val="18"/>
              </w:rPr>
            </w:pPr>
            <w:r>
              <w:rPr>
                <w:rFonts w:ascii="Arial MT"/>
                <w:sz w:val="18"/>
              </w:rPr>
              <w:t>280.1454</w:t>
            </w:r>
          </w:p>
        </w:tc>
        <w:tc>
          <w:tcPr>
            <w:tcW w:w="1210" w:type="dxa"/>
          </w:tcPr>
          <w:p w14:paraId="35B411D7" w14:textId="77777777" w:rsidR="00030607" w:rsidRDefault="00FB2450">
            <w:pPr>
              <w:pStyle w:val="TableParagraph"/>
              <w:spacing w:before="4" w:line="196" w:lineRule="exact"/>
              <w:ind w:right="166"/>
              <w:jc w:val="right"/>
              <w:rPr>
                <w:rFonts w:ascii="Arial MT"/>
                <w:sz w:val="18"/>
              </w:rPr>
            </w:pPr>
            <w:r>
              <w:rPr>
                <w:rFonts w:ascii="Arial MT"/>
                <w:sz w:val="18"/>
              </w:rPr>
              <w:t>246.1788</w:t>
            </w:r>
          </w:p>
        </w:tc>
        <w:tc>
          <w:tcPr>
            <w:tcW w:w="1050" w:type="dxa"/>
          </w:tcPr>
          <w:p w14:paraId="581D39D9" w14:textId="77777777" w:rsidR="00030607" w:rsidRDefault="00FB2450">
            <w:pPr>
              <w:pStyle w:val="TableParagraph"/>
              <w:spacing w:before="4" w:line="196" w:lineRule="exact"/>
              <w:ind w:right="66"/>
              <w:jc w:val="right"/>
              <w:rPr>
                <w:rFonts w:ascii="Arial MT"/>
                <w:sz w:val="18"/>
              </w:rPr>
            </w:pPr>
            <w:r>
              <w:rPr>
                <w:rFonts w:ascii="Arial MT"/>
                <w:sz w:val="18"/>
              </w:rPr>
              <w:t>1.137975</w:t>
            </w:r>
          </w:p>
        </w:tc>
        <w:tc>
          <w:tcPr>
            <w:tcW w:w="900" w:type="dxa"/>
          </w:tcPr>
          <w:p w14:paraId="74412461" w14:textId="77777777" w:rsidR="00030607" w:rsidRDefault="00FB2450">
            <w:pPr>
              <w:pStyle w:val="TableParagraph"/>
              <w:spacing w:before="4" w:line="196" w:lineRule="exact"/>
              <w:ind w:left="331"/>
              <w:rPr>
                <w:rFonts w:ascii="Arial MT"/>
                <w:sz w:val="18"/>
              </w:rPr>
            </w:pPr>
            <w:r>
              <w:rPr>
                <w:rFonts w:ascii="Arial MT"/>
                <w:sz w:val="18"/>
              </w:rPr>
              <w:t>0.2590</w:t>
            </w:r>
          </w:p>
        </w:tc>
      </w:tr>
      <w:tr w:rsidR="00030607" w14:paraId="79EAF185" w14:textId="77777777">
        <w:trPr>
          <w:trHeight w:val="298"/>
        </w:trPr>
        <w:tc>
          <w:tcPr>
            <w:tcW w:w="1920" w:type="dxa"/>
            <w:tcBorders>
              <w:bottom w:val="single" w:sz="6" w:space="0" w:color="000000"/>
            </w:tcBorders>
          </w:tcPr>
          <w:p w14:paraId="411D389D" w14:textId="77777777" w:rsidR="00030607" w:rsidRDefault="00FB2450">
            <w:pPr>
              <w:pStyle w:val="TableParagraph"/>
              <w:spacing w:before="2"/>
              <w:ind w:left="527" w:right="529"/>
              <w:jc w:val="center"/>
              <w:rPr>
                <w:rFonts w:ascii="Arial MT"/>
                <w:sz w:val="18"/>
              </w:rPr>
            </w:pPr>
            <w:r>
              <w:rPr>
                <w:rFonts w:ascii="Arial MT"/>
                <w:sz w:val="18"/>
              </w:rPr>
              <w:t>DER</w:t>
            </w:r>
          </w:p>
        </w:tc>
        <w:tc>
          <w:tcPr>
            <w:tcW w:w="1139" w:type="dxa"/>
          </w:tcPr>
          <w:p w14:paraId="1911BB0D" w14:textId="77777777" w:rsidR="00030607" w:rsidRDefault="00FB2450">
            <w:pPr>
              <w:pStyle w:val="TableParagraph"/>
              <w:spacing w:before="2"/>
              <w:ind w:right="108"/>
              <w:jc w:val="right"/>
              <w:rPr>
                <w:rFonts w:ascii="Arial MT"/>
                <w:sz w:val="18"/>
              </w:rPr>
            </w:pPr>
            <w:r>
              <w:rPr>
                <w:rFonts w:ascii="Arial MT"/>
                <w:sz w:val="18"/>
              </w:rPr>
              <w:t>-2.920521</w:t>
            </w:r>
          </w:p>
        </w:tc>
        <w:tc>
          <w:tcPr>
            <w:tcW w:w="1210" w:type="dxa"/>
          </w:tcPr>
          <w:p w14:paraId="5841AE4C" w14:textId="77777777" w:rsidR="00030607" w:rsidRDefault="00FB2450">
            <w:pPr>
              <w:pStyle w:val="TableParagraph"/>
              <w:spacing w:before="2"/>
              <w:ind w:right="166"/>
              <w:jc w:val="right"/>
              <w:rPr>
                <w:rFonts w:ascii="Arial MT"/>
                <w:sz w:val="18"/>
              </w:rPr>
            </w:pPr>
            <w:r>
              <w:rPr>
                <w:rFonts w:ascii="Arial MT"/>
                <w:sz w:val="18"/>
              </w:rPr>
              <w:t>10.28573</w:t>
            </w:r>
          </w:p>
        </w:tc>
        <w:tc>
          <w:tcPr>
            <w:tcW w:w="1050" w:type="dxa"/>
          </w:tcPr>
          <w:p w14:paraId="6AC88BDF" w14:textId="77777777" w:rsidR="00030607" w:rsidRDefault="00FB2450">
            <w:pPr>
              <w:pStyle w:val="TableParagraph"/>
              <w:spacing w:before="2"/>
              <w:ind w:right="66"/>
              <w:jc w:val="right"/>
              <w:rPr>
                <w:rFonts w:ascii="Arial MT"/>
                <w:sz w:val="18"/>
              </w:rPr>
            </w:pPr>
            <w:r>
              <w:rPr>
                <w:rFonts w:ascii="Arial MT"/>
                <w:sz w:val="18"/>
              </w:rPr>
              <w:t>-0.283939</w:t>
            </w:r>
          </w:p>
        </w:tc>
        <w:tc>
          <w:tcPr>
            <w:tcW w:w="900" w:type="dxa"/>
          </w:tcPr>
          <w:p w14:paraId="2AAAEA4A" w14:textId="77777777" w:rsidR="00030607" w:rsidRDefault="00FB2450">
            <w:pPr>
              <w:pStyle w:val="TableParagraph"/>
              <w:spacing w:before="2"/>
              <w:ind w:left="331"/>
              <w:rPr>
                <w:rFonts w:ascii="Arial MT"/>
                <w:sz w:val="18"/>
              </w:rPr>
            </w:pPr>
            <w:r>
              <w:rPr>
                <w:rFonts w:ascii="Arial MT"/>
                <w:sz w:val="18"/>
              </w:rPr>
              <w:t>0.7773</w:t>
            </w:r>
          </w:p>
        </w:tc>
      </w:tr>
      <w:tr w:rsidR="00030607" w14:paraId="3910F82D" w14:textId="77777777">
        <w:trPr>
          <w:trHeight w:val="302"/>
        </w:trPr>
        <w:tc>
          <w:tcPr>
            <w:tcW w:w="1920" w:type="dxa"/>
            <w:tcBorders>
              <w:top w:val="single" w:sz="6" w:space="0" w:color="000000"/>
            </w:tcBorders>
          </w:tcPr>
          <w:p w14:paraId="454076F3" w14:textId="77777777" w:rsidR="00030607" w:rsidRDefault="00FB2450">
            <w:pPr>
              <w:pStyle w:val="TableParagraph"/>
              <w:spacing w:before="87" w:line="196" w:lineRule="exact"/>
              <w:ind w:left="-3"/>
              <w:rPr>
                <w:rFonts w:ascii="Arial MT"/>
                <w:sz w:val="18"/>
              </w:rPr>
            </w:pPr>
            <w:r>
              <w:rPr>
                <w:rFonts w:ascii="Arial MT"/>
                <w:sz w:val="18"/>
              </w:rPr>
              <w:t>R-squared</w:t>
            </w:r>
          </w:p>
        </w:tc>
        <w:tc>
          <w:tcPr>
            <w:tcW w:w="1139" w:type="dxa"/>
            <w:tcBorders>
              <w:top w:val="double" w:sz="2" w:space="0" w:color="000000"/>
            </w:tcBorders>
          </w:tcPr>
          <w:p w14:paraId="55201707" w14:textId="77777777" w:rsidR="00030607" w:rsidRDefault="00FB2450">
            <w:pPr>
              <w:pStyle w:val="TableParagraph"/>
              <w:spacing w:before="87" w:line="196" w:lineRule="exact"/>
              <w:ind w:right="108"/>
              <w:jc w:val="right"/>
              <w:rPr>
                <w:rFonts w:ascii="Arial MT"/>
                <w:sz w:val="18"/>
              </w:rPr>
            </w:pPr>
            <w:r>
              <w:rPr>
                <w:rFonts w:ascii="Arial MT"/>
                <w:sz w:val="18"/>
              </w:rPr>
              <w:t>0.043455</w:t>
            </w:r>
          </w:p>
        </w:tc>
        <w:tc>
          <w:tcPr>
            <w:tcW w:w="2260" w:type="dxa"/>
            <w:gridSpan w:val="2"/>
            <w:tcBorders>
              <w:top w:val="double" w:sz="2" w:space="0" w:color="000000"/>
            </w:tcBorders>
          </w:tcPr>
          <w:p w14:paraId="4B203DB6" w14:textId="77777777" w:rsidR="00030607" w:rsidRDefault="00FB2450">
            <w:pPr>
              <w:pStyle w:val="TableParagraph"/>
              <w:spacing w:before="87" w:line="196" w:lineRule="exact"/>
              <w:ind w:left="111"/>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900" w:type="dxa"/>
            <w:tcBorders>
              <w:top w:val="double" w:sz="2" w:space="0" w:color="000000"/>
            </w:tcBorders>
          </w:tcPr>
          <w:p w14:paraId="2EEC449D" w14:textId="77777777" w:rsidR="00030607" w:rsidRDefault="00FB2450">
            <w:pPr>
              <w:pStyle w:val="TableParagraph"/>
              <w:spacing w:before="87" w:line="196" w:lineRule="exact"/>
              <w:ind w:right="15"/>
              <w:jc w:val="right"/>
              <w:rPr>
                <w:rFonts w:ascii="Arial MT"/>
                <w:sz w:val="18"/>
              </w:rPr>
            </w:pPr>
            <w:r>
              <w:rPr>
                <w:rFonts w:ascii="Arial MT"/>
                <w:sz w:val="18"/>
              </w:rPr>
              <w:t>-34.07705</w:t>
            </w:r>
          </w:p>
        </w:tc>
      </w:tr>
      <w:tr w:rsidR="00030607" w14:paraId="7CC2AF36" w14:textId="77777777">
        <w:trPr>
          <w:trHeight w:val="219"/>
        </w:trPr>
        <w:tc>
          <w:tcPr>
            <w:tcW w:w="1920" w:type="dxa"/>
          </w:tcPr>
          <w:p w14:paraId="5B0DB894" w14:textId="77777777" w:rsidR="00030607" w:rsidRDefault="00FB2450">
            <w:pPr>
              <w:pStyle w:val="TableParagraph"/>
              <w:spacing w:before="2" w:line="197"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139" w:type="dxa"/>
          </w:tcPr>
          <w:p w14:paraId="386EE4A0" w14:textId="77777777" w:rsidR="00030607" w:rsidRDefault="00FB2450">
            <w:pPr>
              <w:pStyle w:val="TableParagraph"/>
              <w:spacing w:before="2" w:line="197" w:lineRule="exact"/>
              <w:ind w:right="108"/>
              <w:jc w:val="right"/>
              <w:rPr>
                <w:rFonts w:ascii="Arial MT"/>
                <w:sz w:val="18"/>
              </w:rPr>
            </w:pPr>
            <w:r>
              <w:rPr>
                <w:rFonts w:ascii="Arial MT"/>
                <w:sz w:val="18"/>
              </w:rPr>
              <w:t>-0.037379</w:t>
            </w:r>
          </w:p>
        </w:tc>
        <w:tc>
          <w:tcPr>
            <w:tcW w:w="2260" w:type="dxa"/>
            <w:gridSpan w:val="2"/>
          </w:tcPr>
          <w:p w14:paraId="1145A652" w14:textId="77777777" w:rsidR="00030607" w:rsidRDefault="00FB2450">
            <w:pPr>
              <w:pStyle w:val="TableParagraph"/>
              <w:spacing w:before="2" w:line="197" w:lineRule="exact"/>
              <w:ind w:left="111"/>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900" w:type="dxa"/>
          </w:tcPr>
          <w:p w14:paraId="380A4340" w14:textId="77777777" w:rsidR="00030607" w:rsidRDefault="00FB2450">
            <w:pPr>
              <w:pStyle w:val="TableParagraph"/>
              <w:spacing w:before="2" w:line="197" w:lineRule="exact"/>
              <w:ind w:right="13"/>
              <w:jc w:val="right"/>
              <w:rPr>
                <w:rFonts w:ascii="Arial MT"/>
                <w:sz w:val="18"/>
              </w:rPr>
            </w:pPr>
            <w:r>
              <w:rPr>
                <w:rFonts w:ascii="Arial MT"/>
                <w:sz w:val="18"/>
              </w:rPr>
              <w:t>219.3476</w:t>
            </w:r>
          </w:p>
        </w:tc>
      </w:tr>
      <w:tr w:rsidR="00030607" w14:paraId="613BF1C3" w14:textId="77777777">
        <w:trPr>
          <w:trHeight w:val="220"/>
        </w:trPr>
        <w:tc>
          <w:tcPr>
            <w:tcW w:w="1920" w:type="dxa"/>
          </w:tcPr>
          <w:p w14:paraId="53C896F6" w14:textId="77777777" w:rsidR="00030607" w:rsidRDefault="00FB2450">
            <w:pPr>
              <w:pStyle w:val="TableParagraph"/>
              <w:spacing w:before="4" w:line="19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139" w:type="dxa"/>
          </w:tcPr>
          <w:p w14:paraId="51544E62" w14:textId="77777777" w:rsidR="00030607" w:rsidRDefault="00FB2450">
            <w:pPr>
              <w:pStyle w:val="TableParagraph"/>
              <w:spacing w:before="4" w:line="197" w:lineRule="exact"/>
              <w:ind w:right="108"/>
              <w:jc w:val="right"/>
              <w:rPr>
                <w:rFonts w:ascii="Arial MT"/>
                <w:sz w:val="18"/>
              </w:rPr>
            </w:pPr>
            <w:r>
              <w:rPr>
                <w:rFonts w:ascii="Arial MT"/>
                <w:sz w:val="18"/>
              </w:rPr>
              <w:t>223.4095</w:t>
            </w:r>
          </w:p>
        </w:tc>
        <w:tc>
          <w:tcPr>
            <w:tcW w:w="2260" w:type="dxa"/>
            <w:gridSpan w:val="2"/>
          </w:tcPr>
          <w:p w14:paraId="2A4FD879" w14:textId="77777777" w:rsidR="00030607" w:rsidRDefault="00FB2450">
            <w:pPr>
              <w:pStyle w:val="TableParagraph"/>
              <w:spacing w:before="4" w:line="197" w:lineRule="exact"/>
              <w:ind w:left="111"/>
              <w:rPr>
                <w:rFonts w:ascii="Arial MT"/>
                <w:sz w:val="18"/>
              </w:rPr>
            </w:pPr>
            <w:r>
              <w:rPr>
                <w:rFonts w:ascii="Arial MT"/>
                <w:sz w:val="18"/>
              </w:rPr>
              <w:t>Akaike</w:t>
            </w:r>
            <w:r>
              <w:rPr>
                <w:rFonts w:ascii="Arial MT"/>
                <w:spacing w:val="-4"/>
                <w:sz w:val="18"/>
              </w:rPr>
              <w:t xml:space="preserve"> </w:t>
            </w:r>
            <w:r>
              <w:rPr>
                <w:rFonts w:ascii="Arial MT"/>
                <w:sz w:val="18"/>
              </w:rPr>
              <w:t>info</w:t>
            </w:r>
            <w:r>
              <w:rPr>
                <w:rFonts w:ascii="Arial MT"/>
                <w:spacing w:val="-3"/>
                <w:sz w:val="18"/>
              </w:rPr>
              <w:t xml:space="preserve"> </w:t>
            </w:r>
            <w:r>
              <w:rPr>
                <w:rFonts w:ascii="Arial MT"/>
                <w:sz w:val="18"/>
              </w:rPr>
              <w:t>criterion</w:t>
            </w:r>
          </w:p>
        </w:tc>
        <w:tc>
          <w:tcPr>
            <w:tcW w:w="900" w:type="dxa"/>
          </w:tcPr>
          <w:p w14:paraId="54306FC0" w14:textId="77777777" w:rsidR="00030607" w:rsidRDefault="00FB2450">
            <w:pPr>
              <w:pStyle w:val="TableParagraph"/>
              <w:spacing w:before="4" w:line="197" w:lineRule="exact"/>
              <w:ind w:right="15"/>
              <w:jc w:val="right"/>
              <w:rPr>
                <w:rFonts w:ascii="Arial MT"/>
                <w:sz w:val="18"/>
              </w:rPr>
            </w:pPr>
            <w:r>
              <w:rPr>
                <w:rFonts w:ascii="Arial MT"/>
                <w:sz w:val="18"/>
              </w:rPr>
              <w:t>13.74135</w:t>
            </w:r>
          </w:p>
        </w:tc>
      </w:tr>
      <w:tr w:rsidR="00030607" w14:paraId="053F8ED5" w14:textId="77777777">
        <w:trPr>
          <w:trHeight w:val="219"/>
        </w:trPr>
        <w:tc>
          <w:tcPr>
            <w:tcW w:w="1920" w:type="dxa"/>
          </w:tcPr>
          <w:p w14:paraId="53B6BDF3" w14:textId="77777777" w:rsidR="00030607" w:rsidRDefault="00FB2450">
            <w:pPr>
              <w:pStyle w:val="TableParagraph"/>
              <w:spacing w:before="4" w:line="196" w:lineRule="exact"/>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1139" w:type="dxa"/>
          </w:tcPr>
          <w:p w14:paraId="24A1F3A3" w14:textId="77777777" w:rsidR="00030607" w:rsidRDefault="00FB2450">
            <w:pPr>
              <w:pStyle w:val="TableParagraph"/>
              <w:spacing w:before="4" w:line="196" w:lineRule="exact"/>
              <w:ind w:right="108"/>
              <w:jc w:val="right"/>
              <w:rPr>
                <w:rFonts w:ascii="Arial MT"/>
                <w:sz w:val="18"/>
              </w:rPr>
            </w:pPr>
            <w:r>
              <w:rPr>
                <w:rFonts w:ascii="Arial MT"/>
                <w:sz w:val="18"/>
              </w:rPr>
              <w:t>3543738.</w:t>
            </w:r>
          </w:p>
        </w:tc>
        <w:tc>
          <w:tcPr>
            <w:tcW w:w="2260" w:type="dxa"/>
            <w:gridSpan w:val="2"/>
          </w:tcPr>
          <w:p w14:paraId="740C7E51" w14:textId="77777777" w:rsidR="00030607" w:rsidRDefault="00FB2450">
            <w:pPr>
              <w:pStyle w:val="TableParagraph"/>
              <w:spacing w:before="4" w:line="196" w:lineRule="exact"/>
              <w:ind w:left="111"/>
              <w:rPr>
                <w:rFonts w:ascii="Arial MT"/>
                <w:sz w:val="18"/>
              </w:rPr>
            </w:pPr>
            <w:r>
              <w:rPr>
                <w:rFonts w:ascii="Arial MT"/>
                <w:sz w:val="18"/>
              </w:rPr>
              <w:t>Schwarz</w:t>
            </w:r>
            <w:r>
              <w:rPr>
                <w:rFonts w:ascii="Arial MT"/>
                <w:spacing w:val="-4"/>
                <w:sz w:val="18"/>
              </w:rPr>
              <w:t xml:space="preserve"> </w:t>
            </w:r>
            <w:r>
              <w:rPr>
                <w:rFonts w:ascii="Arial MT"/>
                <w:sz w:val="18"/>
              </w:rPr>
              <w:t>criterion</w:t>
            </w:r>
          </w:p>
        </w:tc>
        <w:tc>
          <w:tcPr>
            <w:tcW w:w="900" w:type="dxa"/>
          </w:tcPr>
          <w:p w14:paraId="1E56DBEB" w14:textId="77777777" w:rsidR="00030607" w:rsidRDefault="00FB2450">
            <w:pPr>
              <w:pStyle w:val="TableParagraph"/>
              <w:spacing w:before="4" w:line="196" w:lineRule="exact"/>
              <w:ind w:right="15"/>
              <w:jc w:val="right"/>
              <w:rPr>
                <w:rFonts w:ascii="Arial MT"/>
                <w:sz w:val="18"/>
              </w:rPr>
            </w:pPr>
            <w:r>
              <w:rPr>
                <w:rFonts w:ascii="Arial MT"/>
                <w:sz w:val="18"/>
              </w:rPr>
              <w:t>13.95285</w:t>
            </w:r>
          </w:p>
        </w:tc>
      </w:tr>
      <w:tr w:rsidR="00030607" w14:paraId="5F38B697" w14:textId="77777777">
        <w:trPr>
          <w:trHeight w:val="219"/>
        </w:trPr>
        <w:tc>
          <w:tcPr>
            <w:tcW w:w="1920" w:type="dxa"/>
          </w:tcPr>
          <w:p w14:paraId="7257274A" w14:textId="77777777" w:rsidR="00030607" w:rsidRDefault="00FB2450">
            <w:pPr>
              <w:pStyle w:val="TableParagraph"/>
              <w:spacing w:before="2" w:line="197" w:lineRule="exact"/>
              <w:ind w:left="-3"/>
              <w:rPr>
                <w:rFonts w:ascii="Arial MT"/>
                <w:sz w:val="18"/>
              </w:rPr>
            </w:pPr>
            <w:r>
              <w:rPr>
                <w:rFonts w:ascii="Arial MT"/>
                <w:sz w:val="18"/>
              </w:rPr>
              <w:t>Log</w:t>
            </w:r>
            <w:r>
              <w:rPr>
                <w:rFonts w:ascii="Arial MT"/>
                <w:spacing w:val="-3"/>
                <w:sz w:val="18"/>
              </w:rPr>
              <w:t xml:space="preserve"> </w:t>
            </w:r>
            <w:r>
              <w:rPr>
                <w:rFonts w:ascii="Arial MT"/>
                <w:sz w:val="18"/>
              </w:rPr>
              <w:t>likelihood</w:t>
            </w:r>
          </w:p>
        </w:tc>
        <w:tc>
          <w:tcPr>
            <w:tcW w:w="1139" w:type="dxa"/>
          </w:tcPr>
          <w:p w14:paraId="148B3EA4" w14:textId="77777777" w:rsidR="00030607" w:rsidRDefault="00FB2450">
            <w:pPr>
              <w:pStyle w:val="TableParagraph"/>
              <w:spacing w:before="2" w:line="197" w:lineRule="exact"/>
              <w:ind w:right="108"/>
              <w:jc w:val="right"/>
              <w:rPr>
                <w:rFonts w:ascii="Arial MT"/>
                <w:sz w:val="18"/>
              </w:rPr>
            </w:pPr>
            <w:r>
              <w:rPr>
                <w:rFonts w:ascii="Arial MT"/>
                <w:sz w:val="18"/>
              </w:rPr>
              <w:t>-528.9126</w:t>
            </w:r>
          </w:p>
        </w:tc>
        <w:tc>
          <w:tcPr>
            <w:tcW w:w="2260" w:type="dxa"/>
            <w:gridSpan w:val="2"/>
          </w:tcPr>
          <w:p w14:paraId="3CEEDDB0" w14:textId="77777777" w:rsidR="00030607" w:rsidRDefault="00FB2450">
            <w:pPr>
              <w:pStyle w:val="TableParagraph"/>
              <w:spacing w:before="2" w:line="197" w:lineRule="exact"/>
              <w:ind w:left="111"/>
              <w:rPr>
                <w:rFonts w:ascii="Arial MT"/>
                <w:sz w:val="18"/>
              </w:rPr>
            </w:pPr>
            <w:r>
              <w:rPr>
                <w:rFonts w:ascii="Arial MT"/>
                <w:sz w:val="18"/>
              </w:rPr>
              <w:t>Hannan-Quinn</w:t>
            </w:r>
            <w:r>
              <w:rPr>
                <w:rFonts w:ascii="Arial MT"/>
                <w:spacing w:val="-3"/>
                <w:sz w:val="18"/>
              </w:rPr>
              <w:t xml:space="preserve"> </w:t>
            </w:r>
            <w:r>
              <w:rPr>
                <w:rFonts w:ascii="Arial MT"/>
                <w:sz w:val="18"/>
              </w:rPr>
              <w:t>criter.</w:t>
            </w:r>
          </w:p>
        </w:tc>
        <w:tc>
          <w:tcPr>
            <w:tcW w:w="900" w:type="dxa"/>
          </w:tcPr>
          <w:p w14:paraId="32BB870C" w14:textId="77777777" w:rsidR="00030607" w:rsidRDefault="00FB2450">
            <w:pPr>
              <w:pStyle w:val="TableParagraph"/>
              <w:spacing w:before="2" w:line="197" w:lineRule="exact"/>
              <w:ind w:right="15"/>
              <w:jc w:val="right"/>
              <w:rPr>
                <w:rFonts w:ascii="Arial MT"/>
                <w:sz w:val="18"/>
              </w:rPr>
            </w:pPr>
            <w:r>
              <w:rPr>
                <w:rFonts w:ascii="Arial MT"/>
                <w:sz w:val="18"/>
              </w:rPr>
              <w:t>13.82602</w:t>
            </w:r>
          </w:p>
        </w:tc>
      </w:tr>
      <w:tr w:rsidR="00030607" w14:paraId="6766467B" w14:textId="77777777">
        <w:trPr>
          <w:trHeight w:val="220"/>
        </w:trPr>
        <w:tc>
          <w:tcPr>
            <w:tcW w:w="1920" w:type="dxa"/>
          </w:tcPr>
          <w:p w14:paraId="1DC1B9E4" w14:textId="77777777" w:rsidR="00030607" w:rsidRDefault="00FB2450">
            <w:pPr>
              <w:pStyle w:val="TableParagraph"/>
              <w:spacing w:before="4" w:line="197" w:lineRule="exact"/>
              <w:ind w:left="-3"/>
              <w:rPr>
                <w:rFonts w:ascii="Arial MT"/>
                <w:sz w:val="18"/>
              </w:rPr>
            </w:pPr>
            <w:r>
              <w:rPr>
                <w:rFonts w:ascii="Arial MT"/>
                <w:sz w:val="18"/>
              </w:rPr>
              <w:t>F-statistic</w:t>
            </w:r>
          </w:p>
        </w:tc>
        <w:tc>
          <w:tcPr>
            <w:tcW w:w="1139" w:type="dxa"/>
          </w:tcPr>
          <w:p w14:paraId="2C051D0C" w14:textId="77777777" w:rsidR="00030607" w:rsidRDefault="00FB2450">
            <w:pPr>
              <w:pStyle w:val="TableParagraph"/>
              <w:spacing w:before="4" w:line="197" w:lineRule="exact"/>
              <w:ind w:right="108"/>
              <w:jc w:val="right"/>
              <w:rPr>
                <w:rFonts w:ascii="Arial MT"/>
                <w:sz w:val="18"/>
              </w:rPr>
            </w:pPr>
            <w:r>
              <w:rPr>
                <w:rFonts w:ascii="Arial MT"/>
                <w:sz w:val="18"/>
              </w:rPr>
              <w:t>0.537584</w:t>
            </w:r>
          </w:p>
        </w:tc>
        <w:tc>
          <w:tcPr>
            <w:tcW w:w="2260" w:type="dxa"/>
            <w:gridSpan w:val="2"/>
          </w:tcPr>
          <w:p w14:paraId="5B381832" w14:textId="77777777" w:rsidR="00030607" w:rsidRDefault="00FB2450">
            <w:pPr>
              <w:pStyle w:val="TableParagraph"/>
              <w:spacing w:before="4" w:line="197" w:lineRule="exact"/>
              <w:ind w:left="111"/>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900" w:type="dxa"/>
          </w:tcPr>
          <w:p w14:paraId="120510E8" w14:textId="77777777" w:rsidR="00030607" w:rsidRDefault="00FB2450">
            <w:pPr>
              <w:pStyle w:val="TableParagraph"/>
              <w:spacing w:before="4" w:line="197" w:lineRule="exact"/>
              <w:ind w:right="15"/>
              <w:jc w:val="right"/>
              <w:rPr>
                <w:rFonts w:ascii="Arial MT"/>
                <w:sz w:val="18"/>
              </w:rPr>
            </w:pPr>
            <w:r>
              <w:rPr>
                <w:rFonts w:ascii="Arial MT"/>
                <w:sz w:val="18"/>
              </w:rPr>
              <w:t>0.175496</w:t>
            </w:r>
          </w:p>
        </w:tc>
      </w:tr>
      <w:tr w:rsidR="00030607" w14:paraId="6CD06A32" w14:textId="77777777">
        <w:trPr>
          <w:trHeight w:val="299"/>
        </w:trPr>
        <w:tc>
          <w:tcPr>
            <w:tcW w:w="1920" w:type="dxa"/>
            <w:tcBorders>
              <w:bottom w:val="double" w:sz="2" w:space="0" w:color="000000"/>
            </w:tcBorders>
          </w:tcPr>
          <w:p w14:paraId="59AAD158" w14:textId="77777777" w:rsidR="00030607" w:rsidRDefault="00FB2450">
            <w:pPr>
              <w:pStyle w:val="TableParagraph"/>
              <w:spacing w:before="4"/>
              <w:ind w:left="-3"/>
              <w:rPr>
                <w:rFonts w:ascii="Arial MT"/>
                <w:sz w:val="18"/>
              </w:rPr>
            </w:pPr>
            <w:r>
              <w:rPr>
                <w:rFonts w:ascii="Arial MT"/>
                <w:sz w:val="18"/>
              </w:rPr>
              <w:t>Prob(F-statistic)</w:t>
            </w:r>
          </w:p>
        </w:tc>
        <w:tc>
          <w:tcPr>
            <w:tcW w:w="1139" w:type="dxa"/>
            <w:tcBorders>
              <w:bottom w:val="double" w:sz="2" w:space="0" w:color="000000"/>
            </w:tcBorders>
          </w:tcPr>
          <w:p w14:paraId="092E160E" w14:textId="77777777" w:rsidR="00030607" w:rsidRDefault="00FB2450">
            <w:pPr>
              <w:pStyle w:val="TableParagraph"/>
              <w:spacing w:before="4"/>
              <w:ind w:right="108"/>
              <w:jc w:val="right"/>
              <w:rPr>
                <w:rFonts w:ascii="Arial MT"/>
                <w:sz w:val="18"/>
              </w:rPr>
            </w:pPr>
            <w:r>
              <w:rPr>
                <w:rFonts w:ascii="Arial MT"/>
                <w:sz w:val="18"/>
              </w:rPr>
              <w:t>0.777905</w:t>
            </w:r>
          </w:p>
        </w:tc>
        <w:tc>
          <w:tcPr>
            <w:tcW w:w="2260" w:type="dxa"/>
            <w:gridSpan w:val="2"/>
            <w:tcBorders>
              <w:bottom w:val="double" w:sz="2" w:space="0" w:color="000000"/>
            </w:tcBorders>
          </w:tcPr>
          <w:p w14:paraId="4810DEF1" w14:textId="77777777" w:rsidR="00030607" w:rsidRDefault="00030607">
            <w:pPr>
              <w:pStyle w:val="TableParagraph"/>
              <w:rPr>
                <w:sz w:val="18"/>
              </w:rPr>
            </w:pPr>
          </w:p>
        </w:tc>
        <w:tc>
          <w:tcPr>
            <w:tcW w:w="900" w:type="dxa"/>
            <w:tcBorders>
              <w:bottom w:val="double" w:sz="2" w:space="0" w:color="000000"/>
            </w:tcBorders>
          </w:tcPr>
          <w:p w14:paraId="4A45A4CF" w14:textId="77777777" w:rsidR="00030607" w:rsidRDefault="00030607">
            <w:pPr>
              <w:pStyle w:val="TableParagraph"/>
              <w:rPr>
                <w:sz w:val="18"/>
              </w:rPr>
            </w:pPr>
          </w:p>
        </w:tc>
      </w:tr>
    </w:tbl>
    <w:p w14:paraId="1286E791" w14:textId="77777777" w:rsidR="00030607" w:rsidRDefault="00030607">
      <w:pPr>
        <w:pStyle w:val="BodyText"/>
        <w:rPr>
          <w:rFonts w:ascii="Arial MT"/>
          <w:sz w:val="20"/>
        </w:rPr>
      </w:pPr>
    </w:p>
    <w:p w14:paraId="5C6E72A0" w14:textId="77777777" w:rsidR="00030607" w:rsidRDefault="00030607">
      <w:pPr>
        <w:pStyle w:val="BodyText"/>
        <w:spacing w:before="9"/>
        <w:rPr>
          <w:rFonts w:ascii="Arial MT"/>
          <w:sz w:val="15"/>
        </w:rPr>
      </w:pPr>
    </w:p>
    <w:p w14:paraId="143052DF" w14:textId="77777777" w:rsidR="00030607" w:rsidRPr="002D0F81" w:rsidRDefault="00FB2450" w:rsidP="002D0F81">
      <w:pPr>
        <w:pStyle w:val="BodyText"/>
        <w:ind w:left="851"/>
        <w:rPr>
          <w:b/>
          <w:u w:val="single"/>
        </w:rPr>
      </w:pPr>
      <w:r w:rsidRPr="002D0F81">
        <w:rPr>
          <w:b/>
          <w:u w:val="single"/>
        </w:rPr>
        <w:t>Lampiran</w:t>
      </w:r>
      <w:r w:rsidRPr="002D0F81">
        <w:rPr>
          <w:b/>
          <w:spacing w:val="-2"/>
          <w:u w:val="single"/>
        </w:rPr>
        <w:t xml:space="preserve"> </w:t>
      </w:r>
      <w:r w:rsidRPr="002D0F81">
        <w:rPr>
          <w:b/>
          <w:u w:val="single"/>
        </w:rPr>
        <w:t>6</w:t>
      </w:r>
      <w:r w:rsidRPr="002D0F81">
        <w:rPr>
          <w:b/>
          <w:spacing w:val="-2"/>
          <w:u w:val="single"/>
        </w:rPr>
        <w:t xml:space="preserve"> </w:t>
      </w:r>
      <w:r w:rsidRPr="002D0F81">
        <w:rPr>
          <w:b/>
          <w:u w:val="single"/>
        </w:rPr>
        <w:t>Hasil</w:t>
      </w:r>
      <w:r w:rsidRPr="002D0F81">
        <w:rPr>
          <w:b/>
          <w:spacing w:val="-2"/>
          <w:u w:val="single"/>
        </w:rPr>
        <w:t xml:space="preserve"> </w:t>
      </w:r>
      <w:r w:rsidRPr="002D0F81">
        <w:rPr>
          <w:b/>
          <w:u w:val="single"/>
        </w:rPr>
        <w:t>Uji</w:t>
      </w:r>
      <w:r w:rsidRPr="002D0F81">
        <w:rPr>
          <w:b/>
          <w:spacing w:val="-2"/>
          <w:u w:val="single"/>
        </w:rPr>
        <w:t xml:space="preserve"> </w:t>
      </w:r>
      <w:r w:rsidRPr="002D0F81">
        <w:rPr>
          <w:b/>
          <w:u w:val="single"/>
        </w:rPr>
        <w:t>Hausman Persamaan</w:t>
      </w:r>
      <w:r w:rsidRPr="002D0F81">
        <w:rPr>
          <w:b/>
          <w:spacing w:val="-2"/>
          <w:u w:val="single"/>
        </w:rPr>
        <w:t xml:space="preserve"> </w:t>
      </w:r>
      <w:r w:rsidRPr="002D0F81">
        <w:rPr>
          <w:b/>
          <w:u w:val="single"/>
        </w:rPr>
        <w:t>Penelitian</w:t>
      </w:r>
      <w:r w:rsidRPr="002D0F81">
        <w:rPr>
          <w:b/>
          <w:spacing w:val="-2"/>
          <w:u w:val="single"/>
        </w:rPr>
        <w:t xml:space="preserve"> </w:t>
      </w:r>
      <w:r w:rsidRPr="002D0F81">
        <w:rPr>
          <w:b/>
          <w:u w:val="single"/>
        </w:rPr>
        <w:t>1</w:t>
      </w:r>
    </w:p>
    <w:p w14:paraId="1CE7FA53" w14:textId="77777777" w:rsidR="00030607" w:rsidRDefault="00030607">
      <w:pPr>
        <w:pStyle w:val="BodyText"/>
        <w:spacing w:before="11"/>
        <w:rPr>
          <w:b/>
          <w:sz w:val="22"/>
        </w:rPr>
      </w:pPr>
    </w:p>
    <w:p w14:paraId="0A7AF64E" w14:textId="77777777" w:rsidR="00030607" w:rsidRDefault="00FB2450">
      <w:pPr>
        <w:spacing w:before="94" w:line="256" w:lineRule="auto"/>
        <w:ind w:left="837" w:right="5511"/>
        <w:rPr>
          <w:rFonts w:ascii="Arial MT"/>
          <w:sz w:val="18"/>
        </w:rPr>
      </w:pPr>
      <w:r>
        <w:rPr>
          <w:rFonts w:ascii="Arial MT"/>
          <w:sz w:val="18"/>
        </w:rPr>
        <w:t>Correlated Random Effects - Hausman Test</w:t>
      </w:r>
      <w:r>
        <w:rPr>
          <w:rFonts w:ascii="Arial MT"/>
          <w:spacing w:val="-47"/>
          <w:sz w:val="18"/>
        </w:rPr>
        <w:t xml:space="preserve"> </w:t>
      </w:r>
      <w:r>
        <w:rPr>
          <w:rFonts w:ascii="Arial MT"/>
          <w:sz w:val="18"/>
        </w:rPr>
        <w:t>Equation:</w:t>
      </w:r>
      <w:r>
        <w:rPr>
          <w:rFonts w:ascii="Arial MT"/>
          <w:spacing w:val="-1"/>
          <w:sz w:val="18"/>
        </w:rPr>
        <w:t xml:space="preserve"> </w:t>
      </w:r>
      <w:r>
        <w:rPr>
          <w:rFonts w:ascii="Arial MT"/>
          <w:sz w:val="18"/>
        </w:rPr>
        <w:t>Untitled</w:t>
      </w:r>
    </w:p>
    <w:p w14:paraId="2A47D1FF" w14:textId="77777777" w:rsidR="00030607" w:rsidRDefault="00FB2450">
      <w:pPr>
        <w:spacing w:after="87" w:line="206" w:lineRule="exact"/>
        <w:ind w:left="837"/>
        <w:rPr>
          <w:rFonts w:ascii="Arial MT"/>
          <w:sz w:val="18"/>
        </w:rPr>
      </w:pPr>
      <w:r>
        <w:rPr>
          <w:rFonts w:ascii="Arial MT"/>
          <w:sz w:val="18"/>
        </w:rPr>
        <w:t>Test</w:t>
      </w:r>
      <w:r>
        <w:rPr>
          <w:rFonts w:ascii="Arial MT"/>
          <w:spacing w:val="-2"/>
          <w:sz w:val="18"/>
        </w:rPr>
        <w:t xml:space="preserve"> </w:t>
      </w:r>
      <w:r>
        <w:rPr>
          <w:rFonts w:ascii="Arial MT"/>
          <w:sz w:val="18"/>
        </w:rPr>
        <w:t>cross-section</w:t>
      </w:r>
      <w:r>
        <w:rPr>
          <w:rFonts w:ascii="Arial MT"/>
          <w:spacing w:val="-3"/>
          <w:sz w:val="18"/>
        </w:rPr>
        <w:t xml:space="preserve"> </w:t>
      </w:r>
      <w:r>
        <w:rPr>
          <w:rFonts w:ascii="Arial MT"/>
          <w:sz w:val="18"/>
        </w:rPr>
        <w:t>random</w:t>
      </w:r>
      <w:r>
        <w:rPr>
          <w:rFonts w:ascii="Arial MT"/>
          <w:spacing w:val="-3"/>
          <w:sz w:val="18"/>
        </w:rPr>
        <w:t xml:space="preserve"> </w:t>
      </w:r>
      <w:r>
        <w:rPr>
          <w:rFonts w:ascii="Arial MT"/>
          <w:sz w:val="18"/>
        </w:rPr>
        <w:t>effects</w:t>
      </w:r>
    </w:p>
    <w:p w14:paraId="204FFE4D" w14:textId="5BF961D2" w:rsidR="00030607" w:rsidRDefault="00CB053C">
      <w:pPr>
        <w:pStyle w:val="BodyText"/>
        <w:spacing w:line="43" w:lineRule="exact"/>
        <w:ind w:left="839"/>
        <w:rPr>
          <w:rFonts w:ascii="Arial MT"/>
          <w:sz w:val="4"/>
        </w:rPr>
      </w:pPr>
      <w:r>
        <w:rPr>
          <w:rFonts w:ascii="Arial MT"/>
          <w:noProof/>
          <w:sz w:val="4"/>
          <w:lang w:val="en-US"/>
        </w:rPr>
        <mc:AlternateContent>
          <mc:Choice Requires="wpg">
            <w:drawing>
              <wp:inline distT="0" distB="0" distL="0" distR="0" wp14:anchorId="78641AC0" wp14:editId="1236D0EA">
                <wp:extent cx="3949700" cy="27940"/>
                <wp:effectExtent l="0" t="0" r="3175" b="635"/>
                <wp:docPr id="189" name="Group 1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9700" cy="27940"/>
                          <a:chOff x="0" y="0"/>
                          <a:chExt cx="6220" cy="44"/>
                        </a:xfrm>
                      </wpg:grpSpPr>
                      <wps:wsp>
                        <wps:cNvPr id="190" name="AutoShape 178"/>
                        <wps:cNvSpPr>
                          <a:spLocks/>
                        </wps:cNvSpPr>
                        <wps:spPr bwMode="auto">
                          <a:xfrm>
                            <a:off x="0" y="0"/>
                            <a:ext cx="6220" cy="44"/>
                          </a:xfrm>
                          <a:custGeom>
                            <a:avLst/>
                            <a:gdLst>
                              <a:gd name="T0" fmla="*/ 1920 w 6220"/>
                              <a:gd name="T1" fmla="*/ 29 h 44"/>
                              <a:gd name="T2" fmla="*/ 0 w 6220"/>
                              <a:gd name="T3" fmla="*/ 29 h 44"/>
                              <a:gd name="T4" fmla="*/ 0 w 6220"/>
                              <a:gd name="T5" fmla="*/ 43 h 44"/>
                              <a:gd name="T6" fmla="*/ 1920 w 6220"/>
                              <a:gd name="T7" fmla="*/ 43 h 44"/>
                              <a:gd name="T8" fmla="*/ 1920 w 6220"/>
                              <a:gd name="T9" fmla="*/ 29 h 44"/>
                              <a:gd name="T10" fmla="*/ 1920 w 6220"/>
                              <a:gd name="T11" fmla="*/ 0 h 44"/>
                              <a:gd name="T12" fmla="*/ 0 w 6220"/>
                              <a:gd name="T13" fmla="*/ 0 h 44"/>
                              <a:gd name="T14" fmla="*/ 0 w 6220"/>
                              <a:gd name="T15" fmla="*/ 14 h 44"/>
                              <a:gd name="T16" fmla="*/ 1920 w 6220"/>
                              <a:gd name="T17" fmla="*/ 14 h 44"/>
                              <a:gd name="T18" fmla="*/ 1920 w 6220"/>
                              <a:gd name="T19" fmla="*/ 0 h 44"/>
                              <a:gd name="T20" fmla="*/ 5269 w 6220"/>
                              <a:gd name="T21" fmla="*/ 29 h 44"/>
                              <a:gd name="T22" fmla="*/ 4201 w 6220"/>
                              <a:gd name="T23" fmla="*/ 29 h 44"/>
                              <a:gd name="T24" fmla="*/ 4119 w 6220"/>
                              <a:gd name="T25" fmla="*/ 29 h 44"/>
                              <a:gd name="T26" fmla="*/ 4119 w 6220"/>
                              <a:gd name="T27" fmla="*/ 29 h 44"/>
                              <a:gd name="T28" fmla="*/ 3051 w 6220"/>
                              <a:gd name="T29" fmla="*/ 29 h 44"/>
                              <a:gd name="T30" fmla="*/ 2969 w 6220"/>
                              <a:gd name="T31" fmla="*/ 29 h 44"/>
                              <a:gd name="T32" fmla="*/ 2002 w 6220"/>
                              <a:gd name="T33" fmla="*/ 29 h 44"/>
                              <a:gd name="T34" fmla="*/ 1921 w 6220"/>
                              <a:gd name="T35" fmla="*/ 29 h 44"/>
                              <a:gd name="T36" fmla="*/ 1921 w 6220"/>
                              <a:gd name="T37" fmla="*/ 43 h 44"/>
                              <a:gd name="T38" fmla="*/ 2002 w 6220"/>
                              <a:gd name="T39" fmla="*/ 43 h 44"/>
                              <a:gd name="T40" fmla="*/ 2969 w 6220"/>
                              <a:gd name="T41" fmla="*/ 43 h 44"/>
                              <a:gd name="T42" fmla="*/ 3051 w 6220"/>
                              <a:gd name="T43" fmla="*/ 43 h 44"/>
                              <a:gd name="T44" fmla="*/ 4119 w 6220"/>
                              <a:gd name="T45" fmla="*/ 43 h 44"/>
                              <a:gd name="T46" fmla="*/ 4119 w 6220"/>
                              <a:gd name="T47" fmla="*/ 43 h 44"/>
                              <a:gd name="T48" fmla="*/ 4201 w 6220"/>
                              <a:gd name="T49" fmla="*/ 43 h 44"/>
                              <a:gd name="T50" fmla="*/ 5269 w 6220"/>
                              <a:gd name="T51" fmla="*/ 43 h 44"/>
                              <a:gd name="T52" fmla="*/ 5269 w 6220"/>
                              <a:gd name="T53" fmla="*/ 29 h 44"/>
                              <a:gd name="T54" fmla="*/ 5269 w 6220"/>
                              <a:gd name="T55" fmla="*/ 0 h 44"/>
                              <a:gd name="T56" fmla="*/ 4201 w 6220"/>
                              <a:gd name="T57" fmla="*/ 0 h 44"/>
                              <a:gd name="T58" fmla="*/ 4119 w 6220"/>
                              <a:gd name="T59" fmla="*/ 0 h 44"/>
                              <a:gd name="T60" fmla="*/ 4119 w 6220"/>
                              <a:gd name="T61" fmla="*/ 0 h 44"/>
                              <a:gd name="T62" fmla="*/ 3051 w 6220"/>
                              <a:gd name="T63" fmla="*/ 0 h 44"/>
                              <a:gd name="T64" fmla="*/ 2969 w 6220"/>
                              <a:gd name="T65" fmla="*/ 0 h 44"/>
                              <a:gd name="T66" fmla="*/ 2002 w 6220"/>
                              <a:gd name="T67" fmla="*/ 0 h 44"/>
                              <a:gd name="T68" fmla="*/ 1921 w 6220"/>
                              <a:gd name="T69" fmla="*/ 0 h 44"/>
                              <a:gd name="T70" fmla="*/ 1921 w 6220"/>
                              <a:gd name="T71" fmla="*/ 14 h 44"/>
                              <a:gd name="T72" fmla="*/ 2002 w 6220"/>
                              <a:gd name="T73" fmla="*/ 14 h 44"/>
                              <a:gd name="T74" fmla="*/ 2969 w 6220"/>
                              <a:gd name="T75" fmla="*/ 14 h 44"/>
                              <a:gd name="T76" fmla="*/ 3051 w 6220"/>
                              <a:gd name="T77" fmla="*/ 14 h 44"/>
                              <a:gd name="T78" fmla="*/ 4119 w 6220"/>
                              <a:gd name="T79" fmla="*/ 14 h 44"/>
                              <a:gd name="T80" fmla="*/ 4119 w 6220"/>
                              <a:gd name="T81" fmla="*/ 14 h 44"/>
                              <a:gd name="T82" fmla="*/ 4201 w 6220"/>
                              <a:gd name="T83" fmla="*/ 14 h 44"/>
                              <a:gd name="T84" fmla="*/ 5269 w 6220"/>
                              <a:gd name="T85" fmla="*/ 14 h 44"/>
                              <a:gd name="T86" fmla="*/ 5269 w 6220"/>
                              <a:gd name="T87" fmla="*/ 0 h 44"/>
                              <a:gd name="T88" fmla="*/ 6220 w 6220"/>
                              <a:gd name="T89" fmla="*/ 29 h 44"/>
                              <a:gd name="T90" fmla="*/ 5351 w 6220"/>
                              <a:gd name="T91" fmla="*/ 29 h 44"/>
                              <a:gd name="T92" fmla="*/ 5269 w 6220"/>
                              <a:gd name="T93" fmla="*/ 29 h 44"/>
                              <a:gd name="T94" fmla="*/ 5269 w 6220"/>
                              <a:gd name="T95" fmla="*/ 43 h 44"/>
                              <a:gd name="T96" fmla="*/ 5351 w 6220"/>
                              <a:gd name="T97" fmla="*/ 43 h 44"/>
                              <a:gd name="T98" fmla="*/ 6220 w 6220"/>
                              <a:gd name="T99" fmla="*/ 43 h 44"/>
                              <a:gd name="T100" fmla="*/ 6220 w 6220"/>
                              <a:gd name="T101" fmla="*/ 29 h 44"/>
                              <a:gd name="T102" fmla="*/ 6220 w 6220"/>
                              <a:gd name="T103" fmla="*/ 0 h 44"/>
                              <a:gd name="T104" fmla="*/ 5351 w 6220"/>
                              <a:gd name="T105" fmla="*/ 0 h 44"/>
                              <a:gd name="T106" fmla="*/ 5269 w 6220"/>
                              <a:gd name="T107" fmla="*/ 0 h 44"/>
                              <a:gd name="T108" fmla="*/ 5269 w 6220"/>
                              <a:gd name="T109" fmla="*/ 14 h 44"/>
                              <a:gd name="T110" fmla="*/ 5351 w 6220"/>
                              <a:gd name="T111" fmla="*/ 14 h 44"/>
                              <a:gd name="T112" fmla="*/ 6220 w 6220"/>
                              <a:gd name="T113" fmla="*/ 14 h 44"/>
                              <a:gd name="T114" fmla="*/ 6220 w 6220"/>
                              <a:gd name="T115"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1" y="29"/>
                                </a:lnTo>
                                <a:lnTo>
                                  <a:pt x="1921"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1" y="0"/>
                                </a:lnTo>
                                <a:lnTo>
                                  <a:pt x="1921" y="14"/>
                                </a:lnTo>
                                <a:lnTo>
                                  <a:pt x="2002" y="14"/>
                                </a:lnTo>
                                <a:lnTo>
                                  <a:pt x="2969" y="14"/>
                                </a:lnTo>
                                <a:lnTo>
                                  <a:pt x="3051" y="14"/>
                                </a:lnTo>
                                <a:lnTo>
                                  <a:pt x="4119" y="14"/>
                                </a:lnTo>
                                <a:lnTo>
                                  <a:pt x="4201" y="14"/>
                                </a:lnTo>
                                <a:lnTo>
                                  <a:pt x="5269" y="14"/>
                                </a:lnTo>
                                <a:lnTo>
                                  <a:pt x="5269" y="0"/>
                                </a:lnTo>
                                <a:close/>
                                <a:moveTo>
                                  <a:pt x="6220" y="29"/>
                                </a:moveTo>
                                <a:lnTo>
                                  <a:pt x="5351" y="29"/>
                                </a:lnTo>
                                <a:lnTo>
                                  <a:pt x="5269" y="29"/>
                                </a:lnTo>
                                <a:lnTo>
                                  <a:pt x="5269" y="43"/>
                                </a:lnTo>
                                <a:lnTo>
                                  <a:pt x="5351" y="43"/>
                                </a:lnTo>
                                <a:lnTo>
                                  <a:pt x="6220" y="43"/>
                                </a:lnTo>
                                <a:lnTo>
                                  <a:pt x="6220" y="29"/>
                                </a:lnTo>
                                <a:close/>
                                <a:moveTo>
                                  <a:pt x="6220" y="0"/>
                                </a:moveTo>
                                <a:lnTo>
                                  <a:pt x="5351" y="0"/>
                                </a:lnTo>
                                <a:lnTo>
                                  <a:pt x="5269" y="0"/>
                                </a:lnTo>
                                <a:lnTo>
                                  <a:pt x="5269" y="14"/>
                                </a:lnTo>
                                <a:lnTo>
                                  <a:pt x="5351" y="14"/>
                                </a:lnTo>
                                <a:lnTo>
                                  <a:pt x="6220" y="14"/>
                                </a:lnTo>
                                <a:lnTo>
                                  <a:pt x="622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E9376E2" id="Group 177" o:spid="_x0000_s1026" style="width:311pt;height:2.2pt;mso-position-horizontal-relative:char;mso-position-vertical-relative:line"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">
                <v:shape id="AutoShape 178" o:spid="_x0000_s1027" style="position:absolute;width:6220;height:44;visibility:visible;mso-wrap-style:square;v-text-anchor:top" coordsize="6220,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zHTMUA&#10;AADcAAAADwAAAGRycy9kb3ducmV2LnhtbESPQWvCQBCF74X+h2WE3urGaopGV5FSqdCTsSDehuyY&#10;BLOzIbuN6b93DkJvM7w3732z2gyuUT11ofZsYDJOQBEX3tZcGvg57l7noEJEtth4JgN/FGCzfn5a&#10;YWb9jQ/U57FUEsIhQwNVjG2mdSgqchjGviUW7eI7h1HWrtS2w5uEu0a/Jcm7dlizNFTY0kdFxTX/&#10;dQbSS5+mW/7cfdN1mh+H2df5NJka8zIatktQkYb4b35c763gLwRfnpEJ9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fMdMxQAAANwAAAAPAAAAAAAAAAAAAAAAAJgCAABkcnMv&#10;ZG93bnJldi54bWxQSwUGAAAAAAQABAD1AAAAigMAAAAA&#10;" path="m1920,29l,29,,43r1920,l1920,29xm1920,l,,,14r1920,l1920,xm5269,29r-1068,l4119,29r-1068,l2969,29r-967,l1921,29r,14l2002,43r967,l3051,43r1068,l4201,43r1068,l5269,29xm5269,l4201,r-82,l3051,r-82,l2002,r-81,l1921,14r81,l2969,14r82,l4119,14r82,l5269,14r,-14xm6220,29r-869,l5269,29r,14l5351,43r869,l6220,29xm6220,l5351,r-82,l5269,14r82,l6220,14r,-14xe" fillcolor="black" stroked="f">
                  <v:path arrowok="t" o:connecttype="custom" o:connectlocs="1920,29;0,29;0,43;1920,43;1920,29;1920,0;0,0;0,14;1920,14;1920,0;5269,29;4201,29;4119,29;4119,29;3051,29;2969,29;2002,29;1921,29;1921,43;2002,43;2969,43;3051,43;4119,43;4119,43;4201,43;5269,43;5269,29;5269,0;4201,0;4119,0;4119,0;3051,0;2969,0;2002,0;1921,0;1921,14;2002,14;2969,14;3051,14;4119,14;4119,14;4201,14;5269,14;5269,0;6220,29;5351,29;5269,29;5269,43;5351,43;6220,43;6220,29;6220,0;5351,0;5269,0;5269,14;5351,14;6220,14;6220,0" o:connectangles="0,0,0,0,0,0,0,0,0,0,0,0,0,0,0,0,0,0,0,0,0,0,0,0,0,0,0,0,0,0,0,0,0,0,0,0,0,0,0,0,0,0,0,0,0,0,0,0,0,0,0,0,0,0,0,0,0,0"/>
                </v:shape>
                <w10:anchorlock/>
              </v:group>
            </w:pict>
          </mc:Fallback>
        </mc:AlternateContent>
      </w:r>
    </w:p>
    <w:p w14:paraId="37DBA192" w14:textId="77777777" w:rsidR="00030607" w:rsidRDefault="00030607">
      <w:pPr>
        <w:spacing w:line="43" w:lineRule="exact"/>
        <w:rPr>
          <w:rFonts w:ascii="Arial MT"/>
          <w:sz w:val="4"/>
        </w:rPr>
        <w:sectPr w:rsidR="00030607">
          <w:pgSz w:w="11910" w:h="16840"/>
          <w:pgMar w:top="1680" w:right="580" w:bottom="1400" w:left="1460" w:header="712" w:footer="1122" w:gutter="0"/>
          <w:cols w:space="720"/>
        </w:sectPr>
      </w:pPr>
    </w:p>
    <w:p w14:paraId="7FD23075" w14:textId="77777777" w:rsidR="00030607" w:rsidRDefault="00030607">
      <w:pPr>
        <w:pStyle w:val="BodyText"/>
        <w:spacing w:before="9"/>
        <w:rPr>
          <w:rFonts w:ascii="Arial MT"/>
          <w:sz w:val="25"/>
        </w:rPr>
      </w:pPr>
    </w:p>
    <w:p w14:paraId="3D99F137" w14:textId="77777777" w:rsidR="00030607" w:rsidRDefault="00FB2450">
      <w:pPr>
        <w:ind w:left="837"/>
        <w:rPr>
          <w:rFonts w:ascii="Arial MT"/>
          <w:sz w:val="18"/>
        </w:rPr>
      </w:pPr>
      <w:r>
        <w:rPr>
          <w:rFonts w:ascii="Arial MT"/>
          <w:sz w:val="18"/>
        </w:rPr>
        <w:t>Test</w:t>
      </w:r>
      <w:r>
        <w:rPr>
          <w:rFonts w:ascii="Arial MT"/>
          <w:spacing w:val="-2"/>
          <w:sz w:val="18"/>
        </w:rPr>
        <w:t xml:space="preserve"> </w:t>
      </w:r>
      <w:r>
        <w:rPr>
          <w:rFonts w:ascii="Arial MT"/>
          <w:sz w:val="18"/>
        </w:rPr>
        <w:t>Summary</w:t>
      </w:r>
    </w:p>
    <w:p w14:paraId="55C7966F" w14:textId="77777777" w:rsidR="00030607" w:rsidRDefault="00FB2450">
      <w:pPr>
        <w:spacing w:before="88"/>
        <w:ind w:left="866"/>
        <w:rPr>
          <w:rFonts w:ascii="Arial MT"/>
          <w:sz w:val="18"/>
        </w:rPr>
      </w:pPr>
      <w:r>
        <w:br w:type="column"/>
      </w:r>
      <w:r>
        <w:rPr>
          <w:rFonts w:ascii="Arial MT"/>
          <w:sz w:val="18"/>
        </w:rPr>
        <w:t>Chi-Sq.</w:t>
      </w:r>
    </w:p>
    <w:p w14:paraId="64E2F6CA" w14:textId="77777777" w:rsidR="00030607" w:rsidRDefault="00FB2450">
      <w:pPr>
        <w:tabs>
          <w:tab w:val="left" w:pos="1717"/>
          <w:tab w:val="left" w:pos="3088"/>
        </w:tabs>
        <w:spacing w:before="2"/>
        <w:ind w:left="837"/>
        <w:rPr>
          <w:rFonts w:ascii="Arial MT"/>
          <w:sz w:val="18"/>
        </w:rPr>
      </w:pPr>
      <w:r>
        <w:rPr>
          <w:rFonts w:ascii="Arial MT"/>
          <w:sz w:val="18"/>
        </w:rPr>
        <w:t>Statistic</w:t>
      </w:r>
      <w:r>
        <w:rPr>
          <w:rFonts w:ascii="Arial MT"/>
          <w:sz w:val="18"/>
        </w:rPr>
        <w:tab/>
        <w:t>Chi-Sq.</w:t>
      </w:r>
      <w:r>
        <w:rPr>
          <w:rFonts w:ascii="Arial MT"/>
          <w:spacing w:val="-1"/>
          <w:sz w:val="18"/>
        </w:rPr>
        <w:t xml:space="preserve"> </w:t>
      </w:r>
      <w:r>
        <w:rPr>
          <w:rFonts w:ascii="Arial MT"/>
          <w:sz w:val="18"/>
        </w:rPr>
        <w:t>d.f.</w:t>
      </w:r>
      <w:r>
        <w:rPr>
          <w:rFonts w:ascii="Arial MT"/>
          <w:sz w:val="18"/>
        </w:rPr>
        <w:tab/>
        <w:t>Prob.</w:t>
      </w:r>
    </w:p>
    <w:p w14:paraId="722294BF" w14:textId="77777777" w:rsidR="00030607" w:rsidRDefault="00030607">
      <w:pPr>
        <w:rPr>
          <w:rFonts w:ascii="Arial MT"/>
          <w:sz w:val="18"/>
        </w:rPr>
        <w:sectPr w:rsidR="00030607">
          <w:type w:val="continuous"/>
          <w:pgSz w:w="11910" w:h="16840"/>
          <w:pgMar w:top="1580" w:right="580" w:bottom="280" w:left="1460" w:header="720" w:footer="720" w:gutter="0"/>
          <w:cols w:num="2" w:space="720" w:equalWidth="0">
            <w:col w:w="2049" w:space="1422"/>
            <w:col w:w="6399"/>
          </w:cols>
        </w:sectPr>
      </w:pPr>
    </w:p>
    <w:p w14:paraId="33B15CC6" w14:textId="77777777" w:rsidR="00030607" w:rsidRDefault="00030607">
      <w:pPr>
        <w:pStyle w:val="BodyText"/>
        <w:spacing w:before="8"/>
        <w:rPr>
          <w:rFonts w:ascii="Arial MT"/>
          <w:sz w:val="7"/>
        </w:rPr>
      </w:pPr>
    </w:p>
    <w:p w14:paraId="3640D54C" w14:textId="09D66CE6" w:rsidR="00030607" w:rsidRDefault="00CB053C">
      <w:pPr>
        <w:pStyle w:val="BodyText"/>
        <w:spacing w:line="43" w:lineRule="exact"/>
        <w:ind w:left="839"/>
        <w:rPr>
          <w:rFonts w:ascii="Arial MT"/>
          <w:sz w:val="4"/>
        </w:rPr>
      </w:pPr>
      <w:r>
        <w:rPr>
          <w:rFonts w:ascii="Arial MT"/>
          <w:noProof/>
          <w:sz w:val="4"/>
          <w:lang w:val="en-US"/>
        </w:rPr>
        <mc:AlternateContent>
          <mc:Choice Requires="wpg">
            <w:drawing>
              <wp:inline distT="0" distB="0" distL="0" distR="0" wp14:anchorId="7F63A906" wp14:editId="5B092B7E">
                <wp:extent cx="3949700" cy="27940"/>
                <wp:effectExtent l="0" t="0" r="3175" b="635"/>
                <wp:docPr id="187"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9700" cy="27940"/>
                          <a:chOff x="0" y="0"/>
                          <a:chExt cx="6220" cy="44"/>
                        </a:xfrm>
                      </wpg:grpSpPr>
                      <wps:wsp>
                        <wps:cNvPr id="188" name="AutoShape 176"/>
                        <wps:cNvSpPr>
                          <a:spLocks/>
                        </wps:cNvSpPr>
                        <wps:spPr bwMode="auto">
                          <a:xfrm>
                            <a:off x="0" y="0"/>
                            <a:ext cx="6220" cy="44"/>
                          </a:xfrm>
                          <a:custGeom>
                            <a:avLst/>
                            <a:gdLst>
                              <a:gd name="T0" fmla="*/ 1920 w 6220"/>
                              <a:gd name="T1" fmla="*/ 29 h 44"/>
                              <a:gd name="T2" fmla="*/ 0 w 6220"/>
                              <a:gd name="T3" fmla="*/ 29 h 44"/>
                              <a:gd name="T4" fmla="*/ 0 w 6220"/>
                              <a:gd name="T5" fmla="*/ 43 h 44"/>
                              <a:gd name="T6" fmla="*/ 1920 w 6220"/>
                              <a:gd name="T7" fmla="*/ 43 h 44"/>
                              <a:gd name="T8" fmla="*/ 1920 w 6220"/>
                              <a:gd name="T9" fmla="*/ 29 h 44"/>
                              <a:gd name="T10" fmla="*/ 1920 w 6220"/>
                              <a:gd name="T11" fmla="*/ 0 h 44"/>
                              <a:gd name="T12" fmla="*/ 0 w 6220"/>
                              <a:gd name="T13" fmla="*/ 0 h 44"/>
                              <a:gd name="T14" fmla="*/ 0 w 6220"/>
                              <a:gd name="T15" fmla="*/ 14 h 44"/>
                              <a:gd name="T16" fmla="*/ 1920 w 6220"/>
                              <a:gd name="T17" fmla="*/ 14 h 44"/>
                              <a:gd name="T18" fmla="*/ 1920 w 6220"/>
                              <a:gd name="T19" fmla="*/ 0 h 44"/>
                              <a:gd name="T20" fmla="*/ 5269 w 6220"/>
                              <a:gd name="T21" fmla="*/ 29 h 44"/>
                              <a:gd name="T22" fmla="*/ 4201 w 6220"/>
                              <a:gd name="T23" fmla="*/ 29 h 44"/>
                              <a:gd name="T24" fmla="*/ 4119 w 6220"/>
                              <a:gd name="T25" fmla="*/ 29 h 44"/>
                              <a:gd name="T26" fmla="*/ 4119 w 6220"/>
                              <a:gd name="T27" fmla="*/ 29 h 44"/>
                              <a:gd name="T28" fmla="*/ 3051 w 6220"/>
                              <a:gd name="T29" fmla="*/ 29 h 44"/>
                              <a:gd name="T30" fmla="*/ 2969 w 6220"/>
                              <a:gd name="T31" fmla="*/ 29 h 44"/>
                              <a:gd name="T32" fmla="*/ 2002 w 6220"/>
                              <a:gd name="T33" fmla="*/ 29 h 44"/>
                              <a:gd name="T34" fmla="*/ 1921 w 6220"/>
                              <a:gd name="T35" fmla="*/ 29 h 44"/>
                              <a:gd name="T36" fmla="*/ 1921 w 6220"/>
                              <a:gd name="T37" fmla="*/ 43 h 44"/>
                              <a:gd name="T38" fmla="*/ 2002 w 6220"/>
                              <a:gd name="T39" fmla="*/ 43 h 44"/>
                              <a:gd name="T40" fmla="*/ 2969 w 6220"/>
                              <a:gd name="T41" fmla="*/ 43 h 44"/>
                              <a:gd name="T42" fmla="*/ 3051 w 6220"/>
                              <a:gd name="T43" fmla="*/ 43 h 44"/>
                              <a:gd name="T44" fmla="*/ 4119 w 6220"/>
                              <a:gd name="T45" fmla="*/ 43 h 44"/>
                              <a:gd name="T46" fmla="*/ 4119 w 6220"/>
                              <a:gd name="T47" fmla="*/ 43 h 44"/>
                              <a:gd name="T48" fmla="*/ 4201 w 6220"/>
                              <a:gd name="T49" fmla="*/ 43 h 44"/>
                              <a:gd name="T50" fmla="*/ 5269 w 6220"/>
                              <a:gd name="T51" fmla="*/ 43 h 44"/>
                              <a:gd name="T52" fmla="*/ 5269 w 6220"/>
                              <a:gd name="T53" fmla="*/ 29 h 44"/>
                              <a:gd name="T54" fmla="*/ 5269 w 6220"/>
                              <a:gd name="T55" fmla="*/ 0 h 44"/>
                              <a:gd name="T56" fmla="*/ 4201 w 6220"/>
                              <a:gd name="T57" fmla="*/ 0 h 44"/>
                              <a:gd name="T58" fmla="*/ 4119 w 6220"/>
                              <a:gd name="T59" fmla="*/ 0 h 44"/>
                              <a:gd name="T60" fmla="*/ 4119 w 6220"/>
                              <a:gd name="T61" fmla="*/ 0 h 44"/>
                              <a:gd name="T62" fmla="*/ 3051 w 6220"/>
                              <a:gd name="T63" fmla="*/ 0 h 44"/>
                              <a:gd name="T64" fmla="*/ 2969 w 6220"/>
                              <a:gd name="T65" fmla="*/ 0 h 44"/>
                              <a:gd name="T66" fmla="*/ 2002 w 6220"/>
                              <a:gd name="T67" fmla="*/ 0 h 44"/>
                              <a:gd name="T68" fmla="*/ 1921 w 6220"/>
                              <a:gd name="T69" fmla="*/ 0 h 44"/>
                              <a:gd name="T70" fmla="*/ 1921 w 6220"/>
                              <a:gd name="T71" fmla="*/ 14 h 44"/>
                              <a:gd name="T72" fmla="*/ 2002 w 6220"/>
                              <a:gd name="T73" fmla="*/ 14 h 44"/>
                              <a:gd name="T74" fmla="*/ 2969 w 6220"/>
                              <a:gd name="T75" fmla="*/ 14 h 44"/>
                              <a:gd name="T76" fmla="*/ 3051 w 6220"/>
                              <a:gd name="T77" fmla="*/ 14 h 44"/>
                              <a:gd name="T78" fmla="*/ 4119 w 6220"/>
                              <a:gd name="T79" fmla="*/ 14 h 44"/>
                              <a:gd name="T80" fmla="*/ 4119 w 6220"/>
                              <a:gd name="T81" fmla="*/ 14 h 44"/>
                              <a:gd name="T82" fmla="*/ 4201 w 6220"/>
                              <a:gd name="T83" fmla="*/ 14 h 44"/>
                              <a:gd name="T84" fmla="*/ 5269 w 6220"/>
                              <a:gd name="T85" fmla="*/ 14 h 44"/>
                              <a:gd name="T86" fmla="*/ 5269 w 6220"/>
                              <a:gd name="T87" fmla="*/ 0 h 44"/>
                              <a:gd name="T88" fmla="*/ 6220 w 6220"/>
                              <a:gd name="T89" fmla="*/ 29 h 44"/>
                              <a:gd name="T90" fmla="*/ 5351 w 6220"/>
                              <a:gd name="T91" fmla="*/ 29 h 44"/>
                              <a:gd name="T92" fmla="*/ 5269 w 6220"/>
                              <a:gd name="T93" fmla="*/ 29 h 44"/>
                              <a:gd name="T94" fmla="*/ 5269 w 6220"/>
                              <a:gd name="T95" fmla="*/ 43 h 44"/>
                              <a:gd name="T96" fmla="*/ 5351 w 6220"/>
                              <a:gd name="T97" fmla="*/ 43 h 44"/>
                              <a:gd name="T98" fmla="*/ 6220 w 6220"/>
                              <a:gd name="T99" fmla="*/ 43 h 44"/>
                              <a:gd name="T100" fmla="*/ 6220 w 6220"/>
                              <a:gd name="T101" fmla="*/ 29 h 44"/>
                              <a:gd name="T102" fmla="*/ 6220 w 6220"/>
                              <a:gd name="T103" fmla="*/ 0 h 44"/>
                              <a:gd name="T104" fmla="*/ 5351 w 6220"/>
                              <a:gd name="T105" fmla="*/ 0 h 44"/>
                              <a:gd name="T106" fmla="*/ 5269 w 6220"/>
                              <a:gd name="T107" fmla="*/ 0 h 44"/>
                              <a:gd name="T108" fmla="*/ 5269 w 6220"/>
                              <a:gd name="T109" fmla="*/ 14 h 44"/>
                              <a:gd name="T110" fmla="*/ 5351 w 6220"/>
                              <a:gd name="T111" fmla="*/ 14 h 44"/>
                              <a:gd name="T112" fmla="*/ 6220 w 6220"/>
                              <a:gd name="T113" fmla="*/ 14 h 44"/>
                              <a:gd name="T114" fmla="*/ 6220 w 6220"/>
                              <a:gd name="T115"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1" y="29"/>
                                </a:lnTo>
                                <a:lnTo>
                                  <a:pt x="1921"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1" y="0"/>
                                </a:lnTo>
                                <a:lnTo>
                                  <a:pt x="1921" y="14"/>
                                </a:lnTo>
                                <a:lnTo>
                                  <a:pt x="2002" y="14"/>
                                </a:lnTo>
                                <a:lnTo>
                                  <a:pt x="2969" y="14"/>
                                </a:lnTo>
                                <a:lnTo>
                                  <a:pt x="3051" y="14"/>
                                </a:lnTo>
                                <a:lnTo>
                                  <a:pt x="4119" y="14"/>
                                </a:lnTo>
                                <a:lnTo>
                                  <a:pt x="4201" y="14"/>
                                </a:lnTo>
                                <a:lnTo>
                                  <a:pt x="5269" y="14"/>
                                </a:lnTo>
                                <a:lnTo>
                                  <a:pt x="5269" y="0"/>
                                </a:lnTo>
                                <a:close/>
                                <a:moveTo>
                                  <a:pt x="6220" y="29"/>
                                </a:moveTo>
                                <a:lnTo>
                                  <a:pt x="5351" y="29"/>
                                </a:lnTo>
                                <a:lnTo>
                                  <a:pt x="5269" y="29"/>
                                </a:lnTo>
                                <a:lnTo>
                                  <a:pt x="5269" y="43"/>
                                </a:lnTo>
                                <a:lnTo>
                                  <a:pt x="5351" y="43"/>
                                </a:lnTo>
                                <a:lnTo>
                                  <a:pt x="6220" y="43"/>
                                </a:lnTo>
                                <a:lnTo>
                                  <a:pt x="6220" y="29"/>
                                </a:lnTo>
                                <a:close/>
                                <a:moveTo>
                                  <a:pt x="6220" y="0"/>
                                </a:moveTo>
                                <a:lnTo>
                                  <a:pt x="5351" y="0"/>
                                </a:lnTo>
                                <a:lnTo>
                                  <a:pt x="5269" y="0"/>
                                </a:lnTo>
                                <a:lnTo>
                                  <a:pt x="5269" y="14"/>
                                </a:lnTo>
                                <a:lnTo>
                                  <a:pt x="5351" y="14"/>
                                </a:lnTo>
                                <a:lnTo>
                                  <a:pt x="6220" y="14"/>
                                </a:lnTo>
                                <a:lnTo>
                                  <a:pt x="622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EE82368" id="Group 175" o:spid="_x0000_s1026" style="width:311pt;height:2.2pt;mso-position-horizontal-relative:char;mso-position-vertical-relative:line"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">
                <v:shape id="AutoShape 176" o:spid="_x0000_s1027" style="position:absolute;width:6220;height:44;visibility:visible;mso-wrap-style:square;v-text-anchor:top" coordsize="6220,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Ndl8UA&#10;AADcAAAADwAAAGRycy9kb3ducmV2LnhtbESPQWvCQBCF70L/wzKF3nRjNSLRVaQoFTw1Foq3ITsm&#10;wexsyK4x/fedg9DbDO/Ne9+st4NrVE9dqD0bmE4SUMSFtzWXBr7Ph/ESVIjIFhvPZOCXAmw3L6M1&#10;ZtY/+Iv6PJZKQjhkaKCKsc20DkVFDsPEt8SiXX3nMMraldp2+JBw1+j3JFlohzVLQ4UtfVRU3PK7&#10;M5Be+zTd8f5wotssPw/zz8vPdGbM2+uwW4GKNMR/8/P6aAV/KbTyjEy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012XxQAAANwAAAAPAAAAAAAAAAAAAAAAAJgCAABkcnMv&#10;ZG93bnJldi54bWxQSwUGAAAAAAQABAD1AAAAigMAAAAA&#10;" path="m1920,29l,29,,43r1920,l1920,29xm1920,l,,,14r1920,l1920,xm5269,29r-1068,l4119,29r-1068,l2969,29r-967,l1921,29r,14l2002,43r967,l3051,43r1068,l4201,43r1068,l5269,29xm5269,l4201,r-82,l3051,r-82,l2002,r-81,l1921,14r81,l2969,14r82,l4119,14r82,l5269,14r,-14xm6220,29r-869,l5269,29r,14l5351,43r869,l6220,29xm6220,l5351,r-82,l5269,14r82,l6220,14r,-14xe" fillcolor="black" stroked="f">
                  <v:path arrowok="t" o:connecttype="custom" o:connectlocs="1920,29;0,29;0,43;1920,43;1920,29;1920,0;0,0;0,14;1920,14;1920,0;5269,29;4201,29;4119,29;4119,29;3051,29;2969,29;2002,29;1921,29;1921,43;2002,43;2969,43;3051,43;4119,43;4119,43;4201,43;5269,43;5269,29;5269,0;4201,0;4119,0;4119,0;3051,0;2969,0;2002,0;1921,0;1921,14;2002,14;2969,14;3051,14;4119,14;4119,14;4201,14;5269,14;5269,0;6220,29;5351,29;5269,29;5269,43;5351,43;6220,43;6220,29;6220,0;5351,0;5269,0;5269,14;5351,14;6220,14;6220,0" o:connectangles="0,0,0,0,0,0,0,0,0,0,0,0,0,0,0,0,0,0,0,0,0,0,0,0,0,0,0,0,0,0,0,0,0,0,0,0,0,0,0,0,0,0,0,0,0,0,0,0,0,0,0,0,0,0,0,0,0,0"/>
                </v:shape>
                <w10:anchorlock/>
              </v:group>
            </w:pict>
          </mc:Fallback>
        </mc:AlternateContent>
      </w:r>
    </w:p>
    <w:p w14:paraId="70439561" w14:textId="12D137ED" w:rsidR="00030607" w:rsidRDefault="00CB053C">
      <w:pPr>
        <w:tabs>
          <w:tab w:val="left" w:pos="4188"/>
          <w:tab w:val="left" w:pos="5988"/>
          <w:tab w:val="right" w:pos="7040"/>
        </w:tabs>
        <w:spacing w:before="100"/>
        <w:ind w:left="837"/>
        <w:rPr>
          <w:rFonts w:ascii="Arial MT"/>
          <w:sz w:val="18"/>
        </w:rPr>
      </w:pPr>
      <w:r>
        <w:rPr>
          <w:noProof/>
          <w:lang w:val="en-US"/>
        </w:rPr>
        <mc:AlternateContent>
          <mc:Choice Requires="wps">
            <w:drawing>
              <wp:anchor distT="0" distB="0" distL="0" distR="0" simplePos="0" relativeHeight="487605248" behindDoc="1" locked="0" layoutInCell="1" allowOverlap="1" wp14:anchorId="2D58452A" wp14:editId="2A798432">
                <wp:simplePos x="0" y="0"/>
                <wp:positionH relativeFrom="page">
                  <wp:posOffset>1460500</wp:posOffset>
                </wp:positionH>
                <wp:positionV relativeFrom="paragraph">
                  <wp:posOffset>251460</wp:posOffset>
                </wp:positionV>
                <wp:extent cx="3949700" cy="27940"/>
                <wp:effectExtent l="0" t="0" r="0" b="0"/>
                <wp:wrapTopAndBottom/>
                <wp:docPr id="186" name="AutoShape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425 396"/>
                            <a:gd name="T3" fmla="*/ 425 h 44"/>
                            <a:gd name="T4" fmla="+- 0 2300 2300"/>
                            <a:gd name="T5" fmla="*/ T4 w 6220"/>
                            <a:gd name="T6" fmla="+- 0 425 396"/>
                            <a:gd name="T7" fmla="*/ 425 h 44"/>
                            <a:gd name="T8" fmla="+- 0 2300 2300"/>
                            <a:gd name="T9" fmla="*/ T8 w 6220"/>
                            <a:gd name="T10" fmla="+- 0 439 396"/>
                            <a:gd name="T11" fmla="*/ 439 h 44"/>
                            <a:gd name="T12" fmla="+- 0 4220 2300"/>
                            <a:gd name="T13" fmla="*/ T12 w 6220"/>
                            <a:gd name="T14" fmla="+- 0 439 396"/>
                            <a:gd name="T15" fmla="*/ 439 h 44"/>
                            <a:gd name="T16" fmla="+- 0 4220 2300"/>
                            <a:gd name="T17" fmla="*/ T16 w 6220"/>
                            <a:gd name="T18" fmla="+- 0 425 396"/>
                            <a:gd name="T19" fmla="*/ 425 h 44"/>
                            <a:gd name="T20" fmla="+- 0 4220 2300"/>
                            <a:gd name="T21" fmla="*/ T20 w 6220"/>
                            <a:gd name="T22" fmla="+- 0 396 396"/>
                            <a:gd name="T23" fmla="*/ 396 h 44"/>
                            <a:gd name="T24" fmla="+- 0 2300 2300"/>
                            <a:gd name="T25" fmla="*/ T24 w 6220"/>
                            <a:gd name="T26" fmla="+- 0 396 396"/>
                            <a:gd name="T27" fmla="*/ 396 h 44"/>
                            <a:gd name="T28" fmla="+- 0 2300 2300"/>
                            <a:gd name="T29" fmla="*/ T28 w 6220"/>
                            <a:gd name="T30" fmla="+- 0 410 396"/>
                            <a:gd name="T31" fmla="*/ 410 h 44"/>
                            <a:gd name="T32" fmla="+- 0 4220 2300"/>
                            <a:gd name="T33" fmla="*/ T32 w 6220"/>
                            <a:gd name="T34" fmla="+- 0 410 396"/>
                            <a:gd name="T35" fmla="*/ 410 h 44"/>
                            <a:gd name="T36" fmla="+- 0 4220 2300"/>
                            <a:gd name="T37" fmla="*/ T36 w 6220"/>
                            <a:gd name="T38" fmla="+- 0 396 396"/>
                            <a:gd name="T39" fmla="*/ 396 h 44"/>
                            <a:gd name="T40" fmla="+- 0 7569 2300"/>
                            <a:gd name="T41" fmla="*/ T40 w 6220"/>
                            <a:gd name="T42" fmla="+- 0 425 396"/>
                            <a:gd name="T43" fmla="*/ 425 h 44"/>
                            <a:gd name="T44" fmla="+- 0 6501 2300"/>
                            <a:gd name="T45" fmla="*/ T44 w 6220"/>
                            <a:gd name="T46" fmla="+- 0 425 396"/>
                            <a:gd name="T47" fmla="*/ 425 h 44"/>
                            <a:gd name="T48" fmla="+- 0 6419 2300"/>
                            <a:gd name="T49" fmla="*/ T48 w 6220"/>
                            <a:gd name="T50" fmla="+- 0 425 396"/>
                            <a:gd name="T51" fmla="*/ 425 h 44"/>
                            <a:gd name="T52" fmla="+- 0 6419 2300"/>
                            <a:gd name="T53" fmla="*/ T52 w 6220"/>
                            <a:gd name="T54" fmla="+- 0 425 396"/>
                            <a:gd name="T55" fmla="*/ 425 h 44"/>
                            <a:gd name="T56" fmla="+- 0 5351 2300"/>
                            <a:gd name="T57" fmla="*/ T56 w 6220"/>
                            <a:gd name="T58" fmla="+- 0 425 396"/>
                            <a:gd name="T59" fmla="*/ 425 h 44"/>
                            <a:gd name="T60" fmla="+- 0 5269 2300"/>
                            <a:gd name="T61" fmla="*/ T60 w 6220"/>
                            <a:gd name="T62" fmla="+- 0 425 396"/>
                            <a:gd name="T63" fmla="*/ 425 h 44"/>
                            <a:gd name="T64" fmla="+- 0 4302 2300"/>
                            <a:gd name="T65" fmla="*/ T64 w 6220"/>
                            <a:gd name="T66" fmla="+- 0 425 396"/>
                            <a:gd name="T67" fmla="*/ 425 h 44"/>
                            <a:gd name="T68" fmla="+- 0 4220 2300"/>
                            <a:gd name="T69" fmla="*/ T68 w 6220"/>
                            <a:gd name="T70" fmla="+- 0 425 396"/>
                            <a:gd name="T71" fmla="*/ 425 h 44"/>
                            <a:gd name="T72" fmla="+- 0 4220 2300"/>
                            <a:gd name="T73" fmla="*/ T72 w 6220"/>
                            <a:gd name="T74" fmla="+- 0 439 396"/>
                            <a:gd name="T75" fmla="*/ 439 h 44"/>
                            <a:gd name="T76" fmla="+- 0 4302 2300"/>
                            <a:gd name="T77" fmla="*/ T76 w 6220"/>
                            <a:gd name="T78" fmla="+- 0 439 396"/>
                            <a:gd name="T79" fmla="*/ 439 h 44"/>
                            <a:gd name="T80" fmla="+- 0 5269 2300"/>
                            <a:gd name="T81" fmla="*/ T80 w 6220"/>
                            <a:gd name="T82" fmla="+- 0 439 396"/>
                            <a:gd name="T83" fmla="*/ 439 h 44"/>
                            <a:gd name="T84" fmla="+- 0 5351 2300"/>
                            <a:gd name="T85" fmla="*/ T84 w 6220"/>
                            <a:gd name="T86" fmla="+- 0 439 396"/>
                            <a:gd name="T87" fmla="*/ 439 h 44"/>
                            <a:gd name="T88" fmla="+- 0 6419 2300"/>
                            <a:gd name="T89" fmla="*/ T88 w 6220"/>
                            <a:gd name="T90" fmla="+- 0 439 396"/>
                            <a:gd name="T91" fmla="*/ 439 h 44"/>
                            <a:gd name="T92" fmla="+- 0 6419 2300"/>
                            <a:gd name="T93" fmla="*/ T92 w 6220"/>
                            <a:gd name="T94" fmla="+- 0 439 396"/>
                            <a:gd name="T95" fmla="*/ 439 h 44"/>
                            <a:gd name="T96" fmla="+- 0 6501 2300"/>
                            <a:gd name="T97" fmla="*/ T96 w 6220"/>
                            <a:gd name="T98" fmla="+- 0 439 396"/>
                            <a:gd name="T99" fmla="*/ 439 h 44"/>
                            <a:gd name="T100" fmla="+- 0 7569 2300"/>
                            <a:gd name="T101" fmla="*/ T100 w 6220"/>
                            <a:gd name="T102" fmla="+- 0 439 396"/>
                            <a:gd name="T103" fmla="*/ 439 h 44"/>
                            <a:gd name="T104" fmla="+- 0 7569 2300"/>
                            <a:gd name="T105" fmla="*/ T104 w 6220"/>
                            <a:gd name="T106" fmla="+- 0 425 396"/>
                            <a:gd name="T107" fmla="*/ 425 h 44"/>
                            <a:gd name="T108" fmla="+- 0 7569 2300"/>
                            <a:gd name="T109" fmla="*/ T108 w 6220"/>
                            <a:gd name="T110" fmla="+- 0 396 396"/>
                            <a:gd name="T111" fmla="*/ 396 h 44"/>
                            <a:gd name="T112" fmla="+- 0 6501 2300"/>
                            <a:gd name="T113" fmla="*/ T112 w 6220"/>
                            <a:gd name="T114" fmla="+- 0 396 396"/>
                            <a:gd name="T115" fmla="*/ 396 h 44"/>
                            <a:gd name="T116" fmla="+- 0 6419 2300"/>
                            <a:gd name="T117" fmla="*/ T116 w 6220"/>
                            <a:gd name="T118" fmla="+- 0 396 396"/>
                            <a:gd name="T119" fmla="*/ 396 h 44"/>
                            <a:gd name="T120" fmla="+- 0 6419 2300"/>
                            <a:gd name="T121" fmla="*/ T120 w 6220"/>
                            <a:gd name="T122" fmla="+- 0 396 396"/>
                            <a:gd name="T123" fmla="*/ 396 h 44"/>
                            <a:gd name="T124" fmla="+- 0 5351 2300"/>
                            <a:gd name="T125" fmla="*/ T124 w 6220"/>
                            <a:gd name="T126" fmla="+- 0 396 396"/>
                            <a:gd name="T127" fmla="*/ 396 h 44"/>
                            <a:gd name="T128" fmla="+- 0 5269 2300"/>
                            <a:gd name="T129" fmla="*/ T128 w 6220"/>
                            <a:gd name="T130" fmla="+- 0 396 396"/>
                            <a:gd name="T131" fmla="*/ 396 h 44"/>
                            <a:gd name="T132" fmla="+- 0 4302 2300"/>
                            <a:gd name="T133" fmla="*/ T132 w 6220"/>
                            <a:gd name="T134" fmla="+- 0 396 396"/>
                            <a:gd name="T135" fmla="*/ 396 h 44"/>
                            <a:gd name="T136" fmla="+- 0 4220 2300"/>
                            <a:gd name="T137" fmla="*/ T136 w 6220"/>
                            <a:gd name="T138" fmla="+- 0 396 396"/>
                            <a:gd name="T139" fmla="*/ 396 h 44"/>
                            <a:gd name="T140" fmla="+- 0 4220 2300"/>
                            <a:gd name="T141" fmla="*/ T140 w 6220"/>
                            <a:gd name="T142" fmla="+- 0 410 396"/>
                            <a:gd name="T143" fmla="*/ 410 h 44"/>
                            <a:gd name="T144" fmla="+- 0 4302 2300"/>
                            <a:gd name="T145" fmla="*/ T144 w 6220"/>
                            <a:gd name="T146" fmla="+- 0 410 396"/>
                            <a:gd name="T147" fmla="*/ 410 h 44"/>
                            <a:gd name="T148" fmla="+- 0 5269 2300"/>
                            <a:gd name="T149" fmla="*/ T148 w 6220"/>
                            <a:gd name="T150" fmla="+- 0 410 396"/>
                            <a:gd name="T151" fmla="*/ 410 h 44"/>
                            <a:gd name="T152" fmla="+- 0 5351 2300"/>
                            <a:gd name="T153" fmla="*/ T152 w 6220"/>
                            <a:gd name="T154" fmla="+- 0 410 396"/>
                            <a:gd name="T155" fmla="*/ 410 h 44"/>
                            <a:gd name="T156" fmla="+- 0 6419 2300"/>
                            <a:gd name="T157" fmla="*/ T156 w 6220"/>
                            <a:gd name="T158" fmla="+- 0 410 396"/>
                            <a:gd name="T159" fmla="*/ 410 h 44"/>
                            <a:gd name="T160" fmla="+- 0 6419 2300"/>
                            <a:gd name="T161" fmla="*/ T160 w 6220"/>
                            <a:gd name="T162" fmla="+- 0 410 396"/>
                            <a:gd name="T163" fmla="*/ 410 h 44"/>
                            <a:gd name="T164" fmla="+- 0 6501 2300"/>
                            <a:gd name="T165" fmla="*/ T164 w 6220"/>
                            <a:gd name="T166" fmla="+- 0 410 396"/>
                            <a:gd name="T167" fmla="*/ 410 h 44"/>
                            <a:gd name="T168" fmla="+- 0 7569 2300"/>
                            <a:gd name="T169" fmla="*/ T168 w 6220"/>
                            <a:gd name="T170" fmla="+- 0 410 396"/>
                            <a:gd name="T171" fmla="*/ 410 h 44"/>
                            <a:gd name="T172" fmla="+- 0 7569 2300"/>
                            <a:gd name="T173" fmla="*/ T172 w 6220"/>
                            <a:gd name="T174" fmla="+- 0 396 396"/>
                            <a:gd name="T175" fmla="*/ 396 h 44"/>
                            <a:gd name="T176" fmla="+- 0 8519 2300"/>
                            <a:gd name="T177" fmla="*/ T176 w 6220"/>
                            <a:gd name="T178" fmla="+- 0 425 396"/>
                            <a:gd name="T179" fmla="*/ 425 h 44"/>
                            <a:gd name="T180" fmla="+- 0 7650 2300"/>
                            <a:gd name="T181" fmla="*/ T180 w 6220"/>
                            <a:gd name="T182" fmla="+- 0 425 396"/>
                            <a:gd name="T183" fmla="*/ 425 h 44"/>
                            <a:gd name="T184" fmla="+- 0 7569 2300"/>
                            <a:gd name="T185" fmla="*/ T184 w 6220"/>
                            <a:gd name="T186" fmla="+- 0 425 396"/>
                            <a:gd name="T187" fmla="*/ 425 h 44"/>
                            <a:gd name="T188" fmla="+- 0 7569 2300"/>
                            <a:gd name="T189" fmla="*/ T188 w 6220"/>
                            <a:gd name="T190" fmla="+- 0 439 396"/>
                            <a:gd name="T191" fmla="*/ 439 h 44"/>
                            <a:gd name="T192" fmla="+- 0 7650 2300"/>
                            <a:gd name="T193" fmla="*/ T192 w 6220"/>
                            <a:gd name="T194" fmla="+- 0 439 396"/>
                            <a:gd name="T195" fmla="*/ 439 h 44"/>
                            <a:gd name="T196" fmla="+- 0 8519 2300"/>
                            <a:gd name="T197" fmla="*/ T196 w 6220"/>
                            <a:gd name="T198" fmla="+- 0 439 396"/>
                            <a:gd name="T199" fmla="*/ 439 h 44"/>
                            <a:gd name="T200" fmla="+- 0 8519 2300"/>
                            <a:gd name="T201" fmla="*/ T200 w 6220"/>
                            <a:gd name="T202" fmla="+- 0 425 396"/>
                            <a:gd name="T203" fmla="*/ 425 h 44"/>
                            <a:gd name="T204" fmla="+- 0 8519 2300"/>
                            <a:gd name="T205" fmla="*/ T204 w 6220"/>
                            <a:gd name="T206" fmla="+- 0 396 396"/>
                            <a:gd name="T207" fmla="*/ 396 h 44"/>
                            <a:gd name="T208" fmla="+- 0 7650 2300"/>
                            <a:gd name="T209" fmla="*/ T208 w 6220"/>
                            <a:gd name="T210" fmla="+- 0 396 396"/>
                            <a:gd name="T211" fmla="*/ 396 h 44"/>
                            <a:gd name="T212" fmla="+- 0 7569 2300"/>
                            <a:gd name="T213" fmla="*/ T212 w 6220"/>
                            <a:gd name="T214" fmla="+- 0 396 396"/>
                            <a:gd name="T215" fmla="*/ 396 h 44"/>
                            <a:gd name="T216" fmla="+- 0 7569 2300"/>
                            <a:gd name="T217" fmla="*/ T216 w 6220"/>
                            <a:gd name="T218" fmla="+- 0 410 396"/>
                            <a:gd name="T219" fmla="*/ 410 h 44"/>
                            <a:gd name="T220" fmla="+- 0 7650 2300"/>
                            <a:gd name="T221" fmla="*/ T220 w 6220"/>
                            <a:gd name="T222" fmla="+- 0 410 396"/>
                            <a:gd name="T223" fmla="*/ 410 h 44"/>
                            <a:gd name="T224" fmla="+- 0 8519 2300"/>
                            <a:gd name="T225" fmla="*/ T224 w 6220"/>
                            <a:gd name="T226" fmla="+- 0 410 396"/>
                            <a:gd name="T227" fmla="*/ 410 h 44"/>
                            <a:gd name="T228" fmla="+- 0 8519 2300"/>
                            <a:gd name="T229" fmla="*/ T228 w 6220"/>
                            <a:gd name="T230" fmla="+- 0 396 396"/>
                            <a:gd name="T231" fmla="*/ 396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5BD54" id="AutoShape 174" o:spid="_x0000_s1026" style="position:absolute;margin-left:115pt;margin-top:19.8pt;width:311pt;height:2.2pt;z-index:-157112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69875;0,269875;0,278765;1219200,278765;1219200,269875;1219200,251460;0,251460;0,260350;1219200,260350;1219200,251460;3345815,269875;2667635,269875;2615565,269875;2615565,269875;1937385,269875;1885315,269875;1271270,269875;1219200,269875;1219200,278765;1271270,278765;1885315,278765;1937385,278765;2615565,278765;2615565,278765;2667635,278765;3345815,278765;3345815,269875;3345815,251460;2667635,251460;2615565,251460;2615565,251460;1937385,251460;1885315,251460;1271270,251460;1219200,251460;1219200,260350;1271270,260350;1885315,260350;1937385,260350;2615565,260350;2615565,260350;2667635,260350;3345815,260350;3345815,251460;3949065,269875;3397250,269875;3345815,269875;3345815,278765;3397250,278765;3949065,278765;3949065,269875;3949065,251460;3397250,251460;3345815,251460;3345815,260350;3397250,260350;3949065,260350;3949065,251460" o:connectangles="0,0,0,0,0,0,0,0,0,0,0,0,0,0,0,0,0,0,0,0,0,0,0,0,0,0,0,0,0,0,0,0,0,0,0,0,0,0,0,0,0,0,0,0,0,0,0,0,0,0,0,0,0,0,0,0,0,0"/>
                <w10:wrap type="topAndBottom" anchorx="page"/>
              </v:shape>
            </w:pict>
          </mc:Fallback>
        </mc:AlternateContent>
      </w:r>
      <w:r w:rsidR="00FB2450">
        <w:rPr>
          <w:rFonts w:ascii="Arial MT"/>
          <w:sz w:val="18"/>
        </w:rPr>
        <w:t>Cross-section</w:t>
      </w:r>
      <w:r w:rsidR="00FB2450">
        <w:rPr>
          <w:rFonts w:ascii="Arial MT"/>
          <w:spacing w:val="-2"/>
          <w:sz w:val="18"/>
        </w:rPr>
        <w:t xml:space="preserve"> </w:t>
      </w:r>
      <w:r w:rsidR="00FB2450">
        <w:rPr>
          <w:rFonts w:ascii="Arial MT"/>
          <w:sz w:val="18"/>
        </w:rPr>
        <w:t>random</w:t>
      </w:r>
      <w:r w:rsidR="00FB2450">
        <w:rPr>
          <w:rFonts w:ascii="Arial MT"/>
          <w:sz w:val="18"/>
        </w:rPr>
        <w:tab/>
        <w:t>5.971962</w:t>
      </w:r>
      <w:r w:rsidR="00FB2450">
        <w:rPr>
          <w:rFonts w:ascii="Arial MT"/>
          <w:sz w:val="18"/>
        </w:rPr>
        <w:tab/>
        <w:t>5</w:t>
      </w:r>
      <w:r w:rsidR="00FB2450">
        <w:rPr>
          <w:rFonts w:ascii="Arial MT"/>
          <w:sz w:val="18"/>
        </w:rPr>
        <w:tab/>
        <w:t>0.3090</w:t>
      </w:r>
    </w:p>
    <w:p w14:paraId="6BC6A318" w14:textId="77777777" w:rsidR="00030607" w:rsidRDefault="00030607">
      <w:pPr>
        <w:pStyle w:val="BodyText"/>
        <w:spacing w:before="4"/>
        <w:rPr>
          <w:rFonts w:ascii="Arial MT"/>
          <w:sz w:val="25"/>
        </w:rPr>
      </w:pPr>
    </w:p>
    <w:p w14:paraId="3E6BCF79" w14:textId="77777777" w:rsidR="00030607" w:rsidRDefault="00FB2450">
      <w:pPr>
        <w:ind w:left="837"/>
        <w:rPr>
          <w:rFonts w:ascii="Arial MT"/>
          <w:sz w:val="18"/>
        </w:rPr>
      </w:pPr>
      <w:r>
        <w:rPr>
          <w:rFonts w:ascii="Arial MT"/>
          <w:sz w:val="18"/>
        </w:rPr>
        <w:t>Cross-section</w:t>
      </w:r>
      <w:r>
        <w:rPr>
          <w:rFonts w:ascii="Arial MT"/>
          <w:spacing w:val="-3"/>
          <w:sz w:val="18"/>
        </w:rPr>
        <w:t xml:space="preserve"> </w:t>
      </w:r>
      <w:r>
        <w:rPr>
          <w:rFonts w:ascii="Arial MT"/>
          <w:sz w:val="18"/>
        </w:rPr>
        <w:t>random</w:t>
      </w:r>
      <w:r>
        <w:rPr>
          <w:rFonts w:ascii="Arial MT"/>
          <w:spacing w:val="-4"/>
          <w:sz w:val="18"/>
        </w:rPr>
        <w:t xml:space="preserve"> </w:t>
      </w:r>
      <w:r>
        <w:rPr>
          <w:rFonts w:ascii="Arial MT"/>
          <w:sz w:val="18"/>
        </w:rPr>
        <w:t>effects</w:t>
      </w:r>
      <w:r>
        <w:rPr>
          <w:rFonts w:ascii="Arial MT"/>
          <w:spacing w:val="-2"/>
          <w:sz w:val="18"/>
        </w:rPr>
        <w:t xml:space="preserve"> </w:t>
      </w:r>
      <w:r>
        <w:rPr>
          <w:rFonts w:ascii="Arial MT"/>
          <w:sz w:val="18"/>
        </w:rPr>
        <w:t>test</w:t>
      </w:r>
      <w:r>
        <w:rPr>
          <w:rFonts w:ascii="Arial MT"/>
          <w:spacing w:val="-4"/>
          <w:sz w:val="18"/>
        </w:rPr>
        <w:t xml:space="preserve"> </w:t>
      </w:r>
      <w:r>
        <w:rPr>
          <w:rFonts w:ascii="Arial MT"/>
          <w:sz w:val="18"/>
        </w:rPr>
        <w:t>comparisons:</w:t>
      </w:r>
    </w:p>
    <w:p w14:paraId="49032342" w14:textId="77777777" w:rsidR="00030607" w:rsidRDefault="00030607">
      <w:pPr>
        <w:pStyle w:val="BodyText"/>
        <w:spacing w:before="2"/>
        <w:rPr>
          <w:rFonts w:ascii="Arial MT"/>
          <w:sz w:val="20"/>
        </w:rPr>
      </w:pPr>
    </w:p>
    <w:p w14:paraId="186C6DB3" w14:textId="6D51E440" w:rsidR="00030607" w:rsidRDefault="00CB053C">
      <w:pPr>
        <w:tabs>
          <w:tab w:val="left" w:pos="3247"/>
          <w:tab w:val="left" w:pos="4209"/>
          <w:tab w:val="left" w:pos="5318"/>
          <w:tab w:val="left" w:pos="6560"/>
        </w:tabs>
        <w:ind w:left="1466"/>
        <w:rPr>
          <w:rFonts w:ascii="Arial MT"/>
          <w:sz w:val="18"/>
        </w:rPr>
      </w:pPr>
      <w:r>
        <w:rPr>
          <w:noProof/>
          <w:lang w:val="en-US"/>
        </w:rPr>
        <mc:AlternateContent>
          <mc:Choice Requires="wps">
            <w:drawing>
              <wp:anchor distT="0" distB="0" distL="0" distR="0" simplePos="0" relativeHeight="487605760" behindDoc="1" locked="0" layoutInCell="1" allowOverlap="1" wp14:anchorId="2E622B02" wp14:editId="6DDA5DEB">
                <wp:simplePos x="0" y="0"/>
                <wp:positionH relativeFrom="page">
                  <wp:posOffset>1460500</wp:posOffset>
                </wp:positionH>
                <wp:positionV relativeFrom="paragraph">
                  <wp:posOffset>187960</wp:posOffset>
                </wp:positionV>
                <wp:extent cx="1219200" cy="8890"/>
                <wp:effectExtent l="0" t="0" r="0" b="0"/>
                <wp:wrapTopAndBottom/>
                <wp:docPr id="185" name="Rectangle 1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2D2F69" id="Rectangle 173" o:spid="_x0000_s1026" style="position:absolute;margin-left:115pt;margin-top:14.8pt;width:96pt;height:.7pt;z-index:-157107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" fillcolor="black" stroked="f">
                <w10:wrap type="topAndBottom" anchorx="page"/>
              </v:rect>
            </w:pict>
          </mc:Fallback>
        </mc:AlternateContent>
      </w:r>
      <w:r w:rsidR="00FB2450">
        <w:rPr>
          <w:rFonts w:ascii="Arial MT"/>
          <w:sz w:val="18"/>
        </w:rPr>
        <w:t>Variable</w:t>
      </w:r>
      <w:r w:rsidR="00FB2450">
        <w:rPr>
          <w:rFonts w:ascii="Arial MT"/>
          <w:sz w:val="18"/>
        </w:rPr>
        <w:tab/>
        <w:t>Fixed</w:t>
      </w:r>
      <w:r w:rsidR="00FB2450">
        <w:rPr>
          <w:rFonts w:ascii="Arial MT"/>
          <w:sz w:val="18"/>
        </w:rPr>
        <w:tab/>
        <w:t>Random</w:t>
      </w:r>
      <w:r w:rsidR="00FB2450">
        <w:rPr>
          <w:rFonts w:ascii="Arial MT"/>
          <w:sz w:val="18"/>
        </w:rPr>
        <w:tab/>
        <w:t>Var(Diff.)</w:t>
      </w:r>
      <w:r w:rsidR="00FB2450">
        <w:rPr>
          <w:rFonts w:ascii="Arial MT"/>
          <w:sz w:val="18"/>
        </w:rPr>
        <w:tab/>
        <w:t>Prob.</w:t>
      </w:r>
    </w:p>
    <w:tbl>
      <w:tblPr>
        <w:tblW w:w="0" w:type="auto"/>
        <w:tblInd w:w="847" w:type="dxa"/>
        <w:tblLayout w:type="fixed"/>
        <w:tblCellMar>
          <w:left w:w="0" w:type="dxa"/>
          <w:right w:w="0" w:type="dxa"/>
        </w:tblCellMar>
        <w:tblLook w:val="01E0" w:firstRow="1" w:lastRow="1" w:firstColumn="1" w:lastColumn="1" w:noHBand="0" w:noVBand="0"/>
      </w:tblPr>
      <w:tblGrid>
        <w:gridCol w:w="1920"/>
        <w:gridCol w:w="1198"/>
        <w:gridCol w:w="1179"/>
        <w:gridCol w:w="1150"/>
        <w:gridCol w:w="768"/>
      </w:tblGrid>
      <w:tr w:rsidR="00030607" w14:paraId="3D35F1FC" w14:textId="77777777">
        <w:trPr>
          <w:trHeight w:val="302"/>
        </w:trPr>
        <w:tc>
          <w:tcPr>
            <w:tcW w:w="1920" w:type="dxa"/>
            <w:tcBorders>
              <w:top w:val="single" w:sz="6" w:space="0" w:color="000000"/>
            </w:tcBorders>
          </w:tcPr>
          <w:p w14:paraId="12B933E3" w14:textId="77777777" w:rsidR="00030607" w:rsidRDefault="00FB2450">
            <w:pPr>
              <w:pStyle w:val="TableParagraph"/>
              <w:spacing w:before="87" w:line="196" w:lineRule="exact"/>
              <w:ind w:left="527" w:right="532"/>
              <w:jc w:val="center"/>
              <w:rPr>
                <w:rFonts w:ascii="Arial MT"/>
                <w:sz w:val="18"/>
              </w:rPr>
            </w:pPr>
            <w:r>
              <w:rPr>
                <w:rFonts w:ascii="Arial MT"/>
                <w:sz w:val="18"/>
              </w:rPr>
              <w:t>KI</w:t>
            </w:r>
          </w:p>
        </w:tc>
        <w:tc>
          <w:tcPr>
            <w:tcW w:w="1198" w:type="dxa"/>
            <w:tcBorders>
              <w:top w:val="double" w:sz="2" w:space="0" w:color="000000"/>
            </w:tcBorders>
          </w:tcPr>
          <w:p w14:paraId="6608465B" w14:textId="77777777" w:rsidR="00030607" w:rsidRDefault="00FB2450">
            <w:pPr>
              <w:pStyle w:val="TableParagraph"/>
              <w:spacing w:before="87" w:line="196" w:lineRule="exact"/>
              <w:ind w:left="197" w:right="90"/>
              <w:jc w:val="center"/>
              <w:rPr>
                <w:rFonts w:ascii="Arial MT"/>
                <w:sz w:val="18"/>
              </w:rPr>
            </w:pPr>
            <w:r>
              <w:rPr>
                <w:rFonts w:ascii="Arial MT"/>
                <w:sz w:val="18"/>
              </w:rPr>
              <w:t>4.083115</w:t>
            </w:r>
          </w:p>
        </w:tc>
        <w:tc>
          <w:tcPr>
            <w:tcW w:w="1179" w:type="dxa"/>
            <w:tcBorders>
              <w:top w:val="double" w:sz="2" w:space="0" w:color="000000"/>
            </w:tcBorders>
          </w:tcPr>
          <w:p w14:paraId="6680086B" w14:textId="77777777" w:rsidR="00030607" w:rsidRDefault="00FB2450">
            <w:pPr>
              <w:pStyle w:val="TableParagraph"/>
              <w:spacing w:before="87" w:line="196" w:lineRule="exact"/>
              <w:ind w:left="152" w:right="118"/>
              <w:jc w:val="center"/>
              <w:rPr>
                <w:rFonts w:ascii="Arial MT"/>
                <w:sz w:val="18"/>
              </w:rPr>
            </w:pPr>
            <w:r>
              <w:rPr>
                <w:rFonts w:ascii="Arial MT"/>
                <w:sz w:val="18"/>
              </w:rPr>
              <w:t>2.062480</w:t>
            </w:r>
          </w:p>
        </w:tc>
        <w:tc>
          <w:tcPr>
            <w:tcW w:w="1150" w:type="dxa"/>
            <w:tcBorders>
              <w:top w:val="double" w:sz="2" w:space="0" w:color="000000"/>
            </w:tcBorders>
          </w:tcPr>
          <w:p w14:paraId="58CFD845" w14:textId="77777777" w:rsidR="00030607" w:rsidRDefault="00FB2450">
            <w:pPr>
              <w:pStyle w:val="TableParagraph"/>
              <w:spacing w:before="87" w:line="196" w:lineRule="exact"/>
              <w:ind w:left="181" w:right="176"/>
              <w:jc w:val="center"/>
              <w:rPr>
                <w:rFonts w:ascii="Arial MT"/>
                <w:sz w:val="18"/>
              </w:rPr>
            </w:pPr>
            <w:r>
              <w:rPr>
                <w:rFonts w:ascii="Arial MT"/>
                <w:sz w:val="18"/>
              </w:rPr>
              <w:t>2.642662</w:t>
            </w:r>
          </w:p>
        </w:tc>
        <w:tc>
          <w:tcPr>
            <w:tcW w:w="768" w:type="dxa"/>
            <w:tcBorders>
              <w:top w:val="double" w:sz="2" w:space="0" w:color="000000"/>
            </w:tcBorders>
          </w:tcPr>
          <w:p w14:paraId="38A8C262" w14:textId="77777777" w:rsidR="00030607" w:rsidRDefault="00FB2450">
            <w:pPr>
              <w:pStyle w:val="TableParagraph"/>
              <w:spacing w:before="87" w:line="196" w:lineRule="exact"/>
              <w:ind w:right="11"/>
              <w:jc w:val="right"/>
              <w:rPr>
                <w:rFonts w:ascii="Arial MT"/>
                <w:sz w:val="18"/>
              </w:rPr>
            </w:pPr>
            <w:r>
              <w:rPr>
                <w:rFonts w:ascii="Arial MT"/>
                <w:sz w:val="18"/>
              </w:rPr>
              <w:t>0.2139</w:t>
            </w:r>
          </w:p>
        </w:tc>
      </w:tr>
      <w:tr w:rsidR="00030607" w14:paraId="58B74A4B" w14:textId="77777777">
        <w:trPr>
          <w:trHeight w:val="219"/>
        </w:trPr>
        <w:tc>
          <w:tcPr>
            <w:tcW w:w="1920" w:type="dxa"/>
          </w:tcPr>
          <w:p w14:paraId="599115DB" w14:textId="77777777" w:rsidR="00030607" w:rsidRDefault="00FB2450">
            <w:pPr>
              <w:pStyle w:val="TableParagraph"/>
              <w:spacing w:before="3" w:line="197" w:lineRule="exact"/>
              <w:ind w:left="527" w:right="529"/>
              <w:jc w:val="center"/>
              <w:rPr>
                <w:rFonts w:ascii="Arial MT"/>
                <w:sz w:val="18"/>
              </w:rPr>
            </w:pPr>
            <w:r>
              <w:rPr>
                <w:rFonts w:ascii="Arial MT"/>
                <w:sz w:val="18"/>
              </w:rPr>
              <w:t>KA</w:t>
            </w:r>
          </w:p>
        </w:tc>
        <w:tc>
          <w:tcPr>
            <w:tcW w:w="1198" w:type="dxa"/>
          </w:tcPr>
          <w:p w14:paraId="2E004D13" w14:textId="77777777" w:rsidR="00030607" w:rsidRDefault="00FB2450">
            <w:pPr>
              <w:pStyle w:val="TableParagraph"/>
              <w:spacing w:before="3" w:line="197" w:lineRule="exact"/>
              <w:ind w:left="196" w:right="149"/>
              <w:jc w:val="center"/>
              <w:rPr>
                <w:rFonts w:ascii="Arial MT"/>
                <w:sz w:val="18"/>
              </w:rPr>
            </w:pPr>
            <w:r>
              <w:rPr>
                <w:rFonts w:ascii="Arial MT"/>
                <w:sz w:val="18"/>
              </w:rPr>
              <w:t>-0.002360</w:t>
            </w:r>
          </w:p>
        </w:tc>
        <w:tc>
          <w:tcPr>
            <w:tcW w:w="1179" w:type="dxa"/>
          </w:tcPr>
          <w:p w14:paraId="5C999590" w14:textId="77777777" w:rsidR="00030607" w:rsidRDefault="00FB2450">
            <w:pPr>
              <w:pStyle w:val="TableParagraph"/>
              <w:spacing w:before="3" w:line="197" w:lineRule="exact"/>
              <w:ind w:left="152" w:right="118"/>
              <w:jc w:val="center"/>
              <w:rPr>
                <w:rFonts w:ascii="Arial MT"/>
                <w:sz w:val="18"/>
              </w:rPr>
            </w:pPr>
            <w:r>
              <w:rPr>
                <w:rFonts w:ascii="Arial MT"/>
                <w:sz w:val="18"/>
              </w:rPr>
              <w:t>0.485826</w:t>
            </w:r>
          </w:p>
        </w:tc>
        <w:tc>
          <w:tcPr>
            <w:tcW w:w="1150" w:type="dxa"/>
          </w:tcPr>
          <w:p w14:paraId="0B0B8FFB" w14:textId="77777777" w:rsidR="00030607" w:rsidRDefault="00FB2450">
            <w:pPr>
              <w:pStyle w:val="TableParagraph"/>
              <w:spacing w:before="3" w:line="197" w:lineRule="exact"/>
              <w:ind w:left="181" w:right="176"/>
              <w:jc w:val="center"/>
              <w:rPr>
                <w:rFonts w:ascii="Arial MT"/>
                <w:sz w:val="18"/>
              </w:rPr>
            </w:pPr>
            <w:r>
              <w:rPr>
                <w:rFonts w:ascii="Arial MT"/>
                <w:sz w:val="18"/>
              </w:rPr>
              <w:t>0.080436</w:t>
            </w:r>
          </w:p>
        </w:tc>
        <w:tc>
          <w:tcPr>
            <w:tcW w:w="768" w:type="dxa"/>
          </w:tcPr>
          <w:p w14:paraId="559F3B6B" w14:textId="77777777" w:rsidR="00030607" w:rsidRDefault="00FB2450">
            <w:pPr>
              <w:pStyle w:val="TableParagraph"/>
              <w:spacing w:before="3" w:line="197" w:lineRule="exact"/>
              <w:ind w:right="11"/>
              <w:jc w:val="right"/>
              <w:rPr>
                <w:rFonts w:ascii="Arial MT"/>
                <w:sz w:val="18"/>
              </w:rPr>
            </w:pPr>
            <w:r>
              <w:rPr>
                <w:rFonts w:ascii="Arial MT"/>
                <w:sz w:val="18"/>
              </w:rPr>
              <w:t>0.0852</w:t>
            </w:r>
          </w:p>
        </w:tc>
      </w:tr>
      <w:tr w:rsidR="00030607" w14:paraId="2AA593BB" w14:textId="77777777">
        <w:trPr>
          <w:trHeight w:val="220"/>
        </w:trPr>
        <w:tc>
          <w:tcPr>
            <w:tcW w:w="1920" w:type="dxa"/>
          </w:tcPr>
          <w:p w14:paraId="0AA9F199" w14:textId="77777777" w:rsidR="00030607" w:rsidRDefault="00FB2450">
            <w:pPr>
              <w:pStyle w:val="TableParagraph"/>
              <w:spacing w:before="4" w:line="197" w:lineRule="exact"/>
              <w:ind w:left="527" w:right="528"/>
              <w:jc w:val="center"/>
              <w:rPr>
                <w:rFonts w:ascii="Arial MT"/>
                <w:sz w:val="18"/>
              </w:rPr>
            </w:pPr>
            <w:r>
              <w:rPr>
                <w:rFonts w:ascii="Arial MT"/>
                <w:sz w:val="18"/>
              </w:rPr>
              <w:t>KM</w:t>
            </w:r>
          </w:p>
        </w:tc>
        <w:tc>
          <w:tcPr>
            <w:tcW w:w="1198" w:type="dxa"/>
          </w:tcPr>
          <w:p w14:paraId="34A61F99" w14:textId="77777777" w:rsidR="00030607" w:rsidRDefault="00FB2450">
            <w:pPr>
              <w:pStyle w:val="TableParagraph"/>
              <w:spacing w:before="4" w:line="197" w:lineRule="exact"/>
              <w:ind w:left="197" w:right="89"/>
              <w:jc w:val="center"/>
              <w:rPr>
                <w:rFonts w:ascii="Arial MT"/>
                <w:sz w:val="18"/>
              </w:rPr>
            </w:pPr>
            <w:r>
              <w:rPr>
                <w:rFonts w:ascii="Arial MT"/>
                <w:sz w:val="18"/>
              </w:rPr>
              <w:t>0.060045</w:t>
            </w:r>
          </w:p>
        </w:tc>
        <w:tc>
          <w:tcPr>
            <w:tcW w:w="1179" w:type="dxa"/>
          </w:tcPr>
          <w:p w14:paraId="64170014" w14:textId="77777777" w:rsidR="00030607" w:rsidRDefault="00FB2450">
            <w:pPr>
              <w:pStyle w:val="TableParagraph"/>
              <w:spacing w:before="4" w:line="197" w:lineRule="exact"/>
              <w:ind w:left="152" w:right="118"/>
              <w:jc w:val="center"/>
              <w:rPr>
                <w:rFonts w:ascii="Arial MT"/>
                <w:sz w:val="18"/>
              </w:rPr>
            </w:pPr>
            <w:r>
              <w:rPr>
                <w:rFonts w:ascii="Arial MT"/>
                <w:sz w:val="18"/>
              </w:rPr>
              <w:t>0.059483</w:t>
            </w:r>
          </w:p>
        </w:tc>
        <w:tc>
          <w:tcPr>
            <w:tcW w:w="1150" w:type="dxa"/>
          </w:tcPr>
          <w:p w14:paraId="616AF4C0" w14:textId="77777777" w:rsidR="00030607" w:rsidRDefault="00FB2450">
            <w:pPr>
              <w:pStyle w:val="TableParagraph"/>
              <w:spacing w:before="4" w:line="197" w:lineRule="exact"/>
              <w:ind w:left="181" w:right="176"/>
              <w:jc w:val="center"/>
              <w:rPr>
                <w:rFonts w:ascii="Arial MT"/>
                <w:sz w:val="18"/>
              </w:rPr>
            </w:pPr>
            <w:r>
              <w:rPr>
                <w:rFonts w:ascii="Arial MT"/>
                <w:sz w:val="18"/>
              </w:rPr>
              <w:t>0.000881</w:t>
            </w:r>
          </w:p>
        </w:tc>
        <w:tc>
          <w:tcPr>
            <w:tcW w:w="768" w:type="dxa"/>
          </w:tcPr>
          <w:p w14:paraId="5F3C62C2" w14:textId="77777777" w:rsidR="00030607" w:rsidRDefault="00FB2450">
            <w:pPr>
              <w:pStyle w:val="TableParagraph"/>
              <w:spacing w:before="4" w:line="197" w:lineRule="exact"/>
              <w:ind w:right="11"/>
              <w:jc w:val="right"/>
              <w:rPr>
                <w:rFonts w:ascii="Arial MT"/>
                <w:sz w:val="18"/>
              </w:rPr>
            </w:pPr>
            <w:r>
              <w:rPr>
                <w:rFonts w:ascii="Arial MT"/>
                <w:sz w:val="18"/>
              </w:rPr>
              <w:t>0.9849</w:t>
            </w:r>
          </w:p>
        </w:tc>
      </w:tr>
      <w:tr w:rsidR="00030607" w14:paraId="24FCBBB2" w14:textId="77777777">
        <w:trPr>
          <w:trHeight w:val="219"/>
        </w:trPr>
        <w:tc>
          <w:tcPr>
            <w:tcW w:w="1920" w:type="dxa"/>
          </w:tcPr>
          <w:p w14:paraId="2D212BF3" w14:textId="77777777" w:rsidR="00030607" w:rsidRDefault="00FB2450">
            <w:pPr>
              <w:pStyle w:val="TableParagraph"/>
              <w:spacing w:before="4" w:line="196" w:lineRule="exact"/>
              <w:ind w:right="701"/>
              <w:jc w:val="right"/>
              <w:rPr>
                <w:rFonts w:ascii="Arial MT"/>
                <w:sz w:val="18"/>
              </w:rPr>
            </w:pPr>
            <w:r>
              <w:rPr>
                <w:rFonts w:ascii="Arial MT"/>
                <w:sz w:val="18"/>
              </w:rPr>
              <w:t>BSIZE</w:t>
            </w:r>
          </w:p>
        </w:tc>
        <w:tc>
          <w:tcPr>
            <w:tcW w:w="1198" w:type="dxa"/>
          </w:tcPr>
          <w:p w14:paraId="6C9FD9E6" w14:textId="77777777" w:rsidR="00030607" w:rsidRDefault="00FB2450">
            <w:pPr>
              <w:pStyle w:val="TableParagraph"/>
              <w:spacing w:before="4" w:line="196" w:lineRule="exact"/>
              <w:ind w:left="197" w:right="90"/>
              <w:jc w:val="center"/>
              <w:rPr>
                <w:rFonts w:ascii="Arial MT"/>
                <w:sz w:val="18"/>
              </w:rPr>
            </w:pPr>
            <w:r>
              <w:rPr>
                <w:rFonts w:ascii="Arial MT"/>
                <w:sz w:val="18"/>
              </w:rPr>
              <w:t>1.293952</w:t>
            </w:r>
          </w:p>
        </w:tc>
        <w:tc>
          <w:tcPr>
            <w:tcW w:w="1179" w:type="dxa"/>
          </w:tcPr>
          <w:p w14:paraId="4B77377A" w14:textId="77777777" w:rsidR="00030607" w:rsidRDefault="00FB2450">
            <w:pPr>
              <w:pStyle w:val="TableParagraph"/>
              <w:spacing w:before="4" w:line="196" w:lineRule="exact"/>
              <w:ind w:left="152" w:right="118"/>
              <w:jc w:val="center"/>
              <w:rPr>
                <w:rFonts w:ascii="Arial MT"/>
                <w:sz w:val="18"/>
              </w:rPr>
            </w:pPr>
            <w:r>
              <w:rPr>
                <w:rFonts w:ascii="Arial MT"/>
                <w:sz w:val="18"/>
              </w:rPr>
              <w:t>1.713528</w:t>
            </w:r>
          </w:p>
        </w:tc>
        <w:tc>
          <w:tcPr>
            <w:tcW w:w="1150" w:type="dxa"/>
          </w:tcPr>
          <w:p w14:paraId="379824F4" w14:textId="77777777" w:rsidR="00030607" w:rsidRDefault="00FB2450">
            <w:pPr>
              <w:pStyle w:val="TableParagraph"/>
              <w:spacing w:before="4" w:line="196" w:lineRule="exact"/>
              <w:ind w:left="181" w:right="176"/>
              <w:jc w:val="center"/>
              <w:rPr>
                <w:rFonts w:ascii="Arial MT"/>
                <w:sz w:val="18"/>
              </w:rPr>
            </w:pPr>
            <w:r>
              <w:rPr>
                <w:rFonts w:ascii="Arial MT"/>
                <w:sz w:val="18"/>
              </w:rPr>
              <w:t>0.083691</w:t>
            </w:r>
          </w:p>
        </w:tc>
        <w:tc>
          <w:tcPr>
            <w:tcW w:w="768" w:type="dxa"/>
          </w:tcPr>
          <w:p w14:paraId="62CE721D" w14:textId="77777777" w:rsidR="00030607" w:rsidRDefault="00FB2450">
            <w:pPr>
              <w:pStyle w:val="TableParagraph"/>
              <w:spacing w:before="4" w:line="196" w:lineRule="exact"/>
              <w:ind w:right="11"/>
              <w:jc w:val="right"/>
              <w:rPr>
                <w:rFonts w:ascii="Arial MT"/>
                <w:sz w:val="18"/>
              </w:rPr>
            </w:pPr>
            <w:r>
              <w:rPr>
                <w:rFonts w:ascii="Arial MT"/>
                <w:sz w:val="18"/>
              </w:rPr>
              <w:t>0.1470</w:t>
            </w:r>
          </w:p>
        </w:tc>
      </w:tr>
      <w:tr w:rsidR="00030607" w14:paraId="19DAE1F8" w14:textId="77777777">
        <w:trPr>
          <w:trHeight w:val="298"/>
        </w:trPr>
        <w:tc>
          <w:tcPr>
            <w:tcW w:w="1920" w:type="dxa"/>
            <w:tcBorders>
              <w:bottom w:val="single" w:sz="6" w:space="0" w:color="000000"/>
            </w:tcBorders>
          </w:tcPr>
          <w:p w14:paraId="0EB96A7E" w14:textId="77777777" w:rsidR="00030607" w:rsidRDefault="00FB2450">
            <w:pPr>
              <w:pStyle w:val="TableParagraph"/>
              <w:spacing w:before="2"/>
              <w:ind w:right="770"/>
              <w:jc w:val="right"/>
              <w:rPr>
                <w:rFonts w:ascii="Arial MT"/>
                <w:sz w:val="18"/>
              </w:rPr>
            </w:pPr>
            <w:r>
              <w:rPr>
                <w:rFonts w:ascii="Arial MT"/>
                <w:sz w:val="18"/>
              </w:rPr>
              <w:t>DER</w:t>
            </w:r>
          </w:p>
        </w:tc>
        <w:tc>
          <w:tcPr>
            <w:tcW w:w="1198" w:type="dxa"/>
          </w:tcPr>
          <w:p w14:paraId="7A371A8B" w14:textId="77777777" w:rsidR="00030607" w:rsidRDefault="00FB2450">
            <w:pPr>
              <w:pStyle w:val="TableParagraph"/>
              <w:spacing w:before="2"/>
              <w:ind w:left="196" w:right="149"/>
              <w:jc w:val="center"/>
              <w:rPr>
                <w:rFonts w:ascii="Arial MT"/>
                <w:sz w:val="18"/>
              </w:rPr>
            </w:pPr>
            <w:r>
              <w:rPr>
                <w:rFonts w:ascii="Arial MT"/>
                <w:sz w:val="18"/>
              </w:rPr>
              <w:t>-0.326853</w:t>
            </w:r>
          </w:p>
        </w:tc>
        <w:tc>
          <w:tcPr>
            <w:tcW w:w="1179" w:type="dxa"/>
          </w:tcPr>
          <w:p w14:paraId="2F023E3C" w14:textId="77777777" w:rsidR="00030607" w:rsidRDefault="00FB2450">
            <w:pPr>
              <w:pStyle w:val="TableParagraph"/>
              <w:spacing w:before="2"/>
              <w:ind w:left="152" w:right="175"/>
              <w:jc w:val="center"/>
              <w:rPr>
                <w:rFonts w:ascii="Arial MT"/>
                <w:sz w:val="18"/>
              </w:rPr>
            </w:pPr>
            <w:r>
              <w:rPr>
                <w:rFonts w:ascii="Arial MT"/>
                <w:sz w:val="18"/>
              </w:rPr>
              <w:t>-0.257615</w:t>
            </w:r>
          </w:p>
        </w:tc>
        <w:tc>
          <w:tcPr>
            <w:tcW w:w="1150" w:type="dxa"/>
          </w:tcPr>
          <w:p w14:paraId="041A4178" w14:textId="77777777" w:rsidR="00030607" w:rsidRDefault="00FB2450">
            <w:pPr>
              <w:pStyle w:val="TableParagraph"/>
              <w:spacing w:before="2"/>
              <w:ind w:left="181" w:right="176"/>
              <w:jc w:val="center"/>
              <w:rPr>
                <w:rFonts w:ascii="Arial MT"/>
                <w:sz w:val="18"/>
              </w:rPr>
            </w:pPr>
            <w:r>
              <w:rPr>
                <w:rFonts w:ascii="Arial MT"/>
                <w:sz w:val="18"/>
              </w:rPr>
              <w:t>0.018159</w:t>
            </w:r>
          </w:p>
        </w:tc>
        <w:tc>
          <w:tcPr>
            <w:tcW w:w="768" w:type="dxa"/>
          </w:tcPr>
          <w:p w14:paraId="7E4E3882" w14:textId="77777777" w:rsidR="00030607" w:rsidRDefault="00FB2450">
            <w:pPr>
              <w:pStyle w:val="TableParagraph"/>
              <w:spacing w:before="2"/>
              <w:ind w:right="11"/>
              <w:jc w:val="right"/>
              <w:rPr>
                <w:rFonts w:ascii="Arial MT"/>
                <w:sz w:val="18"/>
              </w:rPr>
            </w:pPr>
            <w:r>
              <w:rPr>
                <w:rFonts w:ascii="Arial MT"/>
                <w:sz w:val="18"/>
              </w:rPr>
              <w:t>0.6074</w:t>
            </w:r>
          </w:p>
        </w:tc>
      </w:tr>
    </w:tbl>
    <w:p w14:paraId="7D1B9B9D" w14:textId="77777777" w:rsidR="00030607" w:rsidRDefault="00030607">
      <w:pPr>
        <w:pStyle w:val="BodyText"/>
        <w:spacing w:before="1"/>
        <w:rPr>
          <w:rFonts w:ascii="Arial MT"/>
          <w:sz w:val="29"/>
        </w:rPr>
      </w:pPr>
    </w:p>
    <w:p w14:paraId="272DE2E7" w14:textId="2A7C17E2" w:rsidR="00030607" w:rsidRDefault="00CB053C">
      <w:pPr>
        <w:spacing w:line="256" w:lineRule="auto"/>
        <w:ind w:left="837" w:right="5541"/>
        <w:rPr>
          <w:rFonts w:ascii="Arial MT"/>
          <w:sz w:val="18"/>
        </w:rPr>
      </w:pPr>
      <w:r>
        <w:rPr>
          <w:noProof/>
          <w:lang w:val="en-US"/>
        </w:rPr>
        <mc:AlternateContent>
          <mc:Choice Requires="wps">
            <w:drawing>
              <wp:anchor distT="0" distB="0" distL="114300" distR="114300" simplePos="0" relativeHeight="15748608" behindDoc="0" locked="0" layoutInCell="1" allowOverlap="1" wp14:anchorId="0718C1E6" wp14:editId="722C59C0">
                <wp:simplePos x="0" y="0"/>
                <wp:positionH relativeFrom="page">
                  <wp:posOffset>1460500</wp:posOffset>
                </wp:positionH>
                <wp:positionV relativeFrom="paragraph">
                  <wp:posOffset>-231140</wp:posOffset>
                </wp:positionV>
                <wp:extent cx="3949700" cy="27940"/>
                <wp:effectExtent l="0" t="0" r="0" b="0"/>
                <wp:wrapNone/>
                <wp:docPr id="184" name="AutoShape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5 -364"/>
                            <a:gd name="T3" fmla="*/ -335 h 44"/>
                            <a:gd name="T4" fmla="+- 0 2300 2300"/>
                            <a:gd name="T5" fmla="*/ T4 w 6220"/>
                            <a:gd name="T6" fmla="+- 0 -335 -364"/>
                            <a:gd name="T7" fmla="*/ -335 h 44"/>
                            <a:gd name="T8" fmla="+- 0 2300 2300"/>
                            <a:gd name="T9" fmla="*/ T8 w 6220"/>
                            <a:gd name="T10" fmla="+- 0 -321 -364"/>
                            <a:gd name="T11" fmla="*/ -321 h 44"/>
                            <a:gd name="T12" fmla="+- 0 4220 2300"/>
                            <a:gd name="T13" fmla="*/ T12 w 6220"/>
                            <a:gd name="T14" fmla="+- 0 -321 -364"/>
                            <a:gd name="T15" fmla="*/ -321 h 44"/>
                            <a:gd name="T16" fmla="+- 0 4220 2300"/>
                            <a:gd name="T17" fmla="*/ T16 w 6220"/>
                            <a:gd name="T18" fmla="+- 0 -335 -364"/>
                            <a:gd name="T19" fmla="*/ -335 h 44"/>
                            <a:gd name="T20" fmla="+- 0 7569 2300"/>
                            <a:gd name="T21" fmla="*/ T20 w 6220"/>
                            <a:gd name="T22" fmla="+- 0 -335 -364"/>
                            <a:gd name="T23" fmla="*/ -335 h 44"/>
                            <a:gd name="T24" fmla="+- 0 6501 2300"/>
                            <a:gd name="T25" fmla="*/ T24 w 6220"/>
                            <a:gd name="T26" fmla="+- 0 -335 -364"/>
                            <a:gd name="T27" fmla="*/ -335 h 44"/>
                            <a:gd name="T28" fmla="+- 0 6419 2300"/>
                            <a:gd name="T29" fmla="*/ T28 w 6220"/>
                            <a:gd name="T30" fmla="+- 0 -335 -364"/>
                            <a:gd name="T31" fmla="*/ -335 h 44"/>
                            <a:gd name="T32" fmla="+- 0 6419 2300"/>
                            <a:gd name="T33" fmla="*/ T32 w 6220"/>
                            <a:gd name="T34" fmla="+- 0 -335 -364"/>
                            <a:gd name="T35" fmla="*/ -335 h 44"/>
                            <a:gd name="T36" fmla="+- 0 5351 2300"/>
                            <a:gd name="T37" fmla="*/ T36 w 6220"/>
                            <a:gd name="T38" fmla="+- 0 -335 -364"/>
                            <a:gd name="T39" fmla="*/ -335 h 44"/>
                            <a:gd name="T40" fmla="+- 0 5269 2300"/>
                            <a:gd name="T41" fmla="*/ T40 w 6220"/>
                            <a:gd name="T42" fmla="+- 0 -335 -364"/>
                            <a:gd name="T43" fmla="*/ -335 h 44"/>
                            <a:gd name="T44" fmla="+- 0 4302 2300"/>
                            <a:gd name="T45" fmla="*/ T44 w 6220"/>
                            <a:gd name="T46" fmla="+- 0 -335 -364"/>
                            <a:gd name="T47" fmla="*/ -335 h 44"/>
                            <a:gd name="T48" fmla="+- 0 4220 2300"/>
                            <a:gd name="T49" fmla="*/ T48 w 6220"/>
                            <a:gd name="T50" fmla="+- 0 -335 -364"/>
                            <a:gd name="T51" fmla="*/ -335 h 44"/>
                            <a:gd name="T52" fmla="+- 0 4220 2300"/>
                            <a:gd name="T53" fmla="*/ T52 w 6220"/>
                            <a:gd name="T54" fmla="+- 0 -321 -364"/>
                            <a:gd name="T55" fmla="*/ -321 h 44"/>
                            <a:gd name="T56" fmla="+- 0 4302 2300"/>
                            <a:gd name="T57" fmla="*/ T56 w 6220"/>
                            <a:gd name="T58" fmla="+- 0 -321 -364"/>
                            <a:gd name="T59" fmla="*/ -321 h 44"/>
                            <a:gd name="T60" fmla="+- 0 5269 2300"/>
                            <a:gd name="T61" fmla="*/ T60 w 6220"/>
                            <a:gd name="T62" fmla="+- 0 -321 -364"/>
                            <a:gd name="T63" fmla="*/ -321 h 44"/>
                            <a:gd name="T64" fmla="+- 0 5351 2300"/>
                            <a:gd name="T65" fmla="*/ T64 w 6220"/>
                            <a:gd name="T66" fmla="+- 0 -321 -364"/>
                            <a:gd name="T67" fmla="*/ -321 h 44"/>
                            <a:gd name="T68" fmla="+- 0 6419 2300"/>
                            <a:gd name="T69" fmla="*/ T68 w 6220"/>
                            <a:gd name="T70" fmla="+- 0 -321 -364"/>
                            <a:gd name="T71" fmla="*/ -321 h 44"/>
                            <a:gd name="T72" fmla="+- 0 6419 2300"/>
                            <a:gd name="T73" fmla="*/ T72 w 6220"/>
                            <a:gd name="T74" fmla="+- 0 -321 -364"/>
                            <a:gd name="T75" fmla="*/ -321 h 44"/>
                            <a:gd name="T76" fmla="+- 0 6501 2300"/>
                            <a:gd name="T77" fmla="*/ T76 w 6220"/>
                            <a:gd name="T78" fmla="+- 0 -321 -364"/>
                            <a:gd name="T79" fmla="*/ -321 h 44"/>
                            <a:gd name="T80" fmla="+- 0 7569 2300"/>
                            <a:gd name="T81" fmla="*/ T80 w 6220"/>
                            <a:gd name="T82" fmla="+- 0 -321 -364"/>
                            <a:gd name="T83" fmla="*/ -321 h 44"/>
                            <a:gd name="T84" fmla="+- 0 7569 2300"/>
                            <a:gd name="T85" fmla="*/ T84 w 6220"/>
                            <a:gd name="T86" fmla="+- 0 -335 -364"/>
                            <a:gd name="T87" fmla="*/ -335 h 44"/>
                            <a:gd name="T88" fmla="+- 0 7569 2300"/>
                            <a:gd name="T89" fmla="*/ T88 w 6220"/>
                            <a:gd name="T90" fmla="+- 0 -364 -364"/>
                            <a:gd name="T91" fmla="*/ -364 h 44"/>
                            <a:gd name="T92" fmla="+- 0 6501 2300"/>
                            <a:gd name="T93" fmla="*/ T92 w 6220"/>
                            <a:gd name="T94" fmla="+- 0 -364 -364"/>
                            <a:gd name="T95" fmla="*/ -364 h 44"/>
                            <a:gd name="T96" fmla="+- 0 6419 2300"/>
                            <a:gd name="T97" fmla="*/ T96 w 6220"/>
                            <a:gd name="T98" fmla="+- 0 -364 -364"/>
                            <a:gd name="T99" fmla="*/ -364 h 44"/>
                            <a:gd name="T100" fmla="+- 0 6419 2300"/>
                            <a:gd name="T101" fmla="*/ T100 w 6220"/>
                            <a:gd name="T102" fmla="+- 0 -364 -364"/>
                            <a:gd name="T103" fmla="*/ -364 h 44"/>
                            <a:gd name="T104" fmla="+- 0 5351 2300"/>
                            <a:gd name="T105" fmla="*/ T104 w 6220"/>
                            <a:gd name="T106" fmla="+- 0 -364 -364"/>
                            <a:gd name="T107" fmla="*/ -364 h 44"/>
                            <a:gd name="T108" fmla="+- 0 5269 2300"/>
                            <a:gd name="T109" fmla="*/ T108 w 6220"/>
                            <a:gd name="T110" fmla="+- 0 -364 -364"/>
                            <a:gd name="T111" fmla="*/ -364 h 44"/>
                            <a:gd name="T112" fmla="+- 0 4302 2300"/>
                            <a:gd name="T113" fmla="*/ T112 w 6220"/>
                            <a:gd name="T114" fmla="+- 0 -364 -364"/>
                            <a:gd name="T115" fmla="*/ -364 h 44"/>
                            <a:gd name="T116" fmla="+- 0 4220 2300"/>
                            <a:gd name="T117" fmla="*/ T116 w 6220"/>
                            <a:gd name="T118" fmla="+- 0 -364 -364"/>
                            <a:gd name="T119" fmla="*/ -364 h 44"/>
                            <a:gd name="T120" fmla="+- 0 4220 2300"/>
                            <a:gd name="T121" fmla="*/ T120 w 6220"/>
                            <a:gd name="T122" fmla="+- 0 -350 -364"/>
                            <a:gd name="T123" fmla="*/ -350 h 44"/>
                            <a:gd name="T124" fmla="+- 0 4302 2300"/>
                            <a:gd name="T125" fmla="*/ T124 w 6220"/>
                            <a:gd name="T126" fmla="+- 0 -350 -364"/>
                            <a:gd name="T127" fmla="*/ -350 h 44"/>
                            <a:gd name="T128" fmla="+- 0 5269 2300"/>
                            <a:gd name="T129" fmla="*/ T128 w 6220"/>
                            <a:gd name="T130" fmla="+- 0 -350 -364"/>
                            <a:gd name="T131" fmla="*/ -350 h 44"/>
                            <a:gd name="T132" fmla="+- 0 5351 2300"/>
                            <a:gd name="T133" fmla="*/ T132 w 6220"/>
                            <a:gd name="T134" fmla="+- 0 -350 -364"/>
                            <a:gd name="T135" fmla="*/ -350 h 44"/>
                            <a:gd name="T136" fmla="+- 0 6419 2300"/>
                            <a:gd name="T137" fmla="*/ T136 w 6220"/>
                            <a:gd name="T138" fmla="+- 0 -350 -364"/>
                            <a:gd name="T139" fmla="*/ -350 h 44"/>
                            <a:gd name="T140" fmla="+- 0 6419 2300"/>
                            <a:gd name="T141" fmla="*/ T140 w 6220"/>
                            <a:gd name="T142" fmla="+- 0 -350 -364"/>
                            <a:gd name="T143" fmla="*/ -350 h 44"/>
                            <a:gd name="T144" fmla="+- 0 6501 2300"/>
                            <a:gd name="T145" fmla="*/ T144 w 6220"/>
                            <a:gd name="T146" fmla="+- 0 -350 -364"/>
                            <a:gd name="T147" fmla="*/ -350 h 44"/>
                            <a:gd name="T148" fmla="+- 0 7569 2300"/>
                            <a:gd name="T149" fmla="*/ T148 w 6220"/>
                            <a:gd name="T150" fmla="+- 0 -350 -364"/>
                            <a:gd name="T151" fmla="*/ -350 h 44"/>
                            <a:gd name="T152" fmla="+- 0 7569 2300"/>
                            <a:gd name="T153" fmla="*/ T152 w 6220"/>
                            <a:gd name="T154" fmla="+- 0 -364 -364"/>
                            <a:gd name="T155" fmla="*/ -364 h 44"/>
                            <a:gd name="T156" fmla="+- 0 8519 2300"/>
                            <a:gd name="T157" fmla="*/ T156 w 6220"/>
                            <a:gd name="T158" fmla="+- 0 -335 -364"/>
                            <a:gd name="T159" fmla="*/ -335 h 44"/>
                            <a:gd name="T160" fmla="+- 0 7650 2300"/>
                            <a:gd name="T161" fmla="*/ T160 w 6220"/>
                            <a:gd name="T162" fmla="+- 0 -335 -364"/>
                            <a:gd name="T163" fmla="*/ -335 h 44"/>
                            <a:gd name="T164" fmla="+- 0 7569 2300"/>
                            <a:gd name="T165" fmla="*/ T164 w 6220"/>
                            <a:gd name="T166" fmla="+- 0 -335 -364"/>
                            <a:gd name="T167" fmla="*/ -335 h 44"/>
                            <a:gd name="T168" fmla="+- 0 7569 2300"/>
                            <a:gd name="T169" fmla="*/ T168 w 6220"/>
                            <a:gd name="T170" fmla="+- 0 -321 -364"/>
                            <a:gd name="T171" fmla="*/ -321 h 44"/>
                            <a:gd name="T172" fmla="+- 0 7650 2300"/>
                            <a:gd name="T173" fmla="*/ T172 w 6220"/>
                            <a:gd name="T174" fmla="+- 0 -321 -364"/>
                            <a:gd name="T175" fmla="*/ -321 h 44"/>
                            <a:gd name="T176" fmla="+- 0 8519 2300"/>
                            <a:gd name="T177" fmla="*/ T176 w 6220"/>
                            <a:gd name="T178" fmla="+- 0 -321 -364"/>
                            <a:gd name="T179" fmla="*/ -321 h 44"/>
                            <a:gd name="T180" fmla="+- 0 8519 2300"/>
                            <a:gd name="T181" fmla="*/ T180 w 6220"/>
                            <a:gd name="T182" fmla="+- 0 -335 -364"/>
                            <a:gd name="T183" fmla="*/ -335 h 44"/>
                            <a:gd name="T184" fmla="+- 0 8519 2300"/>
                            <a:gd name="T185" fmla="*/ T184 w 6220"/>
                            <a:gd name="T186" fmla="+- 0 -364 -364"/>
                            <a:gd name="T187" fmla="*/ -364 h 44"/>
                            <a:gd name="T188" fmla="+- 0 7650 2300"/>
                            <a:gd name="T189" fmla="*/ T188 w 6220"/>
                            <a:gd name="T190" fmla="+- 0 -364 -364"/>
                            <a:gd name="T191" fmla="*/ -364 h 44"/>
                            <a:gd name="T192" fmla="+- 0 7569 2300"/>
                            <a:gd name="T193" fmla="*/ T192 w 6220"/>
                            <a:gd name="T194" fmla="+- 0 -364 -364"/>
                            <a:gd name="T195" fmla="*/ -364 h 44"/>
                            <a:gd name="T196" fmla="+- 0 7569 2300"/>
                            <a:gd name="T197" fmla="*/ T196 w 6220"/>
                            <a:gd name="T198" fmla="+- 0 -350 -364"/>
                            <a:gd name="T199" fmla="*/ -350 h 44"/>
                            <a:gd name="T200" fmla="+- 0 7650 2300"/>
                            <a:gd name="T201" fmla="*/ T200 w 6220"/>
                            <a:gd name="T202" fmla="+- 0 -350 -364"/>
                            <a:gd name="T203" fmla="*/ -350 h 44"/>
                            <a:gd name="T204" fmla="+- 0 8519 2300"/>
                            <a:gd name="T205" fmla="*/ T204 w 6220"/>
                            <a:gd name="T206" fmla="+- 0 -350 -364"/>
                            <a:gd name="T207" fmla="*/ -350 h 44"/>
                            <a:gd name="T208" fmla="+- 0 8519 2300"/>
                            <a:gd name="T209" fmla="*/ T208 w 6220"/>
                            <a:gd name="T210" fmla="+- 0 -364 -364"/>
                            <a:gd name="T211" fmla="*/ -364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3"/>
                              </a:lnTo>
                              <a:lnTo>
                                <a:pt x="1920" y="43"/>
                              </a:lnTo>
                              <a:lnTo>
                                <a:pt x="1920" y="29"/>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759900" id="AutoShape 172" o:spid="_x0000_s1026" style="position:absolute;margin-left:115pt;margin-top:-18.2pt;width:311pt;height:2.2pt;z-index:15748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" path="m1920,29l,29,,43r1920,l1920,29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2725;0,-212725;0,-203835;1219200,-203835;1219200,-212725;3345815,-212725;2667635,-212725;2615565,-212725;2615565,-212725;1937385,-212725;1885315,-212725;1271270,-212725;1219200,-212725;1219200,-203835;1271270,-203835;1885315,-203835;1937385,-203835;2615565,-203835;2615565,-203835;2667635,-203835;3345815,-203835;3345815,-212725;3345815,-231140;2667635,-231140;2615565,-231140;2615565,-231140;1937385,-231140;1885315,-231140;1271270,-231140;1219200,-231140;1219200,-222250;1271270,-222250;1885315,-222250;1937385,-222250;2615565,-222250;2615565,-222250;2667635,-222250;3345815,-222250;3345815,-231140;3949065,-212725;3397250,-212725;3345815,-212725;3345815,-203835;3397250,-203835;3949065,-203835;3949065,-212725;3949065,-231140;3397250,-231140;3345815,-231140;3345815,-222250;3397250,-222250;3949065,-222250;3949065,-231140" o:connectangles="0,0,0,0,0,0,0,0,0,0,0,0,0,0,0,0,0,0,0,0,0,0,0,0,0,0,0,0,0,0,0,0,0,0,0,0,0,0,0,0,0,0,0,0,0,0,0,0,0,0,0,0,0"/>
                <w10:wrap anchorx="page"/>
              </v:shape>
            </w:pict>
          </mc:Fallback>
        </mc:AlternateContent>
      </w:r>
      <w:r w:rsidR="00FB2450">
        <w:rPr>
          <w:rFonts w:ascii="Arial MT"/>
          <w:sz w:val="18"/>
        </w:rPr>
        <w:t>Cross-section random effects test equation:</w:t>
      </w:r>
      <w:r w:rsidR="00FB2450">
        <w:rPr>
          <w:rFonts w:ascii="Arial MT"/>
          <w:spacing w:val="-47"/>
          <w:sz w:val="18"/>
        </w:rPr>
        <w:t xml:space="preserve"> </w:t>
      </w:r>
      <w:r w:rsidR="00FB2450">
        <w:rPr>
          <w:rFonts w:ascii="Arial MT"/>
          <w:sz w:val="18"/>
        </w:rPr>
        <w:t>Dependent</w:t>
      </w:r>
      <w:r w:rsidR="00FB2450">
        <w:rPr>
          <w:rFonts w:ascii="Arial MT"/>
          <w:spacing w:val="-1"/>
          <w:sz w:val="18"/>
        </w:rPr>
        <w:t xml:space="preserve"> </w:t>
      </w:r>
      <w:r w:rsidR="00FB2450">
        <w:rPr>
          <w:rFonts w:ascii="Arial MT"/>
          <w:sz w:val="18"/>
        </w:rPr>
        <w:t>Variable: ROA</w:t>
      </w:r>
    </w:p>
    <w:p w14:paraId="26667DFA" w14:textId="77777777" w:rsidR="00030607" w:rsidRDefault="00FB2450">
      <w:pPr>
        <w:spacing w:line="254" w:lineRule="auto"/>
        <w:ind w:left="837" w:right="6641"/>
        <w:rPr>
          <w:rFonts w:ascii="Arial MT"/>
          <w:sz w:val="18"/>
        </w:rPr>
      </w:pPr>
      <w:r>
        <w:rPr>
          <w:rFonts w:ascii="Arial MT"/>
          <w:sz w:val="18"/>
        </w:rPr>
        <w:t>Method: Panel Least Squares</w:t>
      </w:r>
      <w:r>
        <w:rPr>
          <w:rFonts w:ascii="Arial MT"/>
          <w:spacing w:val="-47"/>
          <w:sz w:val="18"/>
        </w:rPr>
        <w:t xml:space="preserve"> </w:t>
      </w:r>
      <w:r>
        <w:rPr>
          <w:rFonts w:ascii="Arial MT"/>
          <w:sz w:val="18"/>
        </w:rPr>
        <w:t>Date: 11/14/21</w:t>
      </w:r>
      <w:r>
        <w:rPr>
          <w:rFonts w:ascii="Arial MT"/>
          <w:spacing w:val="1"/>
          <w:sz w:val="18"/>
        </w:rPr>
        <w:t xml:space="preserve"> </w:t>
      </w:r>
      <w:r>
        <w:rPr>
          <w:rFonts w:ascii="Arial MT"/>
          <w:sz w:val="18"/>
        </w:rPr>
        <w:t>Time: 19:33</w:t>
      </w:r>
      <w:r>
        <w:rPr>
          <w:rFonts w:ascii="Arial MT"/>
          <w:spacing w:val="1"/>
          <w:sz w:val="18"/>
        </w:rPr>
        <w:t xml:space="preserve"> </w:t>
      </w:r>
      <w:r>
        <w:rPr>
          <w:rFonts w:ascii="Arial MT"/>
          <w:sz w:val="18"/>
        </w:rPr>
        <w:t>Sample:</w:t>
      </w:r>
      <w:r>
        <w:rPr>
          <w:rFonts w:ascii="Arial MT"/>
          <w:spacing w:val="-1"/>
          <w:sz w:val="18"/>
        </w:rPr>
        <w:t xml:space="preserve"> </w:t>
      </w:r>
      <w:r>
        <w:rPr>
          <w:rFonts w:ascii="Arial MT"/>
          <w:sz w:val="18"/>
        </w:rPr>
        <w:t>2016</w:t>
      </w:r>
      <w:r>
        <w:rPr>
          <w:rFonts w:ascii="Arial MT"/>
          <w:spacing w:val="-2"/>
          <w:sz w:val="18"/>
        </w:rPr>
        <w:t xml:space="preserve"> </w:t>
      </w:r>
      <w:r>
        <w:rPr>
          <w:rFonts w:ascii="Arial MT"/>
          <w:sz w:val="18"/>
        </w:rPr>
        <w:t>2019</w:t>
      </w:r>
    </w:p>
    <w:p w14:paraId="44FBB34A" w14:textId="77777777" w:rsidR="00030607" w:rsidRDefault="00FB2450">
      <w:pPr>
        <w:spacing w:before="1"/>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4</w:t>
      </w:r>
    </w:p>
    <w:p w14:paraId="071A0510" w14:textId="77777777" w:rsidR="00030607" w:rsidRDefault="00FB2450">
      <w:pPr>
        <w:spacing w:before="11"/>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9</w:t>
      </w:r>
    </w:p>
    <w:p w14:paraId="0C40EEDD" w14:textId="3D4C7A84" w:rsidR="00030607" w:rsidRDefault="00CB053C">
      <w:pPr>
        <w:spacing w:before="14"/>
        <w:ind w:left="837"/>
        <w:rPr>
          <w:rFonts w:ascii="Arial MT"/>
          <w:sz w:val="18"/>
        </w:rPr>
      </w:pPr>
      <w:r>
        <w:rPr>
          <w:noProof/>
          <w:lang w:val="en-US"/>
        </w:rPr>
        <mc:AlternateContent>
          <mc:Choice Requires="wps">
            <w:drawing>
              <wp:anchor distT="0" distB="0" distL="0" distR="0" simplePos="0" relativeHeight="487606272" behindDoc="1" locked="0" layoutInCell="1" allowOverlap="1" wp14:anchorId="5BD343AF" wp14:editId="214DB604">
                <wp:simplePos x="0" y="0"/>
                <wp:positionH relativeFrom="page">
                  <wp:posOffset>1460500</wp:posOffset>
                </wp:positionH>
                <wp:positionV relativeFrom="paragraph">
                  <wp:posOffset>196850</wp:posOffset>
                </wp:positionV>
                <wp:extent cx="3949700" cy="27940"/>
                <wp:effectExtent l="0" t="0" r="0" b="0"/>
                <wp:wrapTopAndBottom/>
                <wp:docPr id="183" name="AutoShape 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9 310"/>
                            <a:gd name="T3" fmla="*/ 339 h 44"/>
                            <a:gd name="T4" fmla="+- 0 2300 2300"/>
                            <a:gd name="T5" fmla="*/ T4 w 6220"/>
                            <a:gd name="T6" fmla="+- 0 339 310"/>
                            <a:gd name="T7" fmla="*/ 339 h 44"/>
                            <a:gd name="T8" fmla="+- 0 2300 2300"/>
                            <a:gd name="T9" fmla="*/ T8 w 6220"/>
                            <a:gd name="T10" fmla="+- 0 353 310"/>
                            <a:gd name="T11" fmla="*/ 353 h 44"/>
                            <a:gd name="T12" fmla="+- 0 4220 2300"/>
                            <a:gd name="T13" fmla="*/ T12 w 6220"/>
                            <a:gd name="T14" fmla="+- 0 353 310"/>
                            <a:gd name="T15" fmla="*/ 353 h 44"/>
                            <a:gd name="T16" fmla="+- 0 4220 2300"/>
                            <a:gd name="T17" fmla="*/ T16 w 6220"/>
                            <a:gd name="T18" fmla="+- 0 339 310"/>
                            <a:gd name="T19" fmla="*/ 339 h 44"/>
                            <a:gd name="T20" fmla="+- 0 4220 2300"/>
                            <a:gd name="T21" fmla="*/ T20 w 6220"/>
                            <a:gd name="T22" fmla="+- 0 310 310"/>
                            <a:gd name="T23" fmla="*/ 310 h 44"/>
                            <a:gd name="T24" fmla="+- 0 2300 2300"/>
                            <a:gd name="T25" fmla="*/ T24 w 6220"/>
                            <a:gd name="T26" fmla="+- 0 310 310"/>
                            <a:gd name="T27" fmla="*/ 310 h 44"/>
                            <a:gd name="T28" fmla="+- 0 2300 2300"/>
                            <a:gd name="T29" fmla="*/ T28 w 6220"/>
                            <a:gd name="T30" fmla="+- 0 324 310"/>
                            <a:gd name="T31" fmla="*/ 324 h 44"/>
                            <a:gd name="T32" fmla="+- 0 4220 2300"/>
                            <a:gd name="T33" fmla="*/ T32 w 6220"/>
                            <a:gd name="T34" fmla="+- 0 324 310"/>
                            <a:gd name="T35" fmla="*/ 324 h 44"/>
                            <a:gd name="T36" fmla="+- 0 4220 2300"/>
                            <a:gd name="T37" fmla="*/ T36 w 6220"/>
                            <a:gd name="T38" fmla="+- 0 310 310"/>
                            <a:gd name="T39" fmla="*/ 310 h 44"/>
                            <a:gd name="T40" fmla="+- 0 7569 2300"/>
                            <a:gd name="T41" fmla="*/ T40 w 6220"/>
                            <a:gd name="T42" fmla="+- 0 339 310"/>
                            <a:gd name="T43" fmla="*/ 339 h 44"/>
                            <a:gd name="T44" fmla="+- 0 6501 2300"/>
                            <a:gd name="T45" fmla="*/ T44 w 6220"/>
                            <a:gd name="T46" fmla="+- 0 339 310"/>
                            <a:gd name="T47" fmla="*/ 339 h 44"/>
                            <a:gd name="T48" fmla="+- 0 6419 2300"/>
                            <a:gd name="T49" fmla="*/ T48 w 6220"/>
                            <a:gd name="T50" fmla="+- 0 339 310"/>
                            <a:gd name="T51" fmla="*/ 339 h 44"/>
                            <a:gd name="T52" fmla="+- 0 6419 2300"/>
                            <a:gd name="T53" fmla="*/ T52 w 6220"/>
                            <a:gd name="T54" fmla="+- 0 339 310"/>
                            <a:gd name="T55" fmla="*/ 339 h 44"/>
                            <a:gd name="T56" fmla="+- 0 5351 2300"/>
                            <a:gd name="T57" fmla="*/ T56 w 6220"/>
                            <a:gd name="T58" fmla="+- 0 339 310"/>
                            <a:gd name="T59" fmla="*/ 339 h 44"/>
                            <a:gd name="T60" fmla="+- 0 5269 2300"/>
                            <a:gd name="T61" fmla="*/ T60 w 6220"/>
                            <a:gd name="T62" fmla="+- 0 339 310"/>
                            <a:gd name="T63" fmla="*/ 339 h 44"/>
                            <a:gd name="T64" fmla="+- 0 4302 2300"/>
                            <a:gd name="T65" fmla="*/ T64 w 6220"/>
                            <a:gd name="T66" fmla="+- 0 339 310"/>
                            <a:gd name="T67" fmla="*/ 339 h 44"/>
                            <a:gd name="T68" fmla="+- 0 4220 2300"/>
                            <a:gd name="T69" fmla="*/ T68 w 6220"/>
                            <a:gd name="T70" fmla="+- 0 339 310"/>
                            <a:gd name="T71" fmla="*/ 339 h 44"/>
                            <a:gd name="T72" fmla="+- 0 4220 2300"/>
                            <a:gd name="T73" fmla="*/ T72 w 6220"/>
                            <a:gd name="T74" fmla="+- 0 353 310"/>
                            <a:gd name="T75" fmla="*/ 353 h 44"/>
                            <a:gd name="T76" fmla="+- 0 4302 2300"/>
                            <a:gd name="T77" fmla="*/ T76 w 6220"/>
                            <a:gd name="T78" fmla="+- 0 353 310"/>
                            <a:gd name="T79" fmla="*/ 353 h 44"/>
                            <a:gd name="T80" fmla="+- 0 5269 2300"/>
                            <a:gd name="T81" fmla="*/ T80 w 6220"/>
                            <a:gd name="T82" fmla="+- 0 353 310"/>
                            <a:gd name="T83" fmla="*/ 353 h 44"/>
                            <a:gd name="T84" fmla="+- 0 5351 2300"/>
                            <a:gd name="T85" fmla="*/ T84 w 6220"/>
                            <a:gd name="T86" fmla="+- 0 353 310"/>
                            <a:gd name="T87" fmla="*/ 353 h 44"/>
                            <a:gd name="T88" fmla="+- 0 6419 2300"/>
                            <a:gd name="T89" fmla="*/ T88 w 6220"/>
                            <a:gd name="T90" fmla="+- 0 353 310"/>
                            <a:gd name="T91" fmla="*/ 353 h 44"/>
                            <a:gd name="T92" fmla="+- 0 6419 2300"/>
                            <a:gd name="T93" fmla="*/ T92 w 6220"/>
                            <a:gd name="T94" fmla="+- 0 353 310"/>
                            <a:gd name="T95" fmla="*/ 353 h 44"/>
                            <a:gd name="T96" fmla="+- 0 6501 2300"/>
                            <a:gd name="T97" fmla="*/ T96 w 6220"/>
                            <a:gd name="T98" fmla="+- 0 353 310"/>
                            <a:gd name="T99" fmla="*/ 353 h 44"/>
                            <a:gd name="T100" fmla="+- 0 7569 2300"/>
                            <a:gd name="T101" fmla="*/ T100 w 6220"/>
                            <a:gd name="T102" fmla="+- 0 353 310"/>
                            <a:gd name="T103" fmla="*/ 353 h 44"/>
                            <a:gd name="T104" fmla="+- 0 7569 2300"/>
                            <a:gd name="T105" fmla="*/ T104 w 6220"/>
                            <a:gd name="T106" fmla="+- 0 339 310"/>
                            <a:gd name="T107" fmla="*/ 339 h 44"/>
                            <a:gd name="T108" fmla="+- 0 7569 2300"/>
                            <a:gd name="T109" fmla="*/ T108 w 6220"/>
                            <a:gd name="T110" fmla="+- 0 310 310"/>
                            <a:gd name="T111" fmla="*/ 310 h 44"/>
                            <a:gd name="T112" fmla="+- 0 6501 2300"/>
                            <a:gd name="T113" fmla="*/ T112 w 6220"/>
                            <a:gd name="T114" fmla="+- 0 310 310"/>
                            <a:gd name="T115" fmla="*/ 310 h 44"/>
                            <a:gd name="T116" fmla="+- 0 6419 2300"/>
                            <a:gd name="T117" fmla="*/ T116 w 6220"/>
                            <a:gd name="T118" fmla="+- 0 310 310"/>
                            <a:gd name="T119" fmla="*/ 310 h 44"/>
                            <a:gd name="T120" fmla="+- 0 6419 2300"/>
                            <a:gd name="T121" fmla="*/ T120 w 6220"/>
                            <a:gd name="T122" fmla="+- 0 310 310"/>
                            <a:gd name="T123" fmla="*/ 310 h 44"/>
                            <a:gd name="T124" fmla="+- 0 5351 2300"/>
                            <a:gd name="T125" fmla="*/ T124 w 6220"/>
                            <a:gd name="T126" fmla="+- 0 310 310"/>
                            <a:gd name="T127" fmla="*/ 310 h 44"/>
                            <a:gd name="T128" fmla="+- 0 5269 2300"/>
                            <a:gd name="T129" fmla="*/ T128 w 6220"/>
                            <a:gd name="T130" fmla="+- 0 310 310"/>
                            <a:gd name="T131" fmla="*/ 310 h 44"/>
                            <a:gd name="T132" fmla="+- 0 4302 2300"/>
                            <a:gd name="T133" fmla="*/ T132 w 6220"/>
                            <a:gd name="T134" fmla="+- 0 310 310"/>
                            <a:gd name="T135" fmla="*/ 310 h 44"/>
                            <a:gd name="T136" fmla="+- 0 4220 2300"/>
                            <a:gd name="T137" fmla="*/ T136 w 6220"/>
                            <a:gd name="T138" fmla="+- 0 310 310"/>
                            <a:gd name="T139" fmla="*/ 310 h 44"/>
                            <a:gd name="T140" fmla="+- 0 4220 2300"/>
                            <a:gd name="T141" fmla="*/ T140 w 6220"/>
                            <a:gd name="T142" fmla="+- 0 324 310"/>
                            <a:gd name="T143" fmla="*/ 324 h 44"/>
                            <a:gd name="T144" fmla="+- 0 4302 2300"/>
                            <a:gd name="T145" fmla="*/ T144 w 6220"/>
                            <a:gd name="T146" fmla="+- 0 324 310"/>
                            <a:gd name="T147" fmla="*/ 324 h 44"/>
                            <a:gd name="T148" fmla="+- 0 5269 2300"/>
                            <a:gd name="T149" fmla="*/ T148 w 6220"/>
                            <a:gd name="T150" fmla="+- 0 324 310"/>
                            <a:gd name="T151" fmla="*/ 324 h 44"/>
                            <a:gd name="T152" fmla="+- 0 5351 2300"/>
                            <a:gd name="T153" fmla="*/ T152 w 6220"/>
                            <a:gd name="T154" fmla="+- 0 324 310"/>
                            <a:gd name="T155" fmla="*/ 324 h 44"/>
                            <a:gd name="T156" fmla="+- 0 6419 2300"/>
                            <a:gd name="T157" fmla="*/ T156 w 6220"/>
                            <a:gd name="T158" fmla="+- 0 324 310"/>
                            <a:gd name="T159" fmla="*/ 324 h 44"/>
                            <a:gd name="T160" fmla="+- 0 6419 2300"/>
                            <a:gd name="T161" fmla="*/ T160 w 6220"/>
                            <a:gd name="T162" fmla="+- 0 324 310"/>
                            <a:gd name="T163" fmla="*/ 324 h 44"/>
                            <a:gd name="T164" fmla="+- 0 6501 2300"/>
                            <a:gd name="T165" fmla="*/ T164 w 6220"/>
                            <a:gd name="T166" fmla="+- 0 324 310"/>
                            <a:gd name="T167" fmla="*/ 324 h 44"/>
                            <a:gd name="T168" fmla="+- 0 7569 2300"/>
                            <a:gd name="T169" fmla="*/ T168 w 6220"/>
                            <a:gd name="T170" fmla="+- 0 324 310"/>
                            <a:gd name="T171" fmla="*/ 324 h 44"/>
                            <a:gd name="T172" fmla="+- 0 7569 2300"/>
                            <a:gd name="T173" fmla="*/ T172 w 6220"/>
                            <a:gd name="T174" fmla="+- 0 310 310"/>
                            <a:gd name="T175" fmla="*/ 310 h 44"/>
                            <a:gd name="T176" fmla="+- 0 8519 2300"/>
                            <a:gd name="T177" fmla="*/ T176 w 6220"/>
                            <a:gd name="T178" fmla="+- 0 339 310"/>
                            <a:gd name="T179" fmla="*/ 339 h 44"/>
                            <a:gd name="T180" fmla="+- 0 7650 2300"/>
                            <a:gd name="T181" fmla="*/ T180 w 6220"/>
                            <a:gd name="T182" fmla="+- 0 339 310"/>
                            <a:gd name="T183" fmla="*/ 339 h 44"/>
                            <a:gd name="T184" fmla="+- 0 7569 2300"/>
                            <a:gd name="T185" fmla="*/ T184 w 6220"/>
                            <a:gd name="T186" fmla="+- 0 339 310"/>
                            <a:gd name="T187" fmla="*/ 339 h 44"/>
                            <a:gd name="T188" fmla="+- 0 7569 2300"/>
                            <a:gd name="T189" fmla="*/ T188 w 6220"/>
                            <a:gd name="T190" fmla="+- 0 353 310"/>
                            <a:gd name="T191" fmla="*/ 353 h 44"/>
                            <a:gd name="T192" fmla="+- 0 7650 2300"/>
                            <a:gd name="T193" fmla="*/ T192 w 6220"/>
                            <a:gd name="T194" fmla="+- 0 353 310"/>
                            <a:gd name="T195" fmla="*/ 353 h 44"/>
                            <a:gd name="T196" fmla="+- 0 8519 2300"/>
                            <a:gd name="T197" fmla="*/ T196 w 6220"/>
                            <a:gd name="T198" fmla="+- 0 353 310"/>
                            <a:gd name="T199" fmla="*/ 353 h 44"/>
                            <a:gd name="T200" fmla="+- 0 8519 2300"/>
                            <a:gd name="T201" fmla="*/ T200 w 6220"/>
                            <a:gd name="T202" fmla="+- 0 339 310"/>
                            <a:gd name="T203" fmla="*/ 339 h 44"/>
                            <a:gd name="T204" fmla="+- 0 8519 2300"/>
                            <a:gd name="T205" fmla="*/ T204 w 6220"/>
                            <a:gd name="T206" fmla="+- 0 310 310"/>
                            <a:gd name="T207" fmla="*/ 310 h 44"/>
                            <a:gd name="T208" fmla="+- 0 7650 2300"/>
                            <a:gd name="T209" fmla="*/ T208 w 6220"/>
                            <a:gd name="T210" fmla="+- 0 310 310"/>
                            <a:gd name="T211" fmla="*/ 310 h 44"/>
                            <a:gd name="T212" fmla="+- 0 7569 2300"/>
                            <a:gd name="T213" fmla="*/ T212 w 6220"/>
                            <a:gd name="T214" fmla="+- 0 310 310"/>
                            <a:gd name="T215" fmla="*/ 310 h 44"/>
                            <a:gd name="T216" fmla="+- 0 7569 2300"/>
                            <a:gd name="T217" fmla="*/ T216 w 6220"/>
                            <a:gd name="T218" fmla="+- 0 324 310"/>
                            <a:gd name="T219" fmla="*/ 324 h 44"/>
                            <a:gd name="T220" fmla="+- 0 7650 2300"/>
                            <a:gd name="T221" fmla="*/ T220 w 6220"/>
                            <a:gd name="T222" fmla="+- 0 324 310"/>
                            <a:gd name="T223" fmla="*/ 324 h 44"/>
                            <a:gd name="T224" fmla="+- 0 8519 2300"/>
                            <a:gd name="T225" fmla="*/ T224 w 6220"/>
                            <a:gd name="T226" fmla="+- 0 324 310"/>
                            <a:gd name="T227" fmla="*/ 324 h 44"/>
                            <a:gd name="T228" fmla="+- 0 8519 2300"/>
                            <a:gd name="T229" fmla="*/ T228 w 6220"/>
                            <a:gd name="T230" fmla="+- 0 310 310"/>
                            <a:gd name="T231" fmla="*/ 31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4453C" id="AutoShape 171" o:spid="_x0000_s1026" style="position:absolute;margin-left:115pt;margin-top:15.5pt;width:311pt;height:2.2pt;z-index:-157102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5265;0,215265;0,224155;1219200,224155;1219200,215265;1219200,196850;0,196850;0,205740;1219200,205740;1219200,196850;3345815,215265;2667635,215265;2615565,215265;2615565,215265;1937385,215265;1885315,215265;1271270,215265;1219200,215265;1219200,224155;1271270,224155;1885315,224155;1937385,224155;2615565,224155;2615565,224155;2667635,224155;3345815,224155;3345815,215265;3345815,196850;2667635,196850;2615565,196850;2615565,196850;1937385,196850;1885315,196850;1271270,196850;1219200,196850;1219200,205740;1271270,205740;1885315,205740;1937385,205740;2615565,205740;2615565,205740;2667635,205740;3345815,205740;3345815,196850;3949065,215265;3397250,215265;3345815,215265;3345815,224155;3397250,224155;3949065,224155;3949065,215265;3949065,196850;3397250,196850;3345815,196850;3345815,205740;3397250,205740;3949065,205740;3949065,196850" o:connectangles="0,0,0,0,0,0,0,0,0,0,0,0,0,0,0,0,0,0,0,0,0,0,0,0,0,0,0,0,0,0,0,0,0,0,0,0,0,0,0,0,0,0,0,0,0,0,0,0,0,0,0,0,0,0,0,0,0,0"/>
                <w10:wrap type="topAndBottom" anchorx="page"/>
              </v:shape>
            </w:pict>
          </mc:Fallback>
        </mc:AlternateContent>
      </w:r>
      <w:r w:rsidR="00FB2450">
        <w:rPr>
          <w:rFonts w:ascii="Arial MT"/>
          <w:sz w:val="18"/>
        </w:rPr>
        <w:t>Total</w:t>
      </w:r>
      <w:r w:rsidR="00FB2450">
        <w:rPr>
          <w:rFonts w:ascii="Arial MT"/>
          <w:spacing w:val="-4"/>
          <w:sz w:val="18"/>
        </w:rPr>
        <w:t xml:space="preserve"> </w:t>
      </w:r>
      <w:r w:rsidR="00FB2450">
        <w:rPr>
          <w:rFonts w:ascii="Arial MT"/>
          <w:sz w:val="18"/>
        </w:rPr>
        <w:t>panel</w:t>
      </w:r>
      <w:r w:rsidR="00FB2450">
        <w:rPr>
          <w:rFonts w:ascii="Arial MT"/>
          <w:spacing w:val="-3"/>
          <w:sz w:val="18"/>
        </w:rPr>
        <w:t xml:space="preserve"> </w:t>
      </w:r>
      <w:r w:rsidR="00FB2450">
        <w:rPr>
          <w:rFonts w:ascii="Arial MT"/>
          <w:sz w:val="18"/>
        </w:rPr>
        <w:t>(balanced)</w:t>
      </w:r>
      <w:r w:rsidR="00FB2450">
        <w:rPr>
          <w:rFonts w:ascii="Arial MT"/>
          <w:spacing w:val="-3"/>
          <w:sz w:val="18"/>
        </w:rPr>
        <w:t xml:space="preserve"> </w:t>
      </w:r>
      <w:r w:rsidR="00FB2450">
        <w:rPr>
          <w:rFonts w:ascii="Arial MT"/>
          <w:sz w:val="18"/>
        </w:rPr>
        <w:t>observations:</w:t>
      </w:r>
      <w:r w:rsidR="00FB2450">
        <w:rPr>
          <w:rFonts w:ascii="Arial MT"/>
          <w:spacing w:val="-3"/>
          <w:sz w:val="18"/>
        </w:rPr>
        <w:t xml:space="preserve"> </w:t>
      </w:r>
      <w:r w:rsidR="00FB2450">
        <w:rPr>
          <w:rFonts w:ascii="Arial MT"/>
          <w:sz w:val="18"/>
        </w:rPr>
        <w:t>156</w:t>
      </w:r>
    </w:p>
    <w:p w14:paraId="321842AB" w14:textId="77777777" w:rsidR="00030607" w:rsidRDefault="00FB2450">
      <w:pPr>
        <w:tabs>
          <w:tab w:val="left" w:pos="2937"/>
          <w:tab w:val="left" w:pos="4168"/>
          <w:tab w:val="left" w:pos="5350"/>
          <w:tab w:val="left" w:pos="6509"/>
        </w:tabs>
        <w:spacing w:before="71" w:after="89"/>
        <w:ind w:left="1466"/>
        <w:rPr>
          <w:rFonts w:ascii="Arial MT"/>
          <w:sz w:val="18"/>
        </w:rPr>
      </w:pPr>
      <w:r>
        <w:rPr>
          <w:rFonts w:ascii="Arial MT"/>
          <w:sz w:val="18"/>
        </w:rPr>
        <w:t>Variable</w:t>
      </w:r>
      <w:r>
        <w:rPr>
          <w:rFonts w:ascii="Arial MT"/>
          <w:sz w:val="18"/>
        </w:rPr>
        <w:tab/>
        <w:t>Coefficient</w:t>
      </w:r>
      <w:r>
        <w:rPr>
          <w:rFonts w:ascii="Arial MT"/>
          <w:sz w:val="18"/>
        </w:rPr>
        <w:tab/>
        <w:t>Std. Error</w:t>
      </w:r>
      <w:r>
        <w:rPr>
          <w:rFonts w:ascii="Arial MT"/>
          <w:sz w:val="18"/>
        </w:rPr>
        <w:tab/>
        <w:t>t-Statistic</w:t>
      </w:r>
      <w:r>
        <w:rPr>
          <w:rFonts w:ascii="Arial MT"/>
          <w:sz w:val="18"/>
        </w:rPr>
        <w:tab/>
        <w:t>Prob.</w:t>
      </w:r>
    </w:p>
    <w:p w14:paraId="67C25E4E" w14:textId="30A42222" w:rsidR="00030607" w:rsidRDefault="00CB053C">
      <w:pPr>
        <w:pStyle w:val="BodyText"/>
        <w:spacing w:line="43" w:lineRule="exact"/>
        <w:ind w:left="839"/>
        <w:rPr>
          <w:rFonts w:ascii="Arial MT"/>
          <w:sz w:val="4"/>
        </w:rPr>
      </w:pPr>
      <w:r>
        <w:rPr>
          <w:rFonts w:ascii="Arial MT"/>
          <w:noProof/>
          <w:sz w:val="4"/>
          <w:lang w:val="en-US"/>
        </w:rPr>
        <mc:AlternateContent>
          <mc:Choice Requires="wpg">
            <w:drawing>
              <wp:inline distT="0" distB="0" distL="0" distR="0" wp14:anchorId="54EA057F" wp14:editId="727293FC">
                <wp:extent cx="3949700" cy="27940"/>
                <wp:effectExtent l="0" t="0" r="3175" b="635"/>
                <wp:docPr id="181" name="Group 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9700" cy="27940"/>
                          <a:chOff x="0" y="0"/>
                          <a:chExt cx="6220" cy="44"/>
                        </a:xfrm>
                      </wpg:grpSpPr>
                      <wps:wsp>
                        <wps:cNvPr id="182" name="AutoShape 170"/>
                        <wps:cNvSpPr>
                          <a:spLocks/>
                        </wps:cNvSpPr>
                        <wps:spPr bwMode="auto">
                          <a:xfrm>
                            <a:off x="0" y="0"/>
                            <a:ext cx="6220" cy="44"/>
                          </a:xfrm>
                          <a:custGeom>
                            <a:avLst/>
                            <a:gdLst>
                              <a:gd name="T0" fmla="*/ 1920 w 6220"/>
                              <a:gd name="T1" fmla="*/ 29 h 44"/>
                              <a:gd name="T2" fmla="*/ 0 w 6220"/>
                              <a:gd name="T3" fmla="*/ 29 h 44"/>
                              <a:gd name="T4" fmla="*/ 0 w 6220"/>
                              <a:gd name="T5" fmla="*/ 43 h 44"/>
                              <a:gd name="T6" fmla="*/ 1920 w 6220"/>
                              <a:gd name="T7" fmla="*/ 43 h 44"/>
                              <a:gd name="T8" fmla="*/ 1920 w 6220"/>
                              <a:gd name="T9" fmla="*/ 29 h 44"/>
                              <a:gd name="T10" fmla="*/ 1920 w 6220"/>
                              <a:gd name="T11" fmla="*/ 0 h 44"/>
                              <a:gd name="T12" fmla="*/ 0 w 6220"/>
                              <a:gd name="T13" fmla="*/ 0 h 44"/>
                              <a:gd name="T14" fmla="*/ 0 w 6220"/>
                              <a:gd name="T15" fmla="*/ 14 h 44"/>
                              <a:gd name="T16" fmla="*/ 1920 w 6220"/>
                              <a:gd name="T17" fmla="*/ 14 h 44"/>
                              <a:gd name="T18" fmla="*/ 1920 w 6220"/>
                              <a:gd name="T19" fmla="*/ 0 h 44"/>
                              <a:gd name="T20" fmla="*/ 5269 w 6220"/>
                              <a:gd name="T21" fmla="*/ 29 h 44"/>
                              <a:gd name="T22" fmla="*/ 4201 w 6220"/>
                              <a:gd name="T23" fmla="*/ 29 h 44"/>
                              <a:gd name="T24" fmla="*/ 4119 w 6220"/>
                              <a:gd name="T25" fmla="*/ 29 h 44"/>
                              <a:gd name="T26" fmla="*/ 4119 w 6220"/>
                              <a:gd name="T27" fmla="*/ 29 h 44"/>
                              <a:gd name="T28" fmla="*/ 3051 w 6220"/>
                              <a:gd name="T29" fmla="*/ 29 h 44"/>
                              <a:gd name="T30" fmla="*/ 2969 w 6220"/>
                              <a:gd name="T31" fmla="*/ 29 h 44"/>
                              <a:gd name="T32" fmla="*/ 2002 w 6220"/>
                              <a:gd name="T33" fmla="*/ 29 h 44"/>
                              <a:gd name="T34" fmla="*/ 1921 w 6220"/>
                              <a:gd name="T35" fmla="*/ 29 h 44"/>
                              <a:gd name="T36" fmla="*/ 1921 w 6220"/>
                              <a:gd name="T37" fmla="*/ 43 h 44"/>
                              <a:gd name="T38" fmla="*/ 2002 w 6220"/>
                              <a:gd name="T39" fmla="*/ 43 h 44"/>
                              <a:gd name="T40" fmla="*/ 2969 w 6220"/>
                              <a:gd name="T41" fmla="*/ 43 h 44"/>
                              <a:gd name="T42" fmla="*/ 3051 w 6220"/>
                              <a:gd name="T43" fmla="*/ 43 h 44"/>
                              <a:gd name="T44" fmla="*/ 4119 w 6220"/>
                              <a:gd name="T45" fmla="*/ 43 h 44"/>
                              <a:gd name="T46" fmla="*/ 4119 w 6220"/>
                              <a:gd name="T47" fmla="*/ 43 h 44"/>
                              <a:gd name="T48" fmla="*/ 4201 w 6220"/>
                              <a:gd name="T49" fmla="*/ 43 h 44"/>
                              <a:gd name="T50" fmla="*/ 5269 w 6220"/>
                              <a:gd name="T51" fmla="*/ 43 h 44"/>
                              <a:gd name="T52" fmla="*/ 5269 w 6220"/>
                              <a:gd name="T53" fmla="*/ 29 h 44"/>
                              <a:gd name="T54" fmla="*/ 5269 w 6220"/>
                              <a:gd name="T55" fmla="*/ 0 h 44"/>
                              <a:gd name="T56" fmla="*/ 4201 w 6220"/>
                              <a:gd name="T57" fmla="*/ 0 h 44"/>
                              <a:gd name="T58" fmla="*/ 4119 w 6220"/>
                              <a:gd name="T59" fmla="*/ 0 h 44"/>
                              <a:gd name="T60" fmla="*/ 4119 w 6220"/>
                              <a:gd name="T61" fmla="*/ 0 h 44"/>
                              <a:gd name="T62" fmla="*/ 3051 w 6220"/>
                              <a:gd name="T63" fmla="*/ 0 h 44"/>
                              <a:gd name="T64" fmla="*/ 2969 w 6220"/>
                              <a:gd name="T65" fmla="*/ 0 h 44"/>
                              <a:gd name="T66" fmla="*/ 2002 w 6220"/>
                              <a:gd name="T67" fmla="*/ 0 h 44"/>
                              <a:gd name="T68" fmla="*/ 1921 w 6220"/>
                              <a:gd name="T69" fmla="*/ 0 h 44"/>
                              <a:gd name="T70" fmla="*/ 1921 w 6220"/>
                              <a:gd name="T71" fmla="*/ 14 h 44"/>
                              <a:gd name="T72" fmla="*/ 2002 w 6220"/>
                              <a:gd name="T73" fmla="*/ 14 h 44"/>
                              <a:gd name="T74" fmla="*/ 2969 w 6220"/>
                              <a:gd name="T75" fmla="*/ 14 h 44"/>
                              <a:gd name="T76" fmla="*/ 3051 w 6220"/>
                              <a:gd name="T77" fmla="*/ 14 h 44"/>
                              <a:gd name="T78" fmla="*/ 4119 w 6220"/>
                              <a:gd name="T79" fmla="*/ 14 h 44"/>
                              <a:gd name="T80" fmla="*/ 4119 w 6220"/>
                              <a:gd name="T81" fmla="*/ 14 h 44"/>
                              <a:gd name="T82" fmla="*/ 4201 w 6220"/>
                              <a:gd name="T83" fmla="*/ 14 h 44"/>
                              <a:gd name="T84" fmla="*/ 5269 w 6220"/>
                              <a:gd name="T85" fmla="*/ 14 h 44"/>
                              <a:gd name="T86" fmla="*/ 5269 w 6220"/>
                              <a:gd name="T87" fmla="*/ 0 h 44"/>
                              <a:gd name="T88" fmla="*/ 6220 w 6220"/>
                              <a:gd name="T89" fmla="*/ 29 h 44"/>
                              <a:gd name="T90" fmla="*/ 5351 w 6220"/>
                              <a:gd name="T91" fmla="*/ 29 h 44"/>
                              <a:gd name="T92" fmla="*/ 5269 w 6220"/>
                              <a:gd name="T93" fmla="*/ 29 h 44"/>
                              <a:gd name="T94" fmla="*/ 5269 w 6220"/>
                              <a:gd name="T95" fmla="*/ 43 h 44"/>
                              <a:gd name="T96" fmla="*/ 5351 w 6220"/>
                              <a:gd name="T97" fmla="*/ 43 h 44"/>
                              <a:gd name="T98" fmla="*/ 6220 w 6220"/>
                              <a:gd name="T99" fmla="*/ 43 h 44"/>
                              <a:gd name="T100" fmla="*/ 6220 w 6220"/>
                              <a:gd name="T101" fmla="*/ 29 h 44"/>
                              <a:gd name="T102" fmla="*/ 6220 w 6220"/>
                              <a:gd name="T103" fmla="*/ 0 h 44"/>
                              <a:gd name="T104" fmla="*/ 5351 w 6220"/>
                              <a:gd name="T105" fmla="*/ 0 h 44"/>
                              <a:gd name="T106" fmla="*/ 5269 w 6220"/>
                              <a:gd name="T107" fmla="*/ 0 h 44"/>
                              <a:gd name="T108" fmla="*/ 5269 w 6220"/>
                              <a:gd name="T109" fmla="*/ 14 h 44"/>
                              <a:gd name="T110" fmla="*/ 5351 w 6220"/>
                              <a:gd name="T111" fmla="*/ 14 h 44"/>
                              <a:gd name="T112" fmla="*/ 6220 w 6220"/>
                              <a:gd name="T113" fmla="*/ 14 h 44"/>
                              <a:gd name="T114" fmla="*/ 6220 w 6220"/>
                              <a:gd name="T115"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1" y="29"/>
                                </a:lnTo>
                                <a:lnTo>
                                  <a:pt x="1921"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1" y="0"/>
                                </a:lnTo>
                                <a:lnTo>
                                  <a:pt x="1921" y="14"/>
                                </a:lnTo>
                                <a:lnTo>
                                  <a:pt x="2002" y="14"/>
                                </a:lnTo>
                                <a:lnTo>
                                  <a:pt x="2969" y="14"/>
                                </a:lnTo>
                                <a:lnTo>
                                  <a:pt x="3051" y="14"/>
                                </a:lnTo>
                                <a:lnTo>
                                  <a:pt x="4119" y="14"/>
                                </a:lnTo>
                                <a:lnTo>
                                  <a:pt x="4201" y="14"/>
                                </a:lnTo>
                                <a:lnTo>
                                  <a:pt x="5269" y="14"/>
                                </a:lnTo>
                                <a:lnTo>
                                  <a:pt x="5269" y="0"/>
                                </a:lnTo>
                                <a:close/>
                                <a:moveTo>
                                  <a:pt x="6220" y="29"/>
                                </a:moveTo>
                                <a:lnTo>
                                  <a:pt x="5351" y="29"/>
                                </a:lnTo>
                                <a:lnTo>
                                  <a:pt x="5269" y="29"/>
                                </a:lnTo>
                                <a:lnTo>
                                  <a:pt x="5269" y="43"/>
                                </a:lnTo>
                                <a:lnTo>
                                  <a:pt x="5351" y="43"/>
                                </a:lnTo>
                                <a:lnTo>
                                  <a:pt x="6220" y="43"/>
                                </a:lnTo>
                                <a:lnTo>
                                  <a:pt x="6220" y="29"/>
                                </a:lnTo>
                                <a:close/>
                                <a:moveTo>
                                  <a:pt x="6220" y="0"/>
                                </a:moveTo>
                                <a:lnTo>
                                  <a:pt x="5351" y="0"/>
                                </a:lnTo>
                                <a:lnTo>
                                  <a:pt x="5269" y="0"/>
                                </a:lnTo>
                                <a:lnTo>
                                  <a:pt x="5269" y="14"/>
                                </a:lnTo>
                                <a:lnTo>
                                  <a:pt x="5351" y="14"/>
                                </a:lnTo>
                                <a:lnTo>
                                  <a:pt x="6220" y="14"/>
                                </a:lnTo>
                                <a:lnTo>
                                  <a:pt x="622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28AAC8D" id="Group 169" o:spid="_x0000_s1026" style="width:311pt;height:2.2pt;mso-position-horizontal-relative:char;mso-position-vertical-relative:line"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">
                <v:shape id="AutoShape 170" o:spid="_x0000_s1027" style="position:absolute;width:6220;height:44;visibility:visible;mso-wrap-style:square;v-text-anchor:top" coordsize="6220,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tqfcMA&#10;AADcAAAADwAAAGRycy9kb3ducmV2LnhtbERPTWvCQBC9F/wPywje6sbYiKRuJIjSQk+NgvQ2ZMck&#10;JDsbsmtM/323UOhtHu9zdvvJdGKkwTWWFayWEQji0uqGKwWX8+l5C8J5ZI2dZVLwTQ722exph6m2&#10;D/6ksfCVCCHsUlRQe9+nUrqyJoNuaXviwN3sYNAHOFRSD/gI4aaTcRRtpMGGQ0ONPR1qKtvibhQk&#10;tzFJcj6ePqhdF+fp5e3rulortZhP+SsIT5P/F/+533WYv43h95lwg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tqfcMAAADcAAAADwAAAAAAAAAAAAAAAACYAgAAZHJzL2Rv&#10;d25yZXYueG1sUEsFBgAAAAAEAAQA9QAAAIgDAAAAAA==&#10;" path="m1920,29l,29,,43r1920,l1920,29xm1920,l,,,14r1920,l1920,xm5269,29r-1068,l4119,29r-1068,l2969,29r-967,l1921,29r,14l2002,43r967,l3051,43r1068,l4201,43r1068,l5269,29xm5269,l4201,r-82,l3051,r-82,l2002,r-81,l1921,14r81,l2969,14r82,l4119,14r82,l5269,14r,-14xm6220,29r-869,l5269,29r,14l5351,43r869,l6220,29xm6220,l5351,r-82,l5269,14r82,l6220,14r,-14xe" fillcolor="black" stroked="f">
                  <v:path arrowok="t" o:connecttype="custom" o:connectlocs="1920,29;0,29;0,43;1920,43;1920,29;1920,0;0,0;0,14;1920,14;1920,0;5269,29;4201,29;4119,29;4119,29;3051,29;2969,29;2002,29;1921,29;1921,43;2002,43;2969,43;3051,43;4119,43;4119,43;4201,43;5269,43;5269,29;5269,0;4201,0;4119,0;4119,0;3051,0;2969,0;2002,0;1921,0;1921,14;2002,14;2969,14;3051,14;4119,14;4119,14;4201,14;5269,14;5269,0;6220,29;5351,29;5269,29;5269,43;5351,43;6220,43;6220,29;6220,0;5351,0;5269,0;5269,14;5351,14;6220,14;6220,0" o:connectangles="0,0,0,0,0,0,0,0,0,0,0,0,0,0,0,0,0,0,0,0,0,0,0,0,0,0,0,0,0,0,0,0,0,0,0,0,0,0,0,0,0,0,0,0,0,0,0,0,0,0,0,0,0,0,0,0,0,0"/>
                </v:shape>
                <w10:anchorlock/>
              </v:group>
            </w:pict>
          </mc:Fallback>
        </mc:AlternateContent>
      </w:r>
    </w:p>
    <w:p w14:paraId="26A8BB6B" w14:textId="77777777" w:rsidR="00030607" w:rsidRDefault="00030607">
      <w:pPr>
        <w:spacing w:line="43" w:lineRule="exact"/>
        <w:rPr>
          <w:rFonts w:ascii="Arial MT"/>
          <w:sz w:val="4"/>
        </w:rPr>
        <w:sectPr w:rsidR="00030607">
          <w:type w:val="continuous"/>
          <w:pgSz w:w="11910" w:h="16840"/>
          <w:pgMar w:top="1580" w:right="580" w:bottom="280" w:left="1460" w:header="720" w:footer="720" w:gutter="0"/>
          <w:cols w:space="720"/>
        </w:sectPr>
      </w:pPr>
    </w:p>
    <w:p w14:paraId="322AAC9F" w14:textId="77777777" w:rsidR="00030607" w:rsidRDefault="00030607">
      <w:pPr>
        <w:pStyle w:val="BodyText"/>
        <w:rPr>
          <w:rFonts w:ascii="Arial MT"/>
          <w:sz w:val="20"/>
        </w:rPr>
      </w:pPr>
    </w:p>
    <w:p w14:paraId="2A2D24CF" w14:textId="77777777" w:rsidR="00030607" w:rsidRDefault="00030607">
      <w:pPr>
        <w:pStyle w:val="BodyText"/>
        <w:rPr>
          <w:rFonts w:ascii="Arial MT"/>
          <w:sz w:val="20"/>
        </w:rPr>
      </w:pPr>
    </w:p>
    <w:p w14:paraId="20E9D2E5" w14:textId="77777777" w:rsidR="00030607" w:rsidRDefault="00030607">
      <w:pPr>
        <w:pStyle w:val="BodyText"/>
        <w:spacing w:before="8"/>
        <w:rPr>
          <w:rFonts w:ascii="Arial MT"/>
          <w:sz w:val="11"/>
        </w:rPr>
      </w:pPr>
    </w:p>
    <w:tbl>
      <w:tblPr>
        <w:tblW w:w="0" w:type="auto"/>
        <w:tblInd w:w="847" w:type="dxa"/>
        <w:tblLayout w:type="fixed"/>
        <w:tblCellMar>
          <w:left w:w="0" w:type="dxa"/>
          <w:right w:w="0" w:type="dxa"/>
        </w:tblCellMar>
        <w:tblLook w:val="01E0" w:firstRow="1" w:lastRow="1" w:firstColumn="1" w:lastColumn="1" w:noHBand="0" w:noVBand="0"/>
      </w:tblPr>
      <w:tblGrid>
        <w:gridCol w:w="1677"/>
        <w:gridCol w:w="1472"/>
        <w:gridCol w:w="1122"/>
        <w:gridCol w:w="1181"/>
        <w:gridCol w:w="770"/>
      </w:tblGrid>
      <w:tr w:rsidR="00030607" w14:paraId="728FF8F6" w14:textId="77777777">
        <w:trPr>
          <w:trHeight w:val="210"/>
        </w:trPr>
        <w:tc>
          <w:tcPr>
            <w:tcW w:w="1677" w:type="dxa"/>
          </w:tcPr>
          <w:p w14:paraId="454C6FC9" w14:textId="77777777" w:rsidR="00030607" w:rsidRDefault="00FB2450">
            <w:pPr>
              <w:pStyle w:val="TableParagraph"/>
              <w:spacing w:line="191" w:lineRule="exact"/>
              <w:ind w:left="238"/>
              <w:jc w:val="center"/>
              <w:rPr>
                <w:rFonts w:ascii="Arial MT"/>
                <w:sz w:val="18"/>
              </w:rPr>
            </w:pPr>
            <w:r>
              <w:rPr>
                <w:rFonts w:ascii="Arial MT"/>
                <w:w w:val="99"/>
                <w:sz w:val="18"/>
              </w:rPr>
              <w:t>C</w:t>
            </w:r>
          </w:p>
        </w:tc>
        <w:tc>
          <w:tcPr>
            <w:tcW w:w="1472" w:type="dxa"/>
          </w:tcPr>
          <w:p w14:paraId="20694EA2" w14:textId="77777777" w:rsidR="00030607" w:rsidRDefault="00FB2450">
            <w:pPr>
              <w:pStyle w:val="TableParagraph"/>
              <w:spacing w:line="191" w:lineRule="exact"/>
              <w:ind w:right="198"/>
              <w:jc w:val="right"/>
              <w:rPr>
                <w:rFonts w:ascii="Arial MT"/>
                <w:sz w:val="18"/>
              </w:rPr>
            </w:pPr>
            <w:r>
              <w:rPr>
                <w:rFonts w:ascii="Arial MT"/>
                <w:sz w:val="18"/>
              </w:rPr>
              <w:t>-27.34583</w:t>
            </w:r>
          </w:p>
        </w:tc>
        <w:tc>
          <w:tcPr>
            <w:tcW w:w="1122" w:type="dxa"/>
          </w:tcPr>
          <w:p w14:paraId="02FA63D0" w14:textId="77777777" w:rsidR="00030607" w:rsidRDefault="00FB2450">
            <w:pPr>
              <w:pStyle w:val="TableParagraph"/>
              <w:spacing w:line="191" w:lineRule="exact"/>
              <w:ind w:right="168"/>
              <w:jc w:val="right"/>
              <w:rPr>
                <w:rFonts w:ascii="Arial MT"/>
                <w:sz w:val="18"/>
              </w:rPr>
            </w:pPr>
            <w:r>
              <w:rPr>
                <w:rFonts w:ascii="Arial MT"/>
                <w:sz w:val="18"/>
              </w:rPr>
              <w:t>31.33826</w:t>
            </w:r>
          </w:p>
        </w:tc>
        <w:tc>
          <w:tcPr>
            <w:tcW w:w="1181" w:type="dxa"/>
          </w:tcPr>
          <w:p w14:paraId="5AD3D690" w14:textId="77777777" w:rsidR="00030607" w:rsidRDefault="00FB2450">
            <w:pPr>
              <w:pStyle w:val="TableParagraph"/>
              <w:spacing w:line="191" w:lineRule="exact"/>
              <w:ind w:left="167"/>
              <w:rPr>
                <w:rFonts w:ascii="Arial MT"/>
                <w:sz w:val="18"/>
              </w:rPr>
            </w:pPr>
            <w:r>
              <w:rPr>
                <w:rFonts w:ascii="Arial MT"/>
                <w:sz w:val="18"/>
              </w:rPr>
              <w:t>-0.872602</w:t>
            </w:r>
          </w:p>
        </w:tc>
        <w:tc>
          <w:tcPr>
            <w:tcW w:w="770" w:type="dxa"/>
          </w:tcPr>
          <w:p w14:paraId="0BDB2E68" w14:textId="77777777" w:rsidR="00030607" w:rsidRDefault="00FB2450">
            <w:pPr>
              <w:pStyle w:val="TableParagraph"/>
              <w:spacing w:line="191" w:lineRule="exact"/>
              <w:ind w:right="18"/>
              <w:jc w:val="right"/>
              <w:rPr>
                <w:rFonts w:ascii="Arial MT"/>
                <w:sz w:val="18"/>
              </w:rPr>
            </w:pPr>
            <w:r>
              <w:rPr>
                <w:rFonts w:ascii="Arial MT"/>
                <w:sz w:val="18"/>
              </w:rPr>
              <w:t>0.3847</w:t>
            </w:r>
          </w:p>
        </w:tc>
      </w:tr>
      <w:tr w:rsidR="00030607" w14:paraId="3B081754" w14:textId="77777777">
        <w:trPr>
          <w:trHeight w:val="220"/>
        </w:trPr>
        <w:tc>
          <w:tcPr>
            <w:tcW w:w="1677" w:type="dxa"/>
          </w:tcPr>
          <w:p w14:paraId="184EE384" w14:textId="77777777" w:rsidR="00030607" w:rsidRDefault="00FB2450">
            <w:pPr>
              <w:pStyle w:val="TableParagraph"/>
              <w:spacing w:before="4" w:line="197" w:lineRule="exact"/>
              <w:ind w:left="799" w:right="564"/>
              <w:jc w:val="center"/>
              <w:rPr>
                <w:rFonts w:ascii="Arial MT"/>
                <w:sz w:val="18"/>
              </w:rPr>
            </w:pPr>
            <w:r>
              <w:rPr>
                <w:rFonts w:ascii="Arial MT"/>
                <w:sz w:val="18"/>
              </w:rPr>
              <w:t>KI</w:t>
            </w:r>
          </w:p>
        </w:tc>
        <w:tc>
          <w:tcPr>
            <w:tcW w:w="1472" w:type="dxa"/>
          </w:tcPr>
          <w:p w14:paraId="257AF308" w14:textId="77777777" w:rsidR="00030607" w:rsidRDefault="00FB2450">
            <w:pPr>
              <w:pStyle w:val="TableParagraph"/>
              <w:spacing w:before="4" w:line="197" w:lineRule="exact"/>
              <w:ind w:right="198"/>
              <w:jc w:val="right"/>
              <w:rPr>
                <w:rFonts w:ascii="Arial MT"/>
                <w:sz w:val="18"/>
              </w:rPr>
            </w:pPr>
            <w:r>
              <w:rPr>
                <w:rFonts w:ascii="Arial MT"/>
                <w:sz w:val="18"/>
              </w:rPr>
              <w:t>4.083115</w:t>
            </w:r>
          </w:p>
        </w:tc>
        <w:tc>
          <w:tcPr>
            <w:tcW w:w="1122" w:type="dxa"/>
          </w:tcPr>
          <w:p w14:paraId="78CA3698" w14:textId="77777777" w:rsidR="00030607" w:rsidRDefault="00FB2450">
            <w:pPr>
              <w:pStyle w:val="TableParagraph"/>
              <w:spacing w:before="4" w:line="197" w:lineRule="exact"/>
              <w:ind w:right="167"/>
              <w:jc w:val="right"/>
              <w:rPr>
                <w:rFonts w:ascii="Arial MT"/>
                <w:sz w:val="18"/>
              </w:rPr>
            </w:pPr>
            <w:r>
              <w:rPr>
                <w:rFonts w:ascii="Arial MT"/>
                <w:sz w:val="18"/>
              </w:rPr>
              <w:t>1.914276</w:t>
            </w:r>
          </w:p>
        </w:tc>
        <w:tc>
          <w:tcPr>
            <w:tcW w:w="1181" w:type="dxa"/>
          </w:tcPr>
          <w:p w14:paraId="009D6A5F" w14:textId="77777777" w:rsidR="00030607" w:rsidRDefault="00FB2450">
            <w:pPr>
              <w:pStyle w:val="TableParagraph"/>
              <w:spacing w:before="4" w:line="197" w:lineRule="exact"/>
              <w:ind w:left="227"/>
              <w:rPr>
                <w:rFonts w:ascii="Arial MT"/>
                <w:sz w:val="18"/>
              </w:rPr>
            </w:pPr>
            <w:r>
              <w:rPr>
                <w:rFonts w:ascii="Arial MT"/>
                <w:sz w:val="18"/>
              </w:rPr>
              <w:t>2.132982</w:t>
            </w:r>
          </w:p>
        </w:tc>
        <w:tc>
          <w:tcPr>
            <w:tcW w:w="770" w:type="dxa"/>
          </w:tcPr>
          <w:p w14:paraId="32066972" w14:textId="77777777" w:rsidR="00030607" w:rsidRDefault="00FB2450">
            <w:pPr>
              <w:pStyle w:val="TableParagraph"/>
              <w:spacing w:before="4" w:line="197" w:lineRule="exact"/>
              <w:ind w:right="18"/>
              <w:jc w:val="right"/>
              <w:rPr>
                <w:rFonts w:ascii="Arial MT"/>
                <w:sz w:val="18"/>
              </w:rPr>
            </w:pPr>
            <w:r>
              <w:rPr>
                <w:rFonts w:ascii="Arial MT"/>
                <w:sz w:val="18"/>
              </w:rPr>
              <w:t>0.0351</w:t>
            </w:r>
          </w:p>
        </w:tc>
      </w:tr>
      <w:tr w:rsidR="00030607" w14:paraId="74CB22BF" w14:textId="77777777">
        <w:trPr>
          <w:trHeight w:val="219"/>
        </w:trPr>
        <w:tc>
          <w:tcPr>
            <w:tcW w:w="1677" w:type="dxa"/>
          </w:tcPr>
          <w:p w14:paraId="4073B97C" w14:textId="77777777" w:rsidR="00030607" w:rsidRDefault="00FB2450">
            <w:pPr>
              <w:pStyle w:val="TableParagraph"/>
              <w:spacing w:before="4" w:line="196" w:lineRule="exact"/>
              <w:ind w:left="802" w:right="564"/>
              <w:jc w:val="center"/>
              <w:rPr>
                <w:rFonts w:ascii="Arial MT"/>
                <w:sz w:val="18"/>
              </w:rPr>
            </w:pPr>
            <w:r>
              <w:rPr>
                <w:rFonts w:ascii="Arial MT"/>
                <w:sz w:val="18"/>
              </w:rPr>
              <w:t>KA</w:t>
            </w:r>
          </w:p>
        </w:tc>
        <w:tc>
          <w:tcPr>
            <w:tcW w:w="1472" w:type="dxa"/>
          </w:tcPr>
          <w:p w14:paraId="329FA29D" w14:textId="77777777" w:rsidR="00030607" w:rsidRDefault="00FB2450">
            <w:pPr>
              <w:pStyle w:val="TableParagraph"/>
              <w:spacing w:before="4" w:line="196" w:lineRule="exact"/>
              <w:ind w:right="198"/>
              <w:jc w:val="right"/>
              <w:rPr>
                <w:rFonts w:ascii="Arial MT"/>
                <w:sz w:val="18"/>
              </w:rPr>
            </w:pPr>
            <w:r>
              <w:rPr>
                <w:rFonts w:ascii="Arial MT"/>
                <w:sz w:val="18"/>
              </w:rPr>
              <w:t>-0.002360</w:t>
            </w:r>
          </w:p>
        </w:tc>
        <w:tc>
          <w:tcPr>
            <w:tcW w:w="1122" w:type="dxa"/>
          </w:tcPr>
          <w:p w14:paraId="312E2F56" w14:textId="77777777" w:rsidR="00030607" w:rsidRDefault="00FB2450">
            <w:pPr>
              <w:pStyle w:val="TableParagraph"/>
              <w:spacing w:before="4" w:line="196" w:lineRule="exact"/>
              <w:ind w:right="168"/>
              <w:jc w:val="right"/>
              <w:rPr>
                <w:rFonts w:ascii="Arial MT"/>
                <w:sz w:val="18"/>
              </w:rPr>
            </w:pPr>
            <w:r>
              <w:rPr>
                <w:rFonts w:ascii="Arial MT"/>
                <w:sz w:val="18"/>
              </w:rPr>
              <w:t>0.370167</w:t>
            </w:r>
          </w:p>
        </w:tc>
        <w:tc>
          <w:tcPr>
            <w:tcW w:w="1181" w:type="dxa"/>
          </w:tcPr>
          <w:p w14:paraId="53DAC8F6" w14:textId="77777777" w:rsidR="00030607" w:rsidRDefault="00FB2450">
            <w:pPr>
              <w:pStyle w:val="TableParagraph"/>
              <w:spacing w:before="4" w:line="196" w:lineRule="exact"/>
              <w:ind w:left="167"/>
              <w:rPr>
                <w:rFonts w:ascii="Arial MT"/>
                <w:sz w:val="18"/>
              </w:rPr>
            </w:pPr>
            <w:r>
              <w:rPr>
                <w:rFonts w:ascii="Arial MT"/>
                <w:sz w:val="18"/>
              </w:rPr>
              <w:t>-0.006375</w:t>
            </w:r>
          </w:p>
        </w:tc>
        <w:tc>
          <w:tcPr>
            <w:tcW w:w="770" w:type="dxa"/>
          </w:tcPr>
          <w:p w14:paraId="0B5C7397" w14:textId="77777777" w:rsidR="00030607" w:rsidRDefault="00FB2450">
            <w:pPr>
              <w:pStyle w:val="TableParagraph"/>
              <w:spacing w:before="4" w:line="196" w:lineRule="exact"/>
              <w:ind w:right="18"/>
              <w:jc w:val="right"/>
              <w:rPr>
                <w:rFonts w:ascii="Arial MT"/>
                <w:sz w:val="18"/>
              </w:rPr>
            </w:pPr>
            <w:r>
              <w:rPr>
                <w:rFonts w:ascii="Arial MT"/>
                <w:sz w:val="18"/>
              </w:rPr>
              <w:t>0.9949</w:t>
            </w:r>
          </w:p>
        </w:tc>
      </w:tr>
      <w:tr w:rsidR="00030607" w14:paraId="28ADEA35" w14:textId="77777777">
        <w:trPr>
          <w:trHeight w:val="219"/>
        </w:trPr>
        <w:tc>
          <w:tcPr>
            <w:tcW w:w="1677" w:type="dxa"/>
          </w:tcPr>
          <w:p w14:paraId="3000F0C0" w14:textId="77777777" w:rsidR="00030607" w:rsidRDefault="00FB2450">
            <w:pPr>
              <w:pStyle w:val="TableParagraph"/>
              <w:spacing w:before="2" w:line="197" w:lineRule="exact"/>
              <w:ind w:left="803" w:right="564"/>
              <w:jc w:val="center"/>
              <w:rPr>
                <w:rFonts w:ascii="Arial MT"/>
                <w:sz w:val="18"/>
              </w:rPr>
            </w:pPr>
            <w:r>
              <w:rPr>
                <w:rFonts w:ascii="Arial MT"/>
                <w:sz w:val="18"/>
              </w:rPr>
              <w:t>KM</w:t>
            </w:r>
          </w:p>
        </w:tc>
        <w:tc>
          <w:tcPr>
            <w:tcW w:w="1472" w:type="dxa"/>
          </w:tcPr>
          <w:p w14:paraId="2F20B6DD" w14:textId="77777777" w:rsidR="00030607" w:rsidRDefault="00FB2450">
            <w:pPr>
              <w:pStyle w:val="TableParagraph"/>
              <w:spacing w:before="2" w:line="197" w:lineRule="exact"/>
              <w:ind w:right="198"/>
              <w:jc w:val="right"/>
              <w:rPr>
                <w:rFonts w:ascii="Arial MT"/>
                <w:sz w:val="18"/>
              </w:rPr>
            </w:pPr>
            <w:r>
              <w:rPr>
                <w:rFonts w:ascii="Arial MT"/>
                <w:sz w:val="18"/>
              </w:rPr>
              <w:t>0.060045</w:t>
            </w:r>
          </w:p>
        </w:tc>
        <w:tc>
          <w:tcPr>
            <w:tcW w:w="1122" w:type="dxa"/>
          </w:tcPr>
          <w:p w14:paraId="15141035" w14:textId="77777777" w:rsidR="00030607" w:rsidRDefault="00FB2450">
            <w:pPr>
              <w:pStyle w:val="TableParagraph"/>
              <w:spacing w:before="2" w:line="197" w:lineRule="exact"/>
              <w:ind w:right="168"/>
              <w:jc w:val="right"/>
              <w:rPr>
                <w:rFonts w:ascii="Arial MT"/>
                <w:sz w:val="18"/>
              </w:rPr>
            </w:pPr>
            <w:r>
              <w:rPr>
                <w:rFonts w:ascii="Arial MT"/>
                <w:sz w:val="18"/>
              </w:rPr>
              <w:t>0.042055</w:t>
            </w:r>
          </w:p>
        </w:tc>
        <w:tc>
          <w:tcPr>
            <w:tcW w:w="1181" w:type="dxa"/>
          </w:tcPr>
          <w:p w14:paraId="3DBE8584" w14:textId="77777777" w:rsidR="00030607" w:rsidRDefault="00FB2450">
            <w:pPr>
              <w:pStyle w:val="TableParagraph"/>
              <w:spacing w:before="2" w:line="197" w:lineRule="exact"/>
              <w:ind w:left="227"/>
              <w:rPr>
                <w:rFonts w:ascii="Arial MT"/>
                <w:sz w:val="18"/>
              </w:rPr>
            </w:pPr>
            <w:r>
              <w:rPr>
                <w:rFonts w:ascii="Arial MT"/>
                <w:sz w:val="18"/>
              </w:rPr>
              <w:t>1.427778</w:t>
            </w:r>
          </w:p>
        </w:tc>
        <w:tc>
          <w:tcPr>
            <w:tcW w:w="770" w:type="dxa"/>
          </w:tcPr>
          <w:p w14:paraId="5114DEA3" w14:textId="77777777" w:rsidR="00030607" w:rsidRDefault="00FB2450">
            <w:pPr>
              <w:pStyle w:val="TableParagraph"/>
              <w:spacing w:before="2" w:line="197" w:lineRule="exact"/>
              <w:ind w:right="18"/>
              <w:jc w:val="right"/>
              <w:rPr>
                <w:rFonts w:ascii="Arial MT"/>
                <w:sz w:val="18"/>
              </w:rPr>
            </w:pPr>
            <w:r>
              <w:rPr>
                <w:rFonts w:ascii="Arial MT"/>
                <w:sz w:val="18"/>
              </w:rPr>
              <w:t>0.1561</w:t>
            </w:r>
          </w:p>
        </w:tc>
      </w:tr>
      <w:tr w:rsidR="00030607" w14:paraId="5D28DC86" w14:textId="77777777">
        <w:trPr>
          <w:trHeight w:val="220"/>
        </w:trPr>
        <w:tc>
          <w:tcPr>
            <w:tcW w:w="1677" w:type="dxa"/>
          </w:tcPr>
          <w:p w14:paraId="32FEC8AC" w14:textId="77777777" w:rsidR="00030607" w:rsidRDefault="00FB2450">
            <w:pPr>
              <w:pStyle w:val="TableParagraph"/>
              <w:spacing w:before="4" w:line="197" w:lineRule="exact"/>
              <w:ind w:right="458"/>
              <w:jc w:val="right"/>
              <w:rPr>
                <w:rFonts w:ascii="Arial MT"/>
                <w:sz w:val="18"/>
              </w:rPr>
            </w:pPr>
            <w:r>
              <w:rPr>
                <w:rFonts w:ascii="Arial MT"/>
                <w:sz w:val="18"/>
              </w:rPr>
              <w:t>BSIZE</w:t>
            </w:r>
          </w:p>
        </w:tc>
        <w:tc>
          <w:tcPr>
            <w:tcW w:w="1472" w:type="dxa"/>
          </w:tcPr>
          <w:p w14:paraId="73654B05" w14:textId="77777777" w:rsidR="00030607" w:rsidRDefault="00FB2450">
            <w:pPr>
              <w:pStyle w:val="TableParagraph"/>
              <w:spacing w:before="4" w:line="197" w:lineRule="exact"/>
              <w:ind w:right="198"/>
              <w:jc w:val="right"/>
              <w:rPr>
                <w:rFonts w:ascii="Arial MT"/>
                <w:sz w:val="18"/>
              </w:rPr>
            </w:pPr>
            <w:r>
              <w:rPr>
                <w:rFonts w:ascii="Arial MT"/>
                <w:sz w:val="18"/>
              </w:rPr>
              <w:t>1.293952</w:t>
            </w:r>
          </w:p>
        </w:tc>
        <w:tc>
          <w:tcPr>
            <w:tcW w:w="1122" w:type="dxa"/>
          </w:tcPr>
          <w:p w14:paraId="0FFBE52C" w14:textId="77777777" w:rsidR="00030607" w:rsidRDefault="00FB2450">
            <w:pPr>
              <w:pStyle w:val="TableParagraph"/>
              <w:spacing w:before="4" w:line="197" w:lineRule="exact"/>
              <w:ind w:right="168"/>
              <w:jc w:val="right"/>
              <w:rPr>
                <w:rFonts w:ascii="Arial MT"/>
                <w:sz w:val="18"/>
              </w:rPr>
            </w:pPr>
            <w:r>
              <w:rPr>
                <w:rFonts w:ascii="Arial MT"/>
                <w:sz w:val="18"/>
              </w:rPr>
              <w:t>1.502111</w:t>
            </w:r>
          </w:p>
        </w:tc>
        <w:tc>
          <w:tcPr>
            <w:tcW w:w="1181" w:type="dxa"/>
          </w:tcPr>
          <w:p w14:paraId="4D938141" w14:textId="77777777" w:rsidR="00030607" w:rsidRDefault="00FB2450">
            <w:pPr>
              <w:pStyle w:val="TableParagraph"/>
              <w:spacing w:before="4" w:line="197" w:lineRule="exact"/>
              <w:ind w:left="227"/>
              <w:rPr>
                <w:rFonts w:ascii="Arial MT"/>
                <w:sz w:val="18"/>
              </w:rPr>
            </w:pPr>
            <w:r>
              <w:rPr>
                <w:rFonts w:ascii="Arial MT"/>
                <w:sz w:val="18"/>
              </w:rPr>
              <w:t>0.861423</w:t>
            </w:r>
          </w:p>
        </w:tc>
        <w:tc>
          <w:tcPr>
            <w:tcW w:w="770" w:type="dxa"/>
          </w:tcPr>
          <w:p w14:paraId="2ED28443" w14:textId="77777777" w:rsidR="00030607" w:rsidRDefault="00FB2450">
            <w:pPr>
              <w:pStyle w:val="TableParagraph"/>
              <w:spacing w:before="4" w:line="197" w:lineRule="exact"/>
              <w:ind w:right="18"/>
              <w:jc w:val="right"/>
              <w:rPr>
                <w:rFonts w:ascii="Arial MT"/>
                <w:sz w:val="18"/>
              </w:rPr>
            </w:pPr>
            <w:r>
              <w:rPr>
                <w:rFonts w:ascii="Arial MT"/>
                <w:sz w:val="18"/>
              </w:rPr>
              <w:t>0.3908</w:t>
            </w:r>
          </w:p>
        </w:tc>
      </w:tr>
      <w:tr w:rsidR="00030607" w14:paraId="4F0F0DB2" w14:textId="77777777">
        <w:trPr>
          <w:trHeight w:val="313"/>
        </w:trPr>
        <w:tc>
          <w:tcPr>
            <w:tcW w:w="1677" w:type="dxa"/>
            <w:tcBorders>
              <w:bottom w:val="single" w:sz="6" w:space="0" w:color="000000"/>
            </w:tcBorders>
          </w:tcPr>
          <w:p w14:paraId="03A0E6E3" w14:textId="77777777" w:rsidR="00030607" w:rsidRDefault="00FB2450">
            <w:pPr>
              <w:pStyle w:val="TableParagraph"/>
              <w:spacing w:before="4"/>
              <w:ind w:right="527"/>
              <w:jc w:val="right"/>
              <w:rPr>
                <w:rFonts w:ascii="Arial MT"/>
                <w:sz w:val="18"/>
              </w:rPr>
            </w:pPr>
            <w:r>
              <w:rPr>
                <w:rFonts w:ascii="Arial MT"/>
                <w:sz w:val="18"/>
              </w:rPr>
              <w:t>DER</w:t>
            </w:r>
          </w:p>
        </w:tc>
        <w:tc>
          <w:tcPr>
            <w:tcW w:w="1472" w:type="dxa"/>
            <w:tcBorders>
              <w:bottom w:val="double" w:sz="2" w:space="0" w:color="000000"/>
            </w:tcBorders>
          </w:tcPr>
          <w:p w14:paraId="4EC63CA6" w14:textId="77777777" w:rsidR="00030607" w:rsidRDefault="00FB2450">
            <w:pPr>
              <w:pStyle w:val="TableParagraph"/>
              <w:spacing w:before="4"/>
              <w:ind w:right="198"/>
              <w:jc w:val="right"/>
              <w:rPr>
                <w:rFonts w:ascii="Arial MT"/>
                <w:sz w:val="18"/>
              </w:rPr>
            </w:pPr>
            <w:r>
              <w:rPr>
                <w:rFonts w:ascii="Arial MT"/>
                <w:sz w:val="18"/>
              </w:rPr>
              <w:t>-0.326853</w:t>
            </w:r>
          </w:p>
        </w:tc>
        <w:tc>
          <w:tcPr>
            <w:tcW w:w="1122" w:type="dxa"/>
            <w:tcBorders>
              <w:bottom w:val="double" w:sz="2" w:space="0" w:color="000000"/>
            </w:tcBorders>
          </w:tcPr>
          <w:p w14:paraId="26119043" w14:textId="77777777" w:rsidR="00030607" w:rsidRDefault="00FB2450">
            <w:pPr>
              <w:pStyle w:val="TableParagraph"/>
              <w:spacing w:before="4"/>
              <w:ind w:right="168"/>
              <w:jc w:val="right"/>
              <w:rPr>
                <w:rFonts w:ascii="Arial MT"/>
                <w:sz w:val="18"/>
              </w:rPr>
            </w:pPr>
            <w:r>
              <w:rPr>
                <w:rFonts w:ascii="Arial MT"/>
                <w:sz w:val="18"/>
              </w:rPr>
              <w:t>0.169732</w:t>
            </w:r>
          </w:p>
        </w:tc>
        <w:tc>
          <w:tcPr>
            <w:tcW w:w="1181" w:type="dxa"/>
            <w:tcBorders>
              <w:bottom w:val="double" w:sz="2" w:space="0" w:color="000000"/>
            </w:tcBorders>
          </w:tcPr>
          <w:p w14:paraId="0AD819A8" w14:textId="77777777" w:rsidR="00030607" w:rsidRDefault="00FB2450">
            <w:pPr>
              <w:pStyle w:val="TableParagraph"/>
              <w:spacing w:before="4"/>
              <w:ind w:left="167"/>
              <w:rPr>
                <w:rFonts w:ascii="Arial MT"/>
                <w:sz w:val="18"/>
              </w:rPr>
            </w:pPr>
            <w:r>
              <w:rPr>
                <w:rFonts w:ascii="Arial MT"/>
                <w:sz w:val="18"/>
              </w:rPr>
              <w:t>-1.925705</w:t>
            </w:r>
          </w:p>
        </w:tc>
        <w:tc>
          <w:tcPr>
            <w:tcW w:w="770" w:type="dxa"/>
            <w:tcBorders>
              <w:bottom w:val="double" w:sz="2" w:space="0" w:color="000000"/>
            </w:tcBorders>
          </w:tcPr>
          <w:p w14:paraId="1F5D082B" w14:textId="77777777" w:rsidR="00030607" w:rsidRDefault="00FB2450">
            <w:pPr>
              <w:pStyle w:val="TableParagraph"/>
              <w:spacing w:before="4"/>
              <w:ind w:right="18"/>
              <w:jc w:val="right"/>
              <w:rPr>
                <w:rFonts w:ascii="Arial MT"/>
                <w:sz w:val="18"/>
              </w:rPr>
            </w:pPr>
            <w:r>
              <w:rPr>
                <w:rFonts w:ascii="Arial MT"/>
                <w:sz w:val="18"/>
              </w:rPr>
              <w:t>0.0567</w:t>
            </w:r>
          </w:p>
        </w:tc>
      </w:tr>
    </w:tbl>
    <w:p w14:paraId="0F8D48B9" w14:textId="6D8F3054" w:rsidR="00030607" w:rsidRDefault="00CB053C">
      <w:pPr>
        <w:spacing w:before="92"/>
        <w:ind w:left="3048"/>
        <w:rPr>
          <w:rFonts w:ascii="Arial MT"/>
          <w:sz w:val="18"/>
        </w:rPr>
      </w:pPr>
      <w:r>
        <w:rPr>
          <w:noProof/>
          <w:lang w:val="en-US"/>
        </w:rPr>
        <mc:AlternateContent>
          <mc:Choice Requires="wps">
            <w:drawing>
              <wp:anchor distT="0" distB="0" distL="0" distR="0" simplePos="0" relativeHeight="487608320" behindDoc="1" locked="0" layoutInCell="1" allowOverlap="1" wp14:anchorId="30E1B7FF" wp14:editId="6F641539">
                <wp:simplePos x="0" y="0"/>
                <wp:positionH relativeFrom="page">
                  <wp:posOffset>1460500</wp:posOffset>
                </wp:positionH>
                <wp:positionV relativeFrom="paragraph">
                  <wp:posOffset>246380</wp:posOffset>
                </wp:positionV>
                <wp:extent cx="3949700" cy="27940"/>
                <wp:effectExtent l="0" t="0" r="0" b="0"/>
                <wp:wrapTopAndBottom/>
                <wp:docPr id="180" name="AutoShape 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417 388"/>
                            <a:gd name="T3" fmla="*/ 417 h 44"/>
                            <a:gd name="T4" fmla="+- 0 2300 2300"/>
                            <a:gd name="T5" fmla="*/ T4 w 6220"/>
                            <a:gd name="T6" fmla="+- 0 417 388"/>
                            <a:gd name="T7" fmla="*/ 417 h 44"/>
                            <a:gd name="T8" fmla="+- 0 2300 2300"/>
                            <a:gd name="T9" fmla="*/ T8 w 6220"/>
                            <a:gd name="T10" fmla="+- 0 431 388"/>
                            <a:gd name="T11" fmla="*/ 431 h 44"/>
                            <a:gd name="T12" fmla="+- 0 4220 2300"/>
                            <a:gd name="T13" fmla="*/ T12 w 6220"/>
                            <a:gd name="T14" fmla="+- 0 431 388"/>
                            <a:gd name="T15" fmla="*/ 431 h 44"/>
                            <a:gd name="T16" fmla="+- 0 4220 2300"/>
                            <a:gd name="T17" fmla="*/ T16 w 6220"/>
                            <a:gd name="T18" fmla="+- 0 417 388"/>
                            <a:gd name="T19" fmla="*/ 417 h 44"/>
                            <a:gd name="T20" fmla="+- 0 4220 2300"/>
                            <a:gd name="T21" fmla="*/ T20 w 6220"/>
                            <a:gd name="T22" fmla="+- 0 388 388"/>
                            <a:gd name="T23" fmla="*/ 388 h 44"/>
                            <a:gd name="T24" fmla="+- 0 2300 2300"/>
                            <a:gd name="T25" fmla="*/ T24 w 6220"/>
                            <a:gd name="T26" fmla="+- 0 388 388"/>
                            <a:gd name="T27" fmla="*/ 388 h 44"/>
                            <a:gd name="T28" fmla="+- 0 2300 2300"/>
                            <a:gd name="T29" fmla="*/ T28 w 6220"/>
                            <a:gd name="T30" fmla="+- 0 402 388"/>
                            <a:gd name="T31" fmla="*/ 402 h 44"/>
                            <a:gd name="T32" fmla="+- 0 4220 2300"/>
                            <a:gd name="T33" fmla="*/ T32 w 6220"/>
                            <a:gd name="T34" fmla="+- 0 402 388"/>
                            <a:gd name="T35" fmla="*/ 402 h 44"/>
                            <a:gd name="T36" fmla="+- 0 4220 2300"/>
                            <a:gd name="T37" fmla="*/ T36 w 6220"/>
                            <a:gd name="T38" fmla="+- 0 388 388"/>
                            <a:gd name="T39" fmla="*/ 388 h 44"/>
                            <a:gd name="T40" fmla="+- 0 7569 2300"/>
                            <a:gd name="T41" fmla="*/ T40 w 6220"/>
                            <a:gd name="T42" fmla="+- 0 417 388"/>
                            <a:gd name="T43" fmla="*/ 417 h 44"/>
                            <a:gd name="T44" fmla="+- 0 6501 2300"/>
                            <a:gd name="T45" fmla="*/ T44 w 6220"/>
                            <a:gd name="T46" fmla="+- 0 417 388"/>
                            <a:gd name="T47" fmla="*/ 417 h 44"/>
                            <a:gd name="T48" fmla="+- 0 6419 2300"/>
                            <a:gd name="T49" fmla="*/ T48 w 6220"/>
                            <a:gd name="T50" fmla="+- 0 417 388"/>
                            <a:gd name="T51" fmla="*/ 417 h 44"/>
                            <a:gd name="T52" fmla="+- 0 6419 2300"/>
                            <a:gd name="T53" fmla="*/ T52 w 6220"/>
                            <a:gd name="T54" fmla="+- 0 417 388"/>
                            <a:gd name="T55" fmla="*/ 417 h 44"/>
                            <a:gd name="T56" fmla="+- 0 5351 2300"/>
                            <a:gd name="T57" fmla="*/ T56 w 6220"/>
                            <a:gd name="T58" fmla="+- 0 417 388"/>
                            <a:gd name="T59" fmla="*/ 417 h 44"/>
                            <a:gd name="T60" fmla="+- 0 5269 2300"/>
                            <a:gd name="T61" fmla="*/ T60 w 6220"/>
                            <a:gd name="T62" fmla="+- 0 417 388"/>
                            <a:gd name="T63" fmla="*/ 417 h 44"/>
                            <a:gd name="T64" fmla="+- 0 4302 2300"/>
                            <a:gd name="T65" fmla="*/ T64 w 6220"/>
                            <a:gd name="T66" fmla="+- 0 417 388"/>
                            <a:gd name="T67" fmla="*/ 417 h 44"/>
                            <a:gd name="T68" fmla="+- 0 4220 2300"/>
                            <a:gd name="T69" fmla="*/ T68 w 6220"/>
                            <a:gd name="T70" fmla="+- 0 417 388"/>
                            <a:gd name="T71" fmla="*/ 417 h 44"/>
                            <a:gd name="T72" fmla="+- 0 4220 2300"/>
                            <a:gd name="T73" fmla="*/ T72 w 6220"/>
                            <a:gd name="T74" fmla="+- 0 431 388"/>
                            <a:gd name="T75" fmla="*/ 431 h 44"/>
                            <a:gd name="T76" fmla="+- 0 4302 2300"/>
                            <a:gd name="T77" fmla="*/ T76 w 6220"/>
                            <a:gd name="T78" fmla="+- 0 431 388"/>
                            <a:gd name="T79" fmla="*/ 431 h 44"/>
                            <a:gd name="T80" fmla="+- 0 5269 2300"/>
                            <a:gd name="T81" fmla="*/ T80 w 6220"/>
                            <a:gd name="T82" fmla="+- 0 431 388"/>
                            <a:gd name="T83" fmla="*/ 431 h 44"/>
                            <a:gd name="T84" fmla="+- 0 5351 2300"/>
                            <a:gd name="T85" fmla="*/ T84 w 6220"/>
                            <a:gd name="T86" fmla="+- 0 431 388"/>
                            <a:gd name="T87" fmla="*/ 431 h 44"/>
                            <a:gd name="T88" fmla="+- 0 6419 2300"/>
                            <a:gd name="T89" fmla="*/ T88 w 6220"/>
                            <a:gd name="T90" fmla="+- 0 431 388"/>
                            <a:gd name="T91" fmla="*/ 431 h 44"/>
                            <a:gd name="T92" fmla="+- 0 6419 2300"/>
                            <a:gd name="T93" fmla="*/ T92 w 6220"/>
                            <a:gd name="T94" fmla="+- 0 431 388"/>
                            <a:gd name="T95" fmla="*/ 431 h 44"/>
                            <a:gd name="T96" fmla="+- 0 6501 2300"/>
                            <a:gd name="T97" fmla="*/ T96 w 6220"/>
                            <a:gd name="T98" fmla="+- 0 431 388"/>
                            <a:gd name="T99" fmla="*/ 431 h 44"/>
                            <a:gd name="T100" fmla="+- 0 7569 2300"/>
                            <a:gd name="T101" fmla="*/ T100 w 6220"/>
                            <a:gd name="T102" fmla="+- 0 431 388"/>
                            <a:gd name="T103" fmla="*/ 431 h 44"/>
                            <a:gd name="T104" fmla="+- 0 7569 2300"/>
                            <a:gd name="T105" fmla="*/ T104 w 6220"/>
                            <a:gd name="T106" fmla="+- 0 417 388"/>
                            <a:gd name="T107" fmla="*/ 417 h 44"/>
                            <a:gd name="T108" fmla="+- 0 7569 2300"/>
                            <a:gd name="T109" fmla="*/ T108 w 6220"/>
                            <a:gd name="T110" fmla="+- 0 388 388"/>
                            <a:gd name="T111" fmla="*/ 388 h 44"/>
                            <a:gd name="T112" fmla="+- 0 6501 2300"/>
                            <a:gd name="T113" fmla="*/ T112 w 6220"/>
                            <a:gd name="T114" fmla="+- 0 388 388"/>
                            <a:gd name="T115" fmla="*/ 388 h 44"/>
                            <a:gd name="T116" fmla="+- 0 6419 2300"/>
                            <a:gd name="T117" fmla="*/ T116 w 6220"/>
                            <a:gd name="T118" fmla="+- 0 388 388"/>
                            <a:gd name="T119" fmla="*/ 388 h 44"/>
                            <a:gd name="T120" fmla="+- 0 6419 2300"/>
                            <a:gd name="T121" fmla="*/ T120 w 6220"/>
                            <a:gd name="T122" fmla="+- 0 388 388"/>
                            <a:gd name="T123" fmla="*/ 388 h 44"/>
                            <a:gd name="T124" fmla="+- 0 5351 2300"/>
                            <a:gd name="T125" fmla="*/ T124 w 6220"/>
                            <a:gd name="T126" fmla="+- 0 388 388"/>
                            <a:gd name="T127" fmla="*/ 388 h 44"/>
                            <a:gd name="T128" fmla="+- 0 5269 2300"/>
                            <a:gd name="T129" fmla="*/ T128 w 6220"/>
                            <a:gd name="T130" fmla="+- 0 388 388"/>
                            <a:gd name="T131" fmla="*/ 388 h 44"/>
                            <a:gd name="T132" fmla="+- 0 4302 2300"/>
                            <a:gd name="T133" fmla="*/ T132 w 6220"/>
                            <a:gd name="T134" fmla="+- 0 388 388"/>
                            <a:gd name="T135" fmla="*/ 388 h 44"/>
                            <a:gd name="T136" fmla="+- 0 4220 2300"/>
                            <a:gd name="T137" fmla="*/ T136 w 6220"/>
                            <a:gd name="T138" fmla="+- 0 388 388"/>
                            <a:gd name="T139" fmla="*/ 388 h 44"/>
                            <a:gd name="T140" fmla="+- 0 4220 2300"/>
                            <a:gd name="T141" fmla="*/ T140 w 6220"/>
                            <a:gd name="T142" fmla="+- 0 402 388"/>
                            <a:gd name="T143" fmla="*/ 402 h 44"/>
                            <a:gd name="T144" fmla="+- 0 4302 2300"/>
                            <a:gd name="T145" fmla="*/ T144 w 6220"/>
                            <a:gd name="T146" fmla="+- 0 402 388"/>
                            <a:gd name="T147" fmla="*/ 402 h 44"/>
                            <a:gd name="T148" fmla="+- 0 5269 2300"/>
                            <a:gd name="T149" fmla="*/ T148 w 6220"/>
                            <a:gd name="T150" fmla="+- 0 402 388"/>
                            <a:gd name="T151" fmla="*/ 402 h 44"/>
                            <a:gd name="T152" fmla="+- 0 5351 2300"/>
                            <a:gd name="T153" fmla="*/ T152 w 6220"/>
                            <a:gd name="T154" fmla="+- 0 402 388"/>
                            <a:gd name="T155" fmla="*/ 402 h 44"/>
                            <a:gd name="T156" fmla="+- 0 6419 2300"/>
                            <a:gd name="T157" fmla="*/ T156 w 6220"/>
                            <a:gd name="T158" fmla="+- 0 402 388"/>
                            <a:gd name="T159" fmla="*/ 402 h 44"/>
                            <a:gd name="T160" fmla="+- 0 6419 2300"/>
                            <a:gd name="T161" fmla="*/ T160 w 6220"/>
                            <a:gd name="T162" fmla="+- 0 402 388"/>
                            <a:gd name="T163" fmla="*/ 402 h 44"/>
                            <a:gd name="T164" fmla="+- 0 6501 2300"/>
                            <a:gd name="T165" fmla="*/ T164 w 6220"/>
                            <a:gd name="T166" fmla="+- 0 402 388"/>
                            <a:gd name="T167" fmla="*/ 402 h 44"/>
                            <a:gd name="T168" fmla="+- 0 7569 2300"/>
                            <a:gd name="T169" fmla="*/ T168 w 6220"/>
                            <a:gd name="T170" fmla="+- 0 402 388"/>
                            <a:gd name="T171" fmla="*/ 402 h 44"/>
                            <a:gd name="T172" fmla="+- 0 7569 2300"/>
                            <a:gd name="T173" fmla="*/ T172 w 6220"/>
                            <a:gd name="T174" fmla="+- 0 388 388"/>
                            <a:gd name="T175" fmla="*/ 388 h 44"/>
                            <a:gd name="T176" fmla="+- 0 8519 2300"/>
                            <a:gd name="T177" fmla="*/ T176 w 6220"/>
                            <a:gd name="T178" fmla="+- 0 417 388"/>
                            <a:gd name="T179" fmla="*/ 417 h 44"/>
                            <a:gd name="T180" fmla="+- 0 7650 2300"/>
                            <a:gd name="T181" fmla="*/ T180 w 6220"/>
                            <a:gd name="T182" fmla="+- 0 417 388"/>
                            <a:gd name="T183" fmla="*/ 417 h 44"/>
                            <a:gd name="T184" fmla="+- 0 7569 2300"/>
                            <a:gd name="T185" fmla="*/ T184 w 6220"/>
                            <a:gd name="T186" fmla="+- 0 417 388"/>
                            <a:gd name="T187" fmla="*/ 417 h 44"/>
                            <a:gd name="T188" fmla="+- 0 7569 2300"/>
                            <a:gd name="T189" fmla="*/ T188 w 6220"/>
                            <a:gd name="T190" fmla="+- 0 431 388"/>
                            <a:gd name="T191" fmla="*/ 431 h 44"/>
                            <a:gd name="T192" fmla="+- 0 7650 2300"/>
                            <a:gd name="T193" fmla="*/ T192 w 6220"/>
                            <a:gd name="T194" fmla="+- 0 431 388"/>
                            <a:gd name="T195" fmla="*/ 431 h 44"/>
                            <a:gd name="T196" fmla="+- 0 8519 2300"/>
                            <a:gd name="T197" fmla="*/ T196 w 6220"/>
                            <a:gd name="T198" fmla="+- 0 431 388"/>
                            <a:gd name="T199" fmla="*/ 431 h 44"/>
                            <a:gd name="T200" fmla="+- 0 8519 2300"/>
                            <a:gd name="T201" fmla="*/ T200 w 6220"/>
                            <a:gd name="T202" fmla="+- 0 417 388"/>
                            <a:gd name="T203" fmla="*/ 417 h 44"/>
                            <a:gd name="T204" fmla="+- 0 8519 2300"/>
                            <a:gd name="T205" fmla="*/ T204 w 6220"/>
                            <a:gd name="T206" fmla="+- 0 388 388"/>
                            <a:gd name="T207" fmla="*/ 388 h 44"/>
                            <a:gd name="T208" fmla="+- 0 7650 2300"/>
                            <a:gd name="T209" fmla="*/ T208 w 6220"/>
                            <a:gd name="T210" fmla="+- 0 388 388"/>
                            <a:gd name="T211" fmla="*/ 388 h 44"/>
                            <a:gd name="T212" fmla="+- 0 7569 2300"/>
                            <a:gd name="T213" fmla="*/ T212 w 6220"/>
                            <a:gd name="T214" fmla="+- 0 388 388"/>
                            <a:gd name="T215" fmla="*/ 388 h 44"/>
                            <a:gd name="T216" fmla="+- 0 7569 2300"/>
                            <a:gd name="T217" fmla="*/ T216 w 6220"/>
                            <a:gd name="T218" fmla="+- 0 402 388"/>
                            <a:gd name="T219" fmla="*/ 402 h 44"/>
                            <a:gd name="T220" fmla="+- 0 7650 2300"/>
                            <a:gd name="T221" fmla="*/ T220 w 6220"/>
                            <a:gd name="T222" fmla="+- 0 402 388"/>
                            <a:gd name="T223" fmla="*/ 402 h 44"/>
                            <a:gd name="T224" fmla="+- 0 8519 2300"/>
                            <a:gd name="T225" fmla="*/ T224 w 6220"/>
                            <a:gd name="T226" fmla="+- 0 402 388"/>
                            <a:gd name="T227" fmla="*/ 402 h 44"/>
                            <a:gd name="T228" fmla="+- 0 8519 2300"/>
                            <a:gd name="T229" fmla="*/ T228 w 6220"/>
                            <a:gd name="T230" fmla="+- 0 388 388"/>
                            <a:gd name="T231" fmla="*/ 38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86B017" id="AutoShape 168" o:spid="_x0000_s1026" style="position:absolute;margin-left:115pt;margin-top:19.4pt;width:311pt;height:2.2pt;z-index:-157081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64795;0,264795;0,273685;1219200,273685;1219200,264795;1219200,246380;0,246380;0,255270;1219200,255270;1219200,246380;3345815,264795;2667635,264795;2615565,264795;2615565,264795;1937385,264795;1885315,264795;1271270,264795;1219200,264795;1219200,273685;1271270,273685;1885315,273685;1937385,273685;2615565,273685;2615565,273685;2667635,273685;3345815,273685;3345815,264795;3345815,246380;2667635,246380;2615565,246380;2615565,246380;1937385,246380;1885315,246380;1271270,246380;1219200,246380;1219200,255270;1271270,255270;1885315,255270;1937385,255270;2615565,255270;2615565,255270;2667635,255270;3345815,255270;3345815,246380;3949065,264795;3397250,264795;3345815,264795;3345815,273685;3397250,273685;3949065,273685;3949065,264795;3949065,246380;3397250,246380;3345815,246380;3345815,255270;3397250,255270;3949065,255270;3949065,246380" o:connectangles="0,0,0,0,0,0,0,0,0,0,0,0,0,0,0,0,0,0,0,0,0,0,0,0,0,0,0,0,0,0,0,0,0,0,0,0,0,0,0,0,0,0,0,0,0,0,0,0,0,0,0,0,0,0,0,0,0,0"/>
                <w10:wrap type="topAndBottom" anchorx="page"/>
              </v:shape>
            </w:pict>
          </mc:Fallback>
        </mc:AlternateContent>
      </w:r>
      <w:r>
        <w:rPr>
          <w:noProof/>
          <w:lang w:val="en-US"/>
        </w:rPr>
        <mc:AlternateContent>
          <mc:Choice Requires="wps">
            <w:drawing>
              <wp:anchor distT="0" distB="0" distL="114300" distR="114300" simplePos="0" relativeHeight="482809344" behindDoc="1" locked="0" layoutInCell="1" allowOverlap="1" wp14:anchorId="5E5C89D3" wp14:editId="1EF5C3BF">
                <wp:simplePos x="0" y="0"/>
                <wp:positionH relativeFrom="page">
                  <wp:posOffset>1460500</wp:posOffset>
                </wp:positionH>
                <wp:positionV relativeFrom="paragraph">
                  <wp:posOffset>-32385</wp:posOffset>
                </wp:positionV>
                <wp:extent cx="1219200" cy="8890"/>
                <wp:effectExtent l="0" t="0" r="0" b="0"/>
                <wp:wrapNone/>
                <wp:docPr id="179" name="Rectangl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7A1B1D" id="Rectangle 167" o:spid="_x0000_s1026" style="position:absolute;margin-left:115pt;margin-top:-2.55pt;width:96pt;height:.7pt;z-index:-20507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IHNdwIAAP0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" fillcolor="black" stroked="f">
                <w10:wrap anchorx="page"/>
              </v:rect>
            </w:pict>
          </mc:Fallback>
        </mc:AlternateContent>
      </w:r>
      <w:r w:rsidR="00FB2450">
        <w:rPr>
          <w:rFonts w:ascii="Arial MT"/>
          <w:sz w:val="18"/>
        </w:rPr>
        <w:t>Effects</w:t>
      </w:r>
      <w:r w:rsidR="00FB2450">
        <w:rPr>
          <w:rFonts w:ascii="Arial MT"/>
          <w:spacing w:val="-3"/>
          <w:sz w:val="18"/>
        </w:rPr>
        <w:t xml:space="preserve"> </w:t>
      </w:r>
      <w:r w:rsidR="00FB2450">
        <w:rPr>
          <w:rFonts w:ascii="Arial MT"/>
          <w:sz w:val="18"/>
        </w:rPr>
        <w:t>Specification</w:t>
      </w:r>
    </w:p>
    <w:p w14:paraId="3A2B99A1" w14:textId="77777777" w:rsidR="00030607" w:rsidRDefault="00FB2450">
      <w:pPr>
        <w:spacing w:before="71" w:after="89"/>
        <w:ind w:left="837"/>
        <w:rPr>
          <w:rFonts w:ascii="Arial MT"/>
          <w:sz w:val="18"/>
        </w:rPr>
      </w:pPr>
      <w:r>
        <w:rPr>
          <w:rFonts w:ascii="Arial MT"/>
          <w:sz w:val="18"/>
        </w:rPr>
        <w:t>Cross-section</w:t>
      </w:r>
      <w:r>
        <w:rPr>
          <w:rFonts w:ascii="Arial MT"/>
          <w:spacing w:val="-3"/>
          <w:sz w:val="18"/>
        </w:rPr>
        <w:t xml:space="preserve"> </w:t>
      </w:r>
      <w:r>
        <w:rPr>
          <w:rFonts w:ascii="Arial MT"/>
          <w:sz w:val="18"/>
        </w:rPr>
        <w:t>fixed</w:t>
      </w:r>
      <w:r>
        <w:rPr>
          <w:rFonts w:ascii="Arial MT"/>
          <w:spacing w:val="-2"/>
          <w:sz w:val="18"/>
        </w:rPr>
        <w:t xml:space="preserve"> </w:t>
      </w:r>
      <w:r>
        <w:rPr>
          <w:rFonts w:ascii="Arial MT"/>
          <w:sz w:val="18"/>
        </w:rPr>
        <w:t>(dummy</w:t>
      </w:r>
      <w:r>
        <w:rPr>
          <w:rFonts w:ascii="Arial MT"/>
          <w:spacing w:val="-2"/>
          <w:sz w:val="18"/>
        </w:rPr>
        <w:t xml:space="preserve"> </w:t>
      </w:r>
      <w:r>
        <w:rPr>
          <w:rFonts w:ascii="Arial MT"/>
          <w:sz w:val="18"/>
        </w:rPr>
        <w:t>variables)</w:t>
      </w:r>
    </w:p>
    <w:p w14:paraId="35B186B6" w14:textId="31A6CD0B" w:rsidR="00030607" w:rsidRDefault="00CB053C">
      <w:pPr>
        <w:pStyle w:val="BodyText"/>
        <w:spacing w:line="20" w:lineRule="exact"/>
        <w:ind w:left="839"/>
        <w:rPr>
          <w:rFonts w:ascii="Arial MT"/>
          <w:sz w:val="2"/>
        </w:rPr>
      </w:pPr>
      <w:r>
        <w:rPr>
          <w:rFonts w:ascii="Arial MT"/>
          <w:noProof/>
          <w:sz w:val="2"/>
          <w:lang w:val="en-US"/>
        </w:rPr>
        <mc:AlternateContent>
          <mc:Choice Requires="wpg">
            <w:drawing>
              <wp:inline distT="0" distB="0" distL="0" distR="0" wp14:anchorId="37700812" wp14:editId="3883C199">
                <wp:extent cx="1219835" cy="9525"/>
                <wp:effectExtent l="0" t="0" r="0" b="0"/>
                <wp:docPr id="177"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178" name="Rectangle 166"/>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C96F25E" id="Group 165"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">
                <v:rect id="Rectangle 166"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0sVscA&#10;AADcAAAADwAAAGRycy9kb3ducmV2LnhtbESPQU/CQBCF7yb+h82YeJOtRBFqFyImJF5MAD3Abdod&#10;24bubN1doPrrnQOJt5m8N+99UywG16kThdh6NnA/ykARV962XBv4/FjdTUHFhGyx80wGfijCYn59&#10;VWBu/Zk3dNqmWkkIxxwNNCn1udaxashhHPmeWLQvHxwmWUOtbcCzhLtOj7Nsoh22LA0N9vTaUHXY&#10;Hp2B5Wy6/F4/8PvvptzTflceHschM+b2Znh5BpVoSP/my/WbFfwnoZVnZAI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bdLFbHAAAA3AAAAA8AAAAAAAAAAAAAAAAAmAIAAGRy&#10;cy9kb3ducmV2LnhtbFBLBQYAAAAABAAEAPUAAACMAwAAAAA=&#10;" fillcolor="black" stroked="f"/>
                <w10:anchorlock/>
              </v:group>
            </w:pict>
          </mc:Fallback>
        </mc:AlternateContent>
      </w:r>
    </w:p>
    <w:tbl>
      <w:tblPr>
        <w:tblW w:w="0" w:type="auto"/>
        <w:tblInd w:w="847" w:type="dxa"/>
        <w:tblLayout w:type="fixed"/>
        <w:tblCellMar>
          <w:left w:w="0" w:type="dxa"/>
          <w:right w:w="0" w:type="dxa"/>
        </w:tblCellMar>
        <w:tblLook w:val="01E0" w:firstRow="1" w:lastRow="1" w:firstColumn="1" w:lastColumn="1" w:noHBand="0" w:noVBand="0"/>
      </w:tblPr>
      <w:tblGrid>
        <w:gridCol w:w="1920"/>
        <w:gridCol w:w="1139"/>
        <w:gridCol w:w="2086"/>
        <w:gridCol w:w="1074"/>
      </w:tblGrid>
      <w:tr w:rsidR="00030607" w14:paraId="0DB41B50" w14:textId="77777777">
        <w:trPr>
          <w:trHeight w:val="303"/>
        </w:trPr>
        <w:tc>
          <w:tcPr>
            <w:tcW w:w="1920" w:type="dxa"/>
            <w:tcBorders>
              <w:top w:val="single" w:sz="6" w:space="0" w:color="000000"/>
            </w:tcBorders>
          </w:tcPr>
          <w:p w14:paraId="7689CA0F" w14:textId="77777777" w:rsidR="00030607" w:rsidRDefault="00FB2450">
            <w:pPr>
              <w:pStyle w:val="TableParagraph"/>
              <w:spacing w:before="87" w:line="196" w:lineRule="exact"/>
              <w:ind w:left="-3"/>
              <w:rPr>
                <w:rFonts w:ascii="Arial MT"/>
                <w:sz w:val="18"/>
              </w:rPr>
            </w:pPr>
            <w:r>
              <w:rPr>
                <w:rFonts w:ascii="Arial MT"/>
                <w:sz w:val="18"/>
              </w:rPr>
              <w:t>R-squared</w:t>
            </w:r>
          </w:p>
        </w:tc>
        <w:tc>
          <w:tcPr>
            <w:tcW w:w="1139" w:type="dxa"/>
            <w:tcBorders>
              <w:top w:val="double" w:sz="2" w:space="0" w:color="000000"/>
            </w:tcBorders>
          </w:tcPr>
          <w:p w14:paraId="1F198867" w14:textId="77777777" w:rsidR="00030607" w:rsidRDefault="00FB2450">
            <w:pPr>
              <w:pStyle w:val="TableParagraph"/>
              <w:spacing w:before="87" w:line="196" w:lineRule="exact"/>
              <w:ind w:right="108"/>
              <w:jc w:val="right"/>
              <w:rPr>
                <w:rFonts w:ascii="Arial MT"/>
                <w:sz w:val="18"/>
              </w:rPr>
            </w:pPr>
            <w:r>
              <w:rPr>
                <w:rFonts w:ascii="Arial MT"/>
                <w:sz w:val="18"/>
              </w:rPr>
              <w:t>0.651683</w:t>
            </w:r>
          </w:p>
        </w:tc>
        <w:tc>
          <w:tcPr>
            <w:tcW w:w="2086" w:type="dxa"/>
            <w:tcBorders>
              <w:top w:val="double" w:sz="2" w:space="0" w:color="000000"/>
            </w:tcBorders>
          </w:tcPr>
          <w:p w14:paraId="3192A113" w14:textId="77777777" w:rsidR="00030607" w:rsidRDefault="00FB2450">
            <w:pPr>
              <w:pStyle w:val="TableParagraph"/>
              <w:spacing w:before="87" w:line="196" w:lineRule="exact"/>
              <w:ind w:left="111"/>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74" w:type="dxa"/>
            <w:tcBorders>
              <w:top w:val="double" w:sz="2" w:space="0" w:color="000000"/>
            </w:tcBorders>
          </w:tcPr>
          <w:p w14:paraId="613A1E95" w14:textId="77777777" w:rsidR="00030607" w:rsidRDefault="00FB2450">
            <w:pPr>
              <w:pStyle w:val="TableParagraph"/>
              <w:spacing w:before="87" w:line="196" w:lineRule="exact"/>
              <w:ind w:right="15"/>
              <w:jc w:val="right"/>
              <w:rPr>
                <w:rFonts w:ascii="Arial MT"/>
                <w:sz w:val="18"/>
              </w:rPr>
            </w:pPr>
            <w:r>
              <w:rPr>
                <w:rFonts w:ascii="Arial MT"/>
                <w:sz w:val="18"/>
              </w:rPr>
              <w:t>0.727756</w:t>
            </w:r>
          </w:p>
        </w:tc>
      </w:tr>
      <w:tr w:rsidR="00030607" w14:paraId="0D77EE2D" w14:textId="77777777">
        <w:trPr>
          <w:trHeight w:val="219"/>
        </w:trPr>
        <w:tc>
          <w:tcPr>
            <w:tcW w:w="1920" w:type="dxa"/>
          </w:tcPr>
          <w:p w14:paraId="51889617" w14:textId="77777777" w:rsidR="00030607" w:rsidRDefault="00FB2450">
            <w:pPr>
              <w:pStyle w:val="TableParagraph"/>
              <w:spacing w:before="2" w:line="197"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139" w:type="dxa"/>
          </w:tcPr>
          <w:p w14:paraId="7FF2DBE0" w14:textId="77777777" w:rsidR="00030607" w:rsidRDefault="00FB2450">
            <w:pPr>
              <w:pStyle w:val="TableParagraph"/>
              <w:spacing w:before="2" w:line="197" w:lineRule="exact"/>
              <w:ind w:right="108"/>
              <w:jc w:val="right"/>
              <w:rPr>
                <w:rFonts w:ascii="Arial MT"/>
                <w:sz w:val="18"/>
              </w:rPr>
            </w:pPr>
            <w:r>
              <w:rPr>
                <w:rFonts w:ascii="Arial MT"/>
                <w:sz w:val="18"/>
              </w:rPr>
              <w:t>0.517954</w:t>
            </w:r>
          </w:p>
        </w:tc>
        <w:tc>
          <w:tcPr>
            <w:tcW w:w="2086" w:type="dxa"/>
          </w:tcPr>
          <w:p w14:paraId="22EA1351" w14:textId="77777777" w:rsidR="00030607" w:rsidRDefault="00FB2450">
            <w:pPr>
              <w:pStyle w:val="TableParagraph"/>
              <w:spacing w:before="2" w:line="197" w:lineRule="exact"/>
              <w:ind w:left="111"/>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1074" w:type="dxa"/>
          </w:tcPr>
          <w:p w14:paraId="08F3D67B" w14:textId="77777777" w:rsidR="00030607" w:rsidRDefault="00FB2450">
            <w:pPr>
              <w:pStyle w:val="TableParagraph"/>
              <w:spacing w:before="2" w:line="197" w:lineRule="exact"/>
              <w:ind w:right="15"/>
              <w:jc w:val="right"/>
              <w:rPr>
                <w:rFonts w:ascii="Arial MT"/>
                <w:sz w:val="18"/>
              </w:rPr>
            </w:pPr>
            <w:r>
              <w:rPr>
                <w:rFonts w:ascii="Arial MT"/>
                <w:sz w:val="18"/>
              </w:rPr>
              <w:t>2.686339</w:t>
            </w:r>
          </w:p>
        </w:tc>
      </w:tr>
      <w:tr w:rsidR="00030607" w14:paraId="05858D79" w14:textId="77777777">
        <w:trPr>
          <w:trHeight w:val="220"/>
        </w:trPr>
        <w:tc>
          <w:tcPr>
            <w:tcW w:w="1920" w:type="dxa"/>
          </w:tcPr>
          <w:p w14:paraId="4CF8DE62" w14:textId="77777777" w:rsidR="00030607" w:rsidRDefault="00FB2450">
            <w:pPr>
              <w:pStyle w:val="TableParagraph"/>
              <w:spacing w:before="4" w:line="19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139" w:type="dxa"/>
          </w:tcPr>
          <w:p w14:paraId="02782BA0" w14:textId="77777777" w:rsidR="00030607" w:rsidRDefault="00FB2450">
            <w:pPr>
              <w:pStyle w:val="TableParagraph"/>
              <w:spacing w:before="4" w:line="197" w:lineRule="exact"/>
              <w:ind w:right="108"/>
              <w:jc w:val="right"/>
              <w:rPr>
                <w:rFonts w:ascii="Arial MT"/>
                <w:sz w:val="18"/>
              </w:rPr>
            </w:pPr>
            <w:r>
              <w:rPr>
                <w:rFonts w:ascii="Arial MT"/>
                <w:sz w:val="18"/>
              </w:rPr>
              <w:t>1.865113</w:t>
            </w:r>
          </w:p>
        </w:tc>
        <w:tc>
          <w:tcPr>
            <w:tcW w:w="2086" w:type="dxa"/>
          </w:tcPr>
          <w:p w14:paraId="572E3A51" w14:textId="77777777" w:rsidR="00030607" w:rsidRDefault="00FB2450">
            <w:pPr>
              <w:pStyle w:val="TableParagraph"/>
              <w:spacing w:before="4" w:line="197" w:lineRule="exact"/>
              <w:ind w:left="111"/>
              <w:rPr>
                <w:rFonts w:ascii="Arial MT"/>
                <w:sz w:val="18"/>
              </w:rPr>
            </w:pPr>
            <w:r>
              <w:rPr>
                <w:rFonts w:ascii="Arial MT"/>
                <w:sz w:val="18"/>
              </w:rPr>
              <w:t>Akaike</w:t>
            </w:r>
            <w:r>
              <w:rPr>
                <w:rFonts w:ascii="Arial MT"/>
                <w:spacing w:val="-4"/>
                <w:sz w:val="18"/>
              </w:rPr>
              <w:t xml:space="preserve"> </w:t>
            </w:r>
            <w:r>
              <w:rPr>
                <w:rFonts w:ascii="Arial MT"/>
                <w:sz w:val="18"/>
              </w:rPr>
              <w:t>info</w:t>
            </w:r>
            <w:r>
              <w:rPr>
                <w:rFonts w:ascii="Arial MT"/>
                <w:spacing w:val="-3"/>
                <w:sz w:val="18"/>
              </w:rPr>
              <w:t xml:space="preserve"> </w:t>
            </w:r>
            <w:r>
              <w:rPr>
                <w:rFonts w:ascii="Arial MT"/>
                <w:sz w:val="18"/>
              </w:rPr>
              <w:t>criterion</w:t>
            </w:r>
          </w:p>
        </w:tc>
        <w:tc>
          <w:tcPr>
            <w:tcW w:w="1074" w:type="dxa"/>
          </w:tcPr>
          <w:p w14:paraId="2380212D" w14:textId="77777777" w:rsidR="00030607" w:rsidRDefault="00FB2450">
            <w:pPr>
              <w:pStyle w:val="TableParagraph"/>
              <w:spacing w:before="4" w:line="197" w:lineRule="exact"/>
              <w:ind w:right="15"/>
              <w:jc w:val="right"/>
              <w:rPr>
                <w:rFonts w:ascii="Arial MT"/>
                <w:sz w:val="18"/>
              </w:rPr>
            </w:pPr>
            <w:r>
              <w:rPr>
                <w:rFonts w:ascii="Arial MT"/>
                <w:sz w:val="18"/>
              </w:rPr>
              <w:t>4.317266</w:t>
            </w:r>
          </w:p>
        </w:tc>
      </w:tr>
      <w:tr w:rsidR="00030607" w14:paraId="659E3ADC" w14:textId="77777777">
        <w:trPr>
          <w:trHeight w:val="219"/>
        </w:trPr>
        <w:tc>
          <w:tcPr>
            <w:tcW w:w="1920" w:type="dxa"/>
          </w:tcPr>
          <w:p w14:paraId="6F91116D" w14:textId="77777777" w:rsidR="00030607" w:rsidRDefault="00FB2450">
            <w:pPr>
              <w:pStyle w:val="TableParagraph"/>
              <w:spacing w:before="4" w:line="196" w:lineRule="exact"/>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1139" w:type="dxa"/>
          </w:tcPr>
          <w:p w14:paraId="2B5684D3" w14:textId="77777777" w:rsidR="00030607" w:rsidRDefault="00FB2450">
            <w:pPr>
              <w:pStyle w:val="TableParagraph"/>
              <w:spacing w:before="4" w:line="196" w:lineRule="exact"/>
              <w:ind w:right="108"/>
              <w:jc w:val="right"/>
              <w:rPr>
                <w:rFonts w:ascii="Arial MT"/>
                <w:sz w:val="18"/>
              </w:rPr>
            </w:pPr>
            <w:r>
              <w:rPr>
                <w:rFonts w:ascii="Arial MT"/>
                <w:sz w:val="18"/>
              </w:rPr>
              <w:t>389.6084</w:t>
            </w:r>
          </w:p>
        </w:tc>
        <w:tc>
          <w:tcPr>
            <w:tcW w:w="2086" w:type="dxa"/>
          </w:tcPr>
          <w:p w14:paraId="313260CE" w14:textId="77777777" w:rsidR="00030607" w:rsidRDefault="00FB2450">
            <w:pPr>
              <w:pStyle w:val="TableParagraph"/>
              <w:spacing w:before="4" w:line="196" w:lineRule="exact"/>
              <w:ind w:left="111"/>
              <w:rPr>
                <w:rFonts w:ascii="Arial MT"/>
                <w:sz w:val="18"/>
              </w:rPr>
            </w:pPr>
            <w:r>
              <w:rPr>
                <w:rFonts w:ascii="Arial MT"/>
                <w:sz w:val="18"/>
              </w:rPr>
              <w:t>Schwarz</w:t>
            </w:r>
            <w:r>
              <w:rPr>
                <w:rFonts w:ascii="Arial MT"/>
                <w:spacing w:val="-4"/>
                <w:sz w:val="18"/>
              </w:rPr>
              <w:t xml:space="preserve"> </w:t>
            </w:r>
            <w:r>
              <w:rPr>
                <w:rFonts w:ascii="Arial MT"/>
                <w:sz w:val="18"/>
              </w:rPr>
              <w:t>criterion</w:t>
            </w:r>
          </w:p>
        </w:tc>
        <w:tc>
          <w:tcPr>
            <w:tcW w:w="1074" w:type="dxa"/>
          </w:tcPr>
          <w:p w14:paraId="74B8839E" w14:textId="77777777" w:rsidR="00030607" w:rsidRDefault="00FB2450">
            <w:pPr>
              <w:pStyle w:val="TableParagraph"/>
              <w:spacing w:before="4" w:line="196" w:lineRule="exact"/>
              <w:ind w:right="13"/>
              <w:jc w:val="right"/>
              <w:rPr>
                <w:rFonts w:ascii="Arial MT"/>
                <w:sz w:val="18"/>
              </w:rPr>
            </w:pPr>
            <w:r>
              <w:rPr>
                <w:rFonts w:ascii="Arial MT"/>
                <w:sz w:val="18"/>
              </w:rPr>
              <w:t>5.177482</w:t>
            </w:r>
          </w:p>
        </w:tc>
      </w:tr>
      <w:tr w:rsidR="00030607" w14:paraId="2C13E57B" w14:textId="77777777">
        <w:trPr>
          <w:trHeight w:val="219"/>
        </w:trPr>
        <w:tc>
          <w:tcPr>
            <w:tcW w:w="1920" w:type="dxa"/>
          </w:tcPr>
          <w:p w14:paraId="0244EA82" w14:textId="77777777" w:rsidR="00030607" w:rsidRDefault="00FB2450">
            <w:pPr>
              <w:pStyle w:val="TableParagraph"/>
              <w:spacing w:before="2" w:line="197" w:lineRule="exact"/>
              <w:ind w:left="-3"/>
              <w:rPr>
                <w:rFonts w:ascii="Arial MT"/>
                <w:sz w:val="18"/>
              </w:rPr>
            </w:pPr>
            <w:r>
              <w:rPr>
                <w:rFonts w:ascii="Arial MT"/>
                <w:sz w:val="18"/>
              </w:rPr>
              <w:t>Log</w:t>
            </w:r>
            <w:r>
              <w:rPr>
                <w:rFonts w:ascii="Arial MT"/>
                <w:spacing w:val="-3"/>
                <w:sz w:val="18"/>
              </w:rPr>
              <w:t xml:space="preserve"> </w:t>
            </w:r>
            <w:r>
              <w:rPr>
                <w:rFonts w:ascii="Arial MT"/>
                <w:sz w:val="18"/>
              </w:rPr>
              <w:t>likelihood</w:t>
            </w:r>
          </w:p>
        </w:tc>
        <w:tc>
          <w:tcPr>
            <w:tcW w:w="1139" w:type="dxa"/>
          </w:tcPr>
          <w:p w14:paraId="28E535E0" w14:textId="77777777" w:rsidR="00030607" w:rsidRDefault="00FB2450">
            <w:pPr>
              <w:pStyle w:val="TableParagraph"/>
              <w:spacing w:before="2" w:line="197" w:lineRule="exact"/>
              <w:ind w:right="108"/>
              <w:jc w:val="right"/>
              <w:rPr>
                <w:rFonts w:ascii="Arial MT"/>
                <w:sz w:val="18"/>
              </w:rPr>
            </w:pPr>
            <w:r>
              <w:rPr>
                <w:rFonts w:ascii="Arial MT"/>
                <w:sz w:val="18"/>
              </w:rPr>
              <w:t>-292.7467</w:t>
            </w:r>
          </w:p>
        </w:tc>
        <w:tc>
          <w:tcPr>
            <w:tcW w:w="2086" w:type="dxa"/>
          </w:tcPr>
          <w:p w14:paraId="7C509223" w14:textId="77777777" w:rsidR="00030607" w:rsidRDefault="00FB2450">
            <w:pPr>
              <w:pStyle w:val="TableParagraph"/>
              <w:spacing w:before="2" w:line="197" w:lineRule="exact"/>
              <w:ind w:left="111"/>
              <w:rPr>
                <w:rFonts w:ascii="Arial MT"/>
                <w:sz w:val="18"/>
              </w:rPr>
            </w:pPr>
            <w:r>
              <w:rPr>
                <w:rFonts w:ascii="Arial MT"/>
                <w:sz w:val="18"/>
              </w:rPr>
              <w:t>Hannan-Quinn</w:t>
            </w:r>
            <w:r>
              <w:rPr>
                <w:rFonts w:ascii="Arial MT"/>
                <w:spacing w:val="-3"/>
                <w:sz w:val="18"/>
              </w:rPr>
              <w:t xml:space="preserve"> </w:t>
            </w:r>
            <w:r>
              <w:rPr>
                <w:rFonts w:ascii="Arial MT"/>
                <w:sz w:val="18"/>
              </w:rPr>
              <w:t>criter.</w:t>
            </w:r>
          </w:p>
        </w:tc>
        <w:tc>
          <w:tcPr>
            <w:tcW w:w="1074" w:type="dxa"/>
          </w:tcPr>
          <w:p w14:paraId="3A034FA9" w14:textId="77777777" w:rsidR="00030607" w:rsidRDefault="00FB2450">
            <w:pPr>
              <w:pStyle w:val="TableParagraph"/>
              <w:spacing w:before="2" w:line="197" w:lineRule="exact"/>
              <w:ind w:right="15"/>
              <w:jc w:val="right"/>
              <w:rPr>
                <w:rFonts w:ascii="Arial MT"/>
                <w:sz w:val="18"/>
              </w:rPr>
            </w:pPr>
            <w:r>
              <w:rPr>
                <w:rFonts w:ascii="Arial MT"/>
                <w:sz w:val="18"/>
              </w:rPr>
              <w:t>4.666648</w:t>
            </w:r>
          </w:p>
        </w:tc>
      </w:tr>
      <w:tr w:rsidR="00030607" w14:paraId="352CE801" w14:textId="77777777">
        <w:trPr>
          <w:trHeight w:val="220"/>
        </w:trPr>
        <w:tc>
          <w:tcPr>
            <w:tcW w:w="1920" w:type="dxa"/>
          </w:tcPr>
          <w:p w14:paraId="1257666B" w14:textId="77777777" w:rsidR="00030607" w:rsidRDefault="00FB2450">
            <w:pPr>
              <w:pStyle w:val="TableParagraph"/>
              <w:spacing w:before="4" w:line="197" w:lineRule="exact"/>
              <w:ind w:left="-3"/>
              <w:rPr>
                <w:rFonts w:ascii="Arial MT"/>
                <w:sz w:val="18"/>
              </w:rPr>
            </w:pPr>
            <w:r>
              <w:rPr>
                <w:rFonts w:ascii="Arial MT"/>
                <w:sz w:val="18"/>
              </w:rPr>
              <w:t>F-statistic</w:t>
            </w:r>
          </w:p>
        </w:tc>
        <w:tc>
          <w:tcPr>
            <w:tcW w:w="1139" w:type="dxa"/>
          </w:tcPr>
          <w:p w14:paraId="3E00DC54" w14:textId="77777777" w:rsidR="00030607" w:rsidRDefault="00FB2450">
            <w:pPr>
              <w:pStyle w:val="TableParagraph"/>
              <w:spacing w:before="4" w:line="197" w:lineRule="exact"/>
              <w:ind w:right="108"/>
              <w:jc w:val="right"/>
              <w:rPr>
                <w:rFonts w:ascii="Arial MT"/>
                <w:sz w:val="18"/>
              </w:rPr>
            </w:pPr>
            <w:r>
              <w:rPr>
                <w:rFonts w:ascii="Arial MT"/>
                <w:sz w:val="18"/>
              </w:rPr>
              <w:t>4.873161</w:t>
            </w:r>
          </w:p>
        </w:tc>
        <w:tc>
          <w:tcPr>
            <w:tcW w:w="2086" w:type="dxa"/>
          </w:tcPr>
          <w:p w14:paraId="42116AF7" w14:textId="77777777" w:rsidR="00030607" w:rsidRDefault="00FB2450">
            <w:pPr>
              <w:pStyle w:val="TableParagraph"/>
              <w:spacing w:before="4" w:line="197" w:lineRule="exact"/>
              <w:ind w:left="111"/>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074" w:type="dxa"/>
          </w:tcPr>
          <w:p w14:paraId="31416783" w14:textId="77777777" w:rsidR="00030607" w:rsidRDefault="00FB2450">
            <w:pPr>
              <w:pStyle w:val="TableParagraph"/>
              <w:spacing w:before="4" w:line="197" w:lineRule="exact"/>
              <w:ind w:right="15"/>
              <w:jc w:val="right"/>
              <w:rPr>
                <w:rFonts w:ascii="Arial MT"/>
                <w:sz w:val="18"/>
              </w:rPr>
            </w:pPr>
            <w:r>
              <w:rPr>
                <w:rFonts w:ascii="Arial MT"/>
                <w:sz w:val="18"/>
              </w:rPr>
              <w:t>1.950243</w:t>
            </w:r>
          </w:p>
        </w:tc>
      </w:tr>
      <w:tr w:rsidR="00030607" w14:paraId="0E4D8DE1" w14:textId="77777777">
        <w:trPr>
          <w:trHeight w:val="299"/>
        </w:trPr>
        <w:tc>
          <w:tcPr>
            <w:tcW w:w="1920" w:type="dxa"/>
            <w:tcBorders>
              <w:bottom w:val="double" w:sz="2" w:space="0" w:color="000000"/>
            </w:tcBorders>
          </w:tcPr>
          <w:p w14:paraId="16CD38EB" w14:textId="77777777" w:rsidR="00030607" w:rsidRDefault="00FB2450">
            <w:pPr>
              <w:pStyle w:val="TableParagraph"/>
              <w:spacing w:before="4"/>
              <w:ind w:left="-3"/>
              <w:rPr>
                <w:rFonts w:ascii="Arial MT"/>
                <w:sz w:val="18"/>
              </w:rPr>
            </w:pPr>
            <w:r>
              <w:rPr>
                <w:rFonts w:ascii="Arial MT"/>
                <w:sz w:val="18"/>
              </w:rPr>
              <w:t>Prob(F-statistic)</w:t>
            </w:r>
          </w:p>
        </w:tc>
        <w:tc>
          <w:tcPr>
            <w:tcW w:w="1139" w:type="dxa"/>
            <w:tcBorders>
              <w:bottom w:val="double" w:sz="2" w:space="0" w:color="000000"/>
            </w:tcBorders>
          </w:tcPr>
          <w:p w14:paraId="5A0D5EF2" w14:textId="77777777" w:rsidR="00030607" w:rsidRDefault="00FB2450">
            <w:pPr>
              <w:pStyle w:val="TableParagraph"/>
              <w:spacing w:before="4"/>
              <w:ind w:right="108"/>
              <w:jc w:val="right"/>
              <w:rPr>
                <w:rFonts w:ascii="Arial MT"/>
                <w:sz w:val="18"/>
              </w:rPr>
            </w:pPr>
            <w:r>
              <w:rPr>
                <w:rFonts w:ascii="Arial MT"/>
                <w:sz w:val="18"/>
              </w:rPr>
              <w:t>0.000000</w:t>
            </w:r>
          </w:p>
        </w:tc>
        <w:tc>
          <w:tcPr>
            <w:tcW w:w="2086" w:type="dxa"/>
            <w:tcBorders>
              <w:bottom w:val="double" w:sz="2" w:space="0" w:color="000000"/>
            </w:tcBorders>
          </w:tcPr>
          <w:p w14:paraId="4E004002" w14:textId="77777777" w:rsidR="00030607" w:rsidRDefault="00030607">
            <w:pPr>
              <w:pStyle w:val="TableParagraph"/>
              <w:rPr>
                <w:sz w:val="18"/>
              </w:rPr>
            </w:pPr>
          </w:p>
        </w:tc>
        <w:tc>
          <w:tcPr>
            <w:tcW w:w="1074" w:type="dxa"/>
            <w:tcBorders>
              <w:bottom w:val="double" w:sz="2" w:space="0" w:color="000000"/>
            </w:tcBorders>
          </w:tcPr>
          <w:p w14:paraId="7AA45B40" w14:textId="77777777" w:rsidR="00030607" w:rsidRDefault="00030607">
            <w:pPr>
              <w:pStyle w:val="TableParagraph"/>
              <w:rPr>
                <w:sz w:val="18"/>
              </w:rPr>
            </w:pPr>
          </w:p>
        </w:tc>
      </w:tr>
    </w:tbl>
    <w:p w14:paraId="5048AC4E" w14:textId="77777777" w:rsidR="00030607" w:rsidRDefault="00030607">
      <w:pPr>
        <w:pStyle w:val="BodyText"/>
        <w:rPr>
          <w:rFonts w:ascii="Arial MT"/>
          <w:sz w:val="20"/>
        </w:rPr>
      </w:pPr>
    </w:p>
    <w:p w14:paraId="0F0715B0" w14:textId="77777777" w:rsidR="00030607" w:rsidRDefault="00030607">
      <w:pPr>
        <w:pStyle w:val="BodyText"/>
        <w:spacing w:before="6"/>
        <w:rPr>
          <w:rFonts w:ascii="Arial MT"/>
          <w:sz w:val="16"/>
        </w:rPr>
      </w:pPr>
    </w:p>
    <w:p w14:paraId="1DD7C340" w14:textId="77777777" w:rsidR="00030607" w:rsidRPr="002D0F81" w:rsidRDefault="00FB2450" w:rsidP="002D0F81">
      <w:pPr>
        <w:pStyle w:val="BodyText"/>
        <w:ind w:left="851"/>
        <w:rPr>
          <w:b/>
          <w:u w:val="single"/>
        </w:rPr>
      </w:pPr>
      <w:r w:rsidRPr="002D0F81">
        <w:rPr>
          <w:b/>
          <w:u w:val="single"/>
        </w:rPr>
        <w:t>Lampiran</w:t>
      </w:r>
      <w:r w:rsidRPr="002D0F81">
        <w:rPr>
          <w:b/>
          <w:spacing w:val="-2"/>
          <w:u w:val="single"/>
        </w:rPr>
        <w:t xml:space="preserve"> </w:t>
      </w:r>
      <w:r w:rsidRPr="002D0F81">
        <w:rPr>
          <w:b/>
          <w:u w:val="single"/>
        </w:rPr>
        <w:t>7</w:t>
      </w:r>
      <w:r w:rsidRPr="002D0F81">
        <w:rPr>
          <w:b/>
          <w:spacing w:val="-1"/>
          <w:u w:val="single"/>
        </w:rPr>
        <w:t xml:space="preserve"> </w:t>
      </w:r>
      <w:r w:rsidRPr="002D0F81">
        <w:rPr>
          <w:b/>
          <w:u w:val="single"/>
        </w:rPr>
        <w:t>Hasil</w:t>
      </w:r>
      <w:r w:rsidRPr="002D0F81">
        <w:rPr>
          <w:b/>
          <w:spacing w:val="-2"/>
          <w:u w:val="single"/>
        </w:rPr>
        <w:t xml:space="preserve"> </w:t>
      </w:r>
      <w:r w:rsidRPr="002D0F81">
        <w:rPr>
          <w:b/>
          <w:u w:val="single"/>
        </w:rPr>
        <w:t>Uji</w:t>
      </w:r>
      <w:r w:rsidRPr="002D0F81">
        <w:rPr>
          <w:b/>
          <w:spacing w:val="-1"/>
          <w:u w:val="single"/>
        </w:rPr>
        <w:t xml:space="preserve"> </w:t>
      </w:r>
      <w:r w:rsidRPr="002D0F81">
        <w:rPr>
          <w:b/>
          <w:u w:val="single"/>
        </w:rPr>
        <w:t>Hausman Persamaan</w:t>
      </w:r>
      <w:r w:rsidRPr="002D0F81">
        <w:rPr>
          <w:b/>
          <w:spacing w:val="-2"/>
          <w:u w:val="single"/>
        </w:rPr>
        <w:t xml:space="preserve"> </w:t>
      </w:r>
      <w:r w:rsidRPr="002D0F81">
        <w:rPr>
          <w:b/>
          <w:u w:val="single"/>
        </w:rPr>
        <w:t>Penelitian</w:t>
      </w:r>
      <w:r w:rsidRPr="002D0F81">
        <w:rPr>
          <w:b/>
          <w:spacing w:val="-2"/>
          <w:u w:val="single"/>
        </w:rPr>
        <w:t xml:space="preserve"> </w:t>
      </w:r>
      <w:r w:rsidRPr="002D0F81">
        <w:rPr>
          <w:b/>
          <w:u w:val="single"/>
        </w:rPr>
        <w:t>2</w:t>
      </w:r>
    </w:p>
    <w:p w14:paraId="796A3E92" w14:textId="77777777" w:rsidR="00030607" w:rsidRDefault="00030607">
      <w:pPr>
        <w:pStyle w:val="BodyText"/>
        <w:spacing w:before="11"/>
        <w:rPr>
          <w:b/>
          <w:sz w:val="22"/>
        </w:rPr>
      </w:pPr>
    </w:p>
    <w:p w14:paraId="7BEF5C73" w14:textId="77777777" w:rsidR="00030607" w:rsidRDefault="00FB2450">
      <w:pPr>
        <w:spacing w:before="94" w:line="256" w:lineRule="auto"/>
        <w:ind w:left="837" w:right="5511"/>
        <w:rPr>
          <w:rFonts w:ascii="Arial MT"/>
          <w:sz w:val="18"/>
        </w:rPr>
      </w:pPr>
      <w:r>
        <w:rPr>
          <w:rFonts w:ascii="Arial MT"/>
          <w:sz w:val="18"/>
        </w:rPr>
        <w:t>Correlated Random Effects - Hausman Test</w:t>
      </w:r>
      <w:r>
        <w:rPr>
          <w:rFonts w:ascii="Arial MT"/>
          <w:spacing w:val="-47"/>
          <w:sz w:val="18"/>
        </w:rPr>
        <w:t xml:space="preserve"> </w:t>
      </w:r>
      <w:r>
        <w:rPr>
          <w:rFonts w:ascii="Arial MT"/>
          <w:sz w:val="18"/>
        </w:rPr>
        <w:t>Equation:</w:t>
      </w:r>
      <w:r>
        <w:rPr>
          <w:rFonts w:ascii="Arial MT"/>
          <w:spacing w:val="-1"/>
          <w:sz w:val="18"/>
        </w:rPr>
        <w:t xml:space="preserve"> </w:t>
      </w:r>
      <w:r>
        <w:rPr>
          <w:rFonts w:ascii="Arial MT"/>
          <w:sz w:val="18"/>
        </w:rPr>
        <w:t>Untitled</w:t>
      </w:r>
    </w:p>
    <w:p w14:paraId="28BA99E5" w14:textId="77777777" w:rsidR="00030607" w:rsidRDefault="00FB2450">
      <w:pPr>
        <w:spacing w:after="87" w:line="206" w:lineRule="exact"/>
        <w:ind w:left="837"/>
        <w:rPr>
          <w:rFonts w:ascii="Arial MT"/>
          <w:sz w:val="18"/>
        </w:rPr>
      </w:pPr>
      <w:r>
        <w:rPr>
          <w:rFonts w:ascii="Arial MT"/>
          <w:sz w:val="18"/>
        </w:rPr>
        <w:t>Test</w:t>
      </w:r>
      <w:r>
        <w:rPr>
          <w:rFonts w:ascii="Arial MT"/>
          <w:spacing w:val="-2"/>
          <w:sz w:val="18"/>
        </w:rPr>
        <w:t xml:space="preserve"> </w:t>
      </w:r>
      <w:r>
        <w:rPr>
          <w:rFonts w:ascii="Arial MT"/>
          <w:sz w:val="18"/>
        </w:rPr>
        <w:t>cross-section</w:t>
      </w:r>
      <w:r>
        <w:rPr>
          <w:rFonts w:ascii="Arial MT"/>
          <w:spacing w:val="-3"/>
          <w:sz w:val="18"/>
        </w:rPr>
        <w:t xml:space="preserve"> </w:t>
      </w:r>
      <w:r>
        <w:rPr>
          <w:rFonts w:ascii="Arial MT"/>
          <w:sz w:val="18"/>
        </w:rPr>
        <w:t>random</w:t>
      </w:r>
      <w:r>
        <w:rPr>
          <w:rFonts w:ascii="Arial MT"/>
          <w:spacing w:val="-3"/>
          <w:sz w:val="18"/>
        </w:rPr>
        <w:t xml:space="preserve"> </w:t>
      </w:r>
      <w:r>
        <w:rPr>
          <w:rFonts w:ascii="Arial MT"/>
          <w:sz w:val="18"/>
        </w:rPr>
        <w:t>effects</w:t>
      </w:r>
    </w:p>
    <w:p w14:paraId="19AEB23F" w14:textId="7FB6FECA" w:rsidR="00030607" w:rsidRDefault="00CB053C">
      <w:pPr>
        <w:pStyle w:val="BodyText"/>
        <w:spacing w:line="43" w:lineRule="exact"/>
        <w:ind w:left="839"/>
        <w:rPr>
          <w:rFonts w:ascii="Arial MT"/>
          <w:sz w:val="4"/>
        </w:rPr>
      </w:pPr>
      <w:r>
        <w:rPr>
          <w:rFonts w:ascii="Arial MT"/>
          <w:noProof/>
          <w:sz w:val="4"/>
          <w:lang w:val="en-US"/>
        </w:rPr>
        <mc:AlternateContent>
          <mc:Choice Requires="wpg">
            <w:drawing>
              <wp:inline distT="0" distB="0" distL="0" distR="0" wp14:anchorId="706DC12E" wp14:editId="3D04E44C">
                <wp:extent cx="3949700" cy="27940"/>
                <wp:effectExtent l="0" t="0" r="3175" b="635"/>
                <wp:docPr id="175"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9700" cy="27940"/>
                          <a:chOff x="0" y="0"/>
                          <a:chExt cx="6220" cy="44"/>
                        </a:xfrm>
                      </wpg:grpSpPr>
                      <wps:wsp>
                        <wps:cNvPr id="176" name="AutoShape 164"/>
                        <wps:cNvSpPr>
                          <a:spLocks/>
                        </wps:cNvSpPr>
                        <wps:spPr bwMode="auto">
                          <a:xfrm>
                            <a:off x="0" y="0"/>
                            <a:ext cx="6220" cy="44"/>
                          </a:xfrm>
                          <a:custGeom>
                            <a:avLst/>
                            <a:gdLst>
                              <a:gd name="T0" fmla="*/ 1920 w 6220"/>
                              <a:gd name="T1" fmla="*/ 29 h 44"/>
                              <a:gd name="T2" fmla="*/ 0 w 6220"/>
                              <a:gd name="T3" fmla="*/ 29 h 44"/>
                              <a:gd name="T4" fmla="*/ 0 w 6220"/>
                              <a:gd name="T5" fmla="*/ 43 h 44"/>
                              <a:gd name="T6" fmla="*/ 1920 w 6220"/>
                              <a:gd name="T7" fmla="*/ 43 h 44"/>
                              <a:gd name="T8" fmla="*/ 1920 w 6220"/>
                              <a:gd name="T9" fmla="*/ 29 h 44"/>
                              <a:gd name="T10" fmla="*/ 1920 w 6220"/>
                              <a:gd name="T11" fmla="*/ 0 h 44"/>
                              <a:gd name="T12" fmla="*/ 0 w 6220"/>
                              <a:gd name="T13" fmla="*/ 0 h 44"/>
                              <a:gd name="T14" fmla="*/ 0 w 6220"/>
                              <a:gd name="T15" fmla="*/ 14 h 44"/>
                              <a:gd name="T16" fmla="*/ 1920 w 6220"/>
                              <a:gd name="T17" fmla="*/ 14 h 44"/>
                              <a:gd name="T18" fmla="*/ 1920 w 6220"/>
                              <a:gd name="T19" fmla="*/ 0 h 44"/>
                              <a:gd name="T20" fmla="*/ 5269 w 6220"/>
                              <a:gd name="T21" fmla="*/ 29 h 44"/>
                              <a:gd name="T22" fmla="*/ 4201 w 6220"/>
                              <a:gd name="T23" fmla="*/ 29 h 44"/>
                              <a:gd name="T24" fmla="*/ 4119 w 6220"/>
                              <a:gd name="T25" fmla="*/ 29 h 44"/>
                              <a:gd name="T26" fmla="*/ 4119 w 6220"/>
                              <a:gd name="T27" fmla="*/ 29 h 44"/>
                              <a:gd name="T28" fmla="*/ 3051 w 6220"/>
                              <a:gd name="T29" fmla="*/ 29 h 44"/>
                              <a:gd name="T30" fmla="*/ 2969 w 6220"/>
                              <a:gd name="T31" fmla="*/ 29 h 44"/>
                              <a:gd name="T32" fmla="*/ 2002 w 6220"/>
                              <a:gd name="T33" fmla="*/ 29 h 44"/>
                              <a:gd name="T34" fmla="*/ 1921 w 6220"/>
                              <a:gd name="T35" fmla="*/ 29 h 44"/>
                              <a:gd name="T36" fmla="*/ 1921 w 6220"/>
                              <a:gd name="T37" fmla="*/ 43 h 44"/>
                              <a:gd name="T38" fmla="*/ 2002 w 6220"/>
                              <a:gd name="T39" fmla="*/ 43 h 44"/>
                              <a:gd name="T40" fmla="*/ 2969 w 6220"/>
                              <a:gd name="T41" fmla="*/ 43 h 44"/>
                              <a:gd name="T42" fmla="*/ 3051 w 6220"/>
                              <a:gd name="T43" fmla="*/ 43 h 44"/>
                              <a:gd name="T44" fmla="*/ 4119 w 6220"/>
                              <a:gd name="T45" fmla="*/ 43 h 44"/>
                              <a:gd name="T46" fmla="*/ 4119 w 6220"/>
                              <a:gd name="T47" fmla="*/ 43 h 44"/>
                              <a:gd name="T48" fmla="*/ 4201 w 6220"/>
                              <a:gd name="T49" fmla="*/ 43 h 44"/>
                              <a:gd name="T50" fmla="*/ 5269 w 6220"/>
                              <a:gd name="T51" fmla="*/ 43 h 44"/>
                              <a:gd name="T52" fmla="*/ 5269 w 6220"/>
                              <a:gd name="T53" fmla="*/ 29 h 44"/>
                              <a:gd name="T54" fmla="*/ 5269 w 6220"/>
                              <a:gd name="T55" fmla="*/ 0 h 44"/>
                              <a:gd name="T56" fmla="*/ 4201 w 6220"/>
                              <a:gd name="T57" fmla="*/ 0 h 44"/>
                              <a:gd name="T58" fmla="*/ 4119 w 6220"/>
                              <a:gd name="T59" fmla="*/ 0 h 44"/>
                              <a:gd name="T60" fmla="*/ 4119 w 6220"/>
                              <a:gd name="T61" fmla="*/ 0 h 44"/>
                              <a:gd name="T62" fmla="*/ 3051 w 6220"/>
                              <a:gd name="T63" fmla="*/ 0 h 44"/>
                              <a:gd name="T64" fmla="*/ 2969 w 6220"/>
                              <a:gd name="T65" fmla="*/ 0 h 44"/>
                              <a:gd name="T66" fmla="*/ 2002 w 6220"/>
                              <a:gd name="T67" fmla="*/ 0 h 44"/>
                              <a:gd name="T68" fmla="*/ 1921 w 6220"/>
                              <a:gd name="T69" fmla="*/ 0 h 44"/>
                              <a:gd name="T70" fmla="*/ 1921 w 6220"/>
                              <a:gd name="T71" fmla="*/ 14 h 44"/>
                              <a:gd name="T72" fmla="*/ 2002 w 6220"/>
                              <a:gd name="T73" fmla="*/ 14 h 44"/>
                              <a:gd name="T74" fmla="*/ 2969 w 6220"/>
                              <a:gd name="T75" fmla="*/ 14 h 44"/>
                              <a:gd name="T76" fmla="*/ 3051 w 6220"/>
                              <a:gd name="T77" fmla="*/ 14 h 44"/>
                              <a:gd name="T78" fmla="*/ 4119 w 6220"/>
                              <a:gd name="T79" fmla="*/ 14 h 44"/>
                              <a:gd name="T80" fmla="*/ 4119 w 6220"/>
                              <a:gd name="T81" fmla="*/ 14 h 44"/>
                              <a:gd name="T82" fmla="*/ 4201 w 6220"/>
                              <a:gd name="T83" fmla="*/ 14 h 44"/>
                              <a:gd name="T84" fmla="*/ 5269 w 6220"/>
                              <a:gd name="T85" fmla="*/ 14 h 44"/>
                              <a:gd name="T86" fmla="*/ 5269 w 6220"/>
                              <a:gd name="T87" fmla="*/ 0 h 44"/>
                              <a:gd name="T88" fmla="*/ 6220 w 6220"/>
                              <a:gd name="T89" fmla="*/ 29 h 44"/>
                              <a:gd name="T90" fmla="*/ 5351 w 6220"/>
                              <a:gd name="T91" fmla="*/ 29 h 44"/>
                              <a:gd name="T92" fmla="*/ 5269 w 6220"/>
                              <a:gd name="T93" fmla="*/ 29 h 44"/>
                              <a:gd name="T94" fmla="*/ 5269 w 6220"/>
                              <a:gd name="T95" fmla="*/ 43 h 44"/>
                              <a:gd name="T96" fmla="*/ 5351 w 6220"/>
                              <a:gd name="T97" fmla="*/ 43 h 44"/>
                              <a:gd name="T98" fmla="*/ 6220 w 6220"/>
                              <a:gd name="T99" fmla="*/ 43 h 44"/>
                              <a:gd name="T100" fmla="*/ 6220 w 6220"/>
                              <a:gd name="T101" fmla="*/ 29 h 44"/>
                              <a:gd name="T102" fmla="*/ 6220 w 6220"/>
                              <a:gd name="T103" fmla="*/ 0 h 44"/>
                              <a:gd name="T104" fmla="*/ 5351 w 6220"/>
                              <a:gd name="T105" fmla="*/ 0 h 44"/>
                              <a:gd name="T106" fmla="*/ 5269 w 6220"/>
                              <a:gd name="T107" fmla="*/ 0 h 44"/>
                              <a:gd name="T108" fmla="*/ 5269 w 6220"/>
                              <a:gd name="T109" fmla="*/ 14 h 44"/>
                              <a:gd name="T110" fmla="*/ 5351 w 6220"/>
                              <a:gd name="T111" fmla="*/ 14 h 44"/>
                              <a:gd name="T112" fmla="*/ 6220 w 6220"/>
                              <a:gd name="T113" fmla="*/ 14 h 44"/>
                              <a:gd name="T114" fmla="*/ 6220 w 6220"/>
                              <a:gd name="T115"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1" y="29"/>
                                </a:lnTo>
                                <a:lnTo>
                                  <a:pt x="1921"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1" y="0"/>
                                </a:lnTo>
                                <a:lnTo>
                                  <a:pt x="1921" y="14"/>
                                </a:lnTo>
                                <a:lnTo>
                                  <a:pt x="2002" y="14"/>
                                </a:lnTo>
                                <a:lnTo>
                                  <a:pt x="2969" y="14"/>
                                </a:lnTo>
                                <a:lnTo>
                                  <a:pt x="3051" y="14"/>
                                </a:lnTo>
                                <a:lnTo>
                                  <a:pt x="4119" y="14"/>
                                </a:lnTo>
                                <a:lnTo>
                                  <a:pt x="4201" y="14"/>
                                </a:lnTo>
                                <a:lnTo>
                                  <a:pt x="5269" y="14"/>
                                </a:lnTo>
                                <a:lnTo>
                                  <a:pt x="5269" y="0"/>
                                </a:lnTo>
                                <a:close/>
                                <a:moveTo>
                                  <a:pt x="6220" y="29"/>
                                </a:moveTo>
                                <a:lnTo>
                                  <a:pt x="5351" y="29"/>
                                </a:lnTo>
                                <a:lnTo>
                                  <a:pt x="5269" y="29"/>
                                </a:lnTo>
                                <a:lnTo>
                                  <a:pt x="5269" y="43"/>
                                </a:lnTo>
                                <a:lnTo>
                                  <a:pt x="5351" y="43"/>
                                </a:lnTo>
                                <a:lnTo>
                                  <a:pt x="6220" y="43"/>
                                </a:lnTo>
                                <a:lnTo>
                                  <a:pt x="6220" y="29"/>
                                </a:lnTo>
                                <a:close/>
                                <a:moveTo>
                                  <a:pt x="6220" y="0"/>
                                </a:moveTo>
                                <a:lnTo>
                                  <a:pt x="5351" y="0"/>
                                </a:lnTo>
                                <a:lnTo>
                                  <a:pt x="5269" y="0"/>
                                </a:lnTo>
                                <a:lnTo>
                                  <a:pt x="5269" y="14"/>
                                </a:lnTo>
                                <a:lnTo>
                                  <a:pt x="5351" y="14"/>
                                </a:lnTo>
                                <a:lnTo>
                                  <a:pt x="6220" y="14"/>
                                </a:lnTo>
                                <a:lnTo>
                                  <a:pt x="622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4DC777D" id="Group 163" o:spid="_x0000_s1026" style="width:311pt;height:2.2pt;mso-position-horizontal-relative:char;mso-position-vertical-relative:line"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">
                <v:shape id="AutoShape 164" o:spid="_x0000_s1027" style="position:absolute;width:6220;height:44;visibility:visible;mso-wrap-style:square;v-text-anchor:top" coordsize="6220,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cWcMA&#10;AADcAAAADwAAAGRycy9kb3ducmV2LnhtbERPTWvCQBC9F/oflin0VjepjUrqGkQaLPTUWBBvQ3ZM&#10;gtnZkF2T+O+7hYK3ebzPWWeTacVAvWssK4hnEQji0uqGKwU/h/xlBcJ5ZI2tZVJwIwfZ5vFhjam2&#10;I3/TUPhKhBB2KSqove9SKV1Zk0E3sx1x4M62N+gD7CupexxDuGnlaxQtpMGGQ0ONHe1qKi/F1ShI&#10;zkOSbPkj/6LLvDhMb/vTMZ4r9fw0bd9BeJr8Xfzv/tRh/nIBf8+E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UcWcMAAADcAAAADwAAAAAAAAAAAAAAAACYAgAAZHJzL2Rv&#10;d25yZXYueG1sUEsFBgAAAAAEAAQA9QAAAIgDAAAAAA==&#10;" path="m1920,29l,29,,43r1920,l1920,29xm1920,l,,,14r1920,l1920,xm5269,29r-1068,l4119,29r-1068,l2969,29r-967,l1921,29r,14l2002,43r967,l3051,43r1068,l4201,43r1068,l5269,29xm5269,l4201,r-82,l3051,r-82,l2002,r-81,l1921,14r81,l2969,14r82,l4119,14r82,l5269,14r,-14xm6220,29r-869,l5269,29r,14l5351,43r869,l6220,29xm6220,l5351,r-82,l5269,14r82,l6220,14r,-14xe" fillcolor="black" stroked="f">
                  <v:path arrowok="t" o:connecttype="custom" o:connectlocs="1920,29;0,29;0,43;1920,43;1920,29;1920,0;0,0;0,14;1920,14;1920,0;5269,29;4201,29;4119,29;4119,29;3051,29;2969,29;2002,29;1921,29;1921,43;2002,43;2969,43;3051,43;4119,43;4119,43;4201,43;5269,43;5269,29;5269,0;4201,0;4119,0;4119,0;3051,0;2969,0;2002,0;1921,0;1921,14;2002,14;2969,14;3051,14;4119,14;4119,14;4201,14;5269,14;5269,0;6220,29;5351,29;5269,29;5269,43;5351,43;6220,43;6220,29;6220,0;5351,0;5269,0;5269,14;5351,14;6220,14;6220,0" o:connectangles="0,0,0,0,0,0,0,0,0,0,0,0,0,0,0,0,0,0,0,0,0,0,0,0,0,0,0,0,0,0,0,0,0,0,0,0,0,0,0,0,0,0,0,0,0,0,0,0,0,0,0,0,0,0,0,0,0,0"/>
                </v:shape>
                <w10:anchorlock/>
              </v:group>
            </w:pict>
          </mc:Fallback>
        </mc:AlternateContent>
      </w:r>
    </w:p>
    <w:p w14:paraId="5DF8DC5F" w14:textId="77777777" w:rsidR="00030607" w:rsidRDefault="00030607">
      <w:pPr>
        <w:spacing w:line="43" w:lineRule="exact"/>
        <w:rPr>
          <w:rFonts w:ascii="Arial MT"/>
          <w:sz w:val="4"/>
        </w:rPr>
        <w:sectPr w:rsidR="00030607">
          <w:pgSz w:w="11910" w:h="16840"/>
          <w:pgMar w:top="1680" w:right="580" w:bottom="1400" w:left="1460" w:header="712" w:footer="1122" w:gutter="0"/>
          <w:cols w:space="720"/>
        </w:sectPr>
      </w:pPr>
    </w:p>
    <w:p w14:paraId="2F2B1F46" w14:textId="77777777" w:rsidR="00030607" w:rsidRDefault="00030607">
      <w:pPr>
        <w:pStyle w:val="BodyText"/>
        <w:spacing w:before="9"/>
        <w:rPr>
          <w:rFonts w:ascii="Arial MT"/>
          <w:sz w:val="25"/>
        </w:rPr>
      </w:pPr>
    </w:p>
    <w:p w14:paraId="245B9673" w14:textId="77777777" w:rsidR="00030607" w:rsidRDefault="00FB2450">
      <w:pPr>
        <w:ind w:left="837"/>
        <w:rPr>
          <w:rFonts w:ascii="Arial MT"/>
          <w:sz w:val="18"/>
        </w:rPr>
      </w:pPr>
      <w:r>
        <w:rPr>
          <w:rFonts w:ascii="Arial MT"/>
          <w:sz w:val="18"/>
        </w:rPr>
        <w:t>Test</w:t>
      </w:r>
      <w:r>
        <w:rPr>
          <w:rFonts w:ascii="Arial MT"/>
          <w:spacing w:val="-2"/>
          <w:sz w:val="18"/>
        </w:rPr>
        <w:t xml:space="preserve"> </w:t>
      </w:r>
      <w:r>
        <w:rPr>
          <w:rFonts w:ascii="Arial MT"/>
          <w:sz w:val="18"/>
        </w:rPr>
        <w:t>Summary</w:t>
      </w:r>
    </w:p>
    <w:p w14:paraId="68A78155" w14:textId="77777777" w:rsidR="00030607" w:rsidRDefault="00FB2450">
      <w:pPr>
        <w:spacing w:before="88"/>
        <w:ind w:left="866"/>
        <w:rPr>
          <w:rFonts w:ascii="Arial MT"/>
          <w:sz w:val="18"/>
        </w:rPr>
      </w:pPr>
      <w:r>
        <w:br w:type="column"/>
      </w:r>
      <w:r>
        <w:rPr>
          <w:rFonts w:ascii="Arial MT"/>
          <w:sz w:val="18"/>
        </w:rPr>
        <w:t>Chi-Sq.</w:t>
      </w:r>
    </w:p>
    <w:p w14:paraId="7D19859F" w14:textId="77777777" w:rsidR="00030607" w:rsidRDefault="00FB2450">
      <w:pPr>
        <w:tabs>
          <w:tab w:val="left" w:pos="1717"/>
          <w:tab w:val="left" w:pos="3088"/>
        </w:tabs>
        <w:spacing w:before="2"/>
        <w:ind w:left="837"/>
        <w:rPr>
          <w:rFonts w:ascii="Arial MT"/>
          <w:sz w:val="18"/>
        </w:rPr>
      </w:pPr>
      <w:r>
        <w:rPr>
          <w:rFonts w:ascii="Arial MT"/>
          <w:sz w:val="18"/>
        </w:rPr>
        <w:t>Statistic</w:t>
      </w:r>
      <w:r>
        <w:rPr>
          <w:rFonts w:ascii="Arial MT"/>
          <w:sz w:val="18"/>
        </w:rPr>
        <w:tab/>
        <w:t>Chi-Sq.</w:t>
      </w:r>
      <w:r>
        <w:rPr>
          <w:rFonts w:ascii="Arial MT"/>
          <w:spacing w:val="-1"/>
          <w:sz w:val="18"/>
        </w:rPr>
        <w:t xml:space="preserve"> </w:t>
      </w:r>
      <w:r>
        <w:rPr>
          <w:rFonts w:ascii="Arial MT"/>
          <w:sz w:val="18"/>
        </w:rPr>
        <w:t>d.f.</w:t>
      </w:r>
      <w:r>
        <w:rPr>
          <w:rFonts w:ascii="Arial MT"/>
          <w:sz w:val="18"/>
        </w:rPr>
        <w:tab/>
        <w:t>Prob.</w:t>
      </w:r>
    </w:p>
    <w:p w14:paraId="57282C9B" w14:textId="77777777" w:rsidR="00030607" w:rsidRDefault="00030607">
      <w:pPr>
        <w:rPr>
          <w:rFonts w:ascii="Arial MT"/>
          <w:sz w:val="18"/>
        </w:rPr>
        <w:sectPr w:rsidR="00030607">
          <w:type w:val="continuous"/>
          <w:pgSz w:w="11910" w:h="16840"/>
          <w:pgMar w:top="1580" w:right="580" w:bottom="280" w:left="1460" w:header="720" w:footer="720" w:gutter="0"/>
          <w:cols w:num="2" w:space="720" w:equalWidth="0">
            <w:col w:w="2049" w:space="1422"/>
            <w:col w:w="6399"/>
          </w:cols>
        </w:sectPr>
      </w:pPr>
    </w:p>
    <w:p w14:paraId="3B441C49" w14:textId="77777777" w:rsidR="00030607" w:rsidRDefault="00030607">
      <w:pPr>
        <w:pStyle w:val="BodyText"/>
        <w:spacing w:before="8"/>
        <w:rPr>
          <w:rFonts w:ascii="Arial MT"/>
          <w:sz w:val="7"/>
        </w:rPr>
      </w:pPr>
    </w:p>
    <w:p w14:paraId="3EFDFE87" w14:textId="73A2B033" w:rsidR="00030607" w:rsidRDefault="00CB053C">
      <w:pPr>
        <w:pStyle w:val="BodyText"/>
        <w:spacing w:line="43" w:lineRule="exact"/>
        <w:ind w:left="839"/>
        <w:rPr>
          <w:rFonts w:ascii="Arial MT"/>
          <w:sz w:val="4"/>
        </w:rPr>
      </w:pPr>
      <w:r>
        <w:rPr>
          <w:rFonts w:ascii="Arial MT"/>
          <w:noProof/>
          <w:sz w:val="4"/>
          <w:lang w:val="en-US"/>
        </w:rPr>
        <mc:AlternateContent>
          <mc:Choice Requires="wpg">
            <w:drawing>
              <wp:inline distT="0" distB="0" distL="0" distR="0" wp14:anchorId="2EC943C3" wp14:editId="68828E87">
                <wp:extent cx="3949700" cy="27940"/>
                <wp:effectExtent l="0" t="0" r="3175" b="635"/>
                <wp:docPr id="173" name="Group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9700" cy="27940"/>
                          <a:chOff x="0" y="0"/>
                          <a:chExt cx="6220" cy="44"/>
                        </a:xfrm>
                      </wpg:grpSpPr>
                      <wps:wsp>
                        <wps:cNvPr id="174" name="AutoShape 162"/>
                        <wps:cNvSpPr>
                          <a:spLocks/>
                        </wps:cNvSpPr>
                        <wps:spPr bwMode="auto">
                          <a:xfrm>
                            <a:off x="0" y="0"/>
                            <a:ext cx="6220" cy="44"/>
                          </a:xfrm>
                          <a:custGeom>
                            <a:avLst/>
                            <a:gdLst>
                              <a:gd name="T0" fmla="*/ 1920 w 6220"/>
                              <a:gd name="T1" fmla="*/ 29 h 44"/>
                              <a:gd name="T2" fmla="*/ 0 w 6220"/>
                              <a:gd name="T3" fmla="*/ 29 h 44"/>
                              <a:gd name="T4" fmla="*/ 0 w 6220"/>
                              <a:gd name="T5" fmla="*/ 43 h 44"/>
                              <a:gd name="T6" fmla="*/ 1920 w 6220"/>
                              <a:gd name="T7" fmla="*/ 43 h 44"/>
                              <a:gd name="T8" fmla="*/ 1920 w 6220"/>
                              <a:gd name="T9" fmla="*/ 29 h 44"/>
                              <a:gd name="T10" fmla="*/ 1920 w 6220"/>
                              <a:gd name="T11" fmla="*/ 0 h 44"/>
                              <a:gd name="T12" fmla="*/ 0 w 6220"/>
                              <a:gd name="T13" fmla="*/ 0 h 44"/>
                              <a:gd name="T14" fmla="*/ 0 w 6220"/>
                              <a:gd name="T15" fmla="*/ 14 h 44"/>
                              <a:gd name="T16" fmla="*/ 1920 w 6220"/>
                              <a:gd name="T17" fmla="*/ 14 h 44"/>
                              <a:gd name="T18" fmla="*/ 1920 w 6220"/>
                              <a:gd name="T19" fmla="*/ 0 h 44"/>
                              <a:gd name="T20" fmla="*/ 5269 w 6220"/>
                              <a:gd name="T21" fmla="*/ 29 h 44"/>
                              <a:gd name="T22" fmla="*/ 4201 w 6220"/>
                              <a:gd name="T23" fmla="*/ 29 h 44"/>
                              <a:gd name="T24" fmla="*/ 4119 w 6220"/>
                              <a:gd name="T25" fmla="*/ 29 h 44"/>
                              <a:gd name="T26" fmla="*/ 4119 w 6220"/>
                              <a:gd name="T27" fmla="*/ 29 h 44"/>
                              <a:gd name="T28" fmla="*/ 3051 w 6220"/>
                              <a:gd name="T29" fmla="*/ 29 h 44"/>
                              <a:gd name="T30" fmla="*/ 2969 w 6220"/>
                              <a:gd name="T31" fmla="*/ 29 h 44"/>
                              <a:gd name="T32" fmla="*/ 2002 w 6220"/>
                              <a:gd name="T33" fmla="*/ 29 h 44"/>
                              <a:gd name="T34" fmla="*/ 1921 w 6220"/>
                              <a:gd name="T35" fmla="*/ 29 h 44"/>
                              <a:gd name="T36" fmla="*/ 1921 w 6220"/>
                              <a:gd name="T37" fmla="*/ 43 h 44"/>
                              <a:gd name="T38" fmla="*/ 2002 w 6220"/>
                              <a:gd name="T39" fmla="*/ 43 h 44"/>
                              <a:gd name="T40" fmla="*/ 2969 w 6220"/>
                              <a:gd name="T41" fmla="*/ 43 h 44"/>
                              <a:gd name="T42" fmla="*/ 3051 w 6220"/>
                              <a:gd name="T43" fmla="*/ 43 h 44"/>
                              <a:gd name="T44" fmla="*/ 4119 w 6220"/>
                              <a:gd name="T45" fmla="*/ 43 h 44"/>
                              <a:gd name="T46" fmla="*/ 4119 w 6220"/>
                              <a:gd name="T47" fmla="*/ 43 h 44"/>
                              <a:gd name="T48" fmla="*/ 4201 w 6220"/>
                              <a:gd name="T49" fmla="*/ 43 h 44"/>
                              <a:gd name="T50" fmla="*/ 5269 w 6220"/>
                              <a:gd name="T51" fmla="*/ 43 h 44"/>
                              <a:gd name="T52" fmla="*/ 5269 w 6220"/>
                              <a:gd name="T53" fmla="*/ 29 h 44"/>
                              <a:gd name="T54" fmla="*/ 5269 w 6220"/>
                              <a:gd name="T55" fmla="*/ 0 h 44"/>
                              <a:gd name="T56" fmla="*/ 4201 w 6220"/>
                              <a:gd name="T57" fmla="*/ 0 h 44"/>
                              <a:gd name="T58" fmla="*/ 4119 w 6220"/>
                              <a:gd name="T59" fmla="*/ 0 h 44"/>
                              <a:gd name="T60" fmla="*/ 4119 w 6220"/>
                              <a:gd name="T61" fmla="*/ 0 h 44"/>
                              <a:gd name="T62" fmla="*/ 3051 w 6220"/>
                              <a:gd name="T63" fmla="*/ 0 h 44"/>
                              <a:gd name="T64" fmla="*/ 2969 w 6220"/>
                              <a:gd name="T65" fmla="*/ 0 h 44"/>
                              <a:gd name="T66" fmla="*/ 2002 w 6220"/>
                              <a:gd name="T67" fmla="*/ 0 h 44"/>
                              <a:gd name="T68" fmla="*/ 1921 w 6220"/>
                              <a:gd name="T69" fmla="*/ 0 h 44"/>
                              <a:gd name="T70" fmla="*/ 1921 w 6220"/>
                              <a:gd name="T71" fmla="*/ 14 h 44"/>
                              <a:gd name="T72" fmla="*/ 2002 w 6220"/>
                              <a:gd name="T73" fmla="*/ 14 h 44"/>
                              <a:gd name="T74" fmla="*/ 2969 w 6220"/>
                              <a:gd name="T75" fmla="*/ 14 h 44"/>
                              <a:gd name="T76" fmla="*/ 3051 w 6220"/>
                              <a:gd name="T77" fmla="*/ 14 h 44"/>
                              <a:gd name="T78" fmla="*/ 4119 w 6220"/>
                              <a:gd name="T79" fmla="*/ 14 h 44"/>
                              <a:gd name="T80" fmla="*/ 4119 w 6220"/>
                              <a:gd name="T81" fmla="*/ 14 h 44"/>
                              <a:gd name="T82" fmla="*/ 4201 w 6220"/>
                              <a:gd name="T83" fmla="*/ 14 h 44"/>
                              <a:gd name="T84" fmla="*/ 5269 w 6220"/>
                              <a:gd name="T85" fmla="*/ 14 h 44"/>
                              <a:gd name="T86" fmla="*/ 5269 w 6220"/>
                              <a:gd name="T87" fmla="*/ 0 h 44"/>
                              <a:gd name="T88" fmla="*/ 6220 w 6220"/>
                              <a:gd name="T89" fmla="*/ 29 h 44"/>
                              <a:gd name="T90" fmla="*/ 5351 w 6220"/>
                              <a:gd name="T91" fmla="*/ 29 h 44"/>
                              <a:gd name="T92" fmla="*/ 5269 w 6220"/>
                              <a:gd name="T93" fmla="*/ 29 h 44"/>
                              <a:gd name="T94" fmla="*/ 5269 w 6220"/>
                              <a:gd name="T95" fmla="*/ 43 h 44"/>
                              <a:gd name="T96" fmla="*/ 5351 w 6220"/>
                              <a:gd name="T97" fmla="*/ 43 h 44"/>
                              <a:gd name="T98" fmla="*/ 6220 w 6220"/>
                              <a:gd name="T99" fmla="*/ 43 h 44"/>
                              <a:gd name="T100" fmla="*/ 6220 w 6220"/>
                              <a:gd name="T101" fmla="*/ 29 h 44"/>
                              <a:gd name="T102" fmla="*/ 6220 w 6220"/>
                              <a:gd name="T103" fmla="*/ 0 h 44"/>
                              <a:gd name="T104" fmla="*/ 5351 w 6220"/>
                              <a:gd name="T105" fmla="*/ 0 h 44"/>
                              <a:gd name="T106" fmla="*/ 5269 w 6220"/>
                              <a:gd name="T107" fmla="*/ 0 h 44"/>
                              <a:gd name="T108" fmla="*/ 5269 w 6220"/>
                              <a:gd name="T109" fmla="*/ 14 h 44"/>
                              <a:gd name="T110" fmla="*/ 5351 w 6220"/>
                              <a:gd name="T111" fmla="*/ 14 h 44"/>
                              <a:gd name="T112" fmla="*/ 6220 w 6220"/>
                              <a:gd name="T113" fmla="*/ 14 h 44"/>
                              <a:gd name="T114" fmla="*/ 6220 w 6220"/>
                              <a:gd name="T115"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1" y="29"/>
                                </a:lnTo>
                                <a:lnTo>
                                  <a:pt x="1921"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1" y="0"/>
                                </a:lnTo>
                                <a:lnTo>
                                  <a:pt x="1921" y="14"/>
                                </a:lnTo>
                                <a:lnTo>
                                  <a:pt x="2002" y="14"/>
                                </a:lnTo>
                                <a:lnTo>
                                  <a:pt x="2969" y="14"/>
                                </a:lnTo>
                                <a:lnTo>
                                  <a:pt x="3051" y="14"/>
                                </a:lnTo>
                                <a:lnTo>
                                  <a:pt x="4119" y="14"/>
                                </a:lnTo>
                                <a:lnTo>
                                  <a:pt x="4201" y="14"/>
                                </a:lnTo>
                                <a:lnTo>
                                  <a:pt x="5269" y="14"/>
                                </a:lnTo>
                                <a:lnTo>
                                  <a:pt x="5269" y="0"/>
                                </a:lnTo>
                                <a:close/>
                                <a:moveTo>
                                  <a:pt x="6220" y="29"/>
                                </a:moveTo>
                                <a:lnTo>
                                  <a:pt x="5351" y="29"/>
                                </a:lnTo>
                                <a:lnTo>
                                  <a:pt x="5269" y="29"/>
                                </a:lnTo>
                                <a:lnTo>
                                  <a:pt x="5269" y="43"/>
                                </a:lnTo>
                                <a:lnTo>
                                  <a:pt x="5351" y="43"/>
                                </a:lnTo>
                                <a:lnTo>
                                  <a:pt x="6220" y="43"/>
                                </a:lnTo>
                                <a:lnTo>
                                  <a:pt x="6220" y="29"/>
                                </a:lnTo>
                                <a:close/>
                                <a:moveTo>
                                  <a:pt x="6220" y="0"/>
                                </a:moveTo>
                                <a:lnTo>
                                  <a:pt x="5351" y="0"/>
                                </a:lnTo>
                                <a:lnTo>
                                  <a:pt x="5269" y="0"/>
                                </a:lnTo>
                                <a:lnTo>
                                  <a:pt x="5269" y="14"/>
                                </a:lnTo>
                                <a:lnTo>
                                  <a:pt x="5351" y="14"/>
                                </a:lnTo>
                                <a:lnTo>
                                  <a:pt x="6220" y="14"/>
                                </a:lnTo>
                                <a:lnTo>
                                  <a:pt x="622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F8C7E06" id="Group 161" o:spid="_x0000_s1026" style="width:311pt;height:2.2pt;mso-position-horizontal-relative:char;mso-position-vertical-relative:line"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">
                <v:shape id="AutoShape 162" o:spid="_x0000_s1027" style="position:absolute;width:6220;height:44;visibility:visible;mso-wrap-style:square;v-text-anchor:top" coordsize="6220,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sntcMA&#10;AADcAAAADwAAAGRycy9kb3ducmV2LnhtbERPTWvCQBC9F/wPyxS81U3U2JK6BikGCz0ZhdLbkB2T&#10;YHY2ZLdJ/PfdQqG3ebzP2WaTacVAvWssK4gXEQji0uqGKwWXc/70AsJ5ZI2tZVJwJwfZbvawxVTb&#10;kU80FL4SIYRdigpq77tUSlfWZNAtbEccuKvtDfoA+0rqHscQblq5jKKNNNhwaKixo7eaylvxbRQk&#10;1yFJ9nzIP+i2Ks7T+vj1Ga+Umj9O+1cQnib/L/5zv+sw/3kNv8+EC+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sntcMAAADcAAAADwAAAAAAAAAAAAAAAACYAgAAZHJzL2Rv&#10;d25yZXYueG1sUEsFBgAAAAAEAAQA9QAAAIgDAAAAAA==&#10;" path="m1920,29l,29,,43r1920,l1920,29xm1920,l,,,14r1920,l1920,xm5269,29r-1068,l4119,29r-1068,l2969,29r-967,l1921,29r,14l2002,43r967,l3051,43r1068,l4201,43r1068,l5269,29xm5269,l4201,r-82,l3051,r-82,l2002,r-81,l1921,14r81,l2969,14r82,l4119,14r82,l5269,14r,-14xm6220,29r-869,l5269,29r,14l5351,43r869,l6220,29xm6220,l5351,r-82,l5269,14r82,l6220,14r,-14xe" fillcolor="black" stroked="f">
                  <v:path arrowok="t" o:connecttype="custom" o:connectlocs="1920,29;0,29;0,43;1920,43;1920,29;1920,0;0,0;0,14;1920,14;1920,0;5269,29;4201,29;4119,29;4119,29;3051,29;2969,29;2002,29;1921,29;1921,43;2002,43;2969,43;3051,43;4119,43;4119,43;4201,43;5269,43;5269,29;5269,0;4201,0;4119,0;4119,0;3051,0;2969,0;2002,0;1921,0;1921,14;2002,14;2969,14;3051,14;4119,14;4119,14;4201,14;5269,14;5269,0;6220,29;5351,29;5269,29;5269,43;5351,43;6220,43;6220,29;6220,0;5351,0;5269,0;5269,14;5351,14;6220,14;6220,0" o:connectangles="0,0,0,0,0,0,0,0,0,0,0,0,0,0,0,0,0,0,0,0,0,0,0,0,0,0,0,0,0,0,0,0,0,0,0,0,0,0,0,0,0,0,0,0,0,0,0,0,0,0,0,0,0,0,0,0,0,0"/>
                </v:shape>
                <w10:anchorlock/>
              </v:group>
            </w:pict>
          </mc:Fallback>
        </mc:AlternateContent>
      </w:r>
    </w:p>
    <w:p w14:paraId="311A4B00" w14:textId="0709F42D" w:rsidR="00030607" w:rsidRDefault="00CB053C">
      <w:pPr>
        <w:tabs>
          <w:tab w:val="left" w:pos="4188"/>
          <w:tab w:val="left" w:pos="5988"/>
          <w:tab w:val="left" w:pos="6490"/>
        </w:tabs>
        <w:spacing w:before="100"/>
        <w:ind w:left="837"/>
        <w:rPr>
          <w:rFonts w:ascii="Arial MT"/>
          <w:sz w:val="18"/>
        </w:rPr>
      </w:pPr>
      <w:r>
        <w:rPr>
          <w:noProof/>
          <w:lang w:val="en-US"/>
        </w:rPr>
        <mc:AlternateContent>
          <mc:Choice Requires="wps">
            <w:drawing>
              <wp:anchor distT="0" distB="0" distL="0" distR="0" simplePos="0" relativeHeight="487610368" behindDoc="1" locked="0" layoutInCell="1" allowOverlap="1" wp14:anchorId="7A39681A" wp14:editId="369B8354">
                <wp:simplePos x="0" y="0"/>
                <wp:positionH relativeFrom="page">
                  <wp:posOffset>1460500</wp:posOffset>
                </wp:positionH>
                <wp:positionV relativeFrom="paragraph">
                  <wp:posOffset>251460</wp:posOffset>
                </wp:positionV>
                <wp:extent cx="3949700" cy="27940"/>
                <wp:effectExtent l="0" t="0" r="0" b="0"/>
                <wp:wrapTopAndBottom/>
                <wp:docPr id="172" name="AutoShape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425 396"/>
                            <a:gd name="T3" fmla="*/ 425 h 44"/>
                            <a:gd name="T4" fmla="+- 0 2300 2300"/>
                            <a:gd name="T5" fmla="*/ T4 w 6220"/>
                            <a:gd name="T6" fmla="+- 0 425 396"/>
                            <a:gd name="T7" fmla="*/ 425 h 44"/>
                            <a:gd name="T8" fmla="+- 0 2300 2300"/>
                            <a:gd name="T9" fmla="*/ T8 w 6220"/>
                            <a:gd name="T10" fmla="+- 0 439 396"/>
                            <a:gd name="T11" fmla="*/ 439 h 44"/>
                            <a:gd name="T12" fmla="+- 0 4220 2300"/>
                            <a:gd name="T13" fmla="*/ T12 w 6220"/>
                            <a:gd name="T14" fmla="+- 0 439 396"/>
                            <a:gd name="T15" fmla="*/ 439 h 44"/>
                            <a:gd name="T16" fmla="+- 0 4220 2300"/>
                            <a:gd name="T17" fmla="*/ T16 w 6220"/>
                            <a:gd name="T18" fmla="+- 0 425 396"/>
                            <a:gd name="T19" fmla="*/ 425 h 44"/>
                            <a:gd name="T20" fmla="+- 0 4220 2300"/>
                            <a:gd name="T21" fmla="*/ T20 w 6220"/>
                            <a:gd name="T22" fmla="+- 0 396 396"/>
                            <a:gd name="T23" fmla="*/ 396 h 44"/>
                            <a:gd name="T24" fmla="+- 0 2300 2300"/>
                            <a:gd name="T25" fmla="*/ T24 w 6220"/>
                            <a:gd name="T26" fmla="+- 0 396 396"/>
                            <a:gd name="T27" fmla="*/ 396 h 44"/>
                            <a:gd name="T28" fmla="+- 0 2300 2300"/>
                            <a:gd name="T29" fmla="*/ T28 w 6220"/>
                            <a:gd name="T30" fmla="+- 0 410 396"/>
                            <a:gd name="T31" fmla="*/ 410 h 44"/>
                            <a:gd name="T32" fmla="+- 0 4220 2300"/>
                            <a:gd name="T33" fmla="*/ T32 w 6220"/>
                            <a:gd name="T34" fmla="+- 0 410 396"/>
                            <a:gd name="T35" fmla="*/ 410 h 44"/>
                            <a:gd name="T36" fmla="+- 0 4220 2300"/>
                            <a:gd name="T37" fmla="*/ T36 w 6220"/>
                            <a:gd name="T38" fmla="+- 0 396 396"/>
                            <a:gd name="T39" fmla="*/ 396 h 44"/>
                            <a:gd name="T40" fmla="+- 0 7569 2300"/>
                            <a:gd name="T41" fmla="*/ T40 w 6220"/>
                            <a:gd name="T42" fmla="+- 0 425 396"/>
                            <a:gd name="T43" fmla="*/ 425 h 44"/>
                            <a:gd name="T44" fmla="+- 0 6501 2300"/>
                            <a:gd name="T45" fmla="*/ T44 w 6220"/>
                            <a:gd name="T46" fmla="+- 0 425 396"/>
                            <a:gd name="T47" fmla="*/ 425 h 44"/>
                            <a:gd name="T48" fmla="+- 0 6419 2300"/>
                            <a:gd name="T49" fmla="*/ T48 w 6220"/>
                            <a:gd name="T50" fmla="+- 0 425 396"/>
                            <a:gd name="T51" fmla="*/ 425 h 44"/>
                            <a:gd name="T52" fmla="+- 0 6419 2300"/>
                            <a:gd name="T53" fmla="*/ T52 w 6220"/>
                            <a:gd name="T54" fmla="+- 0 425 396"/>
                            <a:gd name="T55" fmla="*/ 425 h 44"/>
                            <a:gd name="T56" fmla="+- 0 5351 2300"/>
                            <a:gd name="T57" fmla="*/ T56 w 6220"/>
                            <a:gd name="T58" fmla="+- 0 425 396"/>
                            <a:gd name="T59" fmla="*/ 425 h 44"/>
                            <a:gd name="T60" fmla="+- 0 5269 2300"/>
                            <a:gd name="T61" fmla="*/ T60 w 6220"/>
                            <a:gd name="T62" fmla="+- 0 425 396"/>
                            <a:gd name="T63" fmla="*/ 425 h 44"/>
                            <a:gd name="T64" fmla="+- 0 4302 2300"/>
                            <a:gd name="T65" fmla="*/ T64 w 6220"/>
                            <a:gd name="T66" fmla="+- 0 425 396"/>
                            <a:gd name="T67" fmla="*/ 425 h 44"/>
                            <a:gd name="T68" fmla="+- 0 4220 2300"/>
                            <a:gd name="T69" fmla="*/ T68 w 6220"/>
                            <a:gd name="T70" fmla="+- 0 425 396"/>
                            <a:gd name="T71" fmla="*/ 425 h 44"/>
                            <a:gd name="T72" fmla="+- 0 4220 2300"/>
                            <a:gd name="T73" fmla="*/ T72 w 6220"/>
                            <a:gd name="T74" fmla="+- 0 439 396"/>
                            <a:gd name="T75" fmla="*/ 439 h 44"/>
                            <a:gd name="T76" fmla="+- 0 4302 2300"/>
                            <a:gd name="T77" fmla="*/ T76 w 6220"/>
                            <a:gd name="T78" fmla="+- 0 439 396"/>
                            <a:gd name="T79" fmla="*/ 439 h 44"/>
                            <a:gd name="T80" fmla="+- 0 5269 2300"/>
                            <a:gd name="T81" fmla="*/ T80 w 6220"/>
                            <a:gd name="T82" fmla="+- 0 439 396"/>
                            <a:gd name="T83" fmla="*/ 439 h 44"/>
                            <a:gd name="T84" fmla="+- 0 5351 2300"/>
                            <a:gd name="T85" fmla="*/ T84 w 6220"/>
                            <a:gd name="T86" fmla="+- 0 439 396"/>
                            <a:gd name="T87" fmla="*/ 439 h 44"/>
                            <a:gd name="T88" fmla="+- 0 6419 2300"/>
                            <a:gd name="T89" fmla="*/ T88 w 6220"/>
                            <a:gd name="T90" fmla="+- 0 439 396"/>
                            <a:gd name="T91" fmla="*/ 439 h 44"/>
                            <a:gd name="T92" fmla="+- 0 6419 2300"/>
                            <a:gd name="T93" fmla="*/ T92 w 6220"/>
                            <a:gd name="T94" fmla="+- 0 439 396"/>
                            <a:gd name="T95" fmla="*/ 439 h 44"/>
                            <a:gd name="T96" fmla="+- 0 6501 2300"/>
                            <a:gd name="T97" fmla="*/ T96 w 6220"/>
                            <a:gd name="T98" fmla="+- 0 439 396"/>
                            <a:gd name="T99" fmla="*/ 439 h 44"/>
                            <a:gd name="T100" fmla="+- 0 7569 2300"/>
                            <a:gd name="T101" fmla="*/ T100 w 6220"/>
                            <a:gd name="T102" fmla="+- 0 439 396"/>
                            <a:gd name="T103" fmla="*/ 439 h 44"/>
                            <a:gd name="T104" fmla="+- 0 7569 2300"/>
                            <a:gd name="T105" fmla="*/ T104 w 6220"/>
                            <a:gd name="T106" fmla="+- 0 425 396"/>
                            <a:gd name="T107" fmla="*/ 425 h 44"/>
                            <a:gd name="T108" fmla="+- 0 7569 2300"/>
                            <a:gd name="T109" fmla="*/ T108 w 6220"/>
                            <a:gd name="T110" fmla="+- 0 396 396"/>
                            <a:gd name="T111" fmla="*/ 396 h 44"/>
                            <a:gd name="T112" fmla="+- 0 6501 2300"/>
                            <a:gd name="T113" fmla="*/ T112 w 6220"/>
                            <a:gd name="T114" fmla="+- 0 396 396"/>
                            <a:gd name="T115" fmla="*/ 396 h 44"/>
                            <a:gd name="T116" fmla="+- 0 6419 2300"/>
                            <a:gd name="T117" fmla="*/ T116 w 6220"/>
                            <a:gd name="T118" fmla="+- 0 396 396"/>
                            <a:gd name="T119" fmla="*/ 396 h 44"/>
                            <a:gd name="T120" fmla="+- 0 6419 2300"/>
                            <a:gd name="T121" fmla="*/ T120 w 6220"/>
                            <a:gd name="T122" fmla="+- 0 396 396"/>
                            <a:gd name="T123" fmla="*/ 396 h 44"/>
                            <a:gd name="T124" fmla="+- 0 5351 2300"/>
                            <a:gd name="T125" fmla="*/ T124 w 6220"/>
                            <a:gd name="T126" fmla="+- 0 396 396"/>
                            <a:gd name="T127" fmla="*/ 396 h 44"/>
                            <a:gd name="T128" fmla="+- 0 5269 2300"/>
                            <a:gd name="T129" fmla="*/ T128 w 6220"/>
                            <a:gd name="T130" fmla="+- 0 396 396"/>
                            <a:gd name="T131" fmla="*/ 396 h 44"/>
                            <a:gd name="T132" fmla="+- 0 4302 2300"/>
                            <a:gd name="T133" fmla="*/ T132 w 6220"/>
                            <a:gd name="T134" fmla="+- 0 396 396"/>
                            <a:gd name="T135" fmla="*/ 396 h 44"/>
                            <a:gd name="T136" fmla="+- 0 4220 2300"/>
                            <a:gd name="T137" fmla="*/ T136 w 6220"/>
                            <a:gd name="T138" fmla="+- 0 396 396"/>
                            <a:gd name="T139" fmla="*/ 396 h 44"/>
                            <a:gd name="T140" fmla="+- 0 4220 2300"/>
                            <a:gd name="T141" fmla="*/ T140 w 6220"/>
                            <a:gd name="T142" fmla="+- 0 410 396"/>
                            <a:gd name="T143" fmla="*/ 410 h 44"/>
                            <a:gd name="T144" fmla="+- 0 4302 2300"/>
                            <a:gd name="T145" fmla="*/ T144 w 6220"/>
                            <a:gd name="T146" fmla="+- 0 410 396"/>
                            <a:gd name="T147" fmla="*/ 410 h 44"/>
                            <a:gd name="T148" fmla="+- 0 5269 2300"/>
                            <a:gd name="T149" fmla="*/ T148 w 6220"/>
                            <a:gd name="T150" fmla="+- 0 410 396"/>
                            <a:gd name="T151" fmla="*/ 410 h 44"/>
                            <a:gd name="T152" fmla="+- 0 5351 2300"/>
                            <a:gd name="T153" fmla="*/ T152 w 6220"/>
                            <a:gd name="T154" fmla="+- 0 410 396"/>
                            <a:gd name="T155" fmla="*/ 410 h 44"/>
                            <a:gd name="T156" fmla="+- 0 6419 2300"/>
                            <a:gd name="T157" fmla="*/ T156 w 6220"/>
                            <a:gd name="T158" fmla="+- 0 410 396"/>
                            <a:gd name="T159" fmla="*/ 410 h 44"/>
                            <a:gd name="T160" fmla="+- 0 6419 2300"/>
                            <a:gd name="T161" fmla="*/ T160 w 6220"/>
                            <a:gd name="T162" fmla="+- 0 410 396"/>
                            <a:gd name="T163" fmla="*/ 410 h 44"/>
                            <a:gd name="T164" fmla="+- 0 6501 2300"/>
                            <a:gd name="T165" fmla="*/ T164 w 6220"/>
                            <a:gd name="T166" fmla="+- 0 410 396"/>
                            <a:gd name="T167" fmla="*/ 410 h 44"/>
                            <a:gd name="T168" fmla="+- 0 7569 2300"/>
                            <a:gd name="T169" fmla="*/ T168 w 6220"/>
                            <a:gd name="T170" fmla="+- 0 410 396"/>
                            <a:gd name="T171" fmla="*/ 410 h 44"/>
                            <a:gd name="T172" fmla="+- 0 7569 2300"/>
                            <a:gd name="T173" fmla="*/ T172 w 6220"/>
                            <a:gd name="T174" fmla="+- 0 396 396"/>
                            <a:gd name="T175" fmla="*/ 396 h 44"/>
                            <a:gd name="T176" fmla="+- 0 8519 2300"/>
                            <a:gd name="T177" fmla="*/ T176 w 6220"/>
                            <a:gd name="T178" fmla="+- 0 425 396"/>
                            <a:gd name="T179" fmla="*/ 425 h 44"/>
                            <a:gd name="T180" fmla="+- 0 7650 2300"/>
                            <a:gd name="T181" fmla="*/ T180 w 6220"/>
                            <a:gd name="T182" fmla="+- 0 425 396"/>
                            <a:gd name="T183" fmla="*/ 425 h 44"/>
                            <a:gd name="T184" fmla="+- 0 7569 2300"/>
                            <a:gd name="T185" fmla="*/ T184 w 6220"/>
                            <a:gd name="T186" fmla="+- 0 425 396"/>
                            <a:gd name="T187" fmla="*/ 425 h 44"/>
                            <a:gd name="T188" fmla="+- 0 7569 2300"/>
                            <a:gd name="T189" fmla="*/ T188 w 6220"/>
                            <a:gd name="T190" fmla="+- 0 439 396"/>
                            <a:gd name="T191" fmla="*/ 439 h 44"/>
                            <a:gd name="T192" fmla="+- 0 7650 2300"/>
                            <a:gd name="T193" fmla="*/ T192 w 6220"/>
                            <a:gd name="T194" fmla="+- 0 439 396"/>
                            <a:gd name="T195" fmla="*/ 439 h 44"/>
                            <a:gd name="T196" fmla="+- 0 8519 2300"/>
                            <a:gd name="T197" fmla="*/ T196 w 6220"/>
                            <a:gd name="T198" fmla="+- 0 439 396"/>
                            <a:gd name="T199" fmla="*/ 439 h 44"/>
                            <a:gd name="T200" fmla="+- 0 8519 2300"/>
                            <a:gd name="T201" fmla="*/ T200 w 6220"/>
                            <a:gd name="T202" fmla="+- 0 425 396"/>
                            <a:gd name="T203" fmla="*/ 425 h 44"/>
                            <a:gd name="T204" fmla="+- 0 8519 2300"/>
                            <a:gd name="T205" fmla="*/ T204 w 6220"/>
                            <a:gd name="T206" fmla="+- 0 396 396"/>
                            <a:gd name="T207" fmla="*/ 396 h 44"/>
                            <a:gd name="T208" fmla="+- 0 7650 2300"/>
                            <a:gd name="T209" fmla="*/ T208 w 6220"/>
                            <a:gd name="T210" fmla="+- 0 396 396"/>
                            <a:gd name="T211" fmla="*/ 396 h 44"/>
                            <a:gd name="T212" fmla="+- 0 7569 2300"/>
                            <a:gd name="T213" fmla="*/ T212 w 6220"/>
                            <a:gd name="T214" fmla="+- 0 396 396"/>
                            <a:gd name="T215" fmla="*/ 396 h 44"/>
                            <a:gd name="T216" fmla="+- 0 7569 2300"/>
                            <a:gd name="T217" fmla="*/ T216 w 6220"/>
                            <a:gd name="T218" fmla="+- 0 410 396"/>
                            <a:gd name="T219" fmla="*/ 410 h 44"/>
                            <a:gd name="T220" fmla="+- 0 7650 2300"/>
                            <a:gd name="T221" fmla="*/ T220 w 6220"/>
                            <a:gd name="T222" fmla="+- 0 410 396"/>
                            <a:gd name="T223" fmla="*/ 410 h 44"/>
                            <a:gd name="T224" fmla="+- 0 8519 2300"/>
                            <a:gd name="T225" fmla="*/ T224 w 6220"/>
                            <a:gd name="T226" fmla="+- 0 410 396"/>
                            <a:gd name="T227" fmla="*/ 410 h 44"/>
                            <a:gd name="T228" fmla="+- 0 8519 2300"/>
                            <a:gd name="T229" fmla="*/ T228 w 6220"/>
                            <a:gd name="T230" fmla="+- 0 396 396"/>
                            <a:gd name="T231" fmla="*/ 396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59C804" id="AutoShape 160" o:spid="_x0000_s1026" style="position:absolute;margin-left:115pt;margin-top:19.8pt;width:311pt;height:2.2pt;z-index:-157061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69875;0,269875;0,278765;1219200,278765;1219200,269875;1219200,251460;0,251460;0,260350;1219200,260350;1219200,251460;3345815,269875;2667635,269875;2615565,269875;2615565,269875;1937385,269875;1885315,269875;1271270,269875;1219200,269875;1219200,278765;1271270,278765;1885315,278765;1937385,278765;2615565,278765;2615565,278765;2667635,278765;3345815,278765;3345815,269875;3345815,251460;2667635,251460;2615565,251460;2615565,251460;1937385,251460;1885315,251460;1271270,251460;1219200,251460;1219200,260350;1271270,260350;1885315,260350;1937385,260350;2615565,260350;2615565,260350;2667635,260350;3345815,260350;3345815,251460;3949065,269875;3397250,269875;3345815,269875;3345815,278765;3397250,278765;3949065,278765;3949065,269875;3949065,251460;3397250,251460;3345815,251460;3345815,260350;3397250,260350;3949065,260350;3949065,251460" o:connectangles="0,0,0,0,0,0,0,0,0,0,0,0,0,0,0,0,0,0,0,0,0,0,0,0,0,0,0,0,0,0,0,0,0,0,0,0,0,0,0,0,0,0,0,0,0,0,0,0,0,0,0,0,0,0,0,0,0,0"/>
                <w10:wrap type="topAndBottom" anchorx="page"/>
              </v:shape>
            </w:pict>
          </mc:Fallback>
        </mc:AlternateContent>
      </w:r>
      <w:r w:rsidR="00FB2450">
        <w:rPr>
          <w:rFonts w:ascii="Arial MT"/>
          <w:sz w:val="18"/>
        </w:rPr>
        <w:t>Cross-section</w:t>
      </w:r>
      <w:r w:rsidR="00FB2450">
        <w:rPr>
          <w:rFonts w:ascii="Arial MT"/>
          <w:spacing w:val="-2"/>
          <w:sz w:val="18"/>
        </w:rPr>
        <w:t xml:space="preserve"> </w:t>
      </w:r>
      <w:r w:rsidR="00FB2450">
        <w:rPr>
          <w:rFonts w:ascii="Arial MT"/>
          <w:sz w:val="18"/>
        </w:rPr>
        <w:t>random</w:t>
      </w:r>
      <w:r w:rsidR="00FB2450">
        <w:rPr>
          <w:rFonts w:ascii="Arial MT"/>
          <w:sz w:val="18"/>
        </w:rPr>
        <w:tab/>
        <w:t>0.000000</w:t>
      </w:r>
      <w:r w:rsidR="00FB2450">
        <w:rPr>
          <w:rFonts w:ascii="Arial MT"/>
          <w:sz w:val="18"/>
        </w:rPr>
        <w:tab/>
        <w:t>6</w:t>
      </w:r>
      <w:r w:rsidR="00FB2450">
        <w:rPr>
          <w:rFonts w:ascii="Arial MT"/>
          <w:sz w:val="18"/>
        </w:rPr>
        <w:tab/>
        <w:t>1.0000</w:t>
      </w:r>
    </w:p>
    <w:p w14:paraId="58BBFD30" w14:textId="77777777" w:rsidR="00030607" w:rsidRDefault="00FB2450">
      <w:pPr>
        <w:spacing w:before="71" w:line="511" w:lineRule="auto"/>
        <w:ind w:left="837" w:right="3529"/>
        <w:rPr>
          <w:rFonts w:ascii="Arial MT"/>
          <w:sz w:val="18"/>
        </w:rPr>
      </w:pPr>
      <w:r>
        <w:rPr>
          <w:rFonts w:ascii="Arial MT"/>
          <w:sz w:val="18"/>
        </w:rPr>
        <w:t>* Cross-section test variance is invalid. Hausman statistic set to zero.</w:t>
      </w:r>
      <w:r>
        <w:rPr>
          <w:rFonts w:ascii="Arial MT"/>
          <w:spacing w:val="-47"/>
          <w:sz w:val="18"/>
        </w:rPr>
        <w:t xml:space="preserve"> </w:t>
      </w:r>
      <w:r>
        <w:rPr>
          <w:rFonts w:ascii="Arial MT"/>
          <w:sz w:val="18"/>
        </w:rPr>
        <w:t>Cross-section</w:t>
      </w:r>
      <w:r>
        <w:rPr>
          <w:rFonts w:ascii="Arial MT"/>
          <w:spacing w:val="-1"/>
          <w:sz w:val="18"/>
        </w:rPr>
        <w:t xml:space="preserve"> </w:t>
      </w:r>
      <w:r>
        <w:rPr>
          <w:rFonts w:ascii="Arial MT"/>
          <w:sz w:val="18"/>
        </w:rPr>
        <w:t>random</w:t>
      </w:r>
      <w:r>
        <w:rPr>
          <w:rFonts w:ascii="Arial MT"/>
          <w:spacing w:val="-2"/>
          <w:sz w:val="18"/>
        </w:rPr>
        <w:t xml:space="preserve"> </w:t>
      </w:r>
      <w:r>
        <w:rPr>
          <w:rFonts w:ascii="Arial MT"/>
          <w:sz w:val="18"/>
        </w:rPr>
        <w:t>effects</w:t>
      </w:r>
      <w:r>
        <w:rPr>
          <w:rFonts w:ascii="Arial MT"/>
          <w:spacing w:val="1"/>
          <w:sz w:val="18"/>
        </w:rPr>
        <w:t xml:space="preserve"> </w:t>
      </w:r>
      <w:r>
        <w:rPr>
          <w:rFonts w:ascii="Arial MT"/>
          <w:sz w:val="18"/>
        </w:rPr>
        <w:t>test</w:t>
      </w:r>
      <w:r>
        <w:rPr>
          <w:rFonts w:ascii="Arial MT"/>
          <w:spacing w:val="-3"/>
          <w:sz w:val="18"/>
        </w:rPr>
        <w:t xml:space="preserve"> </w:t>
      </w:r>
      <w:r>
        <w:rPr>
          <w:rFonts w:ascii="Arial MT"/>
          <w:sz w:val="18"/>
        </w:rPr>
        <w:t>comparisons:</w:t>
      </w:r>
    </w:p>
    <w:p w14:paraId="3EED1180" w14:textId="6DF59E8D" w:rsidR="00030607" w:rsidRDefault="00CB053C">
      <w:pPr>
        <w:tabs>
          <w:tab w:val="left" w:pos="3247"/>
          <w:tab w:val="left" w:pos="4209"/>
          <w:tab w:val="left" w:pos="5318"/>
          <w:tab w:val="left" w:pos="6560"/>
        </w:tabs>
        <w:spacing w:line="206" w:lineRule="exact"/>
        <w:ind w:left="1466"/>
        <w:rPr>
          <w:rFonts w:ascii="Arial MT"/>
          <w:sz w:val="18"/>
        </w:rPr>
      </w:pPr>
      <w:r>
        <w:rPr>
          <w:noProof/>
          <w:lang w:val="en-US"/>
        </w:rPr>
        <mc:AlternateContent>
          <mc:Choice Requires="wps">
            <w:drawing>
              <wp:anchor distT="0" distB="0" distL="0" distR="0" simplePos="0" relativeHeight="487610880" behindDoc="1" locked="0" layoutInCell="1" allowOverlap="1" wp14:anchorId="075BAC9A" wp14:editId="6867B773">
                <wp:simplePos x="0" y="0"/>
                <wp:positionH relativeFrom="page">
                  <wp:posOffset>1460500</wp:posOffset>
                </wp:positionH>
                <wp:positionV relativeFrom="paragraph">
                  <wp:posOffset>187325</wp:posOffset>
                </wp:positionV>
                <wp:extent cx="1219200" cy="8890"/>
                <wp:effectExtent l="0" t="0" r="0" b="0"/>
                <wp:wrapTopAndBottom/>
                <wp:docPr id="171"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21FA45" id="Rectangle 159" o:spid="_x0000_s1026" style="position:absolute;margin-left:115pt;margin-top:14.75pt;width:96pt;height:.7pt;z-index:-157056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" fillcolor="black" stroked="f">
                <w10:wrap type="topAndBottom" anchorx="page"/>
              </v:rect>
            </w:pict>
          </mc:Fallback>
        </mc:AlternateContent>
      </w:r>
      <w:r w:rsidR="00FB2450">
        <w:rPr>
          <w:rFonts w:ascii="Arial MT"/>
          <w:sz w:val="18"/>
        </w:rPr>
        <w:t>Variable</w:t>
      </w:r>
      <w:r w:rsidR="00FB2450">
        <w:rPr>
          <w:rFonts w:ascii="Arial MT"/>
          <w:sz w:val="18"/>
        </w:rPr>
        <w:tab/>
        <w:t>Fixed</w:t>
      </w:r>
      <w:r w:rsidR="00FB2450">
        <w:rPr>
          <w:rFonts w:ascii="Arial MT"/>
          <w:sz w:val="18"/>
        </w:rPr>
        <w:tab/>
        <w:t>Random</w:t>
      </w:r>
      <w:r w:rsidR="00FB2450">
        <w:rPr>
          <w:rFonts w:ascii="Arial MT"/>
          <w:sz w:val="18"/>
        </w:rPr>
        <w:tab/>
        <w:t>Var(Diff.)</w:t>
      </w:r>
      <w:r w:rsidR="00FB2450">
        <w:rPr>
          <w:rFonts w:ascii="Arial MT"/>
          <w:sz w:val="18"/>
        </w:rPr>
        <w:tab/>
        <w:t>Prob.</w:t>
      </w:r>
    </w:p>
    <w:tbl>
      <w:tblPr>
        <w:tblW w:w="0" w:type="auto"/>
        <w:tblInd w:w="847" w:type="dxa"/>
        <w:tblLayout w:type="fixed"/>
        <w:tblCellMar>
          <w:left w:w="0" w:type="dxa"/>
          <w:right w:w="0" w:type="dxa"/>
        </w:tblCellMar>
        <w:tblLook w:val="01E0" w:firstRow="1" w:lastRow="1" w:firstColumn="1" w:lastColumn="1" w:noHBand="0" w:noVBand="0"/>
      </w:tblPr>
      <w:tblGrid>
        <w:gridCol w:w="1920"/>
        <w:gridCol w:w="1147"/>
        <w:gridCol w:w="1131"/>
        <w:gridCol w:w="1250"/>
        <w:gridCol w:w="769"/>
      </w:tblGrid>
      <w:tr w:rsidR="00030607" w14:paraId="55F04F6B" w14:textId="77777777">
        <w:trPr>
          <w:trHeight w:val="301"/>
        </w:trPr>
        <w:tc>
          <w:tcPr>
            <w:tcW w:w="1920" w:type="dxa"/>
            <w:tcBorders>
              <w:top w:val="single" w:sz="6" w:space="0" w:color="000000"/>
            </w:tcBorders>
          </w:tcPr>
          <w:p w14:paraId="27C52708" w14:textId="77777777" w:rsidR="00030607" w:rsidRDefault="00FB2450">
            <w:pPr>
              <w:pStyle w:val="TableParagraph"/>
              <w:spacing w:before="84" w:line="197" w:lineRule="exact"/>
              <w:ind w:left="527" w:right="532"/>
              <w:jc w:val="center"/>
              <w:rPr>
                <w:rFonts w:ascii="Arial MT"/>
                <w:sz w:val="18"/>
              </w:rPr>
            </w:pPr>
            <w:r>
              <w:rPr>
                <w:rFonts w:ascii="Arial MT"/>
                <w:sz w:val="18"/>
              </w:rPr>
              <w:t>KI</w:t>
            </w:r>
          </w:p>
        </w:tc>
        <w:tc>
          <w:tcPr>
            <w:tcW w:w="1147" w:type="dxa"/>
            <w:tcBorders>
              <w:top w:val="double" w:sz="2" w:space="0" w:color="000000"/>
            </w:tcBorders>
          </w:tcPr>
          <w:p w14:paraId="517714FA" w14:textId="77777777" w:rsidR="00030607" w:rsidRDefault="00FB2450">
            <w:pPr>
              <w:pStyle w:val="TableParagraph"/>
              <w:spacing w:before="84" w:line="197" w:lineRule="exact"/>
              <w:ind w:left="98" w:right="98"/>
              <w:jc w:val="center"/>
              <w:rPr>
                <w:rFonts w:ascii="Arial MT"/>
                <w:sz w:val="18"/>
              </w:rPr>
            </w:pPr>
            <w:r>
              <w:rPr>
                <w:rFonts w:ascii="Arial MT"/>
                <w:sz w:val="18"/>
              </w:rPr>
              <w:t>-39.408511</w:t>
            </w:r>
          </w:p>
        </w:tc>
        <w:tc>
          <w:tcPr>
            <w:tcW w:w="1131" w:type="dxa"/>
            <w:tcBorders>
              <w:top w:val="double" w:sz="2" w:space="0" w:color="000000"/>
            </w:tcBorders>
          </w:tcPr>
          <w:p w14:paraId="606CA810" w14:textId="77777777" w:rsidR="00030607" w:rsidRDefault="00FB2450">
            <w:pPr>
              <w:pStyle w:val="TableParagraph"/>
              <w:spacing w:before="84" w:line="197" w:lineRule="exact"/>
              <w:ind w:right="95"/>
              <w:jc w:val="right"/>
              <w:rPr>
                <w:rFonts w:ascii="Arial MT"/>
                <w:sz w:val="18"/>
              </w:rPr>
            </w:pPr>
            <w:r>
              <w:rPr>
                <w:rFonts w:ascii="Arial MT"/>
                <w:sz w:val="18"/>
              </w:rPr>
              <w:t>-39.545372</w:t>
            </w:r>
          </w:p>
        </w:tc>
        <w:tc>
          <w:tcPr>
            <w:tcW w:w="1250" w:type="dxa"/>
            <w:tcBorders>
              <w:top w:val="double" w:sz="2" w:space="0" w:color="000000"/>
            </w:tcBorders>
          </w:tcPr>
          <w:p w14:paraId="43786792" w14:textId="77777777" w:rsidR="00030607" w:rsidRDefault="00FB2450">
            <w:pPr>
              <w:pStyle w:val="TableParagraph"/>
              <w:spacing w:before="84" w:line="197" w:lineRule="exact"/>
              <w:ind w:right="195"/>
              <w:jc w:val="right"/>
              <w:rPr>
                <w:rFonts w:ascii="Arial MT"/>
                <w:sz w:val="18"/>
              </w:rPr>
            </w:pPr>
            <w:r>
              <w:rPr>
                <w:rFonts w:ascii="Arial MT"/>
                <w:sz w:val="18"/>
              </w:rPr>
              <w:t>229.096189</w:t>
            </w:r>
          </w:p>
        </w:tc>
        <w:tc>
          <w:tcPr>
            <w:tcW w:w="769" w:type="dxa"/>
            <w:tcBorders>
              <w:top w:val="double" w:sz="2" w:space="0" w:color="000000"/>
            </w:tcBorders>
          </w:tcPr>
          <w:p w14:paraId="7D2A2C3E" w14:textId="77777777" w:rsidR="00030607" w:rsidRDefault="00FB2450">
            <w:pPr>
              <w:pStyle w:val="TableParagraph"/>
              <w:spacing w:before="84" w:line="197" w:lineRule="exact"/>
              <w:ind w:right="13"/>
              <w:jc w:val="right"/>
              <w:rPr>
                <w:rFonts w:ascii="Arial MT"/>
                <w:sz w:val="18"/>
              </w:rPr>
            </w:pPr>
            <w:r>
              <w:rPr>
                <w:rFonts w:ascii="Arial MT"/>
                <w:sz w:val="18"/>
              </w:rPr>
              <w:t>0.9928</w:t>
            </w:r>
          </w:p>
        </w:tc>
      </w:tr>
      <w:tr w:rsidR="00030607" w14:paraId="54C905A3" w14:textId="77777777">
        <w:trPr>
          <w:trHeight w:val="220"/>
        </w:trPr>
        <w:tc>
          <w:tcPr>
            <w:tcW w:w="1920" w:type="dxa"/>
          </w:tcPr>
          <w:p w14:paraId="7F239050" w14:textId="77777777" w:rsidR="00030607" w:rsidRDefault="00FB2450">
            <w:pPr>
              <w:pStyle w:val="TableParagraph"/>
              <w:spacing w:before="4" w:line="197" w:lineRule="exact"/>
              <w:ind w:left="527" w:right="529"/>
              <w:jc w:val="center"/>
              <w:rPr>
                <w:rFonts w:ascii="Arial MT"/>
                <w:sz w:val="18"/>
              </w:rPr>
            </w:pPr>
            <w:r>
              <w:rPr>
                <w:rFonts w:ascii="Arial MT"/>
                <w:sz w:val="18"/>
              </w:rPr>
              <w:t>KA</w:t>
            </w:r>
          </w:p>
        </w:tc>
        <w:tc>
          <w:tcPr>
            <w:tcW w:w="1147" w:type="dxa"/>
          </w:tcPr>
          <w:p w14:paraId="1264421B" w14:textId="77777777" w:rsidR="00030607" w:rsidRDefault="00FB2450">
            <w:pPr>
              <w:pStyle w:val="TableParagraph"/>
              <w:spacing w:before="4" w:line="197" w:lineRule="exact"/>
              <w:ind w:left="256" w:right="98"/>
              <w:jc w:val="center"/>
              <w:rPr>
                <w:rFonts w:ascii="Arial MT"/>
                <w:sz w:val="18"/>
              </w:rPr>
            </w:pPr>
            <w:r>
              <w:rPr>
                <w:rFonts w:ascii="Arial MT"/>
                <w:sz w:val="18"/>
              </w:rPr>
              <w:t>0.884180</w:t>
            </w:r>
          </w:p>
        </w:tc>
        <w:tc>
          <w:tcPr>
            <w:tcW w:w="1131" w:type="dxa"/>
          </w:tcPr>
          <w:p w14:paraId="2B48AECC" w14:textId="77777777" w:rsidR="00030607" w:rsidRDefault="00FB2450">
            <w:pPr>
              <w:pStyle w:val="TableParagraph"/>
              <w:spacing w:before="4" w:line="197" w:lineRule="exact"/>
              <w:ind w:right="95"/>
              <w:jc w:val="right"/>
              <w:rPr>
                <w:rFonts w:ascii="Arial MT"/>
                <w:sz w:val="18"/>
              </w:rPr>
            </w:pPr>
            <w:r>
              <w:rPr>
                <w:rFonts w:ascii="Arial MT"/>
                <w:sz w:val="18"/>
              </w:rPr>
              <w:t>-0.139090</w:t>
            </w:r>
          </w:p>
        </w:tc>
        <w:tc>
          <w:tcPr>
            <w:tcW w:w="1250" w:type="dxa"/>
          </w:tcPr>
          <w:p w14:paraId="1E66894D" w14:textId="77777777" w:rsidR="00030607" w:rsidRDefault="00FB2450">
            <w:pPr>
              <w:pStyle w:val="TableParagraph"/>
              <w:spacing w:before="4" w:line="197" w:lineRule="exact"/>
              <w:ind w:right="195"/>
              <w:jc w:val="right"/>
              <w:rPr>
                <w:rFonts w:ascii="Arial MT"/>
                <w:sz w:val="18"/>
              </w:rPr>
            </w:pPr>
            <w:r>
              <w:rPr>
                <w:rFonts w:ascii="Arial MT"/>
                <w:sz w:val="18"/>
              </w:rPr>
              <w:t>0.336839</w:t>
            </w:r>
          </w:p>
        </w:tc>
        <w:tc>
          <w:tcPr>
            <w:tcW w:w="769" w:type="dxa"/>
          </w:tcPr>
          <w:p w14:paraId="5EAE037F" w14:textId="77777777" w:rsidR="00030607" w:rsidRDefault="00FB2450">
            <w:pPr>
              <w:pStyle w:val="TableParagraph"/>
              <w:spacing w:before="4" w:line="197" w:lineRule="exact"/>
              <w:ind w:right="13"/>
              <w:jc w:val="right"/>
              <w:rPr>
                <w:rFonts w:ascii="Arial MT"/>
                <w:sz w:val="18"/>
              </w:rPr>
            </w:pPr>
            <w:r>
              <w:rPr>
                <w:rFonts w:ascii="Arial MT"/>
                <w:sz w:val="18"/>
              </w:rPr>
              <w:t>0.0779</w:t>
            </w:r>
          </w:p>
        </w:tc>
      </w:tr>
      <w:tr w:rsidR="00030607" w14:paraId="105352C4" w14:textId="77777777">
        <w:trPr>
          <w:trHeight w:val="219"/>
        </w:trPr>
        <w:tc>
          <w:tcPr>
            <w:tcW w:w="1920" w:type="dxa"/>
          </w:tcPr>
          <w:p w14:paraId="3EEA2AA3" w14:textId="77777777" w:rsidR="00030607" w:rsidRDefault="00FB2450">
            <w:pPr>
              <w:pStyle w:val="TableParagraph"/>
              <w:spacing w:before="4" w:line="196" w:lineRule="exact"/>
              <w:ind w:left="527" w:right="528"/>
              <w:jc w:val="center"/>
              <w:rPr>
                <w:rFonts w:ascii="Arial MT"/>
                <w:sz w:val="18"/>
              </w:rPr>
            </w:pPr>
            <w:r>
              <w:rPr>
                <w:rFonts w:ascii="Arial MT"/>
                <w:sz w:val="18"/>
              </w:rPr>
              <w:t>KM</w:t>
            </w:r>
          </w:p>
        </w:tc>
        <w:tc>
          <w:tcPr>
            <w:tcW w:w="1147" w:type="dxa"/>
          </w:tcPr>
          <w:p w14:paraId="387282B0" w14:textId="77777777" w:rsidR="00030607" w:rsidRDefault="00FB2450">
            <w:pPr>
              <w:pStyle w:val="TableParagraph"/>
              <w:spacing w:before="4" w:line="196" w:lineRule="exact"/>
              <w:ind w:left="98" w:right="41"/>
              <w:jc w:val="center"/>
              <w:rPr>
                <w:rFonts w:ascii="Arial MT"/>
                <w:sz w:val="18"/>
              </w:rPr>
            </w:pPr>
            <w:r>
              <w:rPr>
                <w:rFonts w:ascii="Arial MT"/>
                <w:sz w:val="18"/>
              </w:rPr>
              <w:t>23.464269</w:t>
            </w:r>
          </w:p>
        </w:tc>
        <w:tc>
          <w:tcPr>
            <w:tcW w:w="1131" w:type="dxa"/>
          </w:tcPr>
          <w:p w14:paraId="1C0C5AC1" w14:textId="77777777" w:rsidR="00030607" w:rsidRDefault="00FB2450">
            <w:pPr>
              <w:pStyle w:val="TableParagraph"/>
              <w:spacing w:before="4" w:line="196" w:lineRule="exact"/>
              <w:ind w:right="95"/>
              <w:jc w:val="right"/>
              <w:rPr>
                <w:rFonts w:ascii="Arial MT"/>
                <w:sz w:val="18"/>
              </w:rPr>
            </w:pPr>
            <w:r>
              <w:rPr>
                <w:rFonts w:ascii="Arial MT"/>
                <w:sz w:val="18"/>
              </w:rPr>
              <w:t>21.992793</w:t>
            </w:r>
          </w:p>
        </w:tc>
        <w:tc>
          <w:tcPr>
            <w:tcW w:w="1250" w:type="dxa"/>
          </w:tcPr>
          <w:p w14:paraId="21025629" w14:textId="77777777" w:rsidR="00030607" w:rsidRDefault="00FB2450">
            <w:pPr>
              <w:pStyle w:val="TableParagraph"/>
              <w:spacing w:before="4" w:line="196" w:lineRule="exact"/>
              <w:ind w:right="195"/>
              <w:jc w:val="right"/>
              <w:rPr>
                <w:rFonts w:ascii="Arial MT"/>
                <w:sz w:val="18"/>
              </w:rPr>
            </w:pPr>
            <w:r>
              <w:rPr>
                <w:rFonts w:ascii="Arial MT"/>
                <w:sz w:val="18"/>
              </w:rPr>
              <w:t>0.110241</w:t>
            </w:r>
          </w:p>
        </w:tc>
        <w:tc>
          <w:tcPr>
            <w:tcW w:w="769" w:type="dxa"/>
          </w:tcPr>
          <w:p w14:paraId="71B037A3" w14:textId="77777777" w:rsidR="00030607" w:rsidRDefault="00FB2450">
            <w:pPr>
              <w:pStyle w:val="TableParagraph"/>
              <w:spacing w:before="4" w:line="196" w:lineRule="exact"/>
              <w:ind w:right="13"/>
              <w:jc w:val="right"/>
              <w:rPr>
                <w:rFonts w:ascii="Arial MT"/>
                <w:sz w:val="18"/>
              </w:rPr>
            </w:pPr>
            <w:r>
              <w:rPr>
                <w:rFonts w:ascii="Arial MT"/>
                <w:sz w:val="18"/>
              </w:rPr>
              <w:t>0.0000</w:t>
            </w:r>
          </w:p>
        </w:tc>
      </w:tr>
      <w:tr w:rsidR="00030607" w14:paraId="2AC5C3DF" w14:textId="77777777">
        <w:trPr>
          <w:trHeight w:val="219"/>
        </w:trPr>
        <w:tc>
          <w:tcPr>
            <w:tcW w:w="1920" w:type="dxa"/>
          </w:tcPr>
          <w:p w14:paraId="679AE811" w14:textId="77777777" w:rsidR="00030607" w:rsidRDefault="00FB2450">
            <w:pPr>
              <w:pStyle w:val="TableParagraph"/>
              <w:spacing w:before="3" w:line="197" w:lineRule="exact"/>
              <w:ind w:left="527" w:right="532"/>
              <w:jc w:val="center"/>
              <w:rPr>
                <w:rFonts w:ascii="Arial MT"/>
                <w:sz w:val="18"/>
              </w:rPr>
            </w:pPr>
            <w:r>
              <w:rPr>
                <w:rFonts w:ascii="Arial MT"/>
                <w:sz w:val="18"/>
              </w:rPr>
              <w:t>PANDEMI</w:t>
            </w:r>
          </w:p>
        </w:tc>
        <w:tc>
          <w:tcPr>
            <w:tcW w:w="1147" w:type="dxa"/>
          </w:tcPr>
          <w:p w14:paraId="3CC5BD3A" w14:textId="77777777" w:rsidR="00030607" w:rsidRDefault="00FB2450">
            <w:pPr>
              <w:pStyle w:val="TableParagraph"/>
              <w:spacing w:before="3" w:line="197" w:lineRule="exact"/>
              <w:ind w:left="98"/>
              <w:jc w:val="center"/>
              <w:rPr>
                <w:rFonts w:ascii="Arial MT"/>
                <w:sz w:val="18"/>
              </w:rPr>
            </w:pPr>
            <w:r>
              <w:rPr>
                <w:rFonts w:ascii="Arial MT"/>
                <w:sz w:val="18"/>
              </w:rPr>
              <w:t>-0.829270</w:t>
            </w:r>
          </w:p>
        </w:tc>
        <w:tc>
          <w:tcPr>
            <w:tcW w:w="1131" w:type="dxa"/>
          </w:tcPr>
          <w:p w14:paraId="08F926E0" w14:textId="77777777" w:rsidR="00030607" w:rsidRDefault="00FB2450">
            <w:pPr>
              <w:pStyle w:val="TableParagraph"/>
              <w:spacing w:before="3" w:line="197" w:lineRule="exact"/>
              <w:ind w:right="95"/>
              <w:jc w:val="right"/>
              <w:rPr>
                <w:rFonts w:ascii="Arial MT"/>
                <w:sz w:val="18"/>
              </w:rPr>
            </w:pPr>
            <w:r>
              <w:rPr>
                <w:rFonts w:ascii="Arial MT"/>
                <w:sz w:val="18"/>
              </w:rPr>
              <w:t>0.351708</w:t>
            </w:r>
          </w:p>
        </w:tc>
        <w:tc>
          <w:tcPr>
            <w:tcW w:w="1250" w:type="dxa"/>
          </w:tcPr>
          <w:p w14:paraId="595519D1" w14:textId="77777777" w:rsidR="00030607" w:rsidRDefault="00FB2450">
            <w:pPr>
              <w:pStyle w:val="TableParagraph"/>
              <w:spacing w:before="3" w:line="197" w:lineRule="exact"/>
              <w:ind w:right="195"/>
              <w:jc w:val="right"/>
              <w:rPr>
                <w:rFonts w:ascii="Arial MT"/>
                <w:sz w:val="18"/>
              </w:rPr>
            </w:pPr>
            <w:r>
              <w:rPr>
                <w:rFonts w:ascii="Arial MT"/>
                <w:sz w:val="18"/>
              </w:rPr>
              <w:t>0.103947</w:t>
            </w:r>
          </w:p>
        </w:tc>
        <w:tc>
          <w:tcPr>
            <w:tcW w:w="769" w:type="dxa"/>
          </w:tcPr>
          <w:p w14:paraId="30CC5AD7" w14:textId="77777777" w:rsidR="00030607" w:rsidRDefault="00FB2450">
            <w:pPr>
              <w:pStyle w:val="TableParagraph"/>
              <w:spacing w:before="3" w:line="197" w:lineRule="exact"/>
              <w:ind w:right="13"/>
              <w:jc w:val="right"/>
              <w:rPr>
                <w:rFonts w:ascii="Arial MT"/>
                <w:sz w:val="18"/>
              </w:rPr>
            </w:pPr>
            <w:r>
              <w:rPr>
                <w:rFonts w:ascii="Arial MT"/>
                <w:sz w:val="18"/>
              </w:rPr>
              <w:t>0.0002</w:t>
            </w:r>
          </w:p>
        </w:tc>
      </w:tr>
      <w:tr w:rsidR="00030607" w14:paraId="31FD21BA" w14:textId="77777777">
        <w:trPr>
          <w:trHeight w:val="220"/>
        </w:trPr>
        <w:tc>
          <w:tcPr>
            <w:tcW w:w="1920" w:type="dxa"/>
          </w:tcPr>
          <w:p w14:paraId="7FF80CB6" w14:textId="77777777" w:rsidR="00030607" w:rsidRDefault="00FB2450">
            <w:pPr>
              <w:pStyle w:val="TableParagraph"/>
              <w:spacing w:before="4" w:line="197" w:lineRule="exact"/>
              <w:ind w:left="527" w:right="532"/>
              <w:jc w:val="center"/>
              <w:rPr>
                <w:rFonts w:ascii="Arial MT"/>
                <w:sz w:val="18"/>
              </w:rPr>
            </w:pPr>
            <w:r>
              <w:rPr>
                <w:rFonts w:ascii="Arial MT"/>
                <w:sz w:val="18"/>
              </w:rPr>
              <w:t>BSIZE</w:t>
            </w:r>
          </w:p>
        </w:tc>
        <w:tc>
          <w:tcPr>
            <w:tcW w:w="1147" w:type="dxa"/>
          </w:tcPr>
          <w:p w14:paraId="6A0CA5FD" w14:textId="77777777" w:rsidR="00030607" w:rsidRDefault="00FB2450">
            <w:pPr>
              <w:pStyle w:val="TableParagraph"/>
              <w:spacing w:before="4" w:line="197" w:lineRule="exact"/>
              <w:ind w:left="98"/>
              <w:jc w:val="center"/>
              <w:rPr>
                <w:rFonts w:ascii="Arial MT"/>
                <w:sz w:val="18"/>
              </w:rPr>
            </w:pPr>
            <w:r>
              <w:rPr>
                <w:rFonts w:ascii="Arial MT"/>
                <w:sz w:val="18"/>
              </w:rPr>
              <w:t>-8.472194</w:t>
            </w:r>
          </w:p>
        </w:tc>
        <w:tc>
          <w:tcPr>
            <w:tcW w:w="1131" w:type="dxa"/>
          </w:tcPr>
          <w:p w14:paraId="0248CF21" w14:textId="77777777" w:rsidR="00030607" w:rsidRDefault="00FB2450">
            <w:pPr>
              <w:pStyle w:val="TableParagraph"/>
              <w:spacing w:before="4" w:line="197" w:lineRule="exact"/>
              <w:ind w:right="95"/>
              <w:jc w:val="right"/>
              <w:rPr>
                <w:rFonts w:ascii="Arial MT"/>
                <w:sz w:val="18"/>
              </w:rPr>
            </w:pPr>
            <w:r>
              <w:rPr>
                <w:rFonts w:ascii="Arial MT"/>
                <w:sz w:val="18"/>
              </w:rPr>
              <w:t>-5.115126</w:t>
            </w:r>
          </w:p>
        </w:tc>
        <w:tc>
          <w:tcPr>
            <w:tcW w:w="1250" w:type="dxa"/>
          </w:tcPr>
          <w:p w14:paraId="3E3ECDE6" w14:textId="77777777" w:rsidR="00030607" w:rsidRDefault="00FB2450">
            <w:pPr>
              <w:pStyle w:val="TableParagraph"/>
              <w:spacing w:before="4" w:line="197" w:lineRule="exact"/>
              <w:ind w:right="195"/>
              <w:jc w:val="right"/>
              <w:rPr>
                <w:rFonts w:ascii="Arial MT"/>
                <w:sz w:val="18"/>
              </w:rPr>
            </w:pPr>
            <w:r>
              <w:rPr>
                <w:rFonts w:ascii="Arial MT"/>
                <w:sz w:val="18"/>
              </w:rPr>
              <w:t>2.387502</w:t>
            </w:r>
          </w:p>
        </w:tc>
        <w:tc>
          <w:tcPr>
            <w:tcW w:w="769" w:type="dxa"/>
          </w:tcPr>
          <w:p w14:paraId="0A6DD125" w14:textId="77777777" w:rsidR="00030607" w:rsidRDefault="00FB2450">
            <w:pPr>
              <w:pStyle w:val="TableParagraph"/>
              <w:spacing w:before="4" w:line="197" w:lineRule="exact"/>
              <w:ind w:right="13"/>
              <w:jc w:val="right"/>
              <w:rPr>
                <w:rFonts w:ascii="Arial MT"/>
                <w:sz w:val="18"/>
              </w:rPr>
            </w:pPr>
            <w:r>
              <w:rPr>
                <w:rFonts w:ascii="Arial MT"/>
                <w:sz w:val="18"/>
              </w:rPr>
              <w:t>0.0298</w:t>
            </w:r>
          </w:p>
        </w:tc>
      </w:tr>
      <w:tr w:rsidR="00030607" w14:paraId="734C2D30" w14:textId="77777777">
        <w:trPr>
          <w:trHeight w:val="299"/>
        </w:trPr>
        <w:tc>
          <w:tcPr>
            <w:tcW w:w="1920" w:type="dxa"/>
            <w:tcBorders>
              <w:bottom w:val="single" w:sz="6" w:space="0" w:color="000000"/>
            </w:tcBorders>
          </w:tcPr>
          <w:p w14:paraId="5703B9A1" w14:textId="77777777" w:rsidR="00030607" w:rsidRDefault="00FB2450">
            <w:pPr>
              <w:pStyle w:val="TableParagraph"/>
              <w:spacing w:before="4"/>
              <w:ind w:left="527" w:right="529"/>
              <w:jc w:val="center"/>
              <w:rPr>
                <w:rFonts w:ascii="Arial MT"/>
                <w:sz w:val="18"/>
              </w:rPr>
            </w:pPr>
            <w:r>
              <w:rPr>
                <w:rFonts w:ascii="Arial MT"/>
                <w:sz w:val="18"/>
              </w:rPr>
              <w:t>DER</w:t>
            </w:r>
          </w:p>
        </w:tc>
        <w:tc>
          <w:tcPr>
            <w:tcW w:w="1147" w:type="dxa"/>
          </w:tcPr>
          <w:p w14:paraId="44F54641" w14:textId="77777777" w:rsidR="00030607" w:rsidRDefault="00FB2450">
            <w:pPr>
              <w:pStyle w:val="TableParagraph"/>
              <w:spacing w:before="4"/>
              <w:ind w:left="98"/>
              <w:jc w:val="center"/>
              <w:rPr>
                <w:rFonts w:ascii="Arial MT"/>
                <w:sz w:val="18"/>
              </w:rPr>
            </w:pPr>
            <w:r>
              <w:rPr>
                <w:rFonts w:ascii="Arial MT"/>
                <w:sz w:val="18"/>
              </w:rPr>
              <w:t>-4.015737</w:t>
            </w:r>
          </w:p>
        </w:tc>
        <w:tc>
          <w:tcPr>
            <w:tcW w:w="1131" w:type="dxa"/>
          </w:tcPr>
          <w:p w14:paraId="1095139E" w14:textId="77777777" w:rsidR="00030607" w:rsidRDefault="00FB2450">
            <w:pPr>
              <w:pStyle w:val="TableParagraph"/>
              <w:spacing w:before="4"/>
              <w:ind w:right="95"/>
              <w:jc w:val="right"/>
              <w:rPr>
                <w:rFonts w:ascii="Arial MT"/>
                <w:sz w:val="18"/>
              </w:rPr>
            </w:pPr>
            <w:r>
              <w:rPr>
                <w:rFonts w:ascii="Arial MT"/>
                <w:sz w:val="18"/>
              </w:rPr>
              <w:t>-5.506231</w:t>
            </w:r>
          </w:p>
        </w:tc>
        <w:tc>
          <w:tcPr>
            <w:tcW w:w="1250" w:type="dxa"/>
          </w:tcPr>
          <w:p w14:paraId="421E4C5F" w14:textId="77777777" w:rsidR="00030607" w:rsidRDefault="00FB2450">
            <w:pPr>
              <w:pStyle w:val="TableParagraph"/>
              <w:spacing w:before="4"/>
              <w:ind w:right="195"/>
              <w:jc w:val="right"/>
              <w:rPr>
                <w:rFonts w:ascii="Arial MT"/>
                <w:sz w:val="18"/>
              </w:rPr>
            </w:pPr>
            <w:r>
              <w:rPr>
                <w:rFonts w:ascii="Arial MT"/>
                <w:sz w:val="18"/>
              </w:rPr>
              <w:t>0.163876</w:t>
            </w:r>
          </w:p>
        </w:tc>
        <w:tc>
          <w:tcPr>
            <w:tcW w:w="769" w:type="dxa"/>
          </w:tcPr>
          <w:p w14:paraId="1F64A64A" w14:textId="77777777" w:rsidR="00030607" w:rsidRDefault="00FB2450">
            <w:pPr>
              <w:pStyle w:val="TableParagraph"/>
              <w:spacing w:before="4"/>
              <w:ind w:right="13"/>
              <w:jc w:val="right"/>
              <w:rPr>
                <w:rFonts w:ascii="Arial MT"/>
                <w:sz w:val="18"/>
              </w:rPr>
            </w:pPr>
            <w:r>
              <w:rPr>
                <w:rFonts w:ascii="Arial MT"/>
                <w:sz w:val="18"/>
              </w:rPr>
              <w:t>0.0002</w:t>
            </w:r>
          </w:p>
        </w:tc>
      </w:tr>
    </w:tbl>
    <w:p w14:paraId="4C6E6F24" w14:textId="77777777" w:rsidR="00030607" w:rsidRDefault="00030607">
      <w:pPr>
        <w:pStyle w:val="BodyText"/>
        <w:spacing w:before="1"/>
        <w:rPr>
          <w:rFonts w:ascii="Arial MT"/>
          <w:sz w:val="29"/>
        </w:rPr>
      </w:pPr>
    </w:p>
    <w:p w14:paraId="43AA96B6" w14:textId="2857B415" w:rsidR="00030607" w:rsidRDefault="00CB053C">
      <w:pPr>
        <w:spacing w:line="254" w:lineRule="auto"/>
        <w:ind w:left="837" w:right="5541"/>
        <w:rPr>
          <w:rFonts w:ascii="Arial MT"/>
          <w:sz w:val="18"/>
        </w:rPr>
      </w:pPr>
      <w:r>
        <w:rPr>
          <w:noProof/>
          <w:lang w:val="en-US"/>
        </w:rPr>
        <mc:AlternateContent>
          <mc:Choice Requires="wps">
            <w:drawing>
              <wp:anchor distT="0" distB="0" distL="114300" distR="114300" simplePos="0" relativeHeight="15753216" behindDoc="0" locked="0" layoutInCell="1" allowOverlap="1" wp14:anchorId="62F94CDC" wp14:editId="2B063623">
                <wp:simplePos x="0" y="0"/>
                <wp:positionH relativeFrom="page">
                  <wp:posOffset>1460500</wp:posOffset>
                </wp:positionH>
                <wp:positionV relativeFrom="paragraph">
                  <wp:posOffset>-231140</wp:posOffset>
                </wp:positionV>
                <wp:extent cx="3949700" cy="27940"/>
                <wp:effectExtent l="0" t="0" r="0" b="0"/>
                <wp:wrapNone/>
                <wp:docPr id="170" name="AutoShape 1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5 -364"/>
                            <a:gd name="T3" fmla="*/ -335 h 44"/>
                            <a:gd name="T4" fmla="+- 0 2300 2300"/>
                            <a:gd name="T5" fmla="*/ T4 w 6220"/>
                            <a:gd name="T6" fmla="+- 0 -335 -364"/>
                            <a:gd name="T7" fmla="*/ -335 h 44"/>
                            <a:gd name="T8" fmla="+- 0 2300 2300"/>
                            <a:gd name="T9" fmla="*/ T8 w 6220"/>
                            <a:gd name="T10" fmla="+- 0 -321 -364"/>
                            <a:gd name="T11" fmla="*/ -321 h 44"/>
                            <a:gd name="T12" fmla="+- 0 4220 2300"/>
                            <a:gd name="T13" fmla="*/ T12 w 6220"/>
                            <a:gd name="T14" fmla="+- 0 -321 -364"/>
                            <a:gd name="T15" fmla="*/ -321 h 44"/>
                            <a:gd name="T16" fmla="+- 0 4220 2300"/>
                            <a:gd name="T17" fmla="*/ T16 w 6220"/>
                            <a:gd name="T18" fmla="+- 0 -335 -364"/>
                            <a:gd name="T19" fmla="*/ -335 h 44"/>
                            <a:gd name="T20" fmla="+- 0 7569 2300"/>
                            <a:gd name="T21" fmla="*/ T20 w 6220"/>
                            <a:gd name="T22" fmla="+- 0 -335 -364"/>
                            <a:gd name="T23" fmla="*/ -335 h 44"/>
                            <a:gd name="T24" fmla="+- 0 6501 2300"/>
                            <a:gd name="T25" fmla="*/ T24 w 6220"/>
                            <a:gd name="T26" fmla="+- 0 -335 -364"/>
                            <a:gd name="T27" fmla="*/ -335 h 44"/>
                            <a:gd name="T28" fmla="+- 0 6419 2300"/>
                            <a:gd name="T29" fmla="*/ T28 w 6220"/>
                            <a:gd name="T30" fmla="+- 0 -335 -364"/>
                            <a:gd name="T31" fmla="*/ -335 h 44"/>
                            <a:gd name="T32" fmla="+- 0 6419 2300"/>
                            <a:gd name="T33" fmla="*/ T32 w 6220"/>
                            <a:gd name="T34" fmla="+- 0 -335 -364"/>
                            <a:gd name="T35" fmla="*/ -335 h 44"/>
                            <a:gd name="T36" fmla="+- 0 5351 2300"/>
                            <a:gd name="T37" fmla="*/ T36 w 6220"/>
                            <a:gd name="T38" fmla="+- 0 -335 -364"/>
                            <a:gd name="T39" fmla="*/ -335 h 44"/>
                            <a:gd name="T40" fmla="+- 0 5269 2300"/>
                            <a:gd name="T41" fmla="*/ T40 w 6220"/>
                            <a:gd name="T42" fmla="+- 0 -335 -364"/>
                            <a:gd name="T43" fmla="*/ -335 h 44"/>
                            <a:gd name="T44" fmla="+- 0 4302 2300"/>
                            <a:gd name="T45" fmla="*/ T44 w 6220"/>
                            <a:gd name="T46" fmla="+- 0 -335 -364"/>
                            <a:gd name="T47" fmla="*/ -335 h 44"/>
                            <a:gd name="T48" fmla="+- 0 4220 2300"/>
                            <a:gd name="T49" fmla="*/ T48 w 6220"/>
                            <a:gd name="T50" fmla="+- 0 -335 -364"/>
                            <a:gd name="T51" fmla="*/ -335 h 44"/>
                            <a:gd name="T52" fmla="+- 0 4220 2300"/>
                            <a:gd name="T53" fmla="*/ T52 w 6220"/>
                            <a:gd name="T54" fmla="+- 0 -321 -364"/>
                            <a:gd name="T55" fmla="*/ -321 h 44"/>
                            <a:gd name="T56" fmla="+- 0 4302 2300"/>
                            <a:gd name="T57" fmla="*/ T56 w 6220"/>
                            <a:gd name="T58" fmla="+- 0 -321 -364"/>
                            <a:gd name="T59" fmla="*/ -321 h 44"/>
                            <a:gd name="T60" fmla="+- 0 5269 2300"/>
                            <a:gd name="T61" fmla="*/ T60 w 6220"/>
                            <a:gd name="T62" fmla="+- 0 -321 -364"/>
                            <a:gd name="T63" fmla="*/ -321 h 44"/>
                            <a:gd name="T64" fmla="+- 0 5351 2300"/>
                            <a:gd name="T65" fmla="*/ T64 w 6220"/>
                            <a:gd name="T66" fmla="+- 0 -321 -364"/>
                            <a:gd name="T67" fmla="*/ -321 h 44"/>
                            <a:gd name="T68" fmla="+- 0 6419 2300"/>
                            <a:gd name="T69" fmla="*/ T68 w 6220"/>
                            <a:gd name="T70" fmla="+- 0 -321 -364"/>
                            <a:gd name="T71" fmla="*/ -321 h 44"/>
                            <a:gd name="T72" fmla="+- 0 6419 2300"/>
                            <a:gd name="T73" fmla="*/ T72 w 6220"/>
                            <a:gd name="T74" fmla="+- 0 -321 -364"/>
                            <a:gd name="T75" fmla="*/ -321 h 44"/>
                            <a:gd name="T76" fmla="+- 0 6501 2300"/>
                            <a:gd name="T77" fmla="*/ T76 w 6220"/>
                            <a:gd name="T78" fmla="+- 0 -321 -364"/>
                            <a:gd name="T79" fmla="*/ -321 h 44"/>
                            <a:gd name="T80" fmla="+- 0 7569 2300"/>
                            <a:gd name="T81" fmla="*/ T80 w 6220"/>
                            <a:gd name="T82" fmla="+- 0 -321 -364"/>
                            <a:gd name="T83" fmla="*/ -321 h 44"/>
                            <a:gd name="T84" fmla="+- 0 7569 2300"/>
                            <a:gd name="T85" fmla="*/ T84 w 6220"/>
                            <a:gd name="T86" fmla="+- 0 -335 -364"/>
                            <a:gd name="T87" fmla="*/ -335 h 44"/>
                            <a:gd name="T88" fmla="+- 0 7569 2300"/>
                            <a:gd name="T89" fmla="*/ T88 w 6220"/>
                            <a:gd name="T90" fmla="+- 0 -364 -364"/>
                            <a:gd name="T91" fmla="*/ -364 h 44"/>
                            <a:gd name="T92" fmla="+- 0 6501 2300"/>
                            <a:gd name="T93" fmla="*/ T92 w 6220"/>
                            <a:gd name="T94" fmla="+- 0 -364 -364"/>
                            <a:gd name="T95" fmla="*/ -364 h 44"/>
                            <a:gd name="T96" fmla="+- 0 6419 2300"/>
                            <a:gd name="T97" fmla="*/ T96 w 6220"/>
                            <a:gd name="T98" fmla="+- 0 -364 -364"/>
                            <a:gd name="T99" fmla="*/ -364 h 44"/>
                            <a:gd name="T100" fmla="+- 0 6419 2300"/>
                            <a:gd name="T101" fmla="*/ T100 w 6220"/>
                            <a:gd name="T102" fmla="+- 0 -364 -364"/>
                            <a:gd name="T103" fmla="*/ -364 h 44"/>
                            <a:gd name="T104" fmla="+- 0 5351 2300"/>
                            <a:gd name="T105" fmla="*/ T104 w 6220"/>
                            <a:gd name="T106" fmla="+- 0 -364 -364"/>
                            <a:gd name="T107" fmla="*/ -364 h 44"/>
                            <a:gd name="T108" fmla="+- 0 5269 2300"/>
                            <a:gd name="T109" fmla="*/ T108 w 6220"/>
                            <a:gd name="T110" fmla="+- 0 -364 -364"/>
                            <a:gd name="T111" fmla="*/ -364 h 44"/>
                            <a:gd name="T112" fmla="+- 0 4302 2300"/>
                            <a:gd name="T113" fmla="*/ T112 w 6220"/>
                            <a:gd name="T114" fmla="+- 0 -364 -364"/>
                            <a:gd name="T115" fmla="*/ -364 h 44"/>
                            <a:gd name="T116" fmla="+- 0 4220 2300"/>
                            <a:gd name="T117" fmla="*/ T116 w 6220"/>
                            <a:gd name="T118" fmla="+- 0 -364 -364"/>
                            <a:gd name="T119" fmla="*/ -364 h 44"/>
                            <a:gd name="T120" fmla="+- 0 4220 2300"/>
                            <a:gd name="T121" fmla="*/ T120 w 6220"/>
                            <a:gd name="T122" fmla="+- 0 -350 -364"/>
                            <a:gd name="T123" fmla="*/ -350 h 44"/>
                            <a:gd name="T124" fmla="+- 0 4302 2300"/>
                            <a:gd name="T125" fmla="*/ T124 w 6220"/>
                            <a:gd name="T126" fmla="+- 0 -350 -364"/>
                            <a:gd name="T127" fmla="*/ -350 h 44"/>
                            <a:gd name="T128" fmla="+- 0 5269 2300"/>
                            <a:gd name="T129" fmla="*/ T128 w 6220"/>
                            <a:gd name="T130" fmla="+- 0 -350 -364"/>
                            <a:gd name="T131" fmla="*/ -350 h 44"/>
                            <a:gd name="T132" fmla="+- 0 5351 2300"/>
                            <a:gd name="T133" fmla="*/ T132 w 6220"/>
                            <a:gd name="T134" fmla="+- 0 -350 -364"/>
                            <a:gd name="T135" fmla="*/ -350 h 44"/>
                            <a:gd name="T136" fmla="+- 0 6419 2300"/>
                            <a:gd name="T137" fmla="*/ T136 w 6220"/>
                            <a:gd name="T138" fmla="+- 0 -350 -364"/>
                            <a:gd name="T139" fmla="*/ -350 h 44"/>
                            <a:gd name="T140" fmla="+- 0 6419 2300"/>
                            <a:gd name="T141" fmla="*/ T140 w 6220"/>
                            <a:gd name="T142" fmla="+- 0 -350 -364"/>
                            <a:gd name="T143" fmla="*/ -350 h 44"/>
                            <a:gd name="T144" fmla="+- 0 6501 2300"/>
                            <a:gd name="T145" fmla="*/ T144 w 6220"/>
                            <a:gd name="T146" fmla="+- 0 -350 -364"/>
                            <a:gd name="T147" fmla="*/ -350 h 44"/>
                            <a:gd name="T148" fmla="+- 0 7569 2300"/>
                            <a:gd name="T149" fmla="*/ T148 w 6220"/>
                            <a:gd name="T150" fmla="+- 0 -350 -364"/>
                            <a:gd name="T151" fmla="*/ -350 h 44"/>
                            <a:gd name="T152" fmla="+- 0 7569 2300"/>
                            <a:gd name="T153" fmla="*/ T152 w 6220"/>
                            <a:gd name="T154" fmla="+- 0 -364 -364"/>
                            <a:gd name="T155" fmla="*/ -364 h 44"/>
                            <a:gd name="T156" fmla="+- 0 8519 2300"/>
                            <a:gd name="T157" fmla="*/ T156 w 6220"/>
                            <a:gd name="T158" fmla="+- 0 -335 -364"/>
                            <a:gd name="T159" fmla="*/ -335 h 44"/>
                            <a:gd name="T160" fmla="+- 0 7650 2300"/>
                            <a:gd name="T161" fmla="*/ T160 w 6220"/>
                            <a:gd name="T162" fmla="+- 0 -335 -364"/>
                            <a:gd name="T163" fmla="*/ -335 h 44"/>
                            <a:gd name="T164" fmla="+- 0 7569 2300"/>
                            <a:gd name="T165" fmla="*/ T164 w 6220"/>
                            <a:gd name="T166" fmla="+- 0 -335 -364"/>
                            <a:gd name="T167" fmla="*/ -335 h 44"/>
                            <a:gd name="T168" fmla="+- 0 7569 2300"/>
                            <a:gd name="T169" fmla="*/ T168 w 6220"/>
                            <a:gd name="T170" fmla="+- 0 -321 -364"/>
                            <a:gd name="T171" fmla="*/ -321 h 44"/>
                            <a:gd name="T172" fmla="+- 0 7650 2300"/>
                            <a:gd name="T173" fmla="*/ T172 w 6220"/>
                            <a:gd name="T174" fmla="+- 0 -321 -364"/>
                            <a:gd name="T175" fmla="*/ -321 h 44"/>
                            <a:gd name="T176" fmla="+- 0 8519 2300"/>
                            <a:gd name="T177" fmla="*/ T176 w 6220"/>
                            <a:gd name="T178" fmla="+- 0 -321 -364"/>
                            <a:gd name="T179" fmla="*/ -321 h 44"/>
                            <a:gd name="T180" fmla="+- 0 8519 2300"/>
                            <a:gd name="T181" fmla="*/ T180 w 6220"/>
                            <a:gd name="T182" fmla="+- 0 -335 -364"/>
                            <a:gd name="T183" fmla="*/ -335 h 44"/>
                            <a:gd name="T184" fmla="+- 0 8519 2300"/>
                            <a:gd name="T185" fmla="*/ T184 w 6220"/>
                            <a:gd name="T186" fmla="+- 0 -364 -364"/>
                            <a:gd name="T187" fmla="*/ -364 h 44"/>
                            <a:gd name="T188" fmla="+- 0 7650 2300"/>
                            <a:gd name="T189" fmla="*/ T188 w 6220"/>
                            <a:gd name="T190" fmla="+- 0 -364 -364"/>
                            <a:gd name="T191" fmla="*/ -364 h 44"/>
                            <a:gd name="T192" fmla="+- 0 7569 2300"/>
                            <a:gd name="T193" fmla="*/ T192 w 6220"/>
                            <a:gd name="T194" fmla="+- 0 -364 -364"/>
                            <a:gd name="T195" fmla="*/ -364 h 44"/>
                            <a:gd name="T196" fmla="+- 0 7569 2300"/>
                            <a:gd name="T197" fmla="*/ T196 w 6220"/>
                            <a:gd name="T198" fmla="+- 0 -350 -364"/>
                            <a:gd name="T199" fmla="*/ -350 h 44"/>
                            <a:gd name="T200" fmla="+- 0 7650 2300"/>
                            <a:gd name="T201" fmla="*/ T200 w 6220"/>
                            <a:gd name="T202" fmla="+- 0 -350 -364"/>
                            <a:gd name="T203" fmla="*/ -350 h 44"/>
                            <a:gd name="T204" fmla="+- 0 8519 2300"/>
                            <a:gd name="T205" fmla="*/ T204 w 6220"/>
                            <a:gd name="T206" fmla="+- 0 -350 -364"/>
                            <a:gd name="T207" fmla="*/ -350 h 44"/>
                            <a:gd name="T208" fmla="+- 0 8519 2300"/>
                            <a:gd name="T209" fmla="*/ T208 w 6220"/>
                            <a:gd name="T210" fmla="+- 0 -364 -364"/>
                            <a:gd name="T211" fmla="*/ -364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3"/>
                              </a:lnTo>
                              <a:lnTo>
                                <a:pt x="1920" y="43"/>
                              </a:lnTo>
                              <a:lnTo>
                                <a:pt x="1920" y="29"/>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13F2C5" id="AutoShape 158" o:spid="_x0000_s1026" style="position:absolute;margin-left:115pt;margin-top:-18.2pt;width:311pt;height:2.2pt;z-index:15753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" path="m1920,29l,29,,43r1920,l1920,29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2725;0,-212725;0,-203835;1219200,-203835;1219200,-212725;3345815,-212725;2667635,-212725;2615565,-212725;2615565,-212725;1937385,-212725;1885315,-212725;1271270,-212725;1219200,-212725;1219200,-203835;1271270,-203835;1885315,-203835;1937385,-203835;2615565,-203835;2615565,-203835;2667635,-203835;3345815,-203835;3345815,-212725;3345815,-231140;2667635,-231140;2615565,-231140;2615565,-231140;1937385,-231140;1885315,-231140;1271270,-231140;1219200,-231140;1219200,-222250;1271270,-222250;1885315,-222250;1937385,-222250;2615565,-222250;2615565,-222250;2667635,-222250;3345815,-222250;3345815,-231140;3949065,-212725;3397250,-212725;3345815,-212725;3345815,-203835;3397250,-203835;3949065,-203835;3949065,-212725;3949065,-231140;3397250,-231140;3345815,-231140;3345815,-222250;3397250,-222250;3949065,-222250;3949065,-231140" o:connectangles="0,0,0,0,0,0,0,0,0,0,0,0,0,0,0,0,0,0,0,0,0,0,0,0,0,0,0,0,0,0,0,0,0,0,0,0,0,0,0,0,0,0,0,0,0,0,0,0,0,0,0,0,0"/>
                <w10:wrap anchorx="page"/>
              </v:shape>
            </w:pict>
          </mc:Fallback>
        </mc:AlternateContent>
      </w:r>
      <w:r w:rsidR="00FB2450">
        <w:rPr>
          <w:rFonts w:ascii="Arial MT"/>
          <w:sz w:val="18"/>
        </w:rPr>
        <w:t>Cross-section random effects test equation:</w:t>
      </w:r>
      <w:r w:rsidR="00FB2450">
        <w:rPr>
          <w:rFonts w:ascii="Arial MT"/>
          <w:spacing w:val="-47"/>
          <w:sz w:val="18"/>
        </w:rPr>
        <w:t xml:space="preserve"> </w:t>
      </w:r>
      <w:r w:rsidR="00FB2450">
        <w:rPr>
          <w:rFonts w:ascii="Arial MT"/>
          <w:sz w:val="18"/>
        </w:rPr>
        <w:t>Dependent</w:t>
      </w:r>
      <w:r w:rsidR="00FB2450">
        <w:rPr>
          <w:rFonts w:ascii="Arial MT"/>
          <w:spacing w:val="-1"/>
          <w:sz w:val="18"/>
        </w:rPr>
        <w:t xml:space="preserve"> </w:t>
      </w:r>
      <w:r w:rsidR="00FB2450">
        <w:rPr>
          <w:rFonts w:ascii="Arial MT"/>
          <w:sz w:val="18"/>
        </w:rPr>
        <w:t>Variable: ROA</w:t>
      </w:r>
    </w:p>
    <w:p w14:paraId="0264ADC5" w14:textId="77777777" w:rsidR="00030607" w:rsidRDefault="00FB2450">
      <w:pPr>
        <w:spacing w:before="1" w:line="254" w:lineRule="auto"/>
        <w:ind w:left="837" w:right="6641"/>
        <w:rPr>
          <w:rFonts w:ascii="Arial MT"/>
          <w:sz w:val="18"/>
        </w:rPr>
      </w:pPr>
      <w:r>
        <w:rPr>
          <w:rFonts w:ascii="Arial MT"/>
          <w:sz w:val="18"/>
        </w:rPr>
        <w:t>Method: Panel Least Squares</w:t>
      </w:r>
      <w:r>
        <w:rPr>
          <w:rFonts w:ascii="Arial MT"/>
          <w:spacing w:val="-47"/>
          <w:sz w:val="18"/>
        </w:rPr>
        <w:t xml:space="preserve"> </w:t>
      </w:r>
      <w:r>
        <w:rPr>
          <w:rFonts w:ascii="Arial MT"/>
          <w:sz w:val="18"/>
        </w:rPr>
        <w:t>Date: 11/19/21</w:t>
      </w:r>
      <w:r>
        <w:rPr>
          <w:rFonts w:ascii="Arial MT"/>
          <w:spacing w:val="1"/>
          <w:sz w:val="18"/>
        </w:rPr>
        <w:t xml:space="preserve"> </w:t>
      </w:r>
      <w:r>
        <w:rPr>
          <w:rFonts w:ascii="Arial MT"/>
          <w:sz w:val="18"/>
        </w:rPr>
        <w:t>Time: 22:26</w:t>
      </w:r>
      <w:r>
        <w:rPr>
          <w:rFonts w:ascii="Arial MT"/>
          <w:spacing w:val="1"/>
          <w:sz w:val="18"/>
        </w:rPr>
        <w:t xml:space="preserve"> </w:t>
      </w:r>
      <w:r>
        <w:rPr>
          <w:rFonts w:ascii="Arial MT"/>
          <w:sz w:val="18"/>
        </w:rPr>
        <w:t>Sample:</w:t>
      </w:r>
      <w:r>
        <w:rPr>
          <w:rFonts w:ascii="Arial MT"/>
          <w:spacing w:val="-1"/>
          <w:sz w:val="18"/>
        </w:rPr>
        <w:t xml:space="preserve"> </w:t>
      </w:r>
      <w:r>
        <w:rPr>
          <w:rFonts w:ascii="Arial MT"/>
          <w:sz w:val="18"/>
        </w:rPr>
        <w:t>2019</w:t>
      </w:r>
      <w:r>
        <w:rPr>
          <w:rFonts w:ascii="Arial MT"/>
          <w:spacing w:val="-2"/>
          <w:sz w:val="18"/>
        </w:rPr>
        <w:t xml:space="preserve"> </w:t>
      </w:r>
      <w:r>
        <w:rPr>
          <w:rFonts w:ascii="Arial MT"/>
          <w:sz w:val="18"/>
        </w:rPr>
        <w:t>2020</w:t>
      </w:r>
    </w:p>
    <w:p w14:paraId="6B6B1663" w14:textId="77777777" w:rsidR="00030607" w:rsidRDefault="00FB2450">
      <w:pPr>
        <w:spacing w:before="1"/>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2</w:t>
      </w:r>
    </w:p>
    <w:p w14:paraId="0646BA2C" w14:textId="77777777" w:rsidR="00030607" w:rsidRDefault="00FB2450">
      <w:pPr>
        <w:spacing w:before="14"/>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9</w:t>
      </w:r>
    </w:p>
    <w:p w14:paraId="6260EB3F" w14:textId="68E4B88A" w:rsidR="00030607" w:rsidRDefault="00CB053C">
      <w:pPr>
        <w:spacing w:before="12"/>
        <w:ind w:left="837"/>
        <w:rPr>
          <w:rFonts w:ascii="Arial MT"/>
          <w:sz w:val="18"/>
        </w:rPr>
      </w:pPr>
      <w:r>
        <w:rPr>
          <w:noProof/>
          <w:lang w:val="en-US"/>
        </w:rPr>
        <mc:AlternateContent>
          <mc:Choice Requires="wps">
            <w:drawing>
              <wp:anchor distT="0" distB="0" distL="0" distR="0" simplePos="0" relativeHeight="487611392" behindDoc="1" locked="0" layoutInCell="1" allowOverlap="1" wp14:anchorId="1106879D" wp14:editId="150B2DB2">
                <wp:simplePos x="0" y="0"/>
                <wp:positionH relativeFrom="page">
                  <wp:posOffset>1460500</wp:posOffset>
                </wp:positionH>
                <wp:positionV relativeFrom="paragraph">
                  <wp:posOffset>195580</wp:posOffset>
                </wp:positionV>
                <wp:extent cx="1219200" cy="8890"/>
                <wp:effectExtent l="0" t="0" r="0" b="0"/>
                <wp:wrapTopAndBottom/>
                <wp:docPr id="169"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7A24A8" id="Rectangle 157" o:spid="_x0000_s1026" style="position:absolute;margin-left:115pt;margin-top:15.4pt;width:96pt;height:.7pt;z-index:-157050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aBgdwIAAP0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" fillcolor="black" stroked="f">
                <w10:wrap type="topAndBottom" anchorx="page"/>
              </v:rect>
            </w:pict>
          </mc:Fallback>
        </mc:AlternateContent>
      </w:r>
      <w:r>
        <w:rPr>
          <w:noProof/>
          <w:lang w:val="en-US"/>
        </w:rPr>
        <mc:AlternateContent>
          <mc:Choice Requires="wps">
            <w:drawing>
              <wp:anchor distT="0" distB="0" distL="114300" distR="114300" simplePos="0" relativeHeight="482810368" behindDoc="1" locked="0" layoutInCell="1" allowOverlap="1" wp14:anchorId="428D56E5" wp14:editId="77F6D552">
                <wp:simplePos x="0" y="0"/>
                <wp:positionH relativeFrom="page">
                  <wp:posOffset>1460500</wp:posOffset>
                </wp:positionH>
                <wp:positionV relativeFrom="paragraph">
                  <wp:posOffset>476250</wp:posOffset>
                </wp:positionV>
                <wp:extent cx="1219200" cy="8890"/>
                <wp:effectExtent l="0" t="0" r="0" b="0"/>
                <wp:wrapNone/>
                <wp:docPr id="16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A936A0" id="Rectangle 156" o:spid="_x0000_s1026" style="position:absolute;margin-left:115pt;margin-top:37.5pt;width:96pt;height:.7pt;z-index:-20506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" fillcolor="black" stroked="f">
                <w10:wrap anchorx="page"/>
              </v:rect>
            </w:pict>
          </mc:Fallback>
        </mc:AlternateContent>
      </w:r>
      <w:r w:rsidR="00FB2450">
        <w:rPr>
          <w:rFonts w:ascii="Arial MT"/>
          <w:sz w:val="18"/>
        </w:rPr>
        <w:t>Total</w:t>
      </w:r>
      <w:r w:rsidR="00FB2450">
        <w:rPr>
          <w:rFonts w:ascii="Arial MT"/>
          <w:spacing w:val="-4"/>
          <w:sz w:val="18"/>
        </w:rPr>
        <w:t xml:space="preserve"> </w:t>
      </w:r>
      <w:r w:rsidR="00FB2450">
        <w:rPr>
          <w:rFonts w:ascii="Arial MT"/>
          <w:sz w:val="18"/>
        </w:rPr>
        <w:t>panel</w:t>
      </w:r>
      <w:r w:rsidR="00FB2450">
        <w:rPr>
          <w:rFonts w:ascii="Arial MT"/>
          <w:spacing w:val="-3"/>
          <w:sz w:val="18"/>
        </w:rPr>
        <w:t xml:space="preserve"> </w:t>
      </w:r>
      <w:r w:rsidR="00FB2450">
        <w:rPr>
          <w:rFonts w:ascii="Arial MT"/>
          <w:sz w:val="18"/>
        </w:rPr>
        <w:t>(balanced)</w:t>
      </w:r>
      <w:r w:rsidR="00FB2450">
        <w:rPr>
          <w:rFonts w:ascii="Arial MT"/>
          <w:spacing w:val="-3"/>
          <w:sz w:val="18"/>
        </w:rPr>
        <w:t xml:space="preserve"> </w:t>
      </w:r>
      <w:r w:rsidR="00FB2450">
        <w:rPr>
          <w:rFonts w:ascii="Arial MT"/>
          <w:sz w:val="18"/>
        </w:rPr>
        <w:t>observations:</w:t>
      </w:r>
      <w:r w:rsidR="00FB2450">
        <w:rPr>
          <w:rFonts w:ascii="Arial MT"/>
          <w:spacing w:val="-3"/>
          <w:sz w:val="18"/>
        </w:rPr>
        <w:t xml:space="preserve"> </w:t>
      </w:r>
      <w:r w:rsidR="00FB2450">
        <w:rPr>
          <w:rFonts w:ascii="Arial MT"/>
          <w:sz w:val="18"/>
        </w:rPr>
        <w:t>78</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8"/>
        <w:gridCol w:w="1160"/>
        <w:gridCol w:w="1150"/>
        <w:gridCol w:w="769"/>
      </w:tblGrid>
      <w:tr w:rsidR="00030607" w14:paraId="0870A531" w14:textId="77777777">
        <w:trPr>
          <w:trHeight w:val="397"/>
        </w:trPr>
        <w:tc>
          <w:tcPr>
            <w:tcW w:w="1920" w:type="dxa"/>
            <w:tcBorders>
              <w:top w:val="single" w:sz="6" w:space="0" w:color="000000"/>
              <w:bottom w:val="single" w:sz="6" w:space="0" w:color="000000"/>
            </w:tcBorders>
          </w:tcPr>
          <w:p w14:paraId="3B2DB1BE" w14:textId="77777777" w:rsidR="00030607" w:rsidRDefault="00FB2450">
            <w:pPr>
              <w:pStyle w:val="TableParagraph"/>
              <w:spacing w:before="87"/>
              <w:ind w:left="527" w:right="531"/>
              <w:jc w:val="center"/>
              <w:rPr>
                <w:rFonts w:ascii="Arial MT"/>
                <w:sz w:val="18"/>
              </w:rPr>
            </w:pPr>
            <w:r>
              <w:rPr>
                <w:rFonts w:ascii="Arial MT"/>
                <w:sz w:val="18"/>
              </w:rPr>
              <w:t>Variable</w:t>
            </w:r>
          </w:p>
        </w:tc>
        <w:tc>
          <w:tcPr>
            <w:tcW w:w="1218" w:type="dxa"/>
            <w:tcBorders>
              <w:top w:val="double" w:sz="2" w:space="0" w:color="000000"/>
              <w:bottom w:val="double" w:sz="2" w:space="0" w:color="000000"/>
            </w:tcBorders>
          </w:tcPr>
          <w:p w14:paraId="6308A867" w14:textId="77777777" w:rsidR="00030607" w:rsidRDefault="00FB2450">
            <w:pPr>
              <w:pStyle w:val="TableParagraph"/>
              <w:spacing w:before="87"/>
              <w:ind w:left="159" w:right="167"/>
              <w:jc w:val="center"/>
              <w:rPr>
                <w:rFonts w:ascii="Arial MT"/>
                <w:sz w:val="18"/>
              </w:rPr>
            </w:pPr>
            <w:r>
              <w:rPr>
                <w:rFonts w:ascii="Arial MT"/>
                <w:sz w:val="18"/>
              </w:rPr>
              <w:t>Coefficient</w:t>
            </w:r>
          </w:p>
        </w:tc>
        <w:tc>
          <w:tcPr>
            <w:tcW w:w="1160" w:type="dxa"/>
            <w:tcBorders>
              <w:top w:val="double" w:sz="2" w:space="0" w:color="000000"/>
              <w:bottom w:val="double" w:sz="2" w:space="0" w:color="000000"/>
            </w:tcBorders>
          </w:tcPr>
          <w:p w14:paraId="5E316436" w14:textId="77777777" w:rsidR="00030607" w:rsidRDefault="00FB2450">
            <w:pPr>
              <w:pStyle w:val="TableParagraph"/>
              <w:spacing w:before="87"/>
              <w:ind w:left="172" w:right="176"/>
              <w:jc w:val="center"/>
              <w:rPr>
                <w:rFonts w:ascii="Arial MT"/>
                <w:sz w:val="18"/>
              </w:rPr>
            </w:pPr>
            <w:r>
              <w:rPr>
                <w:rFonts w:ascii="Arial MT"/>
                <w:sz w:val="18"/>
              </w:rPr>
              <w:t>Std. Error</w:t>
            </w:r>
          </w:p>
        </w:tc>
        <w:tc>
          <w:tcPr>
            <w:tcW w:w="1150" w:type="dxa"/>
            <w:tcBorders>
              <w:top w:val="double" w:sz="2" w:space="0" w:color="000000"/>
              <w:bottom w:val="double" w:sz="2" w:space="0" w:color="000000"/>
            </w:tcBorders>
          </w:tcPr>
          <w:p w14:paraId="27DE61EE" w14:textId="77777777" w:rsidR="00030607" w:rsidRDefault="00FB2450">
            <w:pPr>
              <w:pStyle w:val="TableParagraph"/>
              <w:spacing w:before="87"/>
              <w:ind w:left="181" w:right="166"/>
              <w:jc w:val="center"/>
              <w:rPr>
                <w:rFonts w:ascii="Arial MT"/>
                <w:sz w:val="18"/>
              </w:rPr>
            </w:pPr>
            <w:r>
              <w:rPr>
                <w:rFonts w:ascii="Arial MT"/>
                <w:sz w:val="18"/>
              </w:rPr>
              <w:t>t-Statistic</w:t>
            </w:r>
          </w:p>
        </w:tc>
        <w:tc>
          <w:tcPr>
            <w:tcW w:w="769" w:type="dxa"/>
            <w:tcBorders>
              <w:top w:val="double" w:sz="2" w:space="0" w:color="000000"/>
              <w:bottom w:val="double" w:sz="2" w:space="0" w:color="000000"/>
            </w:tcBorders>
          </w:tcPr>
          <w:p w14:paraId="195FBA09" w14:textId="77777777" w:rsidR="00030607" w:rsidRDefault="00FB2450">
            <w:pPr>
              <w:pStyle w:val="TableParagraph"/>
              <w:spacing w:before="87"/>
              <w:ind w:left="221"/>
              <w:rPr>
                <w:rFonts w:ascii="Arial MT"/>
                <w:sz w:val="18"/>
              </w:rPr>
            </w:pPr>
            <w:r>
              <w:rPr>
                <w:rFonts w:ascii="Arial MT"/>
                <w:sz w:val="18"/>
              </w:rPr>
              <w:t>Prob.</w:t>
            </w:r>
          </w:p>
        </w:tc>
      </w:tr>
      <w:tr w:rsidR="00030607" w14:paraId="0601462F" w14:textId="77777777">
        <w:trPr>
          <w:trHeight w:val="291"/>
        </w:trPr>
        <w:tc>
          <w:tcPr>
            <w:tcW w:w="1920" w:type="dxa"/>
            <w:tcBorders>
              <w:top w:val="single" w:sz="6" w:space="0" w:color="000000"/>
            </w:tcBorders>
          </w:tcPr>
          <w:p w14:paraId="647E0BEF" w14:textId="77777777" w:rsidR="00030607" w:rsidRDefault="00FB2450">
            <w:pPr>
              <w:pStyle w:val="TableParagraph"/>
              <w:spacing w:before="84" w:line="187" w:lineRule="exact"/>
              <w:ind w:right="2"/>
              <w:jc w:val="center"/>
              <w:rPr>
                <w:rFonts w:ascii="Arial MT"/>
                <w:sz w:val="18"/>
              </w:rPr>
            </w:pPr>
            <w:r>
              <w:rPr>
                <w:rFonts w:ascii="Arial MT"/>
                <w:w w:val="99"/>
                <w:sz w:val="18"/>
              </w:rPr>
              <w:t>C</w:t>
            </w:r>
          </w:p>
        </w:tc>
        <w:tc>
          <w:tcPr>
            <w:tcW w:w="1218" w:type="dxa"/>
            <w:tcBorders>
              <w:top w:val="double" w:sz="2" w:space="0" w:color="000000"/>
            </w:tcBorders>
          </w:tcPr>
          <w:p w14:paraId="529CC66F" w14:textId="77777777" w:rsidR="00030607" w:rsidRDefault="00FB2450">
            <w:pPr>
              <w:pStyle w:val="TableParagraph"/>
              <w:spacing w:before="84" w:line="187" w:lineRule="exact"/>
              <w:ind w:left="159" w:right="72"/>
              <w:jc w:val="center"/>
              <w:rPr>
                <w:rFonts w:ascii="Arial MT"/>
                <w:sz w:val="18"/>
              </w:rPr>
            </w:pPr>
            <w:r>
              <w:rPr>
                <w:rFonts w:ascii="Arial MT"/>
                <w:sz w:val="18"/>
              </w:rPr>
              <w:t>8.298430</w:t>
            </w:r>
          </w:p>
        </w:tc>
        <w:tc>
          <w:tcPr>
            <w:tcW w:w="1160" w:type="dxa"/>
            <w:tcBorders>
              <w:top w:val="double" w:sz="2" w:space="0" w:color="000000"/>
            </w:tcBorders>
          </w:tcPr>
          <w:p w14:paraId="63757EC4" w14:textId="77777777" w:rsidR="00030607" w:rsidRDefault="00FB2450">
            <w:pPr>
              <w:pStyle w:val="TableParagraph"/>
              <w:spacing w:before="84" w:line="187" w:lineRule="exact"/>
              <w:ind w:left="172" w:right="159"/>
              <w:jc w:val="center"/>
              <w:rPr>
                <w:rFonts w:ascii="Arial MT"/>
                <w:sz w:val="18"/>
              </w:rPr>
            </w:pPr>
            <w:r>
              <w:rPr>
                <w:rFonts w:ascii="Arial MT"/>
                <w:sz w:val="18"/>
              </w:rPr>
              <w:t>283.1717</w:t>
            </w:r>
          </w:p>
        </w:tc>
        <w:tc>
          <w:tcPr>
            <w:tcW w:w="1150" w:type="dxa"/>
            <w:tcBorders>
              <w:top w:val="double" w:sz="2" w:space="0" w:color="000000"/>
            </w:tcBorders>
          </w:tcPr>
          <w:p w14:paraId="2D8D1B5E" w14:textId="77777777" w:rsidR="00030607" w:rsidRDefault="00FB2450">
            <w:pPr>
              <w:pStyle w:val="TableParagraph"/>
              <w:spacing w:before="84" w:line="187" w:lineRule="exact"/>
              <w:ind w:left="180" w:right="177"/>
              <w:jc w:val="center"/>
              <w:rPr>
                <w:rFonts w:ascii="Arial MT"/>
                <w:sz w:val="18"/>
              </w:rPr>
            </w:pPr>
            <w:r>
              <w:rPr>
                <w:rFonts w:ascii="Arial MT"/>
                <w:sz w:val="18"/>
              </w:rPr>
              <w:t>0.029305</w:t>
            </w:r>
          </w:p>
        </w:tc>
        <w:tc>
          <w:tcPr>
            <w:tcW w:w="769" w:type="dxa"/>
            <w:tcBorders>
              <w:top w:val="double" w:sz="2" w:space="0" w:color="000000"/>
            </w:tcBorders>
          </w:tcPr>
          <w:p w14:paraId="195FA9C9" w14:textId="77777777" w:rsidR="00030607" w:rsidRDefault="00FB2450">
            <w:pPr>
              <w:pStyle w:val="TableParagraph"/>
              <w:spacing w:before="84" w:line="187" w:lineRule="exact"/>
              <w:ind w:left="202"/>
              <w:rPr>
                <w:rFonts w:ascii="Arial MT"/>
                <w:sz w:val="18"/>
              </w:rPr>
            </w:pPr>
            <w:r>
              <w:rPr>
                <w:rFonts w:ascii="Arial MT"/>
                <w:sz w:val="18"/>
              </w:rPr>
              <w:t>0.9768</w:t>
            </w:r>
          </w:p>
        </w:tc>
      </w:tr>
    </w:tbl>
    <w:p w14:paraId="79EE3B75" w14:textId="77777777" w:rsidR="00030607" w:rsidRDefault="00030607">
      <w:pPr>
        <w:spacing w:line="187" w:lineRule="exact"/>
        <w:rPr>
          <w:rFonts w:ascii="Arial MT"/>
          <w:sz w:val="18"/>
        </w:rPr>
        <w:sectPr w:rsidR="00030607">
          <w:type w:val="continuous"/>
          <w:pgSz w:w="11910" w:h="16840"/>
          <w:pgMar w:top="1580" w:right="580" w:bottom="280" w:left="1460" w:header="720" w:footer="720" w:gutter="0"/>
          <w:cols w:space="720"/>
        </w:sectPr>
      </w:pPr>
    </w:p>
    <w:p w14:paraId="436BF529" w14:textId="77777777" w:rsidR="00030607" w:rsidRDefault="00030607">
      <w:pPr>
        <w:pStyle w:val="BodyText"/>
        <w:rPr>
          <w:rFonts w:ascii="Arial MT"/>
          <w:sz w:val="20"/>
        </w:rPr>
      </w:pPr>
    </w:p>
    <w:p w14:paraId="1FA8F0E6" w14:textId="77777777" w:rsidR="00030607" w:rsidRDefault="00030607">
      <w:pPr>
        <w:pStyle w:val="BodyText"/>
        <w:rPr>
          <w:rFonts w:ascii="Arial MT"/>
          <w:sz w:val="20"/>
        </w:rPr>
      </w:pPr>
    </w:p>
    <w:p w14:paraId="2F2E7A94" w14:textId="77777777" w:rsidR="00030607" w:rsidRDefault="00030607">
      <w:pPr>
        <w:pStyle w:val="BodyText"/>
        <w:spacing w:before="8"/>
        <w:rPr>
          <w:rFonts w:ascii="Arial MT"/>
          <w:sz w:val="11"/>
        </w:rPr>
      </w:pPr>
    </w:p>
    <w:tbl>
      <w:tblPr>
        <w:tblW w:w="0" w:type="auto"/>
        <w:tblInd w:w="847" w:type="dxa"/>
        <w:tblLayout w:type="fixed"/>
        <w:tblCellMar>
          <w:left w:w="0" w:type="dxa"/>
          <w:right w:w="0" w:type="dxa"/>
        </w:tblCellMar>
        <w:tblLook w:val="01E0" w:firstRow="1" w:lastRow="1" w:firstColumn="1" w:lastColumn="1" w:noHBand="0" w:noVBand="0"/>
      </w:tblPr>
      <w:tblGrid>
        <w:gridCol w:w="1751"/>
        <w:gridCol w:w="1398"/>
        <w:gridCol w:w="1122"/>
        <w:gridCol w:w="1181"/>
        <w:gridCol w:w="770"/>
      </w:tblGrid>
      <w:tr w:rsidR="00030607" w14:paraId="05986D0F" w14:textId="77777777">
        <w:trPr>
          <w:trHeight w:val="210"/>
        </w:trPr>
        <w:tc>
          <w:tcPr>
            <w:tcW w:w="1751" w:type="dxa"/>
          </w:tcPr>
          <w:p w14:paraId="25213D22" w14:textId="77777777" w:rsidR="00030607" w:rsidRDefault="00FB2450">
            <w:pPr>
              <w:pStyle w:val="TableParagraph"/>
              <w:spacing w:line="191" w:lineRule="exact"/>
              <w:ind w:left="525" w:right="364"/>
              <w:jc w:val="center"/>
              <w:rPr>
                <w:rFonts w:ascii="Arial MT"/>
                <w:sz w:val="18"/>
              </w:rPr>
            </w:pPr>
            <w:r>
              <w:rPr>
                <w:rFonts w:ascii="Arial MT"/>
                <w:sz w:val="18"/>
              </w:rPr>
              <w:t>KI</w:t>
            </w:r>
          </w:p>
        </w:tc>
        <w:tc>
          <w:tcPr>
            <w:tcW w:w="1398" w:type="dxa"/>
          </w:tcPr>
          <w:p w14:paraId="07331221" w14:textId="77777777" w:rsidR="00030607" w:rsidRDefault="00FB2450">
            <w:pPr>
              <w:pStyle w:val="TableParagraph"/>
              <w:spacing w:line="191" w:lineRule="exact"/>
              <w:ind w:right="198"/>
              <w:jc w:val="right"/>
              <w:rPr>
                <w:rFonts w:ascii="Arial MT"/>
                <w:sz w:val="18"/>
              </w:rPr>
            </w:pPr>
            <w:r>
              <w:rPr>
                <w:rFonts w:ascii="Arial MT"/>
                <w:sz w:val="18"/>
              </w:rPr>
              <w:t>-39.40851</w:t>
            </w:r>
          </w:p>
        </w:tc>
        <w:tc>
          <w:tcPr>
            <w:tcW w:w="1122" w:type="dxa"/>
          </w:tcPr>
          <w:p w14:paraId="4D4B281F" w14:textId="77777777" w:rsidR="00030607" w:rsidRDefault="00FB2450">
            <w:pPr>
              <w:pStyle w:val="TableParagraph"/>
              <w:spacing w:line="191" w:lineRule="exact"/>
              <w:ind w:right="167"/>
              <w:jc w:val="right"/>
              <w:rPr>
                <w:rFonts w:ascii="Arial MT"/>
                <w:sz w:val="18"/>
              </w:rPr>
            </w:pPr>
            <w:r>
              <w:rPr>
                <w:rFonts w:ascii="Arial MT"/>
                <w:sz w:val="18"/>
              </w:rPr>
              <w:t>47.40191</w:t>
            </w:r>
          </w:p>
        </w:tc>
        <w:tc>
          <w:tcPr>
            <w:tcW w:w="1181" w:type="dxa"/>
          </w:tcPr>
          <w:p w14:paraId="574F0693" w14:textId="77777777" w:rsidR="00030607" w:rsidRDefault="00FB2450">
            <w:pPr>
              <w:pStyle w:val="TableParagraph"/>
              <w:spacing w:line="191" w:lineRule="exact"/>
              <w:ind w:left="167"/>
              <w:rPr>
                <w:rFonts w:ascii="Arial MT"/>
                <w:sz w:val="18"/>
              </w:rPr>
            </w:pPr>
            <w:r>
              <w:rPr>
                <w:rFonts w:ascii="Arial MT"/>
                <w:sz w:val="18"/>
              </w:rPr>
              <w:t>-0.831370</w:t>
            </w:r>
          </w:p>
        </w:tc>
        <w:tc>
          <w:tcPr>
            <w:tcW w:w="770" w:type="dxa"/>
          </w:tcPr>
          <w:p w14:paraId="0DBC2307" w14:textId="77777777" w:rsidR="00030607" w:rsidRDefault="00FB2450">
            <w:pPr>
              <w:pStyle w:val="TableParagraph"/>
              <w:spacing w:line="191" w:lineRule="exact"/>
              <w:ind w:right="18"/>
              <w:jc w:val="right"/>
              <w:rPr>
                <w:rFonts w:ascii="Arial MT"/>
                <w:sz w:val="18"/>
              </w:rPr>
            </w:pPr>
            <w:r>
              <w:rPr>
                <w:rFonts w:ascii="Arial MT"/>
                <w:sz w:val="18"/>
              </w:rPr>
              <w:t>0.4117</w:t>
            </w:r>
          </w:p>
        </w:tc>
      </w:tr>
      <w:tr w:rsidR="00030607" w14:paraId="783BE343" w14:textId="77777777">
        <w:trPr>
          <w:trHeight w:val="220"/>
        </w:trPr>
        <w:tc>
          <w:tcPr>
            <w:tcW w:w="1751" w:type="dxa"/>
          </w:tcPr>
          <w:p w14:paraId="439C7DB0" w14:textId="77777777" w:rsidR="00030607" w:rsidRDefault="00FB2450">
            <w:pPr>
              <w:pStyle w:val="TableParagraph"/>
              <w:spacing w:before="4" w:line="197" w:lineRule="exact"/>
              <w:ind w:left="525" w:right="361"/>
              <w:jc w:val="center"/>
              <w:rPr>
                <w:rFonts w:ascii="Arial MT"/>
                <w:sz w:val="18"/>
              </w:rPr>
            </w:pPr>
            <w:r>
              <w:rPr>
                <w:rFonts w:ascii="Arial MT"/>
                <w:sz w:val="18"/>
              </w:rPr>
              <w:t>KA</w:t>
            </w:r>
          </w:p>
        </w:tc>
        <w:tc>
          <w:tcPr>
            <w:tcW w:w="1398" w:type="dxa"/>
          </w:tcPr>
          <w:p w14:paraId="658EAD57" w14:textId="77777777" w:rsidR="00030607" w:rsidRDefault="00FB2450">
            <w:pPr>
              <w:pStyle w:val="TableParagraph"/>
              <w:spacing w:before="4" w:line="197" w:lineRule="exact"/>
              <w:ind w:right="198"/>
              <w:jc w:val="right"/>
              <w:rPr>
                <w:rFonts w:ascii="Arial MT"/>
                <w:sz w:val="18"/>
              </w:rPr>
            </w:pPr>
            <w:r>
              <w:rPr>
                <w:rFonts w:ascii="Arial MT"/>
                <w:sz w:val="18"/>
              </w:rPr>
              <w:t>0.884180</w:t>
            </w:r>
          </w:p>
        </w:tc>
        <w:tc>
          <w:tcPr>
            <w:tcW w:w="1122" w:type="dxa"/>
          </w:tcPr>
          <w:p w14:paraId="2D9CCBBB" w14:textId="77777777" w:rsidR="00030607" w:rsidRDefault="00FB2450">
            <w:pPr>
              <w:pStyle w:val="TableParagraph"/>
              <w:spacing w:before="4" w:line="197" w:lineRule="exact"/>
              <w:ind w:right="168"/>
              <w:jc w:val="right"/>
              <w:rPr>
                <w:rFonts w:ascii="Arial MT"/>
                <w:sz w:val="18"/>
              </w:rPr>
            </w:pPr>
            <w:r>
              <w:rPr>
                <w:rFonts w:ascii="Arial MT"/>
                <w:sz w:val="18"/>
              </w:rPr>
              <w:t>3.450679</w:t>
            </w:r>
          </w:p>
        </w:tc>
        <w:tc>
          <w:tcPr>
            <w:tcW w:w="1181" w:type="dxa"/>
          </w:tcPr>
          <w:p w14:paraId="734098B3" w14:textId="77777777" w:rsidR="00030607" w:rsidRDefault="00FB2450">
            <w:pPr>
              <w:pStyle w:val="TableParagraph"/>
              <w:spacing w:before="4" w:line="197" w:lineRule="exact"/>
              <w:ind w:left="227"/>
              <w:rPr>
                <w:rFonts w:ascii="Arial MT"/>
                <w:sz w:val="18"/>
              </w:rPr>
            </w:pPr>
            <w:r>
              <w:rPr>
                <w:rFonts w:ascii="Arial MT"/>
                <w:sz w:val="18"/>
              </w:rPr>
              <w:t>0.256234</w:t>
            </w:r>
          </w:p>
        </w:tc>
        <w:tc>
          <w:tcPr>
            <w:tcW w:w="770" w:type="dxa"/>
          </w:tcPr>
          <w:p w14:paraId="102F0E15" w14:textId="77777777" w:rsidR="00030607" w:rsidRDefault="00FB2450">
            <w:pPr>
              <w:pStyle w:val="TableParagraph"/>
              <w:spacing w:before="4" w:line="197" w:lineRule="exact"/>
              <w:ind w:right="18"/>
              <w:jc w:val="right"/>
              <w:rPr>
                <w:rFonts w:ascii="Arial MT"/>
                <w:sz w:val="18"/>
              </w:rPr>
            </w:pPr>
            <w:r>
              <w:rPr>
                <w:rFonts w:ascii="Arial MT"/>
                <w:sz w:val="18"/>
              </w:rPr>
              <w:t>0.7994</w:t>
            </w:r>
          </w:p>
        </w:tc>
      </w:tr>
      <w:tr w:rsidR="00030607" w14:paraId="622BB97A" w14:textId="77777777">
        <w:trPr>
          <w:trHeight w:val="219"/>
        </w:trPr>
        <w:tc>
          <w:tcPr>
            <w:tcW w:w="1751" w:type="dxa"/>
          </w:tcPr>
          <w:p w14:paraId="2C8A84EA" w14:textId="77777777" w:rsidR="00030607" w:rsidRDefault="00FB2450">
            <w:pPr>
              <w:pStyle w:val="TableParagraph"/>
              <w:spacing w:before="4" w:line="196" w:lineRule="exact"/>
              <w:ind w:left="525" w:right="360"/>
              <w:jc w:val="center"/>
              <w:rPr>
                <w:rFonts w:ascii="Arial MT"/>
                <w:sz w:val="18"/>
              </w:rPr>
            </w:pPr>
            <w:r>
              <w:rPr>
                <w:rFonts w:ascii="Arial MT"/>
                <w:sz w:val="18"/>
              </w:rPr>
              <w:t>KM</w:t>
            </w:r>
          </w:p>
        </w:tc>
        <w:tc>
          <w:tcPr>
            <w:tcW w:w="1398" w:type="dxa"/>
          </w:tcPr>
          <w:p w14:paraId="5919DD59" w14:textId="77777777" w:rsidR="00030607" w:rsidRDefault="00FB2450">
            <w:pPr>
              <w:pStyle w:val="TableParagraph"/>
              <w:spacing w:before="4" w:line="196" w:lineRule="exact"/>
              <w:ind w:right="198"/>
              <w:jc w:val="right"/>
              <w:rPr>
                <w:rFonts w:ascii="Arial MT"/>
                <w:sz w:val="18"/>
              </w:rPr>
            </w:pPr>
            <w:r>
              <w:rPr>
                <w:rFonts w:ascii="Arial MT"/>
                <w:sz w:val="18"/>
              </w:rPr>
              <w:t>23.46427</w:t>
            </w:r>
          </w:p>
        </w:tc>
        <w:tc>
          <w:tcPr>
            <w:tcW w:w="1122" w:type="dxa"/>
          </w:tcPr>
          <w:p w14:paraId="504D7F17" w14:textId="77777777" w:rsidR="00030607" w:rsidRDefault="00FB2450">
            <w:pPr>
              <w:pStyle w:val="TableParagraph"/>
              <w:spacing w:before="4" w:line="196" w:lineRule="exact"/>
              <w:ind w:right="168"/>
              <w:jc w:val="right"/>
              <w:rPr>
                <w:rFonts w:ascii="Arial MT"/>
                <w:sz w:val="18"/>
              </w:rPr>
            </w:pPr>
            <w:r>
              <w:rPr>
                <w:rFonts w:ascii="Arial MT"/>
                <w:sz w:val="18"/>
              </w:rPr>
              <w:t>1.214481</w:t>
            </w:r>
          </w:p>
        </w:tc>
        <w:tc>
          <w:tcPr>
            <w:tcW w:w="1181" w:type="dxa"/>
          </w:tcPr>
          <w:p w14:paraId="48117470" w14:textId="77777777" w:rsidR="00030607" w:rsidRDefault="00FB2450">
            <w:pPr>
              <w:pStyle w:val="TableParagraph"/>
              <w:spacing w:before="4" w:line="196" w:lineRule="exact"/>
              <w:ind w:left="227"/>
              <w:rPr>
                <w:rFonts w:ascii="Arial MT"/>
                <w:sz w:val="18"/>
              </w:rPr>
            </w:pPr>
            <w:r>
              <w:rPr>
                <w:rFonts w:ascii="Arial MT"/>
                <w:sz w:val="18"/>
              </w:rPr>
              <w:t>19.32041</w:t>
            </w:r>
          </w:p>
        </w:tc>
        <w:tc>
          <w:tcPr>
            <w:tcW w:w="770" w:type="dxa"/>
          </w:tcPr>
          <w:p w14:paraId="60ACD9C8" w14:textId="77777777" w:rsidR="00030607" w:rsidRDefault="00FB2450">
            <w:pPr>
              <w:pStyle w:val="TableParagraph"/>
              <w:spacing w:before="4" w:line="196" w:lineRule="exact"/>
              <w:ind w:right="18"/>
              <w:jc w:val="right"/>
              <w:rPr>
                <w:rFonts w:ascii="Arial MT"/>
                <w:sz w:val="18"/>
              </w:rPr>
            </w:pPr>
            <w:r>
              <w:rPr>
                <w:rFonts w:ascii="Arial MT"/>
                <w:sz w:val="18"/>
              </w:rPr>
              <w:t>0.0000</w:t>
            </w:r>
          </w:p>
        </w:tc>
      </w:tr>
      <w:tr w:rsidR="00030607" w14:paraId="569F9896" w14:textId="77777777">
        <w:trPr>
          <w:trHeight w:val="219"/>
        </w:trPr>
        <w:tc>
          <w:tcPr>
            <w:tcW w:w="1751" w:type="dxa"/>
          </w:tcPr>
          <w:p w14:paraId="427765C5" w14:textId="77777777" w:rsidR="00030607" w:rsidRDefault="00FB2450">
            <w:pPr>
              <w:pStyle w:val="TableParagraph"/>
              <w:spacing w:before="2" w:line="197" w:lineRule="exact"/>
              <w:ind w:left="525" w:right="364"/>
              <w:jc w:val="center"/>
              <w:rPr>
                <w:rFonts w:ascii="Arial MT"/>
                <w:sz w:val="18"/>
              </w:rPr>
            </w:pPr>
            <w:r>
              <w:rPr>
                <w:rFonts w:ascii="Arial MT"/>
                <w:sz w:val="18"/>
              </w:rPr>
              <w:t>PANDEMI</w:t>
            </w:r>
          </w:p>
        </w:tc>
        <w:tc>
          <w:tcPr>
            <w:tcW w:w="1398" w:type="dxa"/>
          </w:tcPr>
          <w:p w14:paraId="79881858" w14:textId="77777777" w:rsidR="00030607" w:rsidRDefault="00FB2450">
            <w:pPr>
              <w:pStyle w:val="TableParagraph"/>
              <w:spacing w:before="2" w:line="197" w:lineRule="exact"/>
              <w:ind w:right="198"/>
              <w:jc w:val="right"/>
              <w:rPr>
                <w:rFonts w:ascii="Arial MT"/>
                <w:sz w:val="18"/>
              </w:rPr>
            </w:pPr>
            <w:r>
              <w:rPr>
                <w:rFonts w:ascii="Arial MT"/>
                <w:sz w:val="18"/>
              </w:rPr>
              <w:t>-0.829270</w:t>
            </w:r>
          </w:p>
        </w:tc>
        <w:tc>
          <w:tcPr>
            <w:tcW w:w="1122" w:type="dxa"/>
          </w:tcPr>
          <w:p w14:paraId="751AE9BE" w14:textId="77777777" w:rsidR="00030607" w:rsidRDefault="00FB2450">
            <w:pPr>
              <w:pStyle w:val="TableParagraph"/>
              <w:spacing w:before="2" w:line="197" w:lineRule="exact"/>
              <w:ind w:right="168"/>
              <w:jc w:val="right"/>
              <w:rPr>
                <w:rFonts w:ascii="Arial MT"/>
                <w:sz w:val="18"/>
              </w:rPr>
            </w:pPr>
            <w:r>
              <w:rPr>
                <w:rFonts w:ascii="Arial MT"/>
                <w:sz w:val="18"/>
              </w:rPr>
              <w:t>2.701381</w:t>
            </w:r>
          </w:p>
        </w:tc>
        <w:tc>
          <w:tcPr>
            <w:tcW w:w="1181" w:type="dxa"/>
          </w:tcPr>
          <w:p w14:paraId="24860EF1" w14:textId="77777777" w:rsidR="00030607" w:rsidRDefault="00FB2450">
            <w:pPr>
              <w:pStyle w:val="TableParagraph"/>
              <w:spacing w:before="2" w:line="197" w:lineRule="exact"/>
              <w:ind w:left="167"/>
              <w:rPr>
                <w:rFonts w:ascii="Arial MT"/>
                <w:sz w:val="18"/>
              </w:rPr>
            </w:pPr>
            <w:r>
              <w:rPr>
                <w:rFonts w:ascii="Arial MT"/>
                <w:sz w:val="18"/>
              </w:rPr>
              <w:t>-0.306980</w:t>
            </w:r>
          </w:p>
        </w:tc>
        <w:tc>
          <w:tcPr>
            <w:tcW w:w="770" w:type="dxa"/>
          </w:tcPr>
          <w:p w14:paraId="45F80333" w14:textId="77777777" w:rsidR="00030607" w:rsidRDefault="00FB2450">
            <w:pPr>
              <w:pStyle w:val="TableParagraph"/>
              <w:spacing w:before="2" w:line="197" w:lineRule="exact"/>
              <w:ind w:right="18"/>
              <w:jc w:val="right"/>
              <w:rPr>
                <w:rFonts w:ascii="Arial MT"/>
                <w:sz w:val="18"/>
              </w:rPr>
            </w:pPr>
            <w:r>
              <w:rPr>
                <w:rFonts w:ascii="Arial MT"/>
                <w:sz w:val="18"/>
              </w:rPr>
              <w:t>0.7608</w:t>
            </w:r>
          </w:p>
        </w:tc>
      </w:tr>
      <w:tr w:rsidR="00030607" w14:paraId="675DAEF5" w14:textId="77777777">
        <w:trPr>
          <w:trHeight w:val="220"/>
        </w:trPr>
        <w:tc>
          <w:tcPr>
            <w:tcW w:w="1751" w:type="dxa"/>
          </w:tcPr>
          <w:p w14:paraId="43ADA342" w14:textId="77777777" w:rsidR="00030607" w:rsidRDefault="00FB2450">
            <w:pPr>
              <w:pStyle w:val="TableParagraph"/>
              <w:spacing w:before="4" w:line="197" w:lineRule="exact"/>
              <w:ind w:left="525" w:right="364"/>
              <w:jc w:val="center"/>
              <w:rPr>
                <w:rFonts w:ascii="Arial MT"/>
                <w:sz w:val="18"/>
              </w:rPr>
            </w:pPr>
            <w:r>
              <w:rPr>
                <w:rFonts w:ascii="Arial MT"/>
                <w:sz w:val="18"/>
              </w:rPr>
              <w:t>BSIZE</w:t>
            </w:r>
          </w:p>
        </w:tc>
        <w:tc>
          <w:tcPr>
            <w:tcW w:w="1398" w:type="dxa"/>
          </w:tcPr>
          <w:p w14:paraId="775D02F9" w14:textId="77777777" w:rsidR="00030607" w:rsidRDefault="00FB2450">
            <w:pPr>
              <w:pStyle w:val="TableParagraph"/>
              <w:spacing w:before="4" w:line="197" w:lineRule="exact"/>
              <w:ind w:right="198"/>
              <w:jc w:val="right"/>
              <w:rPr>
                <w:rFonts w:ascii="Arial MT"/>
                <w:sz w:val="18"/>
              </w:rPr>
            </w:pPr>
            <w:r>
              <w:rPr>
                <w:rFonts w:ascii="Arial MT"/>
                <w:sz w:val="18"/>
              </w:rPr>
              <w:t>-8.472194</w:t>
            </w:r>
          </w:p>
        </w:tc>
        <w:tc>
          <w:tcPr>
            <w:tcW w:w="1122" w:type="dxa"/>
          </w:tcPr>
          <w:p w14:paraId="46480F28" w14:textId="77777777" w:rsidR="00030607" w:rsidRDefault="00FB2450">
            <w:pPr>
              <w:pStyle w:val="TableParagraph"/>
              <w:spacing w:before="4" w:line="197" w:lineRule="exact"/>
              <w:ind w:right="168"/>
              <w:jc w:val="right"/>
              <w:rPr>
                <w:rFonts w:ascii="Arial MT"/>
                <w:sz w:val="18"/>
              </w:rPr>
            </w:pPr>
            <w:r>
              <w:rPr>
                <w:rFonts w:ascii="Arial MT"/>
                <w:sz w:val="18"/>
              </w:rPr>
              <w:t>14.03292</w:t>
            </w:r>
          </w:p>
        </w:tc>
        <w:tc>
          <w:tcPr>
            <w:tcW w:w="1181" w:type="dxa"/>
          </w:tcPr>
          <w:p w14:paraId="557A3F61" w14:textId="77777777" w:rsidR="00030607" w:rsidRDefault="00FB2450">
            <w:pPr>
              <w:pStyle w:val="TableParagraph"/>
              <w:spacing w:before="4" w:line="197" w:lineRule="exact"/>
              <w:ind w:left="167"/>
              <w:rPr>
                <w:rFonts w:ascii="Arial MT"/>
                <w:sz w:val="18"/>
              </w:rPr>
            </w:pPr>
            <w:r>
              <w:rPr>
                <w:rFonts w:ascii="Arial MT"/>
                <w:sz w:val="18"/>
              </w:rPr>
              <w:t>-0.603737</w:t>
            </w:r>
          </w:p>
        </w:tc>
        <w:tc>
          <w:tcPr>
            <w:tcW w:w="770" w:type="dxa"/>
          </w:tcPr>
          <w:p w14:paraId="4DDE61E0" w14:textId="77777777" w:rsidR="00030607" w:rsidRDefault="00FB2450">
            <w:pPr>
              <w:pStyle w:val="TableParagraph"/>
              <w:spacing w:before="4" w:line="197" w:lineRule="exact"/>
              <w:ind w:right="18"/>
              <w:jc w:val="right"/>
              <w:rPr>
                <w:rFonts w:ascii="Arial MT"/>
                <w:sz w:val="18"/>
              </w:rPr>
            </w:pPr>
            <w:r>
              <w:rPr>
                <w:rFonts w:ascii="Arial MT"/>
                <w:sz w:val="18"/>
              </w:rPr>
              <w:t>0.5501</w:t>
            </w:r>
          </w:p>
        </w:tc>
      </w:tr>
      <w:tr w:rsidR="00030607" w14:paraId="3710874D" w14:textId="77777777">
        <w:trPr>
          <w:trHeight w:val="313"/>
        </w:trPr>
        <w:tc>
          <w:tcPr>
            <w:tcW w:w="1751" w:type="dxa"/>
            <w:tcBorders>
              <w:bottom w:val="single" w:sz="6" w:space="0" w:color="000000"/>
            </w:tcBorders>
          </w:tcPr>
          <w:p w14:paraId="100DCC04" w14:textId="77777777" w:rsidR="00030607" w:rsidRDefault="00FB2450">
            <w:pPr>
              <w:pStyle w:val="TableParagraph"/>
              <w:spacing w:before="4"/>
              <w:ind w:left="525" w:right="361"/>
              <w:jc w:val="center"/>
              <w:rPr>
                <w:rFonts w:ascii="Arial MT"/>
                <w:sz w:val="18"/>
              </w:rPr>
            </w:pPr>
            <w:r>
              <w:rPr>
                <w:rFonts w:ascii="Arial MT"/>
                <w:sz w:val="18"/>
              </w:rPr>
              <w:t>DER</w:t>
            </w:r>
          </w:p>
        </w:tc>
        <w:tc>
          <w:tcPr>
            <w:tcW w:w="1398" w:type="dxa"/>
            <w:tcBorders>
              <w:bottom w:val="double" w:sz="2" w:space="0" w:color="000000"/>
            </w:tcBorders>
          </w:tcPr>
          <w:p w14:paraId="7C587537" w14:textId="77777777" w:rsidR="00030607" w:rsidRDefault="00FB2450">
            <w:pPr>
              <w:pStyle w:val="TableParagraph"/>
              <w:spacing w:before="4"/>
              <w:ind w:right="198"/>
              <w:jc w:val="right"/>
              <w:rPr>
                <w:rFonts w:ascii="Arial MT"/>
                <w:sz w:val="18"/>
              </w:rPr>
            </w:pPr>
            <w:r>
              <w:rPr>
                <w:rFonts w:ascii="Arial MT"/>
                <w:sz w:val="18"/>
              </w:rPr>
              <w:t>-4.015737</w:t>
            </w:r>
          </w:p>
        </w:tc>
        <w:tc>
          <w:tcPr>
            <w:tcW w:w="1122" w:type="dxa"/>
            <w:tcBorders>
              <w:bottom w:val="double" w:sz="2" w:space="0" w:color="000000"/>
            </w:tcBorders>
          </w:tcPr>
          <w:p w14:paraId="6895AEEC" w14:textId="77777777" w:rsidR="00030607" w:rsidRDefault="00FB2450">
            <w:pPr>
              <w:pStyle w:val="TableParagraph"/>
              <w:spacing w:before="4"/>
              <w:ind w:right="168"/>
              <w:jc w:val="right"/>
              <w:rPr>
                <w:rFonts w:ascii="Arial MT"/>
                <w:sz w:val="18"/>
              </w:rPr>
            </w:pPr>
            <w:r>
              <w:rPr>
                <w:rFonts w:ascii="Arial MT"/>
                <w:sz w:val="18"/>
              </w:rPr>
              <w:t>1.800778</w:t>
            </w:r>
          </w:p>
        </w:tc>
        <w:tc>
          <w:tcPr>
            <w:tcW w:w="1181" w:type="dxa"/>
            <w:tcBorders>
              <w:bottom w:val="double" w:sz="2" w:space="0" w:color="000000"/>
            </w:tcBorders>
          </w:tcPr>
          <w:p w14:paraId="51647BF5" w14:textId="77777777" w:rsidR="00030607" w:rsidRDefault="00FB2450">
            <w:pPr>
              <w:pStyle w:val="TableParagraph"/>
              <w:spacing w:before="4"/>
              <w:ind w:left="167"/>
              <w:rPr>
                <w:rFonts w:ascii="Arial MT"/>
                <w:sz w:val="18"/>
              </w:rPr>
            </w:pPr>
            <w:r>
              <w:rPr>
                <w:rFonts w:ascii="Arial MT"/>
                <w:sz w:val="18"/>
              </w:rPr>
              <w:t>-2.230001</w:t>
            </w:r>
          </w:p>
        </w:tc>
        <w:tc>
          <w:tcPr>
            <w:tcW w:w="770" w:type="dxa"/>
            <w:tcBorders>
              <w:bottom w:val="double" w:sz="2" w:space="0" w:color="000000"/>
            </w:tcBorders>
          </w:tcPr>
          <w:p w14:paraId="16F4593F" w14:textId="77777777" w:rsidR="00030607" w:rsidRDefault="00FB2450">
            <w:pPr>
              <w:pStyle w:val="TableParagraph"/>
              <w:spacing w:before="4"/>
              <w:ind w:right="18"/>
              <w:jc w:val="right"/>
              <w:rPr>
                <w:rFonts w:ascii="Arial MT"/>
                <w:sz w:val="18"/>
              </w:rPr>
            </w:pPr>
            <w:r>
              <w:rPr>
                <w:rFonts w:ascii="Arial MT"/>
                <w:sz w:val="18"/>
              </w:rPr>
              <w:t>0.0327</w:t>
            </w:r>
          </w:p>
        </w:tc>
      </w:tr>
    </w:tbl>
    <w:p w14:paraId="10235E68" w14:textId="673F2938" w:rsidR="00030607" w:rsidRDefault="00CB053C">
      <w:pPr>
        <w:spacing w:before="92"/>
        <w:ind w:left="3048"/>
        <w:rPr>
          <w:rFonts w:ascii="Arial MT"/>
          <w:sz w:val="18"/>
        </w:rPr>
      </w:pPr>
      <w:r>
        <w:rPr>
          <w:noProof/>
          <w:lang w:val="en-US"/>
        </w:rPr>
        <mc:AlternateContent>
          <mc:Choice Requires="wps">
            <w:drawing>
              <wp:anchor distT="0" distB="0" distL="0" distR="0" simplePos="0" relativeHeight="487613440" behindDoc="1" locked="0" layoutInCell="1" allowOverlap="1" wp14:anchorId="434B6642" wp14:editId="62EADD78">
                <wp:simplePos x="0" y="0"/>
                <wp:positionH relativeFrom="page">
                  <wp:posOffset>1460500</wp:posOffset>
                </wp:positionH>
                <wp:positionV relativeFrom="paragraph">
                  <wp:posOffset>246380</wp:posOffset>
                </wp:positionV>
                <wp:extent cx="3949700" cy="27940"/>
                <wp:effectExtent l="0" t="0" r="0" b="0"/>
                <wp:wrapTopAndBottom/>
                <wp:docPr id="167"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417 388"/>
                            <a:gd name="T3" fmla="*/ 417 h 44"/>
                            <a:gd name="T4" fmla="+- 0 2300 2300"/>
                            <a:gd name="T5" fmla="*/ T4 w 6220"/>
                            <a:gd name="T6" fmla="+- 0 417 388"/>
                            <a:gd name="T7" fmla="*/ 417 h 44"/>
                            <a:gd name="T8" fmla="+- 0 2300 2300"/>
                            <a:gd name="T9" fmla="*/ T8 w 6220"/>
                            <a:gd name="T10" fmla="+- 0 431 388"/>
                            <a:gd name="T11" fmla="*/ 431 h 44"/>
                            <a:gd name="T12" fmla="+- 0 4220 2300"/>
                            <a:gd name="T13" fmla="*/ T12 w 6220"/>
                            <a:gd name="T14" fmla="+- 0 431 388"/>
                            <a:gd name="T15" fmla="*/ 431 h 44"/>
                            <a:gd name="T16" fmla="+- 0 4220 2300"/>
                            <a:gd name="T17" fmla="*/ T16 w 6220"/>
                            <a:gd name="T18" fmla="+- 0 417 388"/>
                            <a:gd name="T19" fmla="*/ 417 h 44"/>
                            <a:gd name="T20" fmla="+- 0 4220 2300"/>
                            <a:gd name="T21" fmla="*/ T20 w 6220"/>
                            <a:gd name="T22" fmla="+- 0 388 388"/>
                            <a:gd name="T23" fmla="*/ 388 h 44"/>
                            <a:gd name="T24" fmla="+- 0 2300 2300"/>
                            <a:gd name="T25" fmla="*/ T24 w 6220"/>
                            <a:gd name="T26" fmla="+- 0 388 388"/>
                            <a:gd name="T27" fmla="*/ 388 h 44"/>
                            <a:gd name="T28" fmla="+- 0 2300 2300"/>
                            <a:gd name="T29" fmla="*/ T28 w 6220"/>
                            <a:gd name="T30" fmla="+- 0 402 388"/>
                            <a:gd name="T31" fmla="*/ 402 h 44"/>
                            <a:gd name="T32" fmla="+- 0 4220 2300"/>
                            <a:gd name="T33" fmla="*/ T32 w 6220"/>
                            <a:gd name="T34" fmla="+- 0 402 388"/>
                            <a:gd name="T35" fmla="*/ 402 h 44"/>
                            <a:gd name="T36" fmla="+- 0 4220 2300"/>
                            <a:gd name="T37" fmla="*/ T36 w 6220"/>
                            <a:gd name="T38" fmla="+- 0 388 388"/>
                            <a:gd name="T39" fmla="*/ 388 h 44"/>
                            <a:gd name="T40" fmla="+- 0 7569 2300"/>
                            <a:gd name="T41" fmla="*/ T40 w 6220"/>
                            <a:gd name="T42" fmla="+- 0 417 388"/>
                            <a:gd name="T43" fmla="*/ 417 h 44"/>
                            <a:gd name="T44" fmla="+- 0 6501 2300"/>
                            <a:gd name="T45" fmla="*/ T44 w 6220"/>
                            <a:gd name="T46" fmla="+- 0 417 388"/>
                            <a:gd name="T47" fmla="*/ 417 h 44"/>
                            <a:gd name="T48" fmla="+- 0 6419 2300"/>
                            <a:gd name="T49" fmla="*/ T48 w 6220"/>
                            <a:gd name="T50" fmla="+- 0 417 388"/>
                            <a:gd name="T51" fmla="*/ 417 h 44"/>
                            <a:gd name="T52" fmla="+- 0 6419 2300"/>
                            <a:gd name="T53" fmla="*/ T52 w 6220"/>
                            <a:gd name="T54" fmla="+- 0 417 388"/>
                            <a:gd name="T55" fmla="*/ 417 h 44"/>
                            <a:gd name="T56" fmla="+- 0 5351 2300"/>
                            <a:gd name="T57" fmla="*/ T56 w 6220"/>
                            <a:gd name="T58" fmla="+- 0 417 388"/>
                            <a:gd name="T59" fmla="*/ 417 h 44"/>
                            <a:gd name="T60" fmla="+- 0 5269 2300"/>
                            <a:gd name="T61" fmla="*/ T60 w 6220"/>
                            <a:gd name="T62" fmla="+- 0 417 388"/>
                            <a:gd name="T63" fmla="*/ 417 h 44"/>
                            <a:gd name="T64" fmla="+- 0 4302 2300"/>
                            <a:gd name="T65" fmla="*/ T64 w 6220"/>
                            <a:gd name="T66" fmla="+- 0 417 388"/>
                            <a:gd name="T67" fmla="*/ 417 h 44"/>
                            <a:gd name="T68" fmla="+- 0 4220 2300"/>
                            <a:gd name="T69" fmla="*/ T68 w 6220"/>
                            <a:gd name="T70" fmla="+- 0 417 388"/>
                            <a:gd name="T71" fmla="*/ 417 h 44"/>
                            <a:gd name="T72" fmla="+- 0 4220 2300"/>
                            <a:gd name="T73" fmla="*/ T72 w 6220"/>
                            <a:gd name="T74" fmla="+- 0 431 388"/>
                            <a:gd name="T75" fmla="*/ 431 h 44"/>
                            <a:gd name="T76" fmla="+- 0 4302 2300"/>
                            <a:gd name="T77" fmla="*/ T76 w 6220"/>
                            <a:gd name="T78" fmla="+- 0 431 388"/>
                            <a:gd name="T79" fmla="*/ 431 h 44"/>
                            <a:gd name="T80" fmla="+- 0 5269 2300"/>
                            <a:gd name="T81" fmla="*/ T80 w 6220"/>
                            <a:gd name="T82" fmla="+- 0 431 388"/>
                            <a:gd name="T83" fmla="*/ 431 h 44"/>
                            <a:gd name="T84" fmla="+- 0 5351 2300"/>
                            <a:gd name="T85" fmla="*/ T84 w 6220"/>
                            <a:gd name="T86" fmla="+- 0 431 388"/>
                            <a:gd name="T87" fmla="*/ 431 h 44"/>
                            <a:gd name="T88" fmla="+- 0 6419 2300"/>
                            <a:gd name="T89" fmla="*/ T88 w 6220"/>
                            <a:gd name="T90" fmla="+- 0 431 388"/>
                            <a:gd name="T91" fmla="*/ 431 h 44"/>
                            <a:gd name="T92" fmla="+- 0 6419 2300"/>
                            <a:gd name="T93" fmla="*/ T92 w 6220"/>
                            <a:gd name="T94" fmla="+- 0 431 388"/>
                            <a:gd name="T95" fmla="*/ 431 h 44"/>
                            <a:gd name="T96" fmla="+- 0 6501 2300"/>
                            <a:gd name="T97" fmla="*/ T96 w 6220"/>
                            <a:gd name="T98" fmla="+- 0 431 388"/>
                            <a:gd name="T99" fmla="*/ 431 h 44"/>
                            <a:gd name="T100" fmla="+- 0 7569 2300"/>
                            <a:gd name="T101" fmla="*/ T100 w 6220"/>
                            <a:gd name="T102" fmla="+- 0 431 388"/>
                            <a:gd name="T103" fmla="*/ 431 h 44"/>
                            <a:gd name="T104" fmla="+- 0 7569 2300"/>
                            <a:gd name="T105" fmla="*/ T104 w 6220"/>
                            <a:gd name="T106" fmla="+- 0 417 388"/>
                            <a:gd name="T107" fmla="*/ 417 h 44"/>
                            <a:gd name="T108" fmla="+- 0 7569 2300"/>
                            <a:gd name="T109" fmla="*/ T108 w 6220"/>
                            <a:gd name="T110" fmla="+- 0 388 388"/>
                            <a:gd name="T111" fmla="*/ 388 h 44"/>
                            <a:gd name="T112" fmla="+- 0 6501 2300"/>
                            <a:gd name="T113" fmla="*/ T112 w 6220"/>
                            <a:gd name="T114" fmla="+- 0 388 388"/>
                            <a:gd name="T115" fmla="*/ 388 h 44"/>
                            <a:gd name="T116" fmla="+- 0 6419 2300"/>
                            <a:gd name="T117" fmla="*/ T116 w 6220"/>
                            <a:gd name="T118" fmla="+- 0 388 388"/>
                            <a:gd name="T119" fmla="*/ 388 h 44"/>
                            <a:gd name="T120" fmla="+- 0 6419 2300"/>
                            <a:gd name="T121" fmla="*/ T120 w 6220"/>
                            <a:gd name="T122" fmla="+- 0 388 388"/>
                            <a:gd name="T123" fmla="*/ 388 h 44"/>
                            <a:gd name="T124" fmla="+- 0 5351 2300"/>
                            <a:gd name="T125" fmla="*/ T124 w 6220"/>
                            <a:gd name="T126" fmla="+- 0 388 388"/>
                            <a:gd name="T127" fmla="*/ 388 h 44"/>
                            <a:gd name="T128" fmla="+- 0 5269 2300"/>
                            <a:gd name="T129" fmla="*/ T128 w 6220"/>
                            <a:gd name="T130" fmla="+- 0 388 388"/>
                            <a:gd name="T131" fmla="*/ 388 h 44"/>
                            <a:gd name="T132" fmla="+- 0 4302 2300"/>
                            <a:gd name="T133" fmla="*/ T132 w 6220"/>
                            <a:gd name="T134" fmla="+- 0 388 388"/>
                            <a:gd name="T135" fmla="*/ 388 h 44"/>
                            <a:gd name="T136" fmla="+- 0 4220 2300"/>
                            <a:gd name="T137" fmla="*/ T136 w 6220"/>
                            <a:gd name="T138" fmla="+- 0 388 388"/>
                            <a:gd name="T139" fmla="*/ 388 h 44"/>
                            <a:gd name="T140" fmla="+- 0 4220 2300"/>
                            <a:gd name="T141" fmla="*/ T140 w 6220"/>
                            <a:gd name="T142" fmla="+- 0 402 388"/>
                            <a:gd name="T143" fmla="*/ 402 h 44"/>
                            <a:gd name="T144" fmla="+- 0 4302 2300"/>
                            <a:gd name="T145" fmla="*/ T144 w 6220"/>
                            <a:gd name="T146" fmla="+- 0 402 388"/>
                            <a:gd name="T147" fmla="*/ 402 h 44"/>
                            <a:gd name="T148" fmla="+- 0 5269 2300"/>
                            <a:gd name="T149" fmla="*/ T148 w 6220"/>
                            <a:gd name="T150" fmla="+- 0 402 388"/>
                            <a:gd name="T151" fmla="*/ 402 h 44"/>
                            <a:gd name="T152" fmla="+- 0 5351 2300"/>
                            <a:gd name="T153" fmla="*/ T152 w 6220"/>
                            <a:gd name="T154" fmla="+- 0 402 388"/>
                            <a:gd name="T155" fmla="*/ 402 h 44"/>
                            <a:gd name="T156" fmla="+- 0 6419 2300"/>
                            <a:gd name="T157" fmla="*/ T156 w 6220"/>
                            <a:gd name="T158" fmla="+- 0 402 388"/>
                            <a:gd name="T159" fmla="*/ 402 h 44"/>
                            <a:gd name="T160" fmla="+- 0 6419 2300"/>
                            <a:gd name="T161" fmla="*/ T160 w 6220"/>
                            <a:gd name="T162" fmla="+- 0 402 388"/>
                            <a:gd name="T163" fmla="*/ 402 h 44"/>
                            <a:gd name="T164" fmla="+- 0 6501 2300"/>
                            <a:gd name="T165" fmla="*/ T164 w 6220"/>
                            <a:gd name="T166" fmla="+- 0 402 388"/>
                            <a:gd name="T167" fmla="*/ 402 h 44"/>
                            <a:gd name="T168" fmla="+- 0 7569 2300"/>
                            <a:gd name="T169" fmla="*/ T168 w 6220"/>
                            <a:gd name="T170" fmla="+- 0 402 388"/>
                            <a:gd name="T171" fmla="*/ 402 h 44"/>
                            <a:gd name="T172" fmla="+- 0 7569 2300"/>
                            <a:gd name="T173" fmla="*/ T172 w 6220"/>
                            <a:gd name="T174" fmla="+- 0 388 388"/>
                            <a:gd name="T175" fmla="*/ 388 h 44"/>
                            <a:gd name="T176" fmla="+- 0 8519 2300"/>
                            <a:gd name="T177" fmla="*/ T176 w 6220"/>
                            <a:gd name="T178" fmla="+- 0 417 388"/>
                            <a:gd name="T179" fmla="*/ 417 h 44"/>
                            <a:gd name="T180" fmla="+- 0 7650 2300"/>
                            <a:gd name="T181" fmla="*/ T180 w 6220"/>
                            <a:gd name="T182" fmla="+- 0 417 388"/>
                            <a:gd name="T183" fmla="*/ 417 h 44"/>
                            <a:gd name="T184" fmla="+- 0 7569 2300"/>
                            <a:gd name="T185" fmla="*/ T184 w 6220"/>
                            <a:gd name="T186" fmla="+- 0 417 388"/>
                            <a:gd name="T187" fmla="*/ 417 h 44"/>
                            <a:gd name="T188" fmla="+- 0 7569 2300"/>
                            <a:gd name="T189" fmla="*/ T188 w 6220"/>
                            <a:gd name="T190" fmla="+- 0 431 388"/>
                            <a:gd name="T191" fmla="*/ 431 h 44"/>
                            <a:gd name="T192" fmla="+- 0 7650 2300"/>
                            <a:gd name="T193" fmla="*/ T192 w 6220"/>
                            <a:gd name="T194" fmla="+- 0 431 388"/>
                            <a:gd name="T195" fmla="*/ 431 h 44"/>
                            <a:gd name="T196" fmla="+- 0 8519 2300"/>
                            <a:gd name="T197" fmla="*/ T196 w 6220"/>
                            <a:gd name="T198" fmla="+- 0 431 388"/>
                            <a:gd name="T199" fmla="*/ 431 h 44"/>
                            <a:gd name="T200" fmla="+- 0 8519 2300"/>
                            <a:gd name="T201" fmla="*/ T200 w 6220"/>
                            <a:gd name="T202" fmla="+- 0 417 388"/>
                            <a:gd name="T203" fmla="*/ 417 h 44"/>
                            <a:gd name="T204" fmla="+- 0 8519 2300"/>
                            <a:gd name="T205" fmla="*/ T204 w 6220"/>
                            <a:gd name="T206" fmla="+- 0 388 388"/>
                            <a:gd name="T207" fmla="*/ 388 h 44"/>
                            <a:gd name="T208" fmla="+- 0 7650 2300"/>
                            <a:gd name="T209" fmla="*/ T208 w 6220"/>
                            <a:gd name="T210" fmla="+- 0 388 388"/>
                            <a:gd name="T211" fmla="*/ 388 h 44"/>
                            <a:gd name="T212" fmla="+- 0 7569 2300"/>
                            <a:gd name="T213" fmla="*/ T212 w 6220"/>
                            <a:gd name="T214" fmla="+- 0 388 388"/>
                            <a:gd name="T215" fmla="*/ 388 h 44"/>
                            <a:gd name="T216" fmla="+- 0 7569 2300"/>
                            <a:gd name="T217" fmla="*/ T216 w 6220"/>
                            <a:gd name="T218" fmla="+- 0 402 388"/>
                            <a:gd name="T219" fmla="*/ 402 h 44"/>
                            <a:gd name="T220" fmla="+- 0 7650 2300"/>
                            <a:gd name="T221" fmla="*/ T220 w 6220"/>
                            <a:gd name="T222" fmla="+- 0 402 388"/>
                            <a:gd name="T223" fmla="*/ 402 h 44"/>
                            <a:gd name="T224" fmla="+- 0 8519 2300"/>
                            <a:gd name="T225" fmla="*/ T224 w 6220"/>
                            <a:gd name="T226" fmla="+- 0 402 388"/>
                            <a:gd name="T227" fmla="*/ 402 h 44"/>
                            <a:gd name="T228" fmla="+- 0 8519 2300"/>
                            <a:gd name="T229" fmla="*/ T228 w 6220"/>
                            <a:gd name="T230" fmla="+- 0 388 388"/>
                            <a:gd name="T231" fmla="*/ 38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781C20" id="AutoShape 155" o:spid="_x0000_s1026" style="position:absolute;margin-left:115pt;margin-top:19.4pt;width:311pt;height:2.2pt;z-index:-15703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64795;0,264795;0,273685;1219200,273685;1219200,264795;1219200,246380;0,246380;0,255270;1219200,255270;1219200,246380;3345815,264795;2667635,264795;2615565,264795;2615565,264795;1937385,264795;1885315,264795;1271270,264795;1219200,264795;1219200,273685;1271270,273685;1885315,273685;1937385,273685;2615565,273685;2615565,273685;2667635,273685;3345815,273685;3345815,264795;3345815,246380;2667635,246380;2615565,246380;2615565,246380;1937385,246380;1885315,246380;1271270,246380;1219200,246380;1219200,255270;1271270,255270;1885315,255270;1937385,255270;2615565,255270;2615565,255270;2667635,255270;3345815,255270;3345815,246380;3949065,264795;3397250,264795;3345815,264795;3345815,273685;3397250,273685;3949065,273685;3949065,264795;3949065,246380;3397250,246380;3345815,246380;3345815,255270;3397250,255270;3949065,255270;3949065,246380" o:connectangles="0,0,0,0,0,0,0,0,0,0,0,0,0,0,0,0,0,0,0,0,0,0,0,0,0,0,0,0,0,0,0,0,0,0,0,0,0,0,0,0,0,0,0,0,0,0,0,0,0,0,0,0,0,0,0,0,0,0"/>
                <w10:wrap type="topAndBottom" anchorx="page"/>
              </v:shape>
            </w:pict>
          </mc:Fallback>
        </mc:AlternateContent>
      </w:r>
      <w:r>
        <w:rPr>
          <w:noProof/>
          <w:lang w:val="en-US"/>
        </w:rPr>
        <mc:AlternateContent>
          <mc:Choice Requires="wps">
            <w:drawing>
              <wp:anchor distT="0" distB="0" distL="114300" distR="114300" simplePos="0" relativeHeight="482812416" behindDoc="1" locked="0" layoutInCell="1" allowOverlap="1" wp14:anchorId="3E9ECE5D" wp14:editId="3F553F89">
                <wp:simplePos x="0" y="0"/>
                <wp:positionH relativeFrom="page">
                  <wp:posOffset>1460500</wp:posOffset>
                </wp:positionH>
                <wp:positionV relativeFrom="paragraph">
                  <wp:posOffset>-32385</wp:posOffset>
                </wp:positionV>
                <wp:extent cx="1219200" cy="8890"/>
                <wp:effectExtent l="0" t="0" r="0" b="0"/>
                <wp:wrapNone/>
                <wp:docPr id="166"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9D9613" id="Rectangle 154" o:spid="_x0000_s1026" style="position:absolute;margin-left:115pt;margin-top:-2.55pt;width:96pt;height:.7pt;z-index:-20504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" fillcolor="black" stroked="f">
                <w10:wrap anchorx="page"/>
              </v:rect>
            </w:pict>
          </mc:Fallback>
        </mc:AlternateContent>
      </w:r>
      <w:r w:rsidR="00FB2450">
        <w:rPr>
          <w:rFonts w:ascii="Arial MT"/>
          <w:sz w:val="18"/>
        </w:rPr>
        <w:t>Effects</w:t>
      </w:r>
      <w:r w:rsidR="00FB2450">
        <w:rPr>
          <w:rFonts w:ascii="Arial MT"/>
          <w:spacing w:val="-2"/>
          <w:sz w:val="18"/>
        </w:rPr>
        <w:t xml:space="preserve"> </w:t>
      </w:r>
      <w:r w:rsidR="00FB2450">
        <w:rPr>
          <w:rFonts w:ascii="Arial MT"/>
          <w:sz w:val="18"/>
        </w:rPr>
        <w:t>Specification</w:t>
      </w:r>
    </w:p>
    <w:p w14:paraId="37E96F8F" w14:textId="77777777" w:rsidR="00030607" w:rsidRDefault="00FB2450">
      <w:pPr>
        <w:spacing w:before="71" w:after="89"/>
        <w:ind w:left="837"/>
        <w:rPr>
          <w:rFonts w:ascii="Arial MT"/>
          <w:sz w:val="18"/>
        </w:rPr>
      </w:pPr>
      <w:r>
        <w:rPr>
          <w:rFonts w:ascii="Arial MT"/>
          <w:sz w:val="18"/>
        </w:rPr>
        <w:t>Cross-section</w:t>
      </w:r>
      <w:r>
        <w:rPr>
          <w:rFonts w:ascii="Arial MT"/>
          <w:spacing w:val="-3"/>
          <w:sz w:val="18"/>
        </w:rPr>
        <w:t xml:space="preserve"> </w:t>
      </w:r>
      <w:r>
        <w:rPr>
          <w:rFonts w:ascii="Arial MT"/>
          <w:sz w:val="18"/>
        </w:rPr>
        <w:t>fixed</w:t>
      </w:r>
      <w:r>
        <w:rPr>
          <w:rFonts w:ascii="Arial MT"/>
          <w:spacing w:val="-2"/>
          <w:sz w:val="18"/>
        </w:rPr>
        <w:t xml:space="preserve"> </w:t>
      </w:r>
      <w:r>
        <w:rPr>
          <w:rFonts w:ascii="Arial MT"/>
          <w:sz w:val="18"/>
        </w:rPr>
        <w:t>(dummy</w:t>
      </w:r>
      <w:r>
        <w:rPr>
          <w:rFonts w:ascii="Arial MT"/>
          <w:spacing w:val="-4"/>
          <w:sz w:val="18"/>
        </w:rPr>
        <w:t xml:space="preserve"> </w:t>
      </w:r>
      <w:r>
        <w:rPr>
          <w:rFonts w:ascii="Arial MT"/>
          <w:sz w:val="18"/>
        </w:rPr>
        <w:t>variables)</w:t>
      </w:r>
    </w:p>
    <w:p w14:paraId="11698822" w14:textId="6F688181" w:rsidR="00030607" w:rsidRDefault="00CB053C">
      <w:pPr>
        <w:pStyle w:val="BodyText"/>
        <w:spacing w:line="20" w:lineRule="exact"/>
        <w:ind w:left="839"/>
        <w:rPr>
          <w:rFonts w:ascii="Arial MT"/>
          <w:sz w:val="2"/>
        </w:rPr>
      </w:pPr>
      <w:r>
        <w:rPr>
          <w:rFonts w:ascii="Arial MT"/>
          <w:noProof/>
          <w:sz w:val="2"/>
          <w:lang w:val="en-US"/>
        </w:rPr>
        <mc:AlternateContent>
          <mc:Choice Requires="wpg">
            <w:drawing>
              <wp:inline distT="0" distB="0" distL="0" distR="0" wp14:anchorId="0844F142" wp14:editId="61FAD920">
                <wp:extent cx="1219835" cy="9525"/>
                <wp:effectExtent l="0" t="0" r="0" b="0"/>
                <wp:docPr id="164" name="Group 1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165" name="Rectangle 153"/>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5E14B2D" id="Group 152"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">
                <v:rect id="Rectangle 153"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UVFcQA&#10;AADcAAAADwAAAGRycy9kb3ducmV2LnhtbERPS2vCQBC+F/oflin0VjeGKhpdpSkUein4OuhtzI5J&#10;MDub7m419de7guBtPr7nTOedacSJnK8tK+j3EhDEhdU1lwo266+3EQgfkDU2lknBP3mYz56fpphp&#10;e+YlnVahFDGEfYYKqhDaTEpfVGTQ92xLHLmDdQZDhK6U2uE5hptGpkkylAZrjg0VtvRZUXFc/RkF&#10;+XiU/y7e+eey3O9ot90fB6lLlHp96T4mIAJ14SG+u791nD8cwO2ZeIG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FFRXEAAAA3AAAAA8AAAAAAAAAAAAAAAAAmAIAAGRycy9k&#10;b3ducmV2LnhtbFBLBQYAAAAABAAEAPUAAACJAwAAAAA=&#10;" fillcolor="black" stroked="f"/>
                <w10:anchorlock/>
              </v:group>
            </w:pict>
          </mc:Fallback>
        </mc:AlternateContent>
      </w:r>
    </w:p>
    <w:tbl>
      <w:tblPr>
        <w:tblW w:w="0" w:type="auto"/>
        <w:tblInd w:w="847" w:type="dxa"/>
        <w:tblLayout w:type="fixed"/>
        <w:tblCellMar>
          <w:left w:w="0" w:type="dxa"/>
          <w:right w:w="0" w:type="dxa"/>
        </w:tblCellMar>
        <w:tblLook w:val="01E0" w:firstRow="1" w:lastRow="1" w:firstColumn="1" w:lastColumn="1" w:noHBand="0" w:noVBand="0"/>
      </w:tblPr>
      <w:tblGrid>
        <w:gridCol w:w="1920"/>
        <w:gridCol w:w="1139"/>
        <w:gridCol w:w="2056"/>
        <w:gridCol w:w="1104"/>
      </w:tblGrid>
      <w:tr w:rsidR="00030607" w14:paraId="1DA18650" w14:textId="77777777">
        <w:trPr>
          <w:trHeight w:val="303"/>
        </w:trPr>
        <w:tc>
          <w:tcPr>
            <w:tcW w:w="1920" w:type="dxa"/>
            <w:tcBorders>
              <w:top w:val="single" w:sz="6" w:space="0" w:color="000000"/>
            </w:tcBorders>
          </w:tcPr>
          <w:p w14:paraId="18984942" w14:textId="77777777" w:rsidR="00030607" w:rsidRDefault="00FB2450">
            <w:pPr>
              <w:pStyle w:val="TableParagraph"/>
              <w:spacing w:before="87" w:line="196" w:lineRule="exact"/>
              <w:ind w:left="-3"/>
              <w:rPr>
                <w:rFonts w:ascii="Arial MT"/>
                <w:sz w:val="18"/>
              </w:rPr>
            </w:pPr>
            <w:r>
              <w:rPr>
                <w:rFonts w:ascii="Arial MT"/>
                <w:sz w:val="18"/>
              </w:rPr>
              <w:t>R-squared</w:t>
            </w:r>
          </w:p>
        </w:tc>
        <w:tc>
          <w:tcPr>
            <w:tcW w:w="1139" w:type="dxa"/>
            <w:tcBorders>
              <w:top w:val="double" w:sz="2" w:space="0" w:color="000000"/>
            </w:tcBorders>
          </w:tcPr>
          <w:p w14:paraId="253F38B4" w14:textId="77777777" w:rsidR="00030607" w:rsidRDefault="00FB2450">
            <w:pPr>
              <w:pStyle w:val="TableParagraph"/>
              <w:spacing w:before="87" w:line="196" w:lineRule="exact"/>
              <w:ind w:right="108"/>
              <w:jc w:val="right"/>
              <w:rPr>
                <w:rFonts w:ascii="Arial MT"/>
                <w:sz w:val="18"/>
              </w:rPr>
            </w:pPr>
            <w:r>
              <w:rPr>
                <w:rFonts w:ascii="Arial MT"/>
                <w:sz w:val="18"/>
              </w:rPr>
              <w:t>0.999038</w:t>
            </w:r>
          </w:p>
        </w:tc>
        <w:tc>
          <w:tcPr>
            <w:tcW w:w="2056" w:type="dxa"/>
            <w:tcBorders>
              <w:top w:val="double" w:sz="2" w:space="0" w:color="000000"/>
            </w:tcBorders>
          </w:tcPr>
          <w:p w14:paraId="056F0F0F" w14:textId="77777777" w:rsidR="00030607" w:rsidRDefault="00FB2450">
            <w:pPr>
              <w:pStyle w:val="TableParagraph"/>
              <w:spacing w:before="87" w:line="196" w:lineRule="exact"/>
              <w:ind w:left="111"/>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104" w:type="dxa"/>
            <w:tcBorders>
              <w:top w:val="double" w:sz="2" w:space="0" w:color="000000"/>
            </w:tcBorders>
          </w:tcPr>
          <w:p w14:paraId="10A178BC" w14:textId="77777777" w:rsidR="00030607" w:rsidRDefault="00FB2450">
            <w:pPr>
              <w:pStyle w:val="TableParagraph"/>
              <w:spacing w:before="87" w:line="196" w:lineRule="exact"/>
              <w:ind w:right="15"/>
              <w:jc w:val="right"/>
              <w:rPr>
                <w:rFonts w:ascii="Arial MT"/>
                <w:sz w:val="18"/>
              </w:rPr>
            </w:pPr>
            <w:r>
              <w:rPr>
                <w:rFonts w:ascii="Arial MT"/>
                <w:sz w:val="18"/>
              </w:rPr>
              <w:t>-34.07705</w:t>
            </w:r>
          </w:p>
        </w:tc>
      </w:tr>
      <w:tr w:rsidR="00030607" w14:paraId="6BDFF328" w14:textId="77777777">
        <w:trPr>
          <w:trHeight w:val="219"/>
        </w:trPr>
        <w:tc>
          <w:tcPr>
            <w:tcW w:w="1920" w:type="dxa"/>
          </w:tcPr>
          <w:p w14:paraId="58AA5F83" w14:textId="77777777" w:rsidR="00030607" w:rsidRDefault="00FB2450">
            <w:pPr>
              <w:pStyle w:val="TableParagraph"/>
              <w:spacing w:before="2" w:line="197"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139" w:type="dxa"/>
          </w:tcPr>
          <w:p w14:paraId="1B1F0420" w14:textId="77777777" w:rsidR="00030607" w:rsidRDefault="00FB2450">
            <w:pPr>
              <w:pStyle w:val="TableParagraph"/>
              <w:spacing w:before="2" w:line="197" w:lineRule="exact"/>
              <w:ind w:right="108"/>
              <w:jc w:val="right"/>
              <w:rPr>
                <w:rFonts w:ascii="Arial MT"/>
                <w:sz w:val="18"/>
              </w:rPr>
            </w:pPr>
            <w:r>
              <w:rPr>
                <w:rFonts w:ascii="Arial MT"/>
                <w:sz w:val="18"/>
              </w:rPr>
              <w:t>0.997755</w:t>
            </w:r>
          </w:p>
        </w:tc>
        <w:tc>
          <w:tcPr>
            <w:tcW w:w="2056" w:type="dxa"/>
          </w:tcPr>
          <w:p w14:paraId="0FEE09CF" w14:textId="77777777" w:rsidR="00030607" w:rsidRDefault="00FB2450">
            <w:pPr>
              <w:pStyle w:val="TableParagraph"/>
              <w:spacing w:before="2" w:line="197" w:lineRule="exact"/>
              <w:ind w:left="111"/>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1104" w:type="dxa"/>
          </w:tcPr>
          <w:p w14:paraId="39FAF6EF" w14:textId="77777777" w:rsidR="00030607" w:rsidRDefault="00FB2450">
            <w:pPr>
              <w:pStyle w:val="TableParagraph"/>
              <w:spacing w:before="2" w:line="197" w:lineRule="exact"/>
              <w:ind w:right="15"/>
              <w:jc w:val="right"/>
              <w:rPr>
                <w:rFonts w:ascii="Arial MT"/>
                <w:sz w:val="18"/>
              </w:rPr>
            </w:pPr>
            <w:r>
              <w:rPr>
                <w:rFonts w:ascii="Arial MT"/>
                <w:sz w:val="18"/>
              </w:rPr>
              <w:t>219.3476</w:t>
            </w:r>
          </w:p>
        </w:tc>
      </w:tr>
      <w:tr w:rsidR="00030607" w14:paraId="28542072" w14:textId="77777777">
        <w:trPr>
          <w:trHeight w:val="220"/>
        </w:trPr>
        <w:tc>
          <w:tcPr>
            <w:tcW w:w="1920" w:type="dxa"/>
          </w:tcPr>
          <w:p w14:paraId="0980388D" w14:textId="77777777" w:rsidR="00030607" w:rsidRDefault="00FB2450">
            <w:pPr>
              <w:pStyle w:val="TableParagraph"/>
              <w:spacing w:before="4" w:line="19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139" w:type="dxa"/>
          </w:tcPr>
          <w:p w14:paraId="170625CF" w14:textId="77777777" w:rsidR="00030607" w:rsidRDefault="00FB2450">
            <w:pPr>
              <w:pStyle w:val="TableParagraph"/>
              <w:spacing w:before="4" w:line="197" w:lineRule="exact"/>
              <w:ind w:right="108"/>
              <w:jc w:val="right"/>
              <w:rPr>
                <w:rFonts w:ascii="Arial MT"/>
                <w:sz w:val="18"/>
              </w:rPr>
            </w:pPr>
            <w:r>
              <w:rPr>
                <w:rFonts w:ascii="Arial MT"/>
                <w:sz w:val="18"/>
              </w:rPr>
              <w:t>10.39327</w:t>
            </w:r>
          </w:p>
        </w:tc>
        <w:tc>
          <w:tcPr>
            <w:tcW w:w="2056" w:type="dxa"/>
          </w:tcPr>
          <w:p w14:paraId="61E52C98" w14:textId="77777777" w:rsidR="00030607" w:rsidRDefault="00FB2450">
            <w:pPr>
              <w:pStyle w:val="TableParagraph"/>
              <w:spacing w:before="4" w:line="197" w:lineRule="exact"/>
              <w:ind w:left="111"/>
              <w:rPr>
                <w:rFonts w:ascii="Arial MT"/>
                <w:sz w:val="18"/>
              </w:rPr>
            </w:pPr>
            <w:r>
              <w:rPr>
                <w:rFonts w:ascii="Arial MT"/>
                <w:sz w:val="18"/>
              </w:rPr>
              <w:t>Akaike</w:t>
            </w:r>
            <w:r>
              <w:rPr>
                <w:rFonts w:ascii="Arial MT"/>
                <w:spacing w:val="-4"/>
                <w:sz w:val="18"/>
              </w:rPr>
              <w:t xml:space="preserve"> </w:t>
            </w:r>
            <w:r>
              <w:rPr>
                <w:rFonts w:ascii="Arial MT"/>
                <w:sz w:val="18"/>
              </w:rPr>
              <w:t>info</w:t>
            </w:r>
            <w:r>
              <w:rPr>
                <w:rFonts w:ascii="Arial MT"/>
                <w:spacing w:val="-3"/>
                <w:sz w:val="18"/>
              </w:rPr>
              <w:t xml:space="preserve"> </w:t>
            </w:r>
            <w:r>
              <w:rPr>
                <w:rFonts w:ascii="Arial MT"/>
                <w:sz w:val="18"/>
              </w:rPr>
              <w:t>criterion</w:t>
            </w:r>
          </w:p>
        </w:tc>
        <w:tc>
          <w:tcPr>
            <w:tcW w:w="1104" w:type="dxa"/>
          </w:tcPr>
          <w:p w14:paraId="2FECBE7A" w14:textId="77777777" w:rsidR="00030607" w:rsidRDefault="00FB2450">
            <w:pPr>
              <w:pStyle w:val="TableParagraph"/>
              <w:spacing w:before="4" w:line="197" w:lineRule="exact"/>
              <w:ind w:right="15"/>
              <w:jc w:val="right"/>
              <w:rPr>
                <w:rFonts w:ascii="Arial MT"/>
                <w:sz w:val="18"/>
              </w:rPr>
            </w:pPr>
            <w:r>
              <w:rPr>
                <w:rFonts w:ascii="Arial MT"/>
                <w:sz w:val="18"/>
              </w:rPr>
              <w:t>7.813838</w:t>
            </w:r>
          </w:p>
        </w:tc>
      </w:tr>
      <w:tr w:rsidR="00030607" w14:paraId="147C539A" w14:textId="77777777">
        <w:trPr>
          <w:trHeight w:val="219"/>
        </w:trPr>
        <w:tc>
          <w:tcPr>
            <w:tcW w:w="1920" w:type="dxa"/>
          </w:tcPr>
          <w:p w14:paraId="3E6D6BE3" w14:textId="77777777" w:rsidR="00030607" w:rsidRDefault="00FB2450">
            <w:pPr>
              <w:pStyle w:val="TableParagraph"/>
              <w:spacing w:before="4" w:line="196" w:lineRule="exact"/>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1139" w:type="dxa"/>
          </w:tcPr>
          <w:p w14:paraId="06D0BF55" w14:textId="77777777" w:rsidR="00030607" w:rsidRDefault="00FB2450">
            <w:pPr>
              <w:pStyle w:val="TableParagraph"/>
              <w:spacing w:before="4" w:line="196" w:lineRule="exact"/>
              <w:ind w:right="108"/>
              <w:jc w:val="right"/>
              <w:rPr>
                <w:rFonts w:ascii="Arial MT"/>
                <w:sz w:val="18"/>
              </w:rPr>
            </w:pPr>
            <w:r>
              <w:rPr>
                <w:rFonts w:ascii="Arial MT"/>
                <w:sz w:val="18"/>
              </w:rPr>
              <w:t>3564.659</w:t>
            </w:r>
          </w:p>
        </w:tc>
        <w:tc>
          <w:tcPr>
            <w:tcW w:w="2056" w:type="dxa"/>
          </w:tcPr>
          <w:p w14:paraId="1148C785" w14:textId="77777777" w:rsidR="00030607" w:rsidRDefault="00FB2450">
            <w:pPr>
              <w:pStyle w:val="TableParagraph"/>
              <w:spacing w:before="4" w:line="196" w:lineRule="exact"/>
              <w:ind w:left="111"/>
              <w:rPr>
                <w:rFonts w:ascii="Arial MT"/>
                <w:sz w:val="18"/>
              </w:rPr>
            </w:pPr>
            <w:r>
              <w:rPr>
                <w:rFonts w:ascii="Arial MT"/>
                <w:sz w:val="18"/>
              </w:rPr>
              <w:t>Schwarz</w:t>
            </w:r>
            <w:r>
              <w:rPr>
                <w:rFonts w:ascii="Arial MT"/>
                <w:spacing w:val="-4"/>
                <w:sz w:val="18"/>
              </w:rPr>
              <w:t xml:space="preserve"> </w:t>
            </w:r>
            <w:r>
              <w:rPr>
                <w:rFonts w:ascii="Arial MT"/>
                <w:sz w:val="18"/>
              </w:rPr>
              <w:t>criterion</w:t>
            </w:r>
          </w:p>
        </w:tc>
        <w:tc>
          <w:tcPr>
            <w:tcW w:w="1104" w:type="dxa"/>
          </w:tcPr>
          <w:p w14:paraId="301AF02A" w14:textId="77777777" w:rsidR="00030607" w:rsidRDefault="00FB2450">
            <w:pPr>
              <w:pStyle w:val="TableParagraph"/>
              <w:spacing w:before="4" w:line="196" w:lineRule="exact"/>
              <w:ind w:right="15"/>
              <w:jc w:val="right"/>
              <w:rPr>
                <w:rFonts w:ascii="Arial MT"/>
                <w:sz w:val="18"/>
              </w:rPr>
            </w:pPr>
            <w:r>
              <w:rPr>
                <w:rFonts w:ascii="Arial MT"/>
                <w:sz w:val="18"/>
              </w:rPr>
              <w:t>9.173478</w:t>
            </w:r>
          </w:p>
        </w:tc>
      </w:tr>
      <w:tr w:rsidR="00030607" w14:paraId="2CAF1B48" w14:textId="77777777">
        <w:trPr>
          <w:trHeight w:val="219"/>
        </w:trPr>
        <w:tc>
          <w:tcPr>
            <w:tcW w:w="1920" w:type="dxa"/>
          </w:tcPr>
          <w:p w14:paraId="009FF458" w14:textId="77777777" w:rsidR="00030607" w:rsidRDefault="00FB2450">
            <w:pPr>
              <w:pStyle w:val="TableParagraph"/>
              <w:spacing w:before="2" w:line="197" w:lineRule="exact"/>
              <w:ind w:left="-3"/>
              <w:rPr>
                <w:rFonts w:ascii="Arial MT"/>
                <w:sz w:val="18"/>
              </w:rPr>
            </w:pPr>
            <w:r>
              <w:rPr>
                <w:rFonts w:ascii="Arial MT"/>
                <w:sz w:val="18"/>
              </w:rPr>
              <w:t>Log</w:t>
            </w:r>
            <w:r>
              <w:rPr>
                <w:rFonts w:ascii="Arial MT"/>
                <w:spacing w:val="-3"/>
                <w:sz w:val="18"/>
              </w:rPr>
              <w:t xml:space="preserve"> </w:t>
            </w:r>
            <w:r>
              <w:rPr>
                <w:rFonts w:ascii="Arial MT"/>
                <w:sz w:val="18"/>
              </w:rPr>
              <w:t>likelihood</w:t>
            </w:r>
          </w:p>
        </w:tc>
        <w:tc>
          <w:tcPr>
            <w:tcW w:w="1139" w:type="dxa"/>
          </w:tcPr>
          <w:p w14:paraId="136D8CB1" w14:textId="77777777" w:rsidR="00030607" w:rsidRDefault="00FB2450">
            <w:pPr>
              <w:pStyle w:val="TableParagraph"/>
              <w:spacing w:before="2" w:line="197" w:lineRule="exact"/>
              <w:ind w:right="108"/>
              <w:jc w:val="right"/>
              <w:rPr>
                <w:rFonts w:ascii="Arial MT"/>
                <w:sz w:val="18"/>
              </w:rPr>
            </w:pPr>
            <w:r>
              <w:rPr>
                <w:rFonts w:ascii="Arial MT"/>
                <w:sz w:val="18"/>
              </w:rPr>
              <w:t>-259.7397</w:t>
            </w:r>
          </w:p>
        </w:tc>
        <w:tc>
          <w:tcPr>
            <w:tcW w:w="2056" w:type="dxa"/>
          </w:tcPr>
          <w:p w14:paraId="6CBB2908" w14:textId="77777777" w:rsidR="00030607" w:rsidRDefault="00FB2450">
            <w:pPr>
              <w:pStyle w:val="TableParagraph"/>
              <w:spacing w:before="2" w:line="197" w:lineRule="exact"/>
              <w:ind w:left="111"/>
              <w:rPr>
                <w:rFonts w:ascii="Arial MT"/>
                <w:sz w:val="18"/>
              </w:rPr>
            </w:pPr>
            <w:r>
              <w:rPr>
                <w:rFonts w:ascii="Arial MT"/>
                <w:sz w:val="18"/>
              </w:rPr>
              <w:t>Hannan-Quinn</w:t>
            </w:r>
            <w:r>
              <w:rPr>
                <w:rFonts w:ascii="Arial MT"/>
                <w:spacing w:val="-3"/>
                <w:sz w:val="18"/>
              </w:rPr>
              <w:t xml:space="preserve"> </w:t>
            </w:r>
            <w:r>
              <w:rPr>
                <w:rFonts w:ascii="Arial MT"/>
                <w:sz w:val="18"/>
              </w:rPr>
              <w:t>criter.</w:t>
            </w:r>
          </w:p>
        </w:tc>
        <w:tc>
          <w:tcPr>
            <w:tcW w:w="1104" w:type="dxa"/>
          </w:tcPr>
          <w:p w14:paraId="63220F3A" w14:textId="77777777" w:rsidR="00030607" w:rsidRDefault="00FB2450">
            <w:pPr>
              <w:pStyle w:val="TableParagraph"/>
              <w:spacing w:before="2" w:line="197" w:lineRule="exact"/>
              <w:ind w:right="15"/>
              <w:jc w:val="right"/>
              <w:rPr>
                <w:rFonts w:ascii="Arial MT"/>
                <w:sz w:val="18"/>
              </w:rPr>
            </w:pPr>
            <w:r>
              <w:rPr>
                <w:rFonts w:ascii="Arial MT"/>
                <w:sz w:val="18"/>
              </w:rPr>
              <w:t>8.358127</w:t>
            </w:r>
          </w:p>
        </w:tc>
      </w:tr>
      <w:tr w:rsidR="00030607" w14:paraId="57C89509" w14:textId="77777777">
        <w:trPr>
          <w:trHeight w:val="220"/>
        </w:trPr>
        <w:tc>
          <w:tcPr>
            <w:tcW w:w="1920" w:type="dxa"/>
          </w:tcPr>
          <w:p w14:paraId="54B6729F" w14:textId="77777777" w:rsidR="00030607" w:rsidRDefault="00FB2450">
            <w:pPr>
              <w:pStyle w:val="TableParagraph"/>
              <w:spacing w:before="4" w:line="197" w:lineRule="exact"/>
              <w:ind w:left="-3"/>
              <w:rPr>
                <w:rFonts w:ascii="Arial MT"/>
                <w:sz w:val="18"/>
              </w:rPr>
            </w:pPr>
            <w:r>
              <w:rPr>
                <w:rFonts w:ascii="Arial MT"/>
                <w:sz w:val="18"/>
              </w:rPr>
              <w:t>F-statistic</w:t>
            </w:r>
          </w:p>
        </w:tc>
        <w:tc>
          <w:tcPr>
            <w:tcW w:w="1139" w:type="dxa"/>
          </w:tcPr>
          <w:p w14:paraId="765812F4" w14:textId="77777777" w:rsidR="00030607" w:rsidRDefault="00FB2450">
            <w:pPr>
              <w:pStyle w:val="TableParagraph"/>
              <w:spacing w:before="4" w:line="197" w:lineRule="exact"/>
              <w:ind w:right="108"/>
              <w:jc w:val="right"/>
              <w:rPr>
                <w:rFonts w:ascii="Arial MT"/>
                <w:sz w:val="18"/>
              </w:rPr>
            </w:pPr>
            <w:r>
              <w:rPr>
                <w:rFonts w:ascii="Arial MT"/>
                <w:sz w:val="18"/>
              </w:rPr>
              <w:t>778.7206</w:t>
            </w:r>
          </w:p>
        </w:tc>
        <w:tc>
          <w:tcPr>
            <w:tcW w:w="2056" w:type="dxa"/>
          </w:tcPr>
          <w:p w14:paraId="2BDC08A3" w14:textId="77777777" w:rsidR="00030607" w:rsidRDefault="00FB2450">
            <w:pPr>
              <w:pStyle w:val="TableParagraph"/>
              <w:spacing w:before="4" w:line="197" w:lineRule="exact"/>
              <w:ind w:left="111"/>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104" w:type="dxa"/>
          </w:tcPr>
          <w:p w14:paraId="33442191" w14:textId="77777777" w:rsidR="00030607" w:rsidRDefault="00FB2450">
            <w:pPr>
              <w:pStyle w:val="TableParagraph"/>
              <w:spacing w:before="4" w:line="197" w:lineRule="exact"/>
              <w:ind w:right="15"/>
              <w:jc w:val="right"/>
              <w:rPr>
                <w:rFonts w:ascii="Arial MT"/>
                <w:sz w:val="18"/>
              </w:rPr>
            </w:pPr>
            <w:r>
              <w:rPr>
                <w:rFonts w:ascii="Arial MT"/>
                <w:sz w:val="18"/>
              </w:rPr>
              <w:t>3.900000</w:t>
            </w:r>
          </w:p>
        </w:tc>
      </w:tr>
      <w:tr w:rsidR="00030607" w14:paraId="2365E4F6" w14:textId="77777777">
        <w:trPr>
          <w:trHeight w:val="299"/>
        </w:trPr>
        <w:tc>
          <w:tcPr>
            <w:tcW w:w="1920" w:type="dxa"/>
            <w:tcBorders>
              <w:bottom w:val="double" w:sz="2" w:space="0" w:color="000000"/>
            </w:tcBorders>
          </w:tcPr>
          <w:p w14:paraId="450A608C" w14:textId="77777777" w:rsidR="00030607" w:rsidRDefault="00FB2450">
            <w:pPr>
              <w:pStyle w:val="TableParagraph"/>
              <w:spacing w:before="4"/>
              <w:ind w:left="-3"/>
              <w:rPr>
                <w:rFonts w:ascii="Arial MT"/>
                <w:sz w:val="18"/>
              </w:rPr>
            </w:pPr>
            <w:r>
              <w:rPr>
                <w:rFonts w:ascii="Arial MT"/>
                <w:sz w:val="18"/>
              </w:rPr>
              <w:t>Prob(F-statistic)</w:t>
            </w:r>
          </w:p>
        </w:tc>
        <w:tc>
          <w:tcPr>
            <w:tcW w:w="1139" w:type="dxa"/>
            <w:tcBorders>
              <w:bottom w:val="double" w:sz="2" w:space="0" w:color="000000"/>
            </w:tcBorders>
          </w:tcPr>
          <w:p w14:paraId="3A26B260" w14:textId="77777777" w:rsidR="00030607" w:rsidRDefault="00FB2450">
            <w:pPr>
              <w:pStyle w:val="TableParagraph"/>
              <w:spacing w:before="4"/>
              <w:ind w:right="108"/>
              <w:jc w:val="right"/>
              <w:rPr>
                <w:rFonts w:ascii="Arial MT"/>
                <w:sz w:val="18"/>
              </w:rPr>
            </w:pPr>
            <w:r>
              <w:rPr>
                <w:rFonts w:ascii="Arial MT"/>
                <w:sz w:val="18"/>
              </w:rPr>
              <w:t>0.000000</w:t>
            </w:r>
          </w:p>
        </w:tc>
        <w:tc>
          <w:tcPr>
            <w:tcW w:w="2056" w:type="dxa"/>
            <w:tcBorders>
              <w:bottom w:val="double" w:sz="2" w:space="0" w:color="000000"/>
            </w:tcBorders>
          </w:tcPr>
          <w:p w14:paraId="7995ECB5" w14:textId="77777777" w:rsidR="00030607" w:rsidRDefault="00030607">
            <w:pPr>
              <w:pStyle w:val="TableParagraph"/>
              <w:rPr>
                <w:sz w:val="18"/>
              </w:rPr>
            </w:pPr>
          </w:p>
        </w:tc>
        <w:tc>
          <w:tcPr>
            <w:tcW w:w="1104" w:type="dxa"/>
            <w:tcBorders>
              <w:bottom w:val="double" w:sz="2" w:space="0" w:color="000000"/>
            </w:tcBorders>
          </w:tcPr>
          <w:p w14:paraId="07A6C1CF" w14:textId="77777777" w:rsidR="00030607" w:rsidRDefault="00030607">
            <w:pPr>
              <w:pStyle w:val="TableParagraph"/>
              <w:rPr>
                <w:sz w:val="18"/>
              </w:rPr>
            </w:pPr>
          </w:p>
        </w:tc>
      </w:tr>
    </w:tbl>
    <w:p w14:paraId="170D8524" w14:textId="77777777" w:rsidR="00030607" w:rsidRDefault="00030607">
      <w:pPr>
        <w:pStyle w:val="BodyText"/>
        <w:rPr>
          <w:rFonts w:ascii="Arial MT"/>
          <w:sz w:val="20"/>
        </w:rPr>
      </w:pPr>
    </w:p>
    <w:p w14:paraId="7CB96C66" w14:textId="77777777" w:rsidR="00030607" w:rsidRDefault="00030607">
      <w:pPr>
        <w:pStyle w:val="BodyText"/>
        <w:spacing w:before="6"/>
        <w:rPr>
          <w:rFonts w:ascii="Arial MT"/>
          <w:sz w:val="16"/>
        </w:rPr>
      </w:pPr>
    </w:p>
    <w:p w14:paraId="70807957" w14:textId="57B43893" w:rsidR="00030607" w:rsidRPr="002D0F81" w:rsidRDefault="00FB2450" w:rsidP="002D0F81">
      <w:pPr>
        <w:pStyle w:val="BodyText"/>
        <w:ind w:left="851"/>
        <w:rPr>
          <w:b/>
          <w:u w:val="single"/>
        </w:rPr>
      </w:pPr>
      <w:r w:rsidRPr="002D0F81">
        <w:rPr>
          <w:b/>
          <w:u w:val="single"/>
        </w:rPr>
        <w:t>Lampiran</w:t>
      </w:r>
      <w:r w:rsidRPr="002D0F81">
        <w:rPr>
          <w:b/>
          <w:spacing w:val="-2"/>
          <w:u w:val="single"/>
        </w:rPr>
        <w:t xml:space="preserve"> </w:t>
      </w:r>
      <w:r w:rsidRPr="002D0F81">
        <w:rPr>
          <w:b/>
          <w:u w:val="single"/>
        </w:rPr>
        <w:t>8</w:t>
      </w:r>
      <w:r w:rsidRPr="002D0F81">
        <w:rPr>
          <w:b/>
          <w:spacing w:val="-2"/>
          <w:u w:val="single"/>
        </w:rPr>
        <w:t xml:space="preserve"> </w:t>
      </w:r>
      <w:r w:rsidRPr="002D0F81">
        <w:rPr>
          <w:b/>
          <w:u w:val="single"/>
        </w:rPr>
        <w:t>Hasil</w:t>
      </w:r>
      <w:r w:rsidRPr="002D0F81">
        <w:rPr>
          <w:b/>
          <w:spacing w:val="-2"/>
          <w:u w:val="single"/>
        </w:rPr>
        <w:t xml:space="preserve"> </w:t>
      </w:r>
      <w:r w:rsidRPr="002D0F81">
        <w:rPr>
          <w:b/>
          <w:u w:val="single"/>
        </w:rPr>
        <w:t>Uji</w:t>
      </w:r>
      <w:r w:rsidRPr="002D0F81">
        <w:rPr>
          <w:b/>
          <w:spacing w:val="-2"/>
          <w:u w:val="single"/>
        </w:rPr>
        <w:t xml:space="preserve"> </w:t>
      </w:r>
      <w:r w:rsidRPr="002D0F81">
        <w:rPr>
          <w:b/>
          <w:u w:val="single"/>
        </w:rPr>
        <w:t>Lagrage</w:t>
      </w:r>
      <w:r w:rsidRPr="002D0F81">
        <w:rPr>
          <w:b/>
          <w:spacing w:val="-3"/>
          <w:u w:val="single"/>
        </w:rPr>
        <w:t xml:space="preserve"> </w:t>
      </w:r>
      <w:r w:rsidRPr="002D0F81">
        <w:rPr>
          <w:b/>
          <w:u w:val="single"/>
        </w:rPr>
        <w:t>Multiplier</w:t>
      </w:r>
      <w:r w:rsidRPr="002D0F81">
        <w:rPr>
          <w:b/>
          <w:spacing w:val="-1"/>
          <w:u w:val="single"/>
        </w:rPr>
        <w:t xml:space="preserve"> </w:t>
      </w:r>
      <w:r w:rsidR="00516C3B">
        <w:rPr>
          <w:b/>
          <w:u w:val="single"/>
        </w:rPr>
        <w:t>P</w:t>
      </w:r>
      <w:r w:rsidRPr="002D0F81">
        <w:rPr>
          <w:b/>
          <w:u w:val="single"/>
        </w:rPr>
        <w:t>ersamaan Penelitian</w:t>
      </w:r>
      <w:r w:rsidRPr="002D0F81">
        <w:rPr>
          <w:b/>
          <w:spacing w:val="-2"/>
          <w:u w:val="single"/>
        </w:rPr>
        <w:t xml:space="preserve"> </w:t>
      </w:r>
      <w:r w:rsidRPr="002D0F81">
        <w:rPr>
          <w:b/>
          <w:u w:val="single"/>
        </w:rPr>
        <w:t>1</w:t>
      </w:r>
    </w:p>
    <w:p w14:paraId="0BBBFB37" w14:textId="77777777" w:rsidR="00030607" w:rsidRDefault="00030607">
      <w:pPr>
        <w:pStyle w:val="BodyText"/>
        <w:spacing w:before="11"/>
        <w:rPr>
          <w:b/>
          <w:sz w:val="22"/>
        </w:rPr>
      </w:pPr>
    </w:p>
    <w:p w14:paraId="45A12327" w14:textId="77777777" w:rsidR="00030607" w:rsidRDefault="00FB2450">
      <w:pPr>
        <w:spacing w:before="94" w:line="256" w:lineRule="auto"/>
        <w:ind w:left="837" w:right="5401"/>
        <w:rPr>
          <w:rFonts w:ascii="Arial MT"/>
          <w:sz w:val="18"/>
        </w:rPr>
      </w:pPr>
      <w:r>
        <w:rPr>
          <w:rFonts w:ascii="Arial MT"/>
          <w:sz w:val="18"/>
        </w:rPr>
        <w:t>Lagrange Multiplier Tests for Random Effects</w:t>
      </w:r>
      <w:r>
        <w:rPr>
          <w:rFonts w:ascii="Arial MT"/>
          <w:spacing w:val="-47"/>
          <w:sz w:val="18"/>
        </w:rPr>
        <w:t xml:space="preserve"> </w:t>
      </w:r>
      <w:r>
        <w:rPr>
          <w:rFonts w:ascii="Arial MT"/>
          <w:sz w:val="18"/>
        </w:rPr>
        <w:t>Null</w:t>
      </w:r>
      <w:r>
        <w:rPr>
          <w:rFonts w:ascii="Arial MT"/>
          <w:spacing w:val="-1"/>
          <w:sz w:val="18"/>
        </w:rPr>
        <w:t xml:space="preserve"> </w:t>
      </w:r>
      <w:r>
        <w:rPr>
          <w:rFonts w:ascii="Arial MT"/>
          <w:sz w:val="18"/>
        </w:rPr>
        <w:t>hypotheses:</w:t>
      </w:r>
      <w:r>
        <w:rPr>
          <w:rFonts w:ascii="Arial MT"/>
          <w:spacing w:val="-2"/>
          <w:sz w:val="18"/>
        </w:rPr>
        <w:t xml:space="preserve"> </w:t>
      </w:r>
      <w:r>
        <w:rPr>
          <w:rFonts w:ascii="Arial MT"/>
          <w:sz w:val="18"/>
        </w:rPr>
        <w:t>No effects</w:t>
      </w:r>
    </w:p>
    <w:p w14:paraId="51CE7585" w14:textId="0F014A9C" w:rsidR="00030607" w:rsidRDefault="00CB053C">
      <w:pPr>
        <w:spacing w:line="254" w:lineRule="auto"/>
        <w:ind w:left="1240" w:right="3661" w:hanging="404"/>
        <w:rPr>
          <w:rFonts w:ascii="Arial MT"/>
          <w:sz w:val="18"/>
        </w:rPr>
      </w:pPr>
      <w:r>
        <w:rPr>
          <w:noProof/>
          <w:lang w:val="en-US"/>
        </w:rPr>
        <mc:AlternateContent>
          <mc:Choice Requires="wps">
            <w:drawing>
              <wp:anchor distT="0" distB="0" distL="114300" distR="114300" simplePos="0" relativeHeight="15756288" behindDoc="0" locked="0" layoutInCell="1" allowOverlap="1" wp14:anchorId="57E825A6" wp14:editId="4C6D0FBB">
                <wp:simplePos x="0" y="0"/>
                <wp:positionH relativeFrom="page">
                  <wp:posOffset>1460500</wp:posOffset>
                </wp:positionH>
                <wp:positionV relativeFrom="paragraph">
                  <wp:posOffset>327025</wp:posOffset>
                </wp:positionV>
                <wp:extent cx="3665220" cy="27940"/>
                <wp:effectExtent l="0" t="0" r="0" b="0"/>
                <wp:wrapNone/>
                <wp:docPr id="163" name="AutoShap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65220" cy="27940"/>
                        </a:xfrm>
                        <a:custGeom>
                          <a:avLst/>
                          <a:gdLst>
                            <a:gd name="T0" fmla="+- 0 4318 2300"/>
                            <a:gd name="T1" fmla="*/ T0 w 5772"/>
                            <a:gd name="T2" fmla="+- 0 544 515"/>
                            <a:gd name="T3" fmla="*/ 544 h 44"/>
                            <a:gd name="T4" fmla="+- 0 2300 2300"/>
                            <a:gd name="T5" fmla="*/ T4 w 5772"/>
                            <a:gd name="T6" fmla="+- 0 544 515"/>
                            <a:gd name="T7" fmla="*/ 544 h 44"/>
                            <a:gd name="T8" fmla="+- 0 2300 2300"/>
                            <a:gd name="T9" fmla="*/ T8 w 5772"/>
                            <a:gd name="T10" fmla="+- 0 558 515"/>
                            <a:gd name="T11" fmla="*/ 558 h 44"/>
                            <a:gd name="T12" fmla="+- 0 4318 2300"/>
                            <a:gd name="T13" fmla="*/ T12 w 5772"/>
                            <a:gd name="T14" fmla="+- 0 558 515"/>
                            <a:gd name="T15" fmla="*/ 558 h 44"/>
                            <a:gd name="T16" fmla="+- 0 4318 2300"/>
                            <a:gd name="T17" fmla="*/ T16 w 5772"/>
                            <a:gd name="T18" fmla="+- 0 544 515"/>
                            <a:gd name="T19" fmla="*/ 544 h 44"/>
                            <a:gd name="T20" fmla="+- 0 8071 2300"/>
                            <a:gd name="T21" fmla="*/ T20 w 5772"/>
                            <a:gd name="T22" fmla="+- 0 544 515"/>
                            <a:gd name="T23" fmla="*/ 544 h 44"/>
                            <a:gd name="T24" fmla="+- 0 6901 2300"/>
                            <a:gd name="T25" fmla="*/ T24 w 5772"/>
                            <a:gd name="T26" fmla="+- 0 544 515"/>
                            <a:gd name="T27" fmla="*/ 544 h 44"/>
                            <a:gd name="T28" fmla="+- 0 6820 2300"/>
                            <a:gd name="T29" fmla="*/ T28 w 5772"/>
                            <a:gd name="T30" fmla="+- 0 544 515"/>
                            <a:gd name="T31" fmla="*/ 544 h 44"/>
                            <a:gd name="T32" fmla="+- 0 6820 2300"/>
                            <a:gd name="T33" fmla="*/ T32 w 5772"/>
                            <a:gd name="T34" fmla="+- 0 544 515"/>
                            <a:gd name="T35" fmla="*/ 544 h 44"/>
                            <a:gd name="T36" fmla="+- 0 5651 2300"/>
                            <a:gd name="T37" fmla="*/ T36 w 5772"/>
                            <a:gd name="T38" fmla="+- 0 544 515"/>
                            <a:gd name="T39" fmla="*/ 544 h 44"/>
                            <a:gd name="T40" fmla="+- 0 5569 2300"/>
                            <a:gd name="T41" fmla="*/ T40 w 5772"/>
                            <a:gd name="T42" fmla="+- 0 544 515"/>
                            <a:gd name="T43" fmla="*/ 544 h 44"/>
                            <a:gd name="T44" fmla="+- 0 4400 2300"/>
                            <a:gd name="T45" fmla="*/ T44 w 5772"/>
                            <a:gd name="T46" fmla="+- 0 544 515"/>
                            <a:gd name="T47" fmla="*/ 544 h 44"/>
                            <a:gd name="T48" fmla="+- 0 4319 2300"/>
                            <a:gd name="T49" fmla="*/ T48 w 5772"/>
                            <a:gd name="T50" fmla="+- 0 544 515"/>
                            <a:gd name="T51" fmla="*/ 544 h 44"/>
                            <a:gd name="T52" fmla="+- 0 4319 2300"/>
                            <a:gd name="T53" fmla="*/ T52 w 5772"/>
                            <a:gd name="T54" fmla="+- 0 558 515"/>
                            <a:gd name="T55" fmla="*/ 558 h 44"/>
                            <a:gd name="T56" fmla="+- 0 4400 2300"/>
                            <a:gd name="T57" fmla="*/ T56 w 5772"/>
                            <a:gd name="T58" fmla="+- 0 558 515"/>
                            <a:gd name="T59" fmla="*/ 558 h 44"/>
                            <a:gd name="T60" fmla="+- 0 5569 2300"/>
                            <a:gd name="T61" fmla="*/ T60 w 5772"/>
                            <a:gd name="T62" fmla="+- 0 558 515"/>
                            <a:gd name="T63" fmla="*/ 558 h 44"/>
                            <a:gd name="T64" fmla="+- 0 5651 2300"/>
                            <a:gd name="T65" fmla="*/ T64 w 5772"/>
                            <a:gd name="T66" fmla="+- 0 558 515"/>
                            <a:gd name="T67" fmla="*/ 558 h 44"/>
                            <a:gd name="T68" fmla="+- 0 6820 2300"/>
                            <a:gd name="T69" fmla="*/ T68 w 5772"/>
                            <a:gd name="T70" fmla="+- 0 558 515"/>
                            <a:gd name="T71" fmla="*/ 558 h 44"/>
                            <a:gd name="T72" fmla="+- 0 6820 2300"/>
                            <a:gd name="T73" fmla="*/ T72 w 5772"/>
                            <a:gd name="T74" fmla="+- 0 558 515"/>
                            <a:gd name="T75" fmla="*/ 558 h 44"/>
                            <a:gd name="T76" fmla="+- 0 6901 2300"/>
                            <a:gd name="T77" fmla="*/ T76 w 5772"/>
                            <a:gd name="T78" fmla="+- 0 558 515"/>
                            <a:gd name="T79" fmla="*/ 558 h 44"/>
                            <a:gd name="T80" fmla="+- 0 8071 2300"/>
                            <a:gd name="T81" fmla="*/ T80 w 5772"/>
                            <a:gd name="T82" fmla="+- 0 558 515"/>
                            <a:gd name="T83" fmla="*/ 558 h 44"/>
                            <a:gd name="T84" fmla="+- 0 8071 2300"/>
                            <a:gd name="T85" fmla="*/ T84 w 5772"/>
                            <a:gd name="T86" fmla="+- 0 544 515"/>
                            <a:gd name="T87" fmla="*/ 544 h 44"/>
                            <a:gd name="T88" fmla="+- 0 8071 2300"/>
                            <a:gd name="T89" fmla="*/ T88 w 5772"/>
                            <a:gd name="T90" fmla="+- 0 515 515"/>
                            <a:gd name="T91" fmla="*/ 515 h 44"/>
                            <a:gd name="T92" fmla="+- 0 6901 2300"/>
                            <a:gd name="T93" fmla="*/ T92 w 5772"/>
                            <a:gd name="T94" fmla="+- 0 515 515"/>
                            <a:gd name="T95" fmla="*/ 515 h 44"/>
                            <a:gd name="T96" fmla="+- 0 6820 2300"/>
                            <a:gd name="T97" fmla="*/ T96 w 5772"/>
                            <a:gd name="T98" fmla="+- 0 515 515"/>
                            <a:gd name="T99" fmla="*/ 515 h 44"/>
                            <a:gd name="T100" fmla="+- 0 6820 2300"/>
                            <a:gd name="T101" fmla="*/ T100 w 5772"/>
                            <a:gd name="T102" fmla="+- 0 515 515"/>
                            <a:gd name="T103" fmla="*/ 515 h 44"/>
                            <a:gd name="T104" fmla="+- 0 5651 2300"/>
                            <a:gd name="T105" fmla="*/ T104 w 5772"/>
                            <a:gd name="T106" fmla="+- 0 515 515"/>
                            <a:gd name="T107" fmla="*/ 515 h 44"/>
                            <a:gd name="T108" fmla="+- 0 5569 2300"/>
                            <a:gd name="T109" fmla="*/ T108 w 5772"/>
                            <a:gd name="T110" fmla="+- 0 515 515"/>
                            <a:gd name="T111" fmla="*/ 515 h 44"/>
                            <a:gd name="T112" fmla="+- 0 4400 2300"/>
                            <a:gd name="T113" fmla="*/ T112 w 5772"/>
                            <a:gd name="T114" fmla="+- 0 515 515"/>
                            <a:gd name="T115" fmla="*/ 515 h 44"/>
                            <a:gd name="T116" fmla="+- 0 4319 2300"/>
                            <a:gd name="T117" fmla="*/ T116 w 5772"/>
                            <a:gd name="T118" fmla="+- 0 515 515"/>
                            <a:gd name="T119" fmla="*/ 515 h 44"/>
                            <a:gd name="T120" fmla="+- 0 4319 2300"/>
                            <a:gd name="T121" fmla="*/ T120 w 5772"/>
                            <a:gd name="T122" fmla="+- 0 529 515"/>
                            <a:gd name="T123" fmla="*/ 529 h 44"/>
                            <a:gd name="T124" fmla="+- 0 4400 2300"/>
                            <a:gd name="T125" fmla="*/ T124 w 5772"/>
                            <a:gd name="T126" fmla="+- 0 529 515"/>
                            <a:gd name="T127" fmla="*/ 529 h 44"/>
                            <a:gd name="T128" fmla="+- 0 5569 2300"/>
                            <a:gd name="T129" fmla="*/ T128 w 5772"/>
                            <a:gd name="T130" fmla="+- 0 529 515"/>
                            <a:gd name="T131" fmla="*/ 529 h 44"/>
                            <a:gd name="T132" fmla="+- 0 5651 2300"/>
                            <a:gd name="T133" fmla="*/ T132 w 5772"/>
                            <a:gd name="T134" fmla="+- 0 529 515"/>
                            <a:gd name="T135" fmla="*/ 529 h 44"/>
                            <a:gd name="T136" fmla="+- 0 6820 2300"/>
                            <a:gd name="T137" fmla="*/ T136 w 5772"/>
                            <a:gd name="T138" fmla="+- 0 529 515"/>
                            <a:gd name="T139" fmla="*/ 529 h 44"/>
                            <a:gd name="T140" fmla="+- 0 6820 2300"/>
                            <a:gd name="T141" fmla="*/ T140 w 5772"/>
                            <a:gd name="T142" fmla="+- 0 529 515"/>
                            <a:gd name="T143" fmla="*/ 529 h 44"/>
                            <a:gd name="T144" fmla="+- 0 6901 2300"/>
                            <a:gd name="T145" fmla="*/ T144 w 5772"/>
                            <a:gd name="T146" fmla="+- 0 529 515"/>
                            <a:gd name="T147" fmla="*/ 529 h 44"/>
                            <a:gd name="T148" fmla="+- 0 8071 2300"/>
                            <a:gd name="T149" fmla="*/ T148 w 5772"/>
                            <a:gd name="T150" fmla="+- 0 529 515"/>
                            <a:gd name="T151" fmla="*/ 529 h 44"/>
                            <a:gd name="T152" fmla="+- 0 8071 2300"/>
                            <a:gd name="T153" fmla="*/ T152 w 5772"/>
                            <a:gd name="T154" fmla="+- 0 515 515"/>
                            <a:gd name="T155" fmla="*/ 515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5772" h="44">
                              <a:moveTo>
                                <a:pt x="2018" y="29"/>
                              </a:moveTo>
                              <a:lnTo>
                                <a:pt x="0" y="29"/>
                              </a:lnTo>
                              <a:lnTo>
                                <a:pt x="0" y="43"/>
                              </a:lnTo>
                              <a:lnTo>
                                <a:pt x="2018" y="43"/>
                              </a:lnTo>
                              <a:lnTo>
                                <a:pt x="2018" y="29"/>
                              </a:lnTo>
                              <a:close/>
                              <a:moveTo>
                                <a:pt x="5771" y="29"/>
                              </a:moveTo>
                              <a:lnTo>
                                <a:pt x="4601" y="29"/>
                              </a:lnTo>
                              <a:lnTo>
                                <a:pt x="4520" y="29"/>
                              </a:lnTo>
                              <a:lnTo>
                                <a:pt x="3351" y="29"/>
                              </a:lnTo>
                              <a:lnTo>
                                <a:pt x="3269" y="29"/>
                              </a:lnTo>
                              <a:lnTo>
                                <a:pt x="2100" y="29"/>
                              </a:lnTo>
                              <a:lnTo>
                                <a:pt x="2019" y="29"/>
                              </a:lnTo>
                              <a:lnTo>
                                <a:pt x="2019" y="43"/>
                              </a:lnTo>
                              <a:lnTo>
                                <a:pt x="2100" y="43"/>
                              </a:lnTo>
                              <a:lnTo>
                                <a:pt x="3269" y="43"/>
                              </a:lnTo>
                              <a:lnTo>
                                <a:pt x="3351" y="43"/>
                              </a:lnTo>
                              <a:lnTo>
                                <a:pt x="4520" y="43"/>
                              </a:lnTo>
                              <a:lnTo>
                                <a:pt x="4601" y="43"/>
                              </a:lnTo>
                              <a:lnTo>
                                <a:pt x="5771" y="43"/>
                              </a:lnTo>
                              <a:lnTo>
                                <a:pt x="5771" y="29"/>
                              </a:lnTo>
                              <a:close/>
                              <a:moveTo>
                                <a:pt x="5771" y="0"/>
                              </a:moveTo>
                              <a:lnTo>
                                <a:pt x="4601" y="0"/>
                              </a:lnTo>
                              <a:lnTo>
                                <a:pt x="4520" y="0"/>
                              </a:lnTo>
                              <a:lnTo>
                                <a:pt x="3351" y="0"/>
                              </a:lnTo>
                              <a:lnTo>
                                <a:pt x="3269" y="0"/>
                              </a:lnTo>
                              <a:lnTo>
                                <a:pt x="2100" y="0"/>
                              </a:lnTo>
                              <a:lnTo>
                                <a:pt x="2019" y="0"/>
                              </a:lnTo>
                              <a:lnTo>
                                <a:pt x="2019" y="14"/>
                              </a:lnTo>
                              <a:lnTo>
                                <a:pt x="2100" y="14"/>
                              </a:lnTo>
                              <a:lnTo>
                                <a:pt x="3269" y="14"/>
                              </a:lnTo>
                              <a:lnTo>
                                <a:pt x="3351" y="14"/>
                              </a:lnTo>
                              <a:lnTo>
                                <a:pt x="4520" y="14"/>
                              </a:lnTo>
                              <a:lnTo>
                                <a:pt x="4601" y="14"/>
                              </a:lnTo>
                              <a:lnTo>
                                <a:pt x="5771" y="14"/>
                              </a:lnTo>
                              <a:lnTo>
                                <a:pt x="57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7FDB10" id="AutoShape 151" o:spid="_x0000_s1026" style="position:absolute;margin-left:115pt;margin-top:25.75pt;width:288.6pt;height:2.2pt;z-index:15756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57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" path="m2018,29l,29,,43r2018,l2018,29xm5771,29r-1170,l4520,29r-1169,l3269,29r-1169,l2019,29r,14l2100,43r1169,l3351,43r1169,l4601,43r1170,l5771,29xm5771,l4601,r-81,l3351,r-82,l2100,r-81,l2019,14r81,l3269,14r82,l4520,14r81,l5771,14r,-14xe" fillcolor="black" stroked="f">
                <v:path arrowok="t" o:connecttype="custom" o:connectlocs="1281430,345440;0,345440;0,354330;1281430,354330;1281430,345440;3664585,345440;2921635,345440;2870200,345440;2870200,345440;2127885,345440;2075815,345440;1333500,345440;1282065,345440;1282065,354330;1333500,354330;2075815,354330;2127885,354330;2870200,354330;2870200,354330;2921635,354330;3664585,354330;3664585,345440;3664585,327025;2921635,327025;2870200,327025;2870200,327025;2127885,327025;2075815,327025;1333500,327025;1282065,327025;1282065,335915;1333500,335915;2075815,335915;2127885,335915;2870200,335915;2870200,335915;2921635,335915;3664585,335915;3664585,327025" o:connectangles="0,0,0,0,0,0,0,0,0,0,0,0,0,0,0,0,0,0,0,0,0,0,0,0,0,0,0,0,0,0,0,0,0,0,0,0,0,0,0"/>
                <w10:wrap anchorx="page"/>
              </v:shape>
            </w:pict>
          </mc:Fallback>
        </mc:AlternateContent>
      </w:r>
      <w:r>
        <w:rPr>
          <w:noProof/>
          <w:lang w:val="en-US"/>
        </w:rPr>
        <mc:AlternateContent>
          <mc:Choice Requires="wps">
            <w:drawing>
              <wp:anchor distT="0" distB="0" distL="114300" distR="114300" simplePos="0" relativeHeight="482813440" behindDoc="1" locked="0" layoutInCell="1" allowOverlap="1" wp14:anchorId="7FF945BD" wp14:editId="5FFEB2DE">
                <wp:simplePos x="0" y="0"/>
                <wp:positionH relativeFrom="page">
                  <wp:posOffset>1460500</wp:posOffset>
                </wp:positionH>
                <wp:positionV relativeFrom="paragraph">
                  <wp:posOffset>746125</wp:posOffset>
                </wp:positionV>
                <wp:extent cx="3665220" cy="27940"/>
                <wp:effectExtent l="0" t="0" r="0" b="0"/>
                <wp:wrapNone/>
                <wp:docPr id="162" name="AutoShape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65220" cy="27940"/>
                        </a:xfrm>
                        <a:custGeom>
                          <a:avLst/>
                          <a:gdLst>
                            <a:gd name="T0" fmla="+- 0 4318 2300"/>
                            <a:gd name="T1" fmla="*/ T0 w 5772"/>
                            <a:gd name="T2" fmla="+- 0 1204 1175"/>
                            <a:gd name="T3" fmla="*/ 1204 h 44"/>
                            <a:gd name="T4" fmla="+- 0 2300 2300"/>
                            <a:gd name="T5" fmla="*/ T4 w 5772"/>
                            <a:gd name="T6" fmla="+- 0 1204 1175"/>
                            <a:gd name="T7" fmla="*/ 1204 h 44"/>
                            <a:gd name="T8" fmla="+- 0 2300 2300"/>
                            <a:gd name="T9" fmla="*/ T8 w 5772"/>
                            <a:gd name="T10" fmla="+- 0 1218 1175"/>
                            <a:gd name="T11" fmla="*/ 1218 h 44"/>
                            <a:gd name="T12" fmla="+- 0 4318 2300"/>
                            <a:gd name="T13" fmla="*/ T12 w 5772"/>
                            <a:gd name="T14" fmla="+- 0 1218 1175"/>
                            <a:gd name="T15" fmla="*/ 1218 h 44"/>
                            <a:gd name="T16" fmla="+- 0 4318 2300"/>
                            <a:gd name="T17" fmla="*/ T16 w 5772"/>
                            <a:gd name="T18" fmla="+- 0 1204 1175"/>
                            <a:gd name="T19" fmla="*/ 1204 h 44"/>
                            <a:gd name="T20" fmla="+- 0 8071 2300"/>
                            <a:gd name="T21" fmla="*/ T20 w 5772"/>
                            <a:gd name="T22" fmla="+- 0 1204 1175"/>
                            <a:gd name="T23" fmla="*/ 1204 h 44"/>
                            <a:gd name="T24" fmla="+- 0 6901 2300"/>
                            <a:gd name="T25" fmla="*/ T24 w 5772"/>
                            <a:gd name="T26" fmla="+- 0 1204 1175"/>
                            <a:gd name="T27" fmla="*/ 1204 h 44"/>
                            <a:gd name="T28" fmla="+- 0 6820 2300"/>
                            <a:gd name="T29" fmla="*/ T28 w 5772"/>
                            <a:gd name="T30" fmla="+- 0 1204 1175"/>
                            <a:gd name="T31" fmla="*/ 1204 h 44"/>
                            <a:gd name="T32" fmla="+- 0 6820 2300"/>
                            <a:gd name="T33" fmla="*/ T32 w 5772"/>
                            <a:gd name="T34" fmla="+- 0 1204 1175"/>
                            <a:gd name="T35" fmla="*/ 1204 h 44"/>
                            <a:gd name="T36" fmla="+- 0 5651 2300"/>
                            <a:gd name="T37" fmla="*/ T36 w 5772"/>
                            <a:gd name="T38" fmla="+- 0 1204 1175"/>
                            <a:gd name="T39" fmla="*/ 1204 h 44"/>
                            <a:gd name="T40" fmla="+- 0 5569 2300"/>
                            <a:gd name="T41" fmla="*/ T40 w 5772"/>
                            <a:gd name="T42" fmla="+- 0 1204 1175"/>
                            <a:gd name="T43" fmla="*/ 1204 h 44"/>
                            <a:gd name="T44" fmla="+- 0 4400 2300"/>
                            <a:gd name="T45" fmla="*/ T44 w 5772"/>
                            <a:gd name="T46" fmla="+- 0 1204 1175"/>
                            <a:gd name="T47" fmla="*/ 1204 h 44"/>
                            <a:gd name="T48" fmla="+- 0 4319 2300"/>
                            <a:gd name="T49" fmla="*/ T48 w 5772"/>
                            <a:gd name="T50" fmla="+- 0 1204 1175"/>
                            <a:gd name="T51" fmla="*/ 1204 h 44"/>
                            <a:gd name="T52" fmla="+- 0 4319 2300"/>
                            <a:gd name="T53" fmla="*/ T52 w 5772"/>
                            <a:gd name="T54" fmla="+- 0 1218 1175"/>
                            <a:gd name="T55" fmla="*/ 1218 h 44"/>
                            <a:gd name="T56" fmla="+- 0 4400 2300"/>
                            <a:gd name="T57" fmla="*/ T56 w 5772"/>
                            <a:gd name="T58" fmla="+- 0 1218 1175"/>
                            <a:gd name="T59" fmla="*/ 1218 h 44"/>
                            <a:gd name="T60" fmla="+- 0 5569 2300"/>
                            <a:gd name="T61" fmla="*/ T60 w 5772"/>
                            <a:gd name="T62" fmla="+- 0 1218 1175"/>
                            <a:gd name="T63" fmla="*/ 1218 h 44"/>
                            <a:gd name="T64" fmla="+- 0 5651 2300"/>
                            <a:gd name="T65" fmla="*/ T64 w 5772"/>
                            <a:gd name="T66" fmla="+- 0 1218 1175"/>
                            <a:gd name="T67" fmla="*/ 1218 h 44"/>
                            <a:gd name="T68" fmla="+- 0 6820 2300"/>
                            <a:gd name="T69" fmla="*/ T68 w 5772"/>
                            <a:gd name="T70" fmla="+- 0 1218 1175"/>
                            <a:gd name="T71" fmla="*/ 1218 h 44"/>
                            <a:gd name="T72" fmla="+- 0 6820 2300"/>
                            <a:gd name="T73" fmla="*/ T72 w 5772"/>
                            <a:gd name="T74" fmla="+- 0 1218 1175"/>
                            <a:gd name="T75" fmla="*/ 1218 h 44"/>
                            <a:gd name="T76" fmla="+- 0 6901 2300"/>
                            <a:gd name="T77" fmla="*/ T76 w 5772"/>
                            <a:gd name="T78" fmla="+- 0 1218 1175"/>
                            <a:gd name="T79" fmla="*/ 1218 h 44"/>
                            <a:gd name="T80" fmla="+- 0 8071 2300"/>
                            <a:gd name="T81" fmla="*/ T80 w 5772"/>
                            <a:gd name="T82" fmla="+- 0 1218 1175"/>
                            <a:gd name="T83" fmla="*/ 1218 h 44"/>
                            <a:gd name="T84" fmla="+- 0 8071 2300"/>
                            <a:gd name="T85" fmla="*/ T84 w 5772"/>
                            <a:gd name="T86" fmla="+- 0 1204 1175"/>
                            <a:gd name="T87" fmla="*/ 1204 h 44"/>
                            <a:gd name="T88" fmla="+- 0 8071 2300"/>
                            <a:gd name="T89" fmla="*/ T88 w 5772"/>
                            <a:gd name="T90" fmla="+- 0 1175 1175"/>
                            <a:gd name="T91" fmla="*/ 1175 h 44"/>
                            <a:gd name="T92" fmla="+- 0 6901 2300"/>
                            <a:gd name="T93" fmla="*/ T92 w 5772"/>
                            <a:gd name="T94" fmla="+- 0 1175 1175"/>
                            <a:gd name="T95" fmla="*/ 1175 h 44"/>
                            <a:gd name="T96" fmla="+- 0 6820 2300"/>
                            <a:gd name="T97" fmla="*/ T96 w 5772"/>
                            <a:gd name="T98" fmla="+- 0 1175 1175"/>
                            <a:gd name="T99" fmla="*/ 1175 h 44"/>
                            <a:gd name="T100" fmla="+- 0 6820 2300"/>
                            <a:gd name="T101" fmla="*/ T100 w 5772"/>
                            <a:gd name="T102" fmla="+- 0 1175 1175"/>
                            <a:gd name="T103" fmla="*/ 1175 h 44"/>
                            <a:gd name="T104" fmla="+- 0 5651 2300"/>
                            <a:gd name="T105" fmla="*/ T104 w 5772"/>
                            <a:gd name="T106" fmla="+- 0 1175 1175"/>
                            <a:gd name="T107" fmla="*/ 1175 h 44"/>
                            <a:gd name="T108" fmla="+- 0 5569 2300"/>
                            <a:gd name="T109" fmla="*/ T108 w 5772"/>
                            <a:gd name="T110" fmla="+- 0 1175 1175"/>
                            <a:gd name="T111" fmla="*/ 1175 h 44"/>
                            <a:gd name="T112" fmla="+- 0 4400 2300"/>
                            <a:gd name="T113" fmla="*/ T112 w 5772"/>
                            <a:gd name="T114" fmla="+- 0 1175 1175"/>
                            <a:gd name="T115" fmla="*/ 1175 h 44"/>
                            <a:gd name="T116" fmla="+- 0 4319 2300"/>
                            <a:gd name="T117" fmla="*/ T116 w 5772"/>
                            <a:gd name="T118" fmla="+- 0 1175 1175"/>
                            <a:gd name="T119" fmla="*/ 1175 h 44"/>
                            <a:gd name="T120" fmla="+- 0 4319 2300"/>
                            <a:gd name="T121" fmla="*/ T120 w 5772"/>
                            <a:gd name="T122" fmla="+- 0 1189 1175"/>
                            <a:gd name="T123" fmla="*/ 1189 h 44"/>
                            <a:gd name="T124" fmla="+- 0 4400 2300"/>
                            <a:gd name="T125" fmla="*/ T124 w 5772"/>
                            <a:gd name="T126" fmla="+- 0 1189 1175"/>
                            <a:gd name="T127" fmla="*/ 1189 h 44"/>
                            <a:gd name="T128" fmla="+- 0 5569 2300"/>
                            <a:gd name="T129" fmla="*/ T128 w 5772"/>
                            <a:gd name="T130" fmla="+- 0 1189 1175"/>
                            <a:gd name="T131" fmla="*/ 1189 h 44"/>
                            <a:gd name="T132" fmla="+- 0 5651 2300"/>
                            <a:gd name="T133" fmla="*/ T132 w 5772"/>
                            <a:gd name="T134" fmla="+- 0 1189 1175"/>
                            <a:gd name="T135" fmla="*/ 1189 h 44"/>
                            <a:gd name="T136" fmla="+- 0 6820 2300"/>
                            <a:gd name="T137" fmla="*/ T136 w 5772"/>
                            <a:gd name="T138" fmla="+- 0 1189 1175"/>
                            <a:gd name="T139" fmla="*/ 1189 h 44"/>
                            <a:gd name="T140" fmla="+- 0 6820 2300"/>
                            <a:gd name="T141" fmla="*/ T140 w 5772"/>
                            <a:gd name="T142" fmla="+- 0 1189 1175"/>
                            <a:gd name="T143" fmla="*/ 1189 h 44"/>
                            <a:gd name="T144" fmla="+- 0 6901 2300"/>
                            <a:gd name="T145" fmla="*/ T144 w 5772"/>
                            <a:gd name="T146" fmla="+- 0 1189 1175"/>
                            <a:gd name="T147" fmla="*/ 1189 h 44"/>
                            <a:gd name="T148" fmla="+- 0 8071 2300"/>
                            <a:gd name="T149" fmla="*/ T148 w 5772"/>
                            <a:gd name="T150" fmla="+- 0 1189 1175"/>
                            <a:gd name="T151" fmla="*/ 1189 h 44"/>
                            <a:gd name="T152" fmla="+- 0 8071 2300"/>
                            <a:gd name="T153" fmla="*/ T152 w 5772"/>
                            <a:gd name="T154" fmla="+- 0 1175 1175"/>
                            <a:gd name="T155" fmla="*/ 1175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5772" h="44">
                              <a:moveTo>
                                <a:pt x="2018" y="29"/>
                              </a:moveTo>
                              <a:lnTo>
                                <a:pt x="0" y="29"/>
                              </a:lnTo>
                              <a:lnTo>
                                <a:pt x="0" y="43"/>
                              </a:lnTo>
                              <a:lnTo>
                                <a:pt x="2018" y="43"/>
                              </a:lnTo>
                              <a:lnTo>
                                <a:pt x="2018" y="29"/>
                              </a:lnTo>
                              <a:close/>
                              <a:moveTo>
                                <a:pt x="5771" y="29"/>
                              </a:moveTo>
                              <a:lnTo>
                                <a:pt x="4601" y="29"/>
                              </a:lnTo>
                              <a:lnTo>
                                <a:pt x="4520" y="29"/>
                              </a:lnTo>
                              <a:lnTo>
                                <a:pt x="3351" y="29"/>
                              </a:lnTo>
                              <a:lnTo>
                                <a:pt x="3269" y="29"/>
                              </a:lnTo>
                              <a:lnTo>
                                <a:pt x="2100" y="29"/>
                              </a:lnTo>
                              <a:lnTo>
                                <a:pt x="2019" y="29"/>
                              </a:lnTo>
                              <a:lnTo>
                                <a:pt x="2019" y="43"/>
                              </a:lnTo>
                              <a:lnTo>
                                <a:pt x="2100" y="43"/>
                              </a:lnTo>
                              <a:lnTo>
                                <a:pt x="3269" y="43"/>
                              </a:lnTo>
                              <a:lnTo>
                                <a:pt x="3351" y="43"/>
                              </a:lnTo>
                              <a:lnTo>
                                <a:pt x="4520" y="43"/>
                              </a:lnTo>
                              <a:lnTo>
                                <a:pt x="4601" y="43"/>
                              </a:lnTo>
                              <a:lnTo>
                                <a:pt x="5771" y="43"/>
                              </a:lnTo>
                              <a:lnTo>
                                <a:pt x="5771" y="29"/>
                              </a:lnTo>
                              <a:close/>
                              <a:moveTo>
                                <a:pt x="5771" y="0"/>
                              </a:moveTo>
                              <a:lnTo>
                                <a:pt x="4601" y="0"/>
                              </a:lnTo>
                              <a:lnTo>
                                <a:pt x="4520" y="0"/>
                              </a:lnTo>
                              <a:lnTo>
                                <a:pt x="3351" y="0"/>
                              </a:lnTo>
                              <a:lnTo>
                                <a:pt x="3269" y="0"/>
                              </a:lnTo>
                              <a:lnTo>
                                <a:pt x="2100" y="0"/>
                              </a:lnTo>
                              <a:lnTo>
                                <a:pt x="2019" y="0"/>
                              </a:lnTo>
                              <a:lnTo>
                                <a:pt x="2019" y="14"/>
                              </a:lnTo>
                              <a:lnTo>
                                <a:pt x="2100" y="14"/>
                              </a:lnTo>
                              <a:lnTo>
                                <a:pt x="3269" y="14"/>
                              </a:lnTo>
                              <a:lnTo>
                                <a:pt x="3351" y="14"/>
                              </a:lnTo>
                              <a:lnTo>
                                <a:pt x="4520" y="14"/>
                              </a:lnTo>
                              <a:lnTo>
                                <a:pt x="4601" y="14"/>
                              </a:lnTo>
                              <a:lnTo>
                                <a:pt x="5771" y="14"/>
                              </a:lnTo>
                              <a:lnTo>
                                <a:pt x="57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31E313" id="AutoShape 150" o:spid="_x0000_s1026" style="position:absolute;margin-left:115pt;margin-top:58.75pt;width:288.6pt;height:2.2pt;z-index:-20503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57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" path="m2018,29l,29,,43r2018,l2018,29xm5771,29r-1170,l4520,29r-1169,l3269,29r-1169,l2019,29r,14l2100,43r1169,l3351,43r1169,l4601,43r1170,l5771,29xm5771,l4601,r-81,l3351,r-82,l2100,r-81,l2019,14r81,l3269,14r82,l4520,14r81,l5771,14r,-14xe" fillcolor="black" stroked="f">
                <v:path arrowok="t" o:connecttype="custom" o:connectlocs="1281430,764540;0,764540;0,773430;1281430,773430;1281430,764540;3664585,764540;2921635,764540;2870200,764540;2870200,764540;2127885,764540;2075815,764540;1333500,764540;1282065,764540;1282065,773430;1333500,773430;2075815,773430;2127885,773430;2870200,773430;2870200,773430;2921635,773430;3664585,773430;3664585,764540;3664585,746125;2921635,746125;2870200,746125;2870200,746125;2127885,746125;2075815,746125;1333500,746125;1282065,746125;1282065,755015;1333500,755015;2075815,755015;2127885,755015;2870200,755015;2870200,755015;2921635,755015;3664585,755015;3664585,746125" o:connectangles="0,0,0,0,0,0,0,0,0,0,0,0,0,0,0,0,0,0,0,0,0,0,0,0,0,0,0,0,0,0,0,0,0,0,0,0,0,0,0"/>
                <w10:wrap anchorx="page"/>
              </v:shape>
            </w:pict>
          </mc:Fallback>
        </mc:AlternateContent>
      </w:r>
      <w:r w:rsidR="00FB2450">
        <w:rPr>
          <w:rFonts w:ascii="Arial MT"/>
          <w:sz w:val="18"/>
        </w:rPr>
        <w:t>Alternative hypotheses: Two-sided (Breusch-Pagan) and one-sided</w:t>
      </w:r>
      <w:r w:rsidR="00FB2450">
        <w:rPr>
          <w:rFonts w:ascii="Arial MT"/>
          <w:spacing w:val="-47"/>
          <w:sz w:val="18"/>
        </w:rPr>
        <w:t xml:space="preserve"> </w:t>
      </w:r>
      <w:r w:rsidR="00FB2450">
        <w:rPr>
          <w:rFonts w:ascii="Arial MT"/>
          <w:sz w:val="18"/>
        </w:rPr>
        <w:t>(all</w:t>
      </w:r>
      <w:r w:rsidR="00FB2450">
        <w:rPr>
          <w:rFonts w:ascii="Arial MT"/>
          <w:spacing w:val="-3"/>
          <w:sz w:val="18"/>
        </w:rPr>
        <w:t xml:space="preserve"> </w:t>
      </w:r>
      <w:r w:rsidR="00FB2450">
        <w:rPr>
          <w:rFonts w:ascii="Arial MT"/>
          <w:sz w:val="18"/>
        </w:rPr>
        <w:t>others) alternatives</w:t>
      </w:r>
    </w:p>
    <w:p w14:paraId="787F4DCC" w14:textId="77777777" w:rsidR="00030607" w:rsidRDefault="00030607">
      <w:pPr>
        <w:pStyle w:val="BodyText"/>
        <w:spacing w:before="7"/>
        <w:rPr>
          <w:rFonts w:ascii="Arial MT"/>
          <w:sz w:val="9"/>
        </w:rPr>
      </w:pPr>
    </w:p>
    <w:tbl>
      <w:tblPr>
        <w:tblW w:w="0" w:type="auto"/>
        <w:tblInd w:w="847" w:type="dxa"/>
        <w:tblLayout w:type="fixed"/>
        <w:tblCellMar>
          <w:left w:w="0" w:type="dxa"/>
          <w:right w:w="0" w:type="dxa"/>
        </w:tblCellMar>
        <w:tblLook w:val="01E0" w:firstRow="1" w:lastRow="1" w:firstColumn="1" w:lastColumn="1" w:noHBand="0" w:noVBand="0"/>
      </w:tblPr>
      <w:tblGrid>
        <w:gridCol w:w="2019"/>
        <w:gridCol w:w="1202"/>
        <w:gridCol w:w="1418"/>
        <w:gridCol w:w="1133"/>
      </w:tblGrid>
      <w:tr w:rsidR="00030607" w14:paraId="34590753" w14:textId="77777777">
        <w:trPr>
          <w:trHeight w:val="645"/>
        </w:trPr>
        <w:tc>
          <w:tcPr>
            <w:tcW w:w="2019" w:type="dxa"/>
            <w:tcBorders>
              <w:top w:val="single" w:sz="6" w:space="0" w:color="000000"/>
              <w:bottom w:val="single" w:sz="6" w:space="0" w:color="000000"/>
            </w:tcBorders>
          </w:tcPr>
          <w:p w14:paraId="46D88D2F" w14:textId="77777777" w:rsidR="00030607" w:rsidRDefault="00030607">
            <w:pPr>
              <w:pStyle w:val="TableParagraph"/>
              <w:rPr>
                <w:sz w:val="18"/>
              </w:rPr>
            </w:pPr>
          </w:p>
        </w:tc>
        <w:tc>
          <w:tcPr>
            <w:tcW w:w="1202" w:type="dxa"/>
          </w:tcPr>
          <w:p w14:paraId="7CAD2A7F" w14:textId="77777777" w:rsidR="00030607" w:rsidRDefault="00030607">
            <w:pPr>
              <w:pStyle w:val="TableParagraph"/>
              <w:spacing w:before="9"/>
              <w:rPr>
                <w:rFonts w:ascii="Arial MT"/>
                <w:sz w:val="27"/>
              </w:rPr>
            </w:pPr>
          </w:p>
          <w:p w14:paraId="1A4455F5" w14:textId="77777777" w:rsidR="00030607" w:rsidRDefault="00FB2450">
            <w:pPr>
              <w:pStyle w:val="TableParagraph"/>
              <w:spacing w:before="1"/>
              <w:ind w:left="54" w:right="7"/>
              <w:jc w:val="center"/>
              <w:rPr>
                <w:rFonts w:ascii="Arial MT"/>
                <w:sz w:val="18"/>
              </w:rPr>
            </w:pPr>
            <w:r>
              <w:rPr>
                <w:rFonts w:ascii="Arial MT"/>
                <w:sz w:val="18"/>
              </w:rPr>
              <w:t>Cross-section</w:t>
            </w:r>
          </w:p>
        </w:tc>
        <w:tc>
          <w:tcPr>
            <w:tcW w:w="1418" w:type="dxa"/>
          </w:tcPr>
          <w:p w14:paraId="4AA24962" w14:textId="77777777" w:rsidR="00030607" w:rsidRDefault="00FB2450">
            <w:pPr>
              <w:pStyle w:val="TableParagraph"/>
              <w:spacing w:before="102" w:line="254" w:lineRule="auto"/>
              <w:ind w:left="473" w:right="81" w:hanging="447"/>
              <w:rPr>
                <w:rFonts w:ascii="Arial MT"/>
                <w:sz w:val="18"/>
              </w:rPr>
            </w:pPr>
            <w:r>
              <w:rPr>
                <w:rFonts w:ascii="Arial MT"/>
                <w:sz w:val="18"/>
              </w:rPr>
              <w:t>Test Hypothesis</w:t>
            </w:r>
            <w:r>
              <w:rPr>
                <w:rFonts w:ascii="Arial MT"/>
                <w:spacing w:val="-47"/>
                <w:sz w:val="18"/>
              </w:rPr>
              <w:t xml:space="preserve"> </w:t>
            </w:r>
            <w:r>
              <w:rPr>
                <w:rFonts w:ascii="Arial MT"/>
                <w:sz w:val="18"/>
              </w:rPr>
              <w:t>Time</w:t>
            </w:r>
          </w:p>
        </w:tc>
        <w:tc>
          <w:tcPr>
            <w:tcW w:w="1133" w:type="dxa"/>
          </w:tcPr>
          <w:p w14:paraId="4EE602FA" w14:textId="77777777" w:rsidR="00030607" w:rsidRDefault="00030607">
            <w:pPr>
              <w:pStyle w:val="TableParagraph"/>
              <w:spacing w:before="9"/>
              <w:rPr>
                <w:rFonts w:ascii="Arial MT"/>
                <w:sz w:val="27"/>
              </w:rPr>
            </w:pPr>
          </w:p>
          <w:p w14:paraId="690D0A82" w14:textId="77777777" w:rsidR="00030607" w:rsidRDefault="00FB2450">
            <w:pPr>
              <w:pStyle w:val="TableParagraph"/>
              <w:spacing w:before="1"/>
              <w:ind w:left="320"/>
              <w:rPr>
                <w:rFonts w:ascii="Arial MT"/>
                <w:sz w:val="18"/>
              </w:rPr>
            </w:pPr>
            <w:r>
              <w:rPr>
                <w:rFonts w:ascii="Arial MT"/>
                <w:sz w:val="18"/>
              </w:rPr>
              <w:t>Both</w:t>
            </w:r>
          </w:p>
        </w:tc>
      </w:tr>
      <w:tr w:rsidR="00030607" w14:paraId="4665E271" w14:textId="77777777">
        <w:trPr>
          <w:trHeight w:val="317"/>
        </w:trPr>
        <w:tc>
          <w:tcPr>
            <w:tcW w:w="2019" w:type="dxa"/>
            <w:tcBorders>
              <w:top w:val="single" w:sz="6" w:space="0" w:color="000000"/>
            </w:tcBorders>
          </w:tcPr>
          <w:p w14:paraId="567ADCC8" w14:textId="77777777" w:rsidR="00030607" w:rsidRDefault="00FB2450">
            <w:pPr>
              <w:pStyle w:val="TableParagraph"/>
              <w:spacing w:before="131" w:line="196" w:lineRule="exact"/>
              <w:ind w:left="-3"/>
              <w:rPr>
                <w:rFonts w:ascii="Arial MT"/>
                <w:sz w:val="18"/>
              </w:rPr>
            </w:pPr>
            <w:r>
              <w:rPr>
                <w:rFonts w:ascii="Arial MT"/>
                <w:sz w:val="18"/>
              </w:rPr>
              <w:t>Breusch-Pagan</w:t>
            </w:r>
          </w:p>
        </w:tc>
        <w:tc>
          <w:tcPr>
            <w:tcW w:w="1202" w:type="dxa"/>
          </w:tcPr>
          <w:p w14:paraId="4274D87F" w14:textId="77777777" w:rsidR="00030607" w:rsidRDefault="00FB2450">
            <w:pPr>
              <w:pStyle w:val="TableParagraph"/>
              <w:spacing w:before="102" w:line="196" w:lineRule="exact"/>
              <w:ind w:left="104" w:right="7"/>
              <w:jc w:val="center"/>
              <w:rPr>
                <w:rFonts w:ascii="Arial MT"/>
                <w:sz w:val="18"/>
              </w:rPr>
            </w:pPr>
            <w:r>
              <w:rPr>
                <w:rFonts w:ascii="Arial MT"/>
                <w:sz w:val="18"/>
              </w:rPr>
              <w:t>35.59552</w:t>
            </w:r>
          </w:p>
        </w:tc>
        <w:tc>
          <w:tcPr>
            <w:tcW w:w="1418" w:type="dxa"/>
          </w:tcPr>
          <w:p w14:paraId="17A252EF" w14:textId="77777777" w:rsidR="00030607" w:rsidRDefault="00FB2450">
            <w:pPr>
              <w:pStyle w:val="TableParagraph"/>
              <w:spacing w:before="102" w:line="196" w:lineRule="exact"/>
              <w:ind w:right="341"/>
              <w:jc w:val="right"/>
              <w:rPr>
                <w:rFonts w:ascii="Arial MT"/>
                <w:sz w:val="18"/>
              </w:rPr>
            </w:pPr>
            <w:r>
              <w:rPr>
                <w:rFonts w:ascii="Arial MT"/>
                <w:sz w:val="18"/>
              </w:rPr>
              <w:t>0.567831</w:t>
            </w:r>
          </w:p>
        </w:tc>
        <w:tc>
          <w:tcPr>
            <w:tcW w:w="1133" w:type="dxa"/>
          </w:tcPr>
          <w:p w14:paraId="495469A6" w14:textId="77777777" w:rsidR="00030607" w:rsidRDefault="00FB2450">
            <w:pPr>
              <w:pStyle w:val="TableParagraph"/>
              <w:spacing w:before="102" w:line="196" w:lineRule="exact"/>
              <w:ind w:right="224"/>
              <w:jc w:val="right"/>
              <w:rPr>
                <w:rFonts w:ascii="Arial MT"/>
                <w:sz w:val="18"/>
              </w:rPr>
            </w:pPr>
            <w:r>
              <w:rPr>
                <w:rFonts w:ascii="Arial MT"/>
                <w:sz w:val="18"/>
              </w:rPr>
              <w:t>36.16336</w:t>
            </w:r>
          </w:p>
        </w:tc>
      </w:tr>
      <w:tr w:rsidR="00030607" w14:paraId="5B443624" w14:textId="77777777">
        <w:trPr>
          <w:trHeight w:val="330"/>
        </w:trPr>
        <w:tc>
          <w:tcPr>
            <w:tcW w:w="2019" w:type="dxa"/>
          </w:tcPr>
          <w:p w14:paraId="4DACDA6C" w14:textId="77777777" w:rsidR="00030607" w:rsidRDefault="00030607">
            <w:pPr>
              <w:pStyle w:val="TableParagraph"/>
              <w:rPr>
                <w:sz w:val="18"/>
              </w:rPr>
            </w:pPr>
          </w:p>
        </w:tc>
        <w:tc>
          <w:tcPr>
            <w:tcW w:w="1202" w:type="dxa"/>
          </w:tcPr>
          <w:p w14:paraId="7B44451C" w14:textId="77777777" w:rsidR="00030607" w:rsidRDefault="00FB2450">
            <w:pPr>
              <w:pStyle w:val="TableParagraph"/>
              <w:spacing w:before="2"/>
              <w:ind w:left="54" w:right="4"/>
              <w:jc w:val="center"/>
              <w:rPr>
                <w:rFonts w:ascii="Arial MT"/>
                <w:sz w:val="18"/>
              </w:rPr>
            </w:pPr>
            <w:r>
              <w:rPr>
                <w:rFonts w:ascii="Arial MT"/>
                <w:sz w:val="18"/>
              </w:rPr>
              <w:t>(0.0000)</w:t>
            </w:r>
          </w:p>
        </w:tc>
        <w:tc>
          <w:tcPr>
            <w:tcW w:w="1418" w:type="dxa"/>
          </w:tcPr>
          <w:p w14:paraId="051C4840" w14:textId="77777777" w:rsidR="00030607" w:rsidRDefault="00FB2450">
            <w:pPr>
              <w:pStyle w:val="TableParagraph"/>
              <w:spacing w:before="2"/>
              <w:ind w:right="405"/>
              <w:jc w:val="right"/>
              <w:rPr>
                <w:rFonts w:ascii="Arial MT"/>
                <w:sz w:val="18"/>
              </w:rPr>
            </w:pPr>
            <w:r>
              <w:rPr>
                <w:rFonts w:ascii="Arial MT"/>
                <w:sz w:val="18"/>
              </w:rPr>
              <w:t>(0.4511)</w:t>
            </w:r>
          </w:p>
        </w:tc>
        <w:tc>
          <w:tcPr>
            <w:tcW w:w="1133" w:type="dxa"/>
          </w:tcPr>
          <w:p w14:paraId="290C6324" w14:textId="77777777" w:rsidR="00030607" w:rsidRDefault="00FB2450">
            <w:pPr>
              <w:pStyle w:val="TableParagraph"/>
              <w:spacing w:before="2"/>
              <w:ind w:left="171"/>
              <w:rPr>
                <w:rFonts w:ascii="Arial MT"/>
                <w:sz w:val="18"/>
              </w:rPr>
            </w:pPr>
            <w:r>
              <w:rPr>
                <w:rFonts w:ascii="Arial MT"/>
                <w:sz w:val="18"/>
              </w:rPr>
              <w:t>(0.0000)</w:t>
            </w:r>
          </w:p>
        </w:tc>
      </w:tr>
      <w:tr w:rsidR="00030607" w14:paraId="1D0A1C28" w14:textId="77777777">
        <w:trPr>
          <w:trHeight w:val="330"/>
        </w:trPr>
        <w:tc>
          <w:tcPr>
            <w:tcW w:w="2019" w:type="dxa"/>
          </w:tcPr>
          <w:p w14:paraId="62DDE9A7" w14:textId="77777777" w:rsidR="00030607" w:rsidRDefault="00FB2450">
            <w:pPr>
              <w:pStyle w:val="TableParagraph"/>
              <w:spacing w:before="114" w:line="196" w:lineRule="exact"/>
              <w:ind w:left="-3"/>
              <w:rPr>
                <w:rFonts w:ascii="Arial MT"/>
                <w:sz w:val="18"/>
              </w:rPr>
            </w:pPr>
            <w:r>
              <w:rPr>
                <w:rFonts w:ascii="Arial MT"/>
                <w:sz w:val="18"/>
              </w:rPr>
              <w:t>Honda</w:t>
            </w:r>
          </w:p>
        </w:tc>
        <w:tc>
          <w:tcPr>
            <w:tcW w:w="1202" w:type="dxa"/>
          </w:tcPr>
          <w:p w14:paraId="76599F0E" w14:textId="77777777" w:rsidR="00030607" w:rsidRDefault="00FB2450">
            <w:pPr>
              <w:pStyle w:val="TableParagraph"/>
              <w:spacing w:before="114" w:line="196" w:lineRule="exact"/>
              <w:ind w:left="104" w:right="7"/>
              <w:jc w:val="center"/>
              <w:rPr>
                <w:rFonts w:ascii="Arial MT"/>
                <w:sz w:val="18"/>
              </w:rPr>
            </w:pPr>
            <w:r>
              <w:rPr>
                <w:rFonts w:ascii="Arial MT"/>
                <w:sz w:val="18"/>
              </w:rPr>
              <w:t>5.966199</w:t>
            </w:r>
          </w:p>
        </w:tc>
        <w:tc>
          <w:tcPr>
            <w:tcW w:w="1418" w:type="dxa"/>
          </w:tcPr>
          <w:p w14:paraId="6737D1CC" w14:textId="77777777" w:rsidR="00030607" w:rsidRDefault="00FB2450">
            <w:pPr>
              <w:pStyle w:val="TableParagraph"/>
              <w:spacing w:before="114" w:line="196" w:lineRule="exact"/>
              <w:ind w:right="336"/>
              <w:jc w:val="right"/>
              <w:rPr>
                <w:rFonts w:ascii="Arial MT"/>
                <w:sz w:val="18"/>
              </w:rPr>
            </w:pPr>
            <w:r>
              <w:rPr>
                <w:rFonts w:ascii="Arial MT"/>
                <w:sz w:val="18"/>
              </w:rPr>
              <w:t>-0.753546</w:t>
            </w:r>
          </w:p>
        </w:tc>
        <w:tc>
          <w:tcPr>
            <w:tcW w:w="1133" w:type="dxa"/>
          </w:tcPr>
          <w:p w14:paraId="637866BC" w14:textId="77777777" w:rsidR="00030607" w:rsidRDefault="00FB2450">
            <w:pPr>
              <w:pStyle w:val="TableParagraph"/>
              <w:spacing w:before="114" w:line="196" w:lineRule="exact"/>
              <w:ind w:right="224"/>
              <w:jc w:val="right"/>
              <w:rPr>
                <w:rFonts w:ascii="Arial MT"/>
                <w:sz w:val="18"/>
              </w:rPr>
            </w:pPr>
            <w:r>
              <w:rPr>
                <w:rFonts w:ascii="Arial MT"/>
                <w:sz w:val="18"/>
              </w:rPr>
              <w:t>3.685902</w:t>
            </w:r>
          </w:p>
        </w:tc>
      </w:tr>
      <w:tr w:rsidR="00030607" w14:paraId="7C024465" w14:textId="77777777">
        <w:trPr>
          <w:trHeight w:val="330"/>
        </w:trPr>
        <w:tc>
          <w:tcPr>
            <w:tcW w:w="2019" w:type="dxa"/>
          </w:tcPr>
          <w:p w14:paraId="27E6E68D" w14:textId="77777777" w:rsidR="00030607" w:rsidRDefault="00030607">
            <w:pPr>
              <w:pStyle w:val="TableParagraph"/>
              <w:rPr>
                <w:sz w:val="18"/>
              </w:rPr>
            </w:pPr>
          </w:p>
        </w:tc>
        <w:tc>
          <w:tcPr>
            <w:tcW w:w="1202" w:type="dxa"/>
          </w:tcPr>
          <w:p w14:paraId="602775A7" w14:textId="77777777" w:rsidR="00030607" w:rsidRDefault="00FB2450">
            <w:pPr>
              <w:pStyle w:val="TableParagraph"/>
              <w:spacing w:before="2"/>
              <w:ind w:left="54" w:right="4"/>
              <w:jc w:val="center"/>
              <w:rPr>
                <w:rFonts w:ascii="Arial MT"/>
                <w:sz w:val="18"/>
              </w:rPr>
            </w:pPr>
            <w:r>
              <w:rPr>
                <w:rFonts w:ascii="Arial MT"/>
                <w:sz w:val="18"/>
              </w:rPr>
              <w:t>(0.0000)</w:t>
            </w:r>
          </w:p>
        </w:tc>
        <w:tc>
          <w:tcPr>
            <w:tcW w:w="1418" w:type="dxa"/>
          </w:tcPr>
          <w:p w14:paraId="64D97DFA" w14:textId="77777777" w:rsidR="00030607" w:rsidRDefault="00FB2450">
            <w:pPr>
              <w:pStyle w:val="TableParagraph"/>
              <w:spacing w:before="2"/>
              <w:ind w:left="594" w:right="664"/>
              <w:jc w:val="center"/>
              <w:rPr>
                <w:rFonts w:ascii="Arial MT"/>
                <w:sz w:val="18"/>
              </w:rPr>
            </w:pPr>
            <w:r>
              <w:rPr>
                <w:rFonts w:ascii="Arial MT"/>
                <w:sz w:val="18"/>
              </w:rPr>
              <w:t>--</w:t>
            </w:r>
          </w:p>
        </w:tc>
        <w:tc>
          <w:tcPr>
            <w:tcW w:w="1133" w:type="dxa"/>
          </w:tcPr>
          <w:p w14:paraId="06C2D8C2" w14:textId="77777777" w:rsidR="00030607" w:rsidRDefault="00FB2450">
            <w:pPr>
              <w:pStyle w:val="TableParagraph"/>
              <w:spacing w:before="2"/>
              <w:ind w:left="171"/>
              <w:rPr>
                <w:rFonts w:ascii="Arial MT"/>
                <w:sz w:val="18"/>
              </w:rPr>
            </w:pPr>
            <w:r>
              <w:rPr>
                <w:rFonts w:ascii="Arial MT"/>
                <w:sz w:val="18"/>
              </w:rPr>
              <w:t>(0.0001)</w:t>
            </w:r>
          </w:p>
        </w:tc>
      </w:tr>
      <w:tr w:rsidR="00030607" w14:paraId="216763BE" w14:textId="77777777">
        <w:trPr>
          <w:trHeight w:val="330"/>
        </w:trPr>
        <w:tc>
          <w:tcPr>
            <w:tcW w:w="2019" w:type="dxa"/>
          </w:tcPr>
          <w:p w14:paraId="7E06C030" w14:textId="77777777" w:rsidR="00030607" w:rsidRDefault="00FB2450">
            <w:pPr>
              <w:pStyle w:val="TableParagraph"/>
              <w:spacing w:before="114" w:line="196" w:lineRule="exact"/>
              <w:ind w:left="-3"/>
              <w:rPr>
                <w:rFonts w:ascii="Arial MT"/>
                <w:sz w:val="18"/>
              </w:rPr>
            </w:pPr>
            <w:r>
              <w:rPr>
                <w:rFonts w:ascii="Arial MT"/>
                <w:sz w:val="18"/>
              </w:rPr>
              <w:t>King-Wu</w:t>
            </w:r>
          </w:p>
        </w:tc>
        <w:tc>
          <w:tcPr>
            <w:tcW w:w="1202" w:type="dxa"/>
          </w:tcPr>
          <w:p w14:paraId="6407E80C" w14:textId="77777777" w:rsidR="00030607" w:rsidRDefault="00FB2450">
            <w:pPr>
              <w:pStyle w:val="TableParagraph"/>
              <w:spacing w:before="114" w:line="196" w:lineRule="exact"/>
              <w:ind w:left="104" w:right="7"/>
              <w:jc w:val="center"/>
              <w:rPr>
                <w:rFonts w:ascii="Arial MT"/>
                <w:sz w:val="18"/>
              </w:rPr>
            </w:pPr>
            <w:r>
              <w:rPr>
                <w:rFonts w:ascii="Arial MT"/>
                <w:sz w:val="18"/>
              </w:rPr>
              <w:t>5.966199</w:t>
            </w:r>
          </w:p>
        </w:tc>
        <w:tc>
          <w:tcPr>
            <w:tcW w:w="1418" w:type="dxa"/>
          </w:tcPr>
          <w:p w14:paraId="1E5E02E2" w14:textId="77777777" w:rsidR="00030607" w:rsidRDefault="00FB2450">
            <w:pPr>
              <w:pStyle w:val="TableParagraph"/>
              <w:spacing w:before="114" w:line="196" w:lineRule="exact"/>
              <w:ind w:right="336"/>
              <w:jc w:val="right"/>
              <w:rPr>
                <w:rFonts w:ascii="Arial MT"/>
                <w:sz w:val="18"/>
              </w:rPr>
            </w:pPr>
            <w:r>
              <w:rPr>
                <w:rFonts w:ascii="Arial MT"/>
                <w:sz w:val="18"/>
              </w:rPr>
              <w:t>-0.753546</w:t>
            </w:r>
          </w:p>
        </w:tc>
        <w:tc>
          <w:tcPr>
            <w:tcW w:w="1133" w:type="dxa"/>
          </w:tcPr>
          <w:p w14:paraId="17A14882" w14:textId="77777777" w:rsidR="00030607" w:rsidRDefault="00FB2450">
            <w:pPr>
              <w:pStyle w:val="TableParagraph"/>
              <w:spacing w:before="114" w:line="196" w:lineRule="exact"/>
              <w:ind w:right="224"/>
              <w:jc w:val="right"/>
              <w:rPr>
                <w:rFonts w:ascii="Arial MT"/>
                <w:sz w:val="18"/>
              </w:rPr>
            </w:pPr>
            <w:r>
              <w:rPr>
                <w:rFonts w:ascii="Arial MT"/>
                <w:sz w:val="18"/>
              </w:rPr>
              <w:t>0.888409</w:t>
            </w:r>
          </w:p>
        </w:tc>
      </w:tr>
      <w:tr w:rsidR="00030607" w14:paraId="058CFA5F" w14:textId="77777777">
        <w:trPr>
          <w:trHeight w:val="330"/>
        </w:trPr>
        <w:tc>
          <w:tcPr>
            <w:tcW w:w="2019" w:type="dxa"/>
          </w:tcPr>
          <w:p w14:paraId="166A3290" w14:textId="77777777" w:rsidR="00030607" w:rsidRDefault="00030607">
            <w:pPr>
              <w:pStyle w:val="TableParagraph"/>
              <w:rPr>
                <w:sz w:val="18"/>
              </w:rPr>
            </w:pPr>
          </w:p>
        </w:tc>
        <w:tc>
          <w:tcPr>
            <w:tcW w:w="1202" w:type="dxa"/>
          </w:tcPr>
          <w:p w14:paraId="03227D2E" w14:textId="77777777" w:rsidR="00030607" w:rsidRDefault="00FB2450">
            <w:pPr>
              <w:pStyle w:val="TableParagraph"/>
              <w:spacing w:before="2"/>
              <w:ind w:left="54" w:right="4"/>
              <w:jc w:val="center"/>
              <w:rPr>
                <w:rFonts w:ascii="Arial MT"/>
                <w:sz w:val="18"/>
              </w:rPr>
            </w:pPr>
            <w:r>
              <w:rPr>
                <w:rFonts w:ascii="Arial MT"/>
                <w:sz w:val="18"/>
              </w:rPr>
              <w:t>(0.0000)</w:t>
            </w:r>
          </w:p>
        </w:tc>
        <w:tc>
          <w:tcPr>
            <w:tcW w:w="1418" w:type="dxa"/>
          </w:tcPr>
          <w:p w14:paraId="5D291065" w14:textId="77777777" w:rsidR="00030607" w:rsidRDefault="00FB2450">
            <w:pPr>
              <w:pStyle w:val="TableParagraph"/>
              <w:spacing w:before="2"/>
              <w:ind w:left="594" w:right="664"/>
              <w:jc w:val="center"/>
              <w:rPr>
                <w:rFonts w:ascii="Arial MT"/>
                <w:sz w:val="18"/>
              </w:rPr>
            </w:pPr>
            <w:r>
              <w:rPr>
                <w:rFonts w:ascii="Arial MT"/>
                <w:sz w:val="18"/>
              </w:rPr>
              <w:t>--</w:t>
            </w:r>
          </w:p>
        </w:tc>
        <w:tc>
          <w:tcPr>
            <w:tcW w:w="1133" w:type="dxa"/>
          </w:tcPr>
          <w:p w14:paraId="0B66E5DD" w14:textId="77777777" w:rsidR="00030607" w:rsidRDefault="00FB2450">
            <w:pPr>
              <w:pStyle w:val="TableParagraph"/>
              <w:spacing w:before="2"/>
              <w:ind w:left="171"/>
              <w:rPr>
                <w:rFonts w:ascii="Arial MT"/>
                <w:sz w:val="18"/>
              </w:rPr>
            </w:pPr>
            <w:r>
              <w:rPr>
                <w:rFonts w:ascii="Arial MT"/>
                <w:sz w:val="18"/>
              </w:rPr>
              <w:t>(0.1872)</w:t>
            </w:r>
          </w:p>
        </w:tc>
      </w:tr>
      <w:tr w:rsidR="00030607" w14:paraId="45BB7203" w14:textId="77777777">
        <w:trPr>
          <w:trHeight w:val="330"/>
        </w:trPr>
        <w:tc>
          <w:tcPr>
            <w:tcW w:w="2019" w:type="dxa"/>
          </w:tcPr>
          <w:p w14:paraId="0C6DD300" w14:textId="77777777" w:rsidR="00030607" w:rsidRDefault="00FB2450">
            <w:pPr>
              <w:pStyle w:val="TableParagraph"/>
              <w:spacing w:before="114" w:line="196" w:lineRule="exact"/>
              <w:ind w:left="-3"/>
              <w:rPr>
                <w:rFonts w:ascii="Arial MT"/>
                <w:sz w:val="18"/>
              </w:rPr>
            </w:pPr>
            <w:r>
              <w:rPr>
                <w:rFonts w:ascii="Arial MT"/>
                <w:sz w:val="18"/>
              </w:rPr>
              <w:t>Standardized</w:t>
            </w:r>
            <w:r>
              <w:rPr>
                <w:rFonts w:ascii="Arial MT"/>
                <w:spacing w:val="-4"/>
                <w:sz w:val="18"/>
              </w:rPr>
              <w:t xml:space="preserve"> </w:t>
            </w:r>
            <w:r>
              <w:rPr>
                <w:rFonts w:ascii="Arial MT"/>
                <w:sz w:val="18"/>
              </w:rPr>
              <w:t>Honda</w:t>
            </w:r>
          </w:p>
        </w:tc>
        <w:tc>
          <w:tcPr>
            <w:tcW w:w="1202" w:type="dxa"/>
          </w:tcPr>
          <w:p w14:paraId="6C445B39" w14:textId="77777777" w:rsidR="00030607" w:rsidRDefault="00FB2450">
            <w:pPr>
              <w:pStyle w:val="TableParagraph"/>
              <w:spacing w:before="114" w:line="196" w:lineRule="exact"/>
              <w:ind w:left="104" w:right="7"/>
              <w:jc w:val="center"/>
              <w:rPr>
                <w:rFonts w:ascii="Arial MT"/>
                <w:sz w:val="18"/>
              </w:rPr>
            </w:pPr>
            <w:r>
              <w:rPr>
                <w:rFonts w:ascii="Arial MT"/>
                <w:sz w:val="18"/>
              </w:rPr>
              <w:t>6.533254</w:t>
            </w:r>
          </w:p>
        </w:tc>
        <w:tc>
          <w:tcPr>
            <w:tcW w:w="1418" w:type="dxa"/>
          </w:tcPr>
          <w:p w14:paraId="156C8AB4" w14:textId="77777777" w:rsidR="00030607" w:rsidRDefault="00FB2450">
            <w:pPr>
              <w:pStyle w:val="TableParagraph"/>
              <w:spacing w:before="114" w:line="196" w:lineRule="exact"/>
              <w:ind w:right="336"/>
              <w:jc w:val="right"/>
              <w:rPr>
                <w:rFonts w:ascii="Arial MT"/>
                <w:sz w:val="18"/>
              </w:rPr>
            </w:pPr>
            <w:r>
              <w:rPr>
                <w:rFonts w:ascii="Arial MT"/>
                <w:sz w:val="18"/>
              </w:rPr>
              <w:t>-0.487904</w:t>
            </w:r>
          </w:p>
        </w:tc>
        <w:tc>
          <w:tcPr>
            <w:tcW w:w="1133" w:type="dxa"/>
          </w:tcPr>
          <w:p w14:paraId="0011CB93" w14:textId="77777777" w:rsidR="00030607" w:rsidRDefault="00FB2450">
            <w:pPr>
              <w:pStyle w:val="TableParagraph"/>
              <w:spacing w:before="114" w:line="196" w:lineRule="exact"/>
              <w:ind w:right="219"/>
              <w:jc w:val="right"/>
              <w:rPr>
                <w:rFonts w:ascii="Arial MT"/>
                <w:sz w:val="18"/>
              </w:rPr>
            </w:pPr>
            <w:r>
              <w:rPr>
                <w:rFonts w:ascii="Arial MT"/>
                <w:sz w:val="18"/>
              </w:rPr>
              <w:t>-0.472821</w:t>
            </w:r>
          </w:p>
        </w:tc>
      </w:tr>
      <w:tr w:rsidR="00030607" w14:paraId="37AA9A09" w14:textId="77777777">
        <w:trPr>
          <w:trHeight w:val="219"/>
        </w:trPr>
        <w:tc>
          <w:tcPr>
            <w:tcW w:w="2019" w:type="dxa"/>
          </w:tcPr>
          <w:p w14:paraId="4311ABFE" w14:textId="77777777" w:rsidR="00030607" w:rsidRDefault="00030607">
            <w:pPr>
              <w:pStyle w:val="TableParagraph"/>
              <w:rPr>
                <w:sz w:val="14"/>
              </w:rPr>
            </w:pPr>
          </w:p>
        </w:tc>
        <w:tc>
          <w:tcPr>
            <w:tcW w:w="1202" w:type="dxa"/>
          </w:tcPr>
          <w:p w14:paraId="17FFFAA7" w14:textId="77777777" w:rsidR="00030607" w:rsidRDefault="00FB2450">
            <w:pPr>
              <w:pStyle w:val="TableParagraph"/>
              <w:spacing w:before="3" w:line="197" w:lineRule="exact"/>
              <w:ind w:left="54" w:right="4"/>
              <w:jc w:val="center"/>
              <w:rPr>
                <w:rFonts w:ascii="Arial MT"/>
                <w:sz w:val="18"/>
              </w:rPr>
            </w:pPr>
            <w:r>
              <w:rPr>
                <w:rFonts w:ascii="Arial MT"/>
                <w:sz w:val="18"/>
              </w:rPr>
              <w:t>(0.0000)</w:t>
            </w:r>
          </w:p>
        </w:tc>
        <w:tc>
          <w:tcPr>
            <w:tcW w:w="1418" w:type="dxa"/>
          </w:tcPr>
          <w:p w14:paraId="523FA82B" w14:textId="77777777" w:rsidR="00030607" w:rsidRDefault="00FB2450">
            <w:pPr>
              <w:pStyle w:val="TableParagraph"/>
              <w:spacing w:before="3" w:line="197" w:lineRule="exact"/>
              <w:ind w:left="594" w:right="664"/>
              <w:jc w:val="center"/>
              <w:rPr>
                <w:rFonts w:ascii="Arial MT"/>
                <w:sz w:val="18"/>
              </w:rPr>
            </w:pPr>
            <w:r>
              <w:rPr>
                <w:rFonts w:ascii="Arial MT"/>
                <w:sz w:val="18"/>
              </w:rPr>
              <w:t>--</w:t>
            </w:r>
          </w:p>
        </w:tc>
        <w:tc>
          <w:tcPr>
            <w:tcW w:w="1133" w:type="dxa"/>
          </w:tcPr>
          <w:p w14:paraId="6F2348BE" w14:textId="77777777" w:rsidR="00030607" w:rsidRDefault="00FB2450">
            <w:pPr>
              <w:pStyle w:val="TableParagraph"/>
              <w:spacing w:before="3" w:line="197" w:lineRule="exact"/>
              <w:ind w:left="426" w:right="546"/>
              <w:jc w:val="center"/>
              <w:rPr>
                <w:rFonts w:ascii="Arial MT"/>
                <w:sz w:val="18"/>
              </w:rPr>
            </w:pPr>
            <w:r>
              <w:rPr>
                <w:rFonts w:ascii="Arial MT"/>
                <w:sz w:val="18"/>
              </w:rPr>
              <w:t>--</w:t>
            </w:r>
          </w:p>
        </w:tc>
      </w:tr>
      <w:tr w:rsidR="00030607" w14:paraId="646D900C" w14:textId="77777777">
        <w:trPr>
          <w:trHeight w:val="220"/>
        </w:trPr>
        <w:tc>
          <w:tcPr>
            <w:tcW w:w="2019" w:type="dxa"/>
          </w:tcPr>
          <w:p w14:paraId="26E40C3C" w14:textId="77777777" w:rsidR="00030607" w:rsidRDefault="00FB2450">
            <w:pPr>
              <w:pStyle w:val="TableParagraph"/>
              <w:spacing w:before="4" w:line="197" w:lineRule="exact"/>
              <w:ind w:left="-3"/>
              <w:rPr>
                <w:rFonts w:ascii="Arial MT"/>
                <w:sz w:val="18"/>
              </w:rPr>
            </w:pPr>
            <w:r>
              <w:rPr>
                <w:rFonts w:ascii="Arial MT"/>
                <w:sz w:val="18"/>
              </w:rPr>
              <w:t>Standardized</w:t>
            </w:r>
            <w:r>
              <w:rPr>
                <w:rFonts w:ascii="Arial MT"/>
                <w:spacing w:val="-1"/>
                <w:sz w:val="18"/>
              </w:rPr>
              <w:t xml:space="preserve"> </w:t>
            </w:r>
            <w:r>
              <w:rPr>
                <w:rFonts w:ascii="Arial MT"/>
                <w:sz w:val="18"/>
              </w:rPr>
              <w:t>King-Wu</w:t>
            </w:r>
          </w:p>
        </w:tc>
        <w:tc>
          <w:tcPr>
            <w:tcW w:w="1202" w:type="dxa"/>
          </w:tcPr>
          <w:p w14:paraId="15B61FC8" w14:textId="77777777" w:rsidR="00030607" w:rsidRDefault="00FB2450">
            <w:pPr>
              <w:pStyle w:val="TableParagraph"/>
              <w:spacing w:before="4" w:line="197" w:lineRule="exact"/>
              <w:ind w:left="104" w:right="7"/>
              <w:jc w:val="center"/>
              <w:rPr>
                <w:rFonts w:ascii="Arial MT"/>
                <w:sz w:val="18"/>
              </w:rPr>
            </w:pPr>
            <w:r>
              <w:rPr>
                <w:rFonts w:ascii="Arial MT"/>
                <w:sz w:val="18"/>
              </w:rPr>
              <w:t>6.533254</w:t>
            </w:r>
          </w:p>
        </w:tc>
        <w:tc>
          <w:tcPr>
            <w:tcW w:w="1418" w:type="dxa"/>
          </w:tcPr>
          <w:p w14:paraId="06EE0829" w14:textId="77777777" w:rsidR="00030607" w:rsidRDefault="00FB2450">
            <w:pPr>
              <w:pStyle w:val="TableParagraph"/>
              <w:spacing w:before="4" w:line="197" w:lineRule="exact"/>
              <w:ind w:right="336"/>
              <w:jc w:val="right"/>
              <w:rPr>
                <w:rFonts w:ascii="Arial MT"/>
                <w:sz w:val="18"/>
              </w:rPr>
            </w:pPr>
            <w:r>
              <w:rPr>
                <w:rFonts w:ascii="Arial MT"/>
                <w:sz w:val="18"/>
              </w:rPr>
              <w:t>-0.487904</w:t>
            </w:r>
          </w:p>
        </w:tc>
        <w:tc>
          <w:tcPr>
            <w:tcW w:w="1133" w:type="dxa"/>
          </w:tcPr>
          <w:p w14:paraId="74BBD1D3" w14:textId="77777777" w:rsidR="00030607" w:rsidRDefault="00FB2450">
            <w:pPr>
              <w:pStyle w:val="TableParagraph"/>
              <w:spacing w:before="4" w:line="197" w:lineRule="exact"/>
              <w:ind w:right="219"/>
              <w:jc w:val="right"/>
              <w:rPr>
                <w:rFonts w:ascii="Arial MT"/>
                <w:sz w:val="18"/>
              </w:rPr>
            </w:pPr>
            <w:r>
              <w:rPr>
                <w:rFonts w:ascii="Arial MT"/>
                <w:sz w:val="18"/>
              </w:rPr>
              <w:t>-1.651259</w:t>
            </w:r>
          </w:p>
        </w:tc>
      </w:tr>
      <w:tr w:rsidR="00030607" w14:paraId="5054BCE1" w14:textId="77777777">
        <w:trPr>
          <w:trHeight w:val="219"/>
        </w:trPr>
        <w:tc>
          <w:tcPr>
            <w:tcW w:w="2019" w:type="dxa"/>
          </w:tcPr>
          <w:p w14:paraId="5A3C1B10" w14:textId="77777777" w:rsidR="00030607" w:rsidRDefault="00030607">
            <w:pPr>
              <w:pStyle w:val="TableParagraph"/>
              <w:rPr>
                <w:sz w:val="14"/>
              </w:rPr>
            </w:pPr>
          </w:p>
        </w:tc>
        <w:tc>
          <w:tcPr>
            <w:tcW w:w="1202" w:type="dxa"/>
          </w:tcPr>
          <w:p w14:paraId="4EE71492" w14:textId="77777777" w:rsidR="00030607" w:rsidRDefault="00FB2450">
            <w:pPr>
              <w:pStyle w:val="TableParagraph"/>
              <w:spacing w:before="4" w:line="196" w:lineRule="exact"/>
              <w:ind w:left="54" w:right="4"/>
              <w:jc w:val="center"/>
              <w:rPr>
                <w:rFonts w:ascii="Arial MT"/>
                <w:sz w:val="18"/>
              </w:rPr>
            </w:pPr>
            <w:r>
              <w:rPr>
                <w:rFonts w:ascii="Arial MT"/>
                <w:sz w:val="18"/>
              </w:rPr>
              <w:t>(0.0000)</w:t>
            </w:r>
          </w:p>
        </w:tc>
        <w:tc>
          <w:tcPr>
            <w:tcW w:w="1418" w:type="dxa"/>
          </w:tcPr>
          <w:p w14:paraId="120D0420" w14:textId="77777777" w:rsidR="00030607" w:rsidRDefault="00FB2450">
            <w:pPr>
              <w:pStyle w:val="TableParagraph"/>
              <w:spacing w:before="4" w:line="196" w:lineRule="exact"/>
              <w:ind w:left="594" w:right="664"/>
              <w:jc w:val="center"/>
              <w:rPr>
                <w:rFonts w:ascii="Arial MT"/>
                <w:sz w:val="18"/>
              </w:rPr>
            </w:pPr>
            <w:r>
              <w:rPr>
                <w:rFonts w:ascii="Arial MT"/>
                <w:sz w:val="18"/>
              </w:rPr>
              <w:t>--</w:t>
            </w:r>
          </w:p>
        </w:tc>
        <w:tc>
          <w:tcPr>
            <w:tcW w:w="1133" w:type="dxa"/>
          </w:tcPr>
          <w:p w14:paraId="1864065C" w14:textId="77777777" w:rsidR="00030607" w:rsidRDefault="00FB2450">
            <w:pPr>
              <w:pStyle w:val="TableParagraph"/>
              <w:spacing w:before="4" w:line="196" w:lineRule="exact"/>
              <w:ind w:left="426" w:right="546"/>
              <w:jc w:val="center"/>
              <w:rPr>
                <w:rFonts w:ascii="Arial MT"/>
                <w:sz w:val="18"/>
              </w:rPr>
            </w:pPr>
            <w:r>
              <w:rPr>
                <w:rFonts w:ascii="Arial MT"/>
                <w:sz w:val="18"/>
              </w:rPr>
              <w:t>--</w:t>
            </w:r>
          </w:p>
        </w:tc>
      </w:tr>
      <w:tr w:rsidR="00030607" w14:paraId="5771CD7B" w14:textId="77777777">
        <w:trPr>
          <w:trHeight w:val="219"/>
        </w:trPr>
        <w:tc>
          <w:tcPr>
            <w:tcW w:w="2019" w:type="dxa"/>
          </w:tcPr>
          <w:p w14:paraId="5DDEEC30" w14:textId="77777777" w:rsidR="00030607" w:rsidRDefault="00FB2450">
            <w:pPr>
              <w:pStyle w:val="TableParagraph"/>
              <w:spacing w:before="2" w:line="197" w:lineRule="exact"/>
              <w:ind w:left="-3"/>
              <w:rPr>
                <w:rFonts w:ascii="Arial MT"/>
                <w:sz w:val="18"/>
              </w:rPr>
            </w:pPr>
            <w:r>
              <w:rPr>
                <w:rFonts w:ascii="Arial MT"/>
                <w:sz w:val="18"/>
              </w:rPr>
              <w:t>Gourierioux,</w:t>
            </w:r>
            <w:r>
              <w:rPr>
                <w:rFonts w:ascii="Arial MT"/>
                <w:spacing w:val="-3"/>
                <w:sz w:val="18"/>
              </w:rPr>
              <w:t xml:space="preserve"> </w:t>
            </w:r>
            <w:r>
              <w:rPr>
                <w:rFonts w:ascii="Arial MT"/>
                <w:sz w:val="18"/>
              </w:rPr>
              <w:t>et</w:t>
            </w:r>
            <w:r>
              <w:rPr>
                <w:rFonts w:ascii="Arial MT"/>
                <w:spacing w:val="-2"/>
                <w:sz w:val="18"/>
              </w:rPr>
              <w:t xml:space="preserve"> </w:t>
            </w:r>
            <w:r>
              <w:rPr>
                <w:rFonts w:ascii="Arial MT"/>
                <w:sz w:val="18"/>
              </w:rPr>
              <w:t>al.*</w:t>
            </w:r>
          </w:p>
        </w:tc>
        <w:tc>
          <w:tcPr>
            <w:tcW w:w="1202" w:type="dxa"/>
          </w:tcPr>
          <w:p w14:paraId="4C17CF38" w14:textId="77777777" w:rsidR="00030607" w:rsidRDefault="00FB2450">
            <w:pPr>
              <w:pStyle w:val="TableParagraph"/>
              <w:spacing w:before="2" w:line="197" w:lineRule="exact"/>
              <w:ind w:left="53" w:right="7"/>
              <w:jc w:val="center"/>
              <w:rPr>
                <w:rFonts w:ascii="Arial MT"/>
                <w:sz w:val="18"/>
              </w:rPr>
            </w:pPr>
            <w:r>
              <w:rPr>
                <w:rFonts w:ascii="Arial MT"/>
                <w:sz w:val="18"/>
              </w:rPr>
              <w:t>--</w:t>
            </w:r>
          </w:p>
        </w:tc>
        <w:tc>
          <w:tcPr>
            <w:tcW w:w="1418" w:type="dxa"/>
          </w:tcPr>
          <w:p w14:paraId="487572C2" w14:textId="77777777" w:rsidR="00030607" w:rsidRDefault="00FB2450">
            <w:pPr>
              <w:pStyle w:val="TableParagraph"/>
              <w:spacing w:before="2" w:line="197" w:lineRule="exact"/>
              <w:ind w:left="594" w:right="664"/>
              <w:jc w:val="center"/>
              <w:rPr>
                <w:rFonts w:ascii="Arial MT"/>
                <w:sz w:val="18"/>
              </w:rPr>
            </w:pPr>
            <w:r>
              <w:rPr>
                <w:rFonts w:ascii="Arial MT"/>
                <w:sz w:val="18"/>
              </w:rPr>
              <w:t>--</w:t>
            </w:r>
          </w:p>
        </w:tc>
        <w:tc>
          <w:tcPr>
            <w:tcW w:w="1133" w:type="dxa"/>
          </w:tcPr>
          <w:p w14:paraId="5CC04707" w14:textId="77777777" w:rsidR="00030607" w:rsidRDefault="00FB2450">
            <w:pPr>
              <w:pStyle w:val="TableParagraph"/>
              <w:spacing w:before="2" w:line="197" w:lineRule="exact"/>
              <w:ind w:right="224"/>
              <w:jc w:val="right"/>
              <w:rPr>
                <w:rFonts w:ascii="Arial MT"/>
                <w:sz w:val="18"/>
              </w:rPr>
            </w:pPr>
            <w:r>
              <w:rPr>
                <w:rFonts w:ascii="Arial MT"/>
                <w:sz w:val="18"/>
              </w:rPr>
              <w:t>35.59552</w:t>
            </w:r>
          </w:p>
        </w:tc>
      </w:tr>
      <w:tr w:rsidR="00030607" w14:paraId="504926CC" w14:textId="77777777">
        <w:trPr>
          <w:trHeight w:val="299"/>
        </w:trPr>
        <w:tc>
          <w:tcPr>
            <w:tcW w:w="2019" w:type="dxa"/>
            <w:tcBorders>
              <w:bottom w:val="single" w:sz="6" w:space="0" w:color="000000"/>
            </w:tcBorders>
          </w:tcPr>
          <w:p w14:paraId="43E4BDC7" w14:textId="77777777" w:rsidR="00030607" w:rsidRDefault="00030607">
            <w:pPr>
              <w:pStyle w:val="TableParagraph"/>
              <w:rPr>
                <w:sz w:val="18"/>
              </w:rPr>
            </w:pPr>
          </w:p>
        </w:tc>
        <w:tc>
          <w:tcPr>
            <w:tcW w:w="1202" w:type="dxa"/>
          </w:tcPr>
          <w:p w14:paraId="395149D2" w14:textId="77777777" w:rsidR="00030607" w:rsidRDefault="00030607">
            <w:pPr>
              <w:pStyle w:val="TableParagraph"/>
              <w:rPr>
                <w:sz w:val="18"/>
              </w:rPr>
            </w:pPr>
          </w:p>
        </w:tc>
        <w:tc>
          <w:tcPr>
            <w:tcW w:w="1418" w:type="dxa"/>
          </w:tcPr>
          <w:p w14:paraId="7E89BE8C" w14:textId="77777777" w:rsidR="00030607" w:rsidRDefault="00030607">
            <w:pPr>
              <w:pStyle w:val="TableParagraph"/>
              <w:rPr>
                <w:sz w:val="18"/>
              </w:rPr>
            </w:pPr>
          </w:p>
        </w:tc>
        <w:tc>
          <w:tcPr>
            <w:tcW w:w="1133" w:type="dxa"/>
          </w:tcPr>
          <w:p w14:paraId="05600915" w14:textId="77777777" w:rsidR="00030607" w:rsidRDefault="00FB2450">
            <w:pPr>
              <w:pStyle w:val="TableParagraph"/>
              <w:spacing w:before="4"/>
              <w:ind w:left="193"/>
              <w:rPr>
                <w:rFonts w:ascii="Arial MT"/>
                <w:sz w:val="18"/>
              </w:rPr>
            </w:pPr>
            <w:r>
              <w:rPr>
                <w:rFonts w:ascii="Arial MT"/>
                <w:sz w:val="18"/>
              </w:rPr>
              <w:t>(&lt;</w:t>
            </w:r>
            <w:r>
              <w:rPr>
                <w:rFonts w:ascii="Arial MT"/>
                <w:spacing w:val="-1"/>
                <w:sz w:val="18"/>
              </w:rPr>
              <w:t xml:space="preserve"> </w:t>
            </w:r>
            <w:r>
              <w:rPr>
                <w:rFonts w:ascii="Arial MT"/>
                <w:sz w:val="18"/>
              </w:rPr>
              <w:t>0.01)</w:t>
            </w:r>
          </w:p>
        </w:tc>
      </w:tr>
      <w:tr w:rsidR="00030607" w14:paraId="19F541A7" w14:textId="77777777">
        <w:trPr>
          <w:trHeight w:val="335"/>
        </w:trPr>
        <w:tc>
          <w:tcPr>
            <w:tcW w:w="5772" w:type="dxa"/>
            <w:gridSpan w:val="4"/>
          </w:tcPr>
          <w:p w14:paraId="2162347B" w14:textId="63944AC1" w:rsidR="00030607" w:rsidRDefault="00CB053C">
            <w:pPr>
              <w:pStyle w:val="TableParagraph"/>
              <w:spacing w:line="43" w:lineRule="exact"/>
              <w:ind w:right="-58"/>
              <w:rPr>
                <w:rFonts w:ascii="Arial MT"/>
                <w:sz w:val="4"/>
              </w:rPr>
            </w:pPr>
            <w:r>
              <w:rPr>
                <w:rFonts w:ascii="Arial MT"/>
                <w:noProof/>
                <w:sz w:val="4"/>
                <w:lang w:val="en-US"/>
              </w:rPr>
              <mc:AlternateContent>
                <mc:Choice Requires="wpg">
                  <w:drawing>
                    <wp:inline distT="0" distB="0" distL="0" distR="0" wp14:anchorId="1A919530" wp14:editId="1CC8EF62">
                      <wp:extent cx="3665220" cy="27940"/>
                      <wp:effectExtent l="0" t="0" r="1905" b="635"/>
                      <wp:docPr id="160"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5220" cy="27940"/>
                                <a:chOff x="0" y="0"/>
                                <a:chExt cx="5772" cy="44"/>
                              </a:xfrm>
                            </wpg:grpSpPr>
                            <wps:wsp>
                              <wps:cNvPr id="161" name="AutoShape 149"/>
                              <wps:cNvSpPr>
                                <a:spLocks/>
                              </wps:cNvSpPr>
                              <wps:spPr bwMode="auto">
                                <a:xfrm>
                                  <a:off x="0" y="0"/>
                                  <a:ext cx="5772" cy="44"/>
                                </a:xfrm>
                                <a:custGeom>
                                  <a:avLst/>
                                  <a:gdLst>
                                    <a:gd name="T0" fmla="*/ 2019 w 5772"/>
                                    <a:gd name="T1" fmla="*/ 29 h 44"/>
                                    <a:gd name="T2" fmla="*/ 0 w 5772"/>
                                    <a:gd name="T3" fmla="*/ 29 h 44"/>
                                    <a:gd name="T4" fmla="*/ 0 w 5772"/>
                                    <a:gd name="T5" fmla="*/ 43 h 44"/>
                                    <a:gd name="T6" fmla="*/ 2019 w 5772"/>
                                    <a:gd name="T7" fmla="*/ 43 h 44"/>
                                    <a:gd name="T8" fmla="*/ 2019 w 5772"/>
                                    <a:gd name="T9" fmla="*/ 29 h 44"/>
                                    <a:gd name="T10" fmla="*/ 5771 w 5772"/>
                                    <a:gd name="T11" fmla="*/ 29 h 44"/>
                                    <a:gd name="T12" fmla="*/ 4602 w 5772"/>
                                    <a:gd name="T13" fmla="*/ 29 h 44"/>
                                    <a:gd name="T14" fmla="*/ 4520 w 5772"/>
                                    <a:gd name="T15" fmla="*/ 29 h 44"/>
                                    <a:gd name="T16" fmla="*/ 4520 w 5772"/>
                                    <a:gd name="T17" fmla="*/ 29 h 44"/>
                                    <a:gd name="T18" fmla="*/ 3351 w 5772"/>
                                    <a:gd name="T19" fmla="*/ 29 h 44"/>
                                    <a:gd name="T20" fmla="*/ 3269 w 5772"/>
                                    <a:gd name="T21" fmla="*/ 29 h 44"/>
                                    <a:gd name="T22" fmla="*/ 2101 w 5772"/>
                                    <a:gd name="T23" fmla="*/ 29 h 44"/>
                                    <a:gd name="T24" fmla="*/ 2019 w 5772"/>
                                    <a:gd name="T25" fmla="*/ 29 h 44"/>
                                    <a:gd name="T26" fmla="*/ 2019 w 5772"/>
                                    <a:gd name="T27" fmla="*/ 43 h 44"/>
                                    <a:gd name="T28" fmla="*/ 2101 w 5772"/>
                                    <a:gd name="T29" fmla="*/ 43 h 44"/>
                                    <a:gd name="T30" fmla="*/ 3269 w 5772"/>
                                    <a:gd name="T31" fmla="*/ 43 h 44"/>
                                    <a:gd name="T32" fmla="*/ 3351 w 5772"/>
                                    <a:gd name="T33" fmla="*/ 43 h 44"/>
                                    <a:gd name="T34" fmla="*/ 4520 w 5772"/>
                                    <a:gd name="T35" fmla="*/ 43 h 44"/>
                                    <a:gd name="T36" fmla="*/ 4520 w 5772"/>
                                    <a:gd name="T37" fmla="*/ 43 h 44"/>
                                    <a:gd name="T38" fmla="*/ 4602 w 5772"/>
                                    <a:gd name="T39" fmla="*/ 43 h 44"/>
                                    <a:gd name="T40" fmla="*/ 5771 w 5772"/>
                                    <a:gd name="T41" fmla="*/ 43 h 44"/>
                                    <a:gd name="T42" fmla="*/ 5771 w 5772"/>
                                    <a:gd name="T43" fmla="*/ 29 h 44"/>
                                    <a:gd name="T44" fmla="*/ 5771 w 5772"/>
                                    <a:gd name="T45" fmla="*/ 0 h 44"/>
                                    <a:gd name="T46" fmla="*/ 4602 w 5772"/>
                                    <a:gd name="T47" fmla="*/ 0 h 44"/>
                                    <a:gd name="T48" fmla="*/ 4520 w 5772"/>
                                    <a:gd name="T49" fmla="*/ 0 h 44"/>
                                    <a:gd name="T50" fmla="*/ 4520 w 5772"/>
                                    <a:gd name="T51" fmla="*/ 0 h 44"/>
                                    <a:gd name="T52" fmla="*/ 3351 w 5772"/>
                                    <a:gd name="T53" fmla="*/ 0 h 44"/>
                                    <a:gd name="T54" fmla="*/ 3269 w 5772"/>
                                    <a:gd name="T55" fmla="*/ 0 h 44"/>
                                    <a:gd name="T56" fmla="*/ 2101 w 5772"/>
                                    <a:gd name="T57" fmla="*/ 0 h 44"/>
                                    <a:gd name="T58" fmla="*/ 2019 w 5772"/>
                                    <a:gd name="T59" fmla="*/ 0 h 44"/>
                                    <a:gd name="T60" fmla="*/ 2019 w 5772"/>
                                    <a:gd name="T61" fmla="*/ 14 h 44"/>
                                    <a:gd name="T62" fmla="*/ 2101 w 5772"/>
                                    <a:gd name="T63" fmla="*/ 14 h 44"/>
                                    <a:gd name="T64" fmla="*/ 3269 w 5772"/>
                                    <a:gd name="T65" fmla="*/ 14 h 44"/>
                                    <a:gd name="T66" fmla="*/ 3351 w 5772"/>
                                    <a:gd name="T67" fmla="*/ 14 h 44"/>
                                    <a:gd name="T68" fmla="*/ 4520 w 5772"/>
                                    <a:gd name="T69" fmla="*/ 14 h 44"/>
                                    <a:gd name="T70" fmla="*/ 4520 w 5772"/>
                                    <a:gd name="T71" fmla="*/ 14 h 44"/>
                                    <a:gd name="T72" fmla="*/ 4602 w 5772"/>
                                    <a:gd name="T73" fmla="*/ 14 h 44"/>
                                    <a:gd name="T74" fmla="*/ 5771 w 5772"/>
                                    <a:gd name="T75" fmla="*/ 14 h 44"/>
                                    <a:gd name="T76" fmla="*/ 5771 w 5772"/>
                                    <a:gd name="T77"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772" h="44">
                                      <a:moveTo>
                                        <a:pt x="2019" y="29"/>
                                      </a:moveTo>
                                      <a:lnTo>
                                        <a:pt x="0" y="29"/>
                                      </a:lnTo>
                                      <a:lnTo>
                                        <a:pt x="0" y="43"/>
                                      </a:lnTo>
                                      <a:lnTo>
                                        <a:pt x="2019" y="43"/>
                                      </a:lnTo>
                                      <a:lnTo>
                                        <a:pt x="2019" y="29"/>
                                      </a:lnTo>
                                      <a:close/>
                                      <a:moveTo>
                                        <a:pt x="5771" y="29"/>
                                      </a:moveTo>
                                      <a:lnTo>
                                        <a:pt x="4602" y="29"/>
                                      </a:lnTo>
                                      <a:lnTo>
                                        <a:pt x="4520" y="29"/>
                                      </a:lnTo>
                                      <a:lnTo>
                                        <a:pt x="3351" y="29"/>
                                      </a:lnTo>
                                      <a:lnTo>
                                        <a:pt x="3269" y="29"/>
                                      </a:lnTo>
                                      <a:lnTo>
                                        <a:pt x="2101" y="29"/>
                                      </a:lnTo>
                                      <a:lnTo>
                                        <a:pt x="2019" y="29"/>
                                      </a:lnTo>
                                      <a:lnTo>
                                        <a:pt x="2019" y="43"/>
                                      </a:lnTo>
                                      <a:lnTo>
                                        <a:pt x="2101" y="43"/>
                                      </a:lnTo>
                                      <a:lnTo>
                                        <a:pt x="3269" y="43"/>
                                      </a:lnTo>
                                      <a:lnTo>
                                        <a:pt x="3351" y="43"/>
                                      </a:lnTo>
                                      <a:lnTo>
                                        <a:pt x="4520" y="43"/>
                                      </a:lnTo>
                                      <a:lnTo>
                                        <a:pt x="4602" y="43"/>
                                      </a:lnTo>
                                      <a:lnTo>
                                        <a:pt x="5771" y="43"/>
                                      </a:lnTo>
                                      <a:lnTo>
                                        <a:pt x="5771" y="29"/>
                                      </a:lnTo>
                                      <a:close/>
                                      <a:moveTo>
                                        <a:pt x="5771" y="0"/>
                                      </a:moveTo>
                                      <a:lnTo>
                                        <a:pt x="4602" y="0"/>
                                      </a:lnTo>
                                      <a:lnTo>
                                        <a:pt x="4520" y="0"/>
                                      </a:lnTo>
                                      <a:lnTo>
                                        <a:pt x="3351" y="0"/>
                                      </a:lnTo>
                                      <a:lnTo>
                                        <a:pt x="3269" y="0"/>
                                      </a:lnTo>
                                      <a:lnTo>
                                        <a:pt x="2101" y="0"/>
                                      </a:lnTo>
                                      <a:lnTo>
                                        <a:pt x="2019" y="0"/>
                                      </a:lnTo>
                                      <a:lnTo>
                                        <a:pt x="2019" y="14"/>
                                      </a:lnTo>
                                      <a:lnTo>
                                        <a:pt x="2101" y="14"/>
                                      </a:lnTo>
                                      <a:lnTo>
                                        <a:pt x="3269" y="14"/>
                                      </a:lnTo>
                                      <a:lnTo>
                                        <a:pt x="3351" y="14"/>
                                      </a:lnTo>
                                      <a:lnTo>
                                        <a:pt x="4520" y="14"/>
                                      </a:lnTo>
                                      <a:lnTo>
                                        <a:pt x="4602" y="14"/>
                                      </a:lnTo>
                                      <a:lnTo>
                                        <a:pt x="5771" y="14"/>
                                      </a:lnTo>
                                      <a:lnTo>
                                        <a:pt x="57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B1C96E1" id="Group 148" o:spid="_x0000_s1026" style="width:288.6pt;height:2.2pt;mso-position-horizontal-relative:char;mso-position-vertical-relative:line" coordsize="57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">
                      <v:shape id="AutoShape 149" o:spid="_x0000_s1027" style="position:absolute;width:5772;height:44;visibility:visible;mso-wrap-style:square;v-text-anchor:top" coordsize="577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Abmb8A&#10;AADcAAAADwAAAGRycy9kb3ducmV2LnhtbERPy6rCMBDdC/5DGMGNaKqLKtUoIgriXVkf66EZ22Iz&#10;KU3U+vc3guBuDuc5i1VrKvGkxpWWFYxHEQjizOqScwXn0244A+E8ssbKMil4k4PVsttZYKLti4/0&#10;TH0uQgi7BBUU3teJlC4ryKAb2Zo4cDfbGPQBNrnUDb5CuKnkJIpiabDk0FBgTZuCsnv6MAo2EtPd&#10;wVx9fP07tdv9ZTAd5KRUv9eu5yA8tf4n/rr3OsyPx/B5Jlwg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MBuZvwAAANwAAAAPAAAAAAAAAAAAAAAAAJgCAABkcnMvZG93bnJl&#10;di54bWxQSwUGAAAAAAQABAD1AAAAhAMAAAAA&#10;" path="m2019,29l,29,,43r2019,l2019,29xm5771,29r-1169,l4520,29r-1169,l3269,29r-1168,l2019,29r,14l2101,43r1168,l3351,43r1169,l4602,43r1169,l5771,29xm5771,l4602,r-82,l3351,r-82,l2101,r-82,l2019,14r82,l3269,14r82,l4520,14r82,l5771,14r,-14xe" fillcolor="black" stroked="f">
                        <v:path arrowok="t" o:connecttype="custom" o:connectlocs="2019,29;0,29;0,43;2019,43;2019,29;5771,29;4602,29;4520,29;4520,29;3351,29;3269,29;2101,29;2019,29;2019,43;2101,43;3269,43;3351,43;4520,43;4520,43;4602,43;5771,43;5771,29;5771,0;4602,0;4520,0;4520,0;3351,0;3269,0;2101,0;2019,0;2019,14;2101,14;3269,14;3351,14;4520,14;4520,14;4602,14;5771,14;5771,0" o:connectangles="0,0,0,0,0,0,0,0,0,0,0,0,0,0,0,0,0,0,0,0,0,0,0,0,0,0,0,0,0,0,0,0,0,0,0,0,0,0,0"/>
                      </v:shape>
                      <w10:anchorlock/>
                    </v:group>
                  </w:pict>
                </mc:Fallback>
              </mc:AlternateContent>
            </w:r>
          </w:p>
          <w:p w14:paraId="4F841A64" w14:textId="77777777" w:rsidR="00030607" w:rsidRDefault="00FB2450">
            <w:pPr>
              <w:pStyle w:val="TableParagraph"/>
              <w:spacing w:before="85" w:line="187" w:lineRule="exact"/>
              <w:ind w:left="-3"/>
              <w:rPr>
                <w:rFonts w:ascii="Arial MT"/>
                <w:sz w:val="18"/>
              </w:rPr>
            </w:pPr>
            <w:r>
              <w:rPr>
                <w:rFonts w:ascii="Arial MT"/>
                <w:sz w:val="18"/>
              </w:rPr>
              <w:t>*Mixed</w:t>
            </w:r>
            <w:r>
              <w:rPr>
                <w:rFonts w:ascii="Arial MT"/>
                <w:spacing w:val="-3"/>
                <w:sz w:val="18"/>
              </w:rPr>
              <w:t xml:space="preserve"> </w:t>
            </w:r>
            <w:r>
              <w:rPr>
                <w:rFonts w:ascii="Arial MT"/>
                <w:sz w:val="18"/>
              </w:rPr>
              <w:t>chi-square</w:t>
            </w:r>
            <w:r>
              <w:rPr>
                <w:rFonts w:ascii="Arial MT"/>
                <w:spacing w:val="-2"/>
                <w:sz w:val="18"/>
              </w:rPr>
              <w:t xml:space="preserve"> </w:t>
            </w:r>
            <w:r>
              <w:rPr>
                <w:rFonts w:ascii="Arial MT"/>
                <w:sz w:val="18"/>
              </w:rPr>
              <w:t>asymptotic</w:t>
            </w:r>
            <w:r>
              <w:rPr>
                <w:rFonts w:ascii="Arial MT"/>
                <w:spacing w:val="-7"/>
                <w:sz w:val="18"/>
              </w:rPr>
              <w:t xml:space="preserve"> </w:t>
            </w:r>
            <w:r>
              <w:rPr>
                <w:rFonts w:ascii="Arial MT"/>
                <w:sz w:val="18"/>
              </w:rPr>
              <w:t>critical</w:t>
            </w:r>
            <w:r>
              <w:rPr>
                <w:rFonts w:ascii="Arial MT"/>
                <w:spacing w:val="-4"/>
                <w:sz w:val="18"/>
              </w:rPr>
              <w:t xml:space="preserve"> </w:t>
            </w:r>
            <w:r>
              <w:rPr>
                <w:rFonts w:ascii="Arial MT"/>
                <w:sz w:val="18"/>
              </w:rPr>
              <w:t>values:</w:t>
            </w:r>
          </w:p>
        </w:tc>
      </w:tr>
      <w:tr w:rsidR="00030607" w14:paraId="58DAFAF3" w14:textId="77777777">
        <w:trPr>
          <w:trHeight w:val="230"/>
        </w:trPr>
        <w:tc>
          <w:tcPr>
            <w:tcW w:w="2019" w:type="dxa"/>
          </w:tcPr>
          <w:p w14:paraId="70E4568B" w14:textId="77777777" w:rsidR="00030607" w:rsidRDefault="00FB2450">
            <w:pPr>
              <w:pStyle w:val="TableParagraph"/>
              <w:spacing w:line="191" w:lineRule="exact"/>
              <w:ind w:right="17"/>
              <w:jc w:val="right"/>
              <w:rPr>
                <w:rFonts w:ascii="Arial MT"/>
                <w:sz w:val="18"/>
              </w:rPr>
            </w:pPr>
            <w:r>
              <w:rPr>
                <w:rFonts w:ascii="Arial MT"/>
                <w:sz w:val="18"/>
              </w:rPr>
              <w:t>1%</w:t>
            </w:r>
          </w:p>
        </w:tc>
        <w:tc>
          <w:tcPr>
            <w:tcW w:w="3753" w:type="dxa"/>
            <w:gridSpan w:val="3"/>
          </w:tcPr>
          <w:p w14:paraId="02D8F927" w14:textId="77777777" w:rsidR="00030607" w:rsidRDefault="00FB2450">
            <w:pPr>
              <w:pStyle w:val="TableParagraph"/>
              <w:spacing w:line="191" w:lineRule="exact"/>
              <w:ind w:left="780"/>
              <w:rPr>
                <w:rFonts w:ascii="Arial MT"/>
                <w:sz w:val="18"/>
              </w:rPr>
            </w:pPr>
            <w:r>
              <w:rPr>
                <w:rFonts w:ascii="Arial MT"/>
                <w:sz w:val="18"/>
              </w:rPr>
              <w:t>7.289</w:t>
            </w:r>
          </w:p>
        </w:tc>
      </w:tr>
      <w:tr w:rsidR="00030607" w14:paraId="77BECFB5" w14:textId="77777777">
        <w:trPr>
          <w:trHeight w:val="219"/>
        </w:trPr>
        <w:tc>
          <w:tcPr>
            <w:tcW w:w="2019" w:type="dxa"/>
          </w:tcPr>
          <w:p w14:paraId="63DA1571" w14:textId="77777777" w:rsidR="00030607" w:rsidRDefault="00FB2450">
            <w:pPr>
              <w:pStyle w:val="TableParagraph"/>
              <w:spacing w:before="4" w:line="196" w:lineRule="exact"/>
              <w:ind w:right="17"/>
              <w:jc w:val="right"/>
              <w:rPr>
                <w:rFonts w:ascii="Arial MT"/>
                <w:sz w:val="18"/>
              </w:rPr>
            </w:pPr>
            <w:r>
              <w:rPr>
                <w:rFonts w:ascii="Arial MT"/>
                <w:sz w:val="18"/>
              </w:rPr>
              <w:t>5%</w:t>
            </w:r>
          </w:p>
        </w:tc>
        <w:tc>
          <w:tcPr>
            <w:tcW w:w="3753" w:type="dxa"/>
            <w:gridSpan w:val="3"/>
          </w:tcPr>
          <w:p w14:paraId="407586BD" w14:textId="77777777" w:rsidR="00030607" w:rsidRDefault="00FB2450">
            <w:pPr>
              <w:pStyle w:val="TableParagraph"/>
              <w:spacing w:before="4" w:line="196" w:lineRule="exact"/>
              <w:ind w:left="780"/>
              <w:rPr>
                <w:rFonts w:ascii="Arial MT"/>
                <w:sz w:val="18"/>
              </w:rPr>
            </w:pPr>
            <w:r>
              <w:rPr>
                <w:rFonts w:ascii="Arial MT"/>
                <w:sz w:val="18"/>
              </w:rPr>
              <w:t>4.321</w:t>
            </w:r>
          </w:p>
        </w:tc>
      </w:tr>
      <w:tr w:rsidR="00030607" w14:paraId="043422B9" w14:textId="77777777">
        <w:trPr>
          <w:trHeight w:val="297"/>
        </w:trPr>
        <w:tc>
          <w:tcPr>
            <w:tcW w:w="2019" w:type="dxa"/>
            <w:tcBorders>
              <w:bottom w:val="double" w:sz="2" w:space="0" w:color="000000"/>
            </w:tcBorders>
          </w:tcPr>
          <w:p w14:paraId="6E3344CB" w14:textId="77777777" w:rsidR="00030607" w:rsidRDefault="00FB2450">
            <w:pPr>
              <w:pStyle w:val="TableParagraph"/>
              <w:spacing w:before="2"/>
              <w:ind w:right="17"/>
              <w:jc w:val="right"/>
              <w:rPr>
                <w:rFonts w:ascii="Arial MT"/>
                <w:sz w:val="18"/>
              </w:rPr>
            </w:pPr>
            <w:r>
              <w:rPr>
                <w:rFonts w:ascii="Arial MT"/>
                <w:sz w:val="18"/>
              </w:rPr>
              <w:t>10%</w:t>
            </w:r>
          </w:p>
        </w:tc>
        <w:tc>
          <w:tcPr>
            <w:tcW w:w="3753" w:type="dxa"/>
            <w:gridSpan w:val="3"/>
            <w:tcBorders>
              <w:bottom w:val="double" w:sz="2" w:space="0" w:color="000000"/>
            </w:tcBorders>
          </w:tcPr>
          <w:p w14:paraId="3FE30B45" w14:textId="77777777" w:rsidR="00030607" w:rsidRDefault="00FB2450">
            <w:pPr>
              <w:pStyle w:val="TableParagraph"/>
              <w:spacing w:before="2"/>
              <w:ind w:left="780"/>
              <w:rPr>
                <w:rFonts w:ascii="Arial MT"/>
                <w:sz w:val="18"/>
              </w:rPr>
            </w:pPr>
            <w:r>
              <w:rPr>
                <w:rFonts w:ascii="Arial MT"/>
                <w:sz w:val="18"/>
              </w:rPr>
              <w:t>2.952</w:t>
            </w:r>
          </w:p>
        </w:tc>
      </w:tr>
    </w:tbl>
    <w:p w14:paraId="5F24BFB6" w14:textId="77777777" w:rsidR="00030607" w:rsidRDefault="00030607">
      <w:pPr>
        <w:rPr>
          <w:rFonts w:ascii="Arial MT"/>
          <w:sz w:val="18"/>
        </w:rPr>
        <w:sectPr w:rsidR="00030607">
          <w:headerReference w:type="default" r:id="rId27"/>
          <w:footerReference w:type="default" r:id="rId28"/>
          <w:pgSz w:w="11910" w:h="16840"/>
          <w:pgMar w:top="1680" w:right="580" w:bottom="1400" w:left="1460" w:header="712" w:footer="1202" w:gutter="0"/>
          <w:cols w:space="720"/>
        </w:sectPr>
      </w:pPr>
    </w:p>
    <w:p w14:paraId="1FDBA547" w14:textId="77777777" w:rsidR="00030607" w:rsidRDefault="00030607">
      <w:pPr>
        <w:pStyle w:val="BodyText"/>
        <w:rPr>
          <w:rFonts w:ascii="Arial MT"/>
          <w:sz w:val="20"/>
        </w:rPr>
      </w:pPr>
    </w:p>
    <w:p w14:paraId="48604772" w14:textId="77777777" w:rsidR="00030607" w:rsidRDefault="00030607">
      <w:pPr>
        <w:pStyle w:val="BodyText"/>
        <w:spacing w:before="1"/>
        <w:rPr>
          <w:rFonts w:ascii="Arial MT"/>
          <w:sz w:val="22"/>
        </w:rPr>
      </w:pPr>
    </w:p>
    <w:p w14:paraId="30A1B229" w14:textId="77777777" w:rsidR="00030607" w:rsidRPr="002D0F81" w:rsidRDefault="00FB2450" w:rsidP="002D0F81">
      <w:pPr>
        <w:pStyle w:val="BodyText"/>
        <w:ind w:left="851"/>
        <w:rPr>
          <w:b/>
          <w:u w:val="single"/>
        </w:rPr>
      </w:pPr>
      <w:r w:rsidRPr="002D0F81">
        <w:rPr>
          <w:b/>
          <w:u w:val="single"/>
        </w:rPr>
        <w:t>Lampiran</w:t>
      </w:r>
      <w:r w:rsidRPr="002D0F81">
        <w:rPr>
          <w:b/>
          <w:spacing w:val="-3"/>
          <w:u w:val="single"/>
        </w:rPr>
        <w:t xml:space="preserve"> </w:t>
      </w:r>
      <w:r w:rsidRPr="002D0F81">
        <w:rPr>
          <w:b/>
          <w:u w:val="single"/>
        </w:rPr>
        <w:t>9</w:t>
      </w:r>
      <w:r w:rsidRPr="002D0F81">
        <w:rPr>
          <w:b/>
          <w:spacing w:val="-2"/>
          <w:u w:val="single"/>
        </w:rPr>
        <w:t xml:space="preserve"> </w:t>
      </w:r>
      <w:r w:rsidRPr="002D0F81">
        <w:rPr>
          <w:b/>
          <w:u w:val="single"/>
        </w:rPr>
        <w:t>Hasil</w:t>
      </w:r>
      <w:r w:rsidRPr="002D0F81">
        <w:rPr>
          <w:b/>
          <w:spacing w:val="-2"/>
          <w:u w:val="single"/>
        </w:rPr>
        <w:t xml:space="preserve"> </w:t>
      </w:r>
      <w:r w:rsidRPr="002D0F81">
        <w:rPr>
          <w:b/>
          <w:u w:val="single"/>
        </w:rPr>
        <w:t>Uji</w:t>
      </w:r>
      <w:r w:rsidRPr="002D0F81">
        <w:rPr>
          <w:b/>
          <w:spacing w:val="-2"/>
          <w:u w:val="single"/>
        </w:rPr>
        <w:t xml:space="preserve"> </w:t>
      </w:r>
      <w:r w:rsidRPr="002D0F81">
        <w:rPr>
          <w:b/>
          <w:u w:val="single"/>
        </w:rPr>
        <w:t>Lagrage</w:t>
      </w:r>
      <w:r w:rsidRPr="002D0F81">
        <w:rPr>
          <w:b/>
          <w:spacing w:val="-3"/>
          <w:u w:val="single"/>
        </w:rPr>
        <w:t xml:space="preserve"> </w:t>
      </w:r>
      <w:r w:rsidRPr="002D0F81">
        <w:rPr>
          <w:b/>
          <w:u w:val="single"/>
        </w:rPr>
        <w:t>Multiplier</w:t>
      </w:r>
      <w:r w:rsidRPr="002D0F81">
        <w:rPr>
          <w:b/>
          <w:spacing w:val="-2"/>
          <w:u w:val="single"/>
        </w:rPr>
        <w:t xml:space="preserve"> </w:t>
      </w:r>
      <w:r w:rsidRPr="002D0F81">
        <w:rPr>
          <w:b/>
          <w:u w:val="single"/>
        </w:rPr>
        <w:t>Persamaan Penelitian</w:t>
      </w:r>
      <w:r w:rsidRPr="002D0F81">
        <w:rPr>
          <w:b/>
          <w:spacing w:val="-2"/>
          <w:u w:val="single"/>
        </w:rPr>
        <w:t xml:space="preserve"> </w:t>
      </w:r>
      <w:r w:rsidRPr="002D0F81">
        <w:rPr>
          <w:b/>
          <w:u w:val="single"/>
        </w:rPr>
        <w:t>2</w:t>
      </w:r>
    </w:p>
    <w:p w14:paraId="463CAF41" w14:textId="0F00C181" w:rsidR="00030607" w:rsidRDefault="00516C3B" w:rsidP="00516C3B">
      <w:pPr>
        <w:pStyle w:val="BodyText"/>
        <w:tabs>
          <w:tab w:val="left" w:pos="5931"/>
        </w:tabs>
        <w:spacing w:before="2"/>
        <w:rPr>
          <w:b/>
          <w:sz w:val="11"/>
        </w:rPr>
      </w:pPr>
      <w:r>
        <w:rPr>
          <w:b/>
          <w:sz w:val="11"/>
        </w:rPr>
        <w:tab/>
      </w:r>
    </w:p>
    <w:p w14:paraId="211C1AB8" w14:textId="77777777" w:rsidR="00030607" w:rsidRDefault="00FB2450">
      <w:pPr>
        <w:spacing w:before="95" w:line="254" w:lineRule="auto"/>
        <w:ind w:left="837" w:right="5401"/>
        <w:rPr>
          <w:rFonts w:ascii="Arial MT"/>
          <w:sz w:val="18"/>
        </w:rPr>
      </w:pPr>
      <w:r>
        <w:rPr>
          <w:rFonts w:ascii="Arial MT"/>
          <w:sz w:val="18"/>
        </w:rPr>
        <w:t>Lagrange Multiplier Tests for Random Effects</w:t>
      </w:r>
      <w:r>
        <w:rPr>
          <w:rFonts w:ascii="Arial MT"/>
          <w:spacing w:val="-47"/>
          <w:sz w:val="18"/>
        </w:rPr>
        <w:t xml:space="preserve"> </w:t>
      </w:r>
      <w:r>
        <w:rPr>
          <w:rFonts w:ascii="Arial MT"/>
          <w:sz w:val="18"/>
        </w:rPr>
        <w:t>Null</w:t>
      </w:r>
      <w:r>
        <w:rPr>
          <w:rFonts w:ascii="Arial MT"/>
          <w:spacing w:val="-1"/>
          <w:sz w:val="18"/>
        </w:rPr>
        <w:t xml:space="preserve"> </w:t>
      </w:r>
      <w:r>
        <w:rPr>
          <w:rFonts w:ascii="Arial MT"/>
          <w:sz w:val="18"/>
        </w:rPr>
        <w:t>hypotheses:</w:t>
      </w:r>
      <w:r>
        <w:rPr>
          <w:rFonts w:ascii="Arial MT"/>
          <w:spacing w:val="-2"/>
          <w:sz w:val="18"/>
        </w:rPr>
        <w:t xml:space="preserve"> </w:t>
      </w:r>
      <w:r>
        <w:rPr>
          <w:rFonts w:ascii="Arial MT"/>
          <w:sz w:val="18"/>
        </w:rPr>
        <w:t>No effects</w:t>
      </w:r>
    </w:p>
    <w:p w14:paraId="4E39D0F8" w14:textId="401CCA40" w:rsidR="00030607" w:rsidRDefault="00CB053C">
      <w:pPr>
        <w:spacing w:line="256" w:lineRule="auto"/>
        <w:ind w:left="1240" w:right="3661" w:hanging="404"/>
        <w:rPr>
          <w:rFonts w:ascii="Arial MT"/>
          <w:sz w:val="18"/>
        </w:rPr>
      </w:pPr>
      <w:r>
        <w:rPr>
          <w:noProof/>
          <w:lang w:val="en-US"/>
        </w:rPr>
        <mc:AlternateContent>
          <mc:Choice Requires="wps">
            <w:drawing>
              <wp:anchor distT="0" distB="0" distL="114300" distR="114300" simplePos="0" relativeHeight="15757824" behindDoc="0" locked="0" layoutInCell="1" allowOverlap="1" wp14:anchorId="5E15132D" wp14:editId="380C04B1">
                <wp:simplePos x="0" y="0"/>
                <wp:positionH relativeFrom="page">
                  <wp:posOffset>1460500</wp:posOffset>
                </wp:positionH>
                <wp:positionV relativeFrom="paragraph">
                  <wp:posOffset>328295</wp:posOffset>
                </wp:positionV>
                <wp:extent cx="3665220" cy="27940"/>
                <wp:effectExtent l="0" t="0" r="0" b="0"/>
                <wp:wrapNone/>
                <wp:docPr id="159" name="AutoShape 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65220" cy="27940"/>
                        </a:xfrm>
                        <a:custGeom>
                          <a:avLst/>
                          <a:gdLst>
                            <a:gd name="T0" fmla="+- 0 4318 2300"/>
                            <a:gd name="T1" fmla="*/ T0 w 5772"/>
                            <a:gd name="T2" fmla="+- 0 546 517"/>
                            <a:gd name="T3" fmla="*/ 546 h 44"/>
                            <a:gd name="T4" fmla="+- 0 2300 2300"/>
                            <a:gd name="T5" fmla="*/ T4 w 5772"/>
                            <a:gd name="T6" fmla="+- 0 546 517"/>
                            <a:gd name="T7" fmla="*/ 546 h 44"/>
                            <a:gd name="T8" fmla="+- 0 2300 2300"/>
                            <a:gd name="T9" fmla="*/ T8 w 5772"/>
                            <a:gd name="T10" fmla="+- 0 560 517"/>
                            <a:gd name="T11" fmla="*/ 560 h 44"/>
                            <a:gd name="T12" fmla="+- 0 4318 2300"/>
                            <a:gd name="T13" fmla="*/ T12 w 5772"/>
                            <a:gd name="T14" fmla="+- 0 560 517"/>
                            <a:gd name="T15" fmla="*/ 560 h 44"/>
                            <a:gd name="T16" fmla="+- 0 4318 2300"/>
                            <a:gd name="T17" fmla="*/ T16 w 5772"/>
                            <a:gd name="T18" fmla="+- 0 546 517"/>
                            <a:gd name="T19" fmla="*/ 546 h 44"/>
                            <a:gd name="T20" fmla="+- 0 8071 2300"/>
                            <a:gd name="T21" fmla="*/ T20 w 5772"/>
                            <a:gd name="T22" fmla="+- 0 546 517"/>
                            <a:gd name="T23" fmla="*/ 546 h 44"/>
                            <a:gd name="T24" fmla="+- 0 6901 2300"/>
                            <a:gd name="T25" fmla="*/ T24 w 5772"/>
                            <a:gd name="T26" fmla="+- 0 546 517"/>
                            <a:gd name="T27" fmla="*/ 546 h 44"/>
                            <a:gd name="T28" fmla="+- 0 6820 2300"/>
                            <a:gd name="T29" fmla="*/ T28 w 5772"/>
                            <a:gd name="T30" fmla="+- 0 546 517"/>
                            <a:gd name="T31" fmla="*/ 546 h 44"/>
                            <a:gd name="T32" fmla="+- 0 6820 2300"/>
                            <a:gd name="T33" fmla="*/ T32 w 5772"/>
                            <a:gd name="T34" fmla="+- 0 546 517"/>
                            <a:gd name="T35" fmla="*/ 546 h 44"/>
                            <a:gd name="T36" fmla="+- 0 5651 2300"/>
                            <a:gd name="T37" fmla="*/ T36 w 5772"/>
                            <a:gd name="T38" fmla="+- 0 546 517"/>
                            <a:gd name="T39" fmla="*/ 546 h 44"/>
                            <a:gd name="T40" fmla="+- 0 5569 2300"/>
                            <a:gd name="T41" fmla="*/ T40 w 5772"/>
                            <a:gd name="T42" fmla="+- 0 546 517"/>
                            <a:gd name="T43" fmla="*/ 546 h 44"/>
                            <a:gd name="T44" fmla="+- 0 4400 2300"/>
                            <a:gd name="T45" fmla="*/ T44 w 5772"/>
                            <a:gd name="T46" fmla="+- 0 546 517"/>
                            <a:gd name="T47" fmla="*/ 546 h 44"/>
                            <a:gd name="T48" fmla="+- 0 4319 2300"/>
                            <a:gd name="T49" fmla="*/ T48 w 5772"/>
                            <a:gd name="T50" fmla="+- 0 546 517"/>
                            <a:gd name="T51" fmla="*/ 546 h 44"/>
                            <a:gd name="T52" fmla="+- 0 4319 2300"/>
                            <a:gd name="T53" fmla="*/ T52 w 5772"/>
                            <a:gd name="T54" fmla="+- 0 560 517"/>
                            <a:gd name="T55" fmla="*/ 560 h 44"/>
                            <a:gd name="T56" fmla="+- 0 4400 2300"/>
                            <a:gd name="T57" fmla="*/ T56 w 5772"/>
                            <a:gd name="T58" fmla="+- 0 560 517"/>
                            <a:gd name="T59" fmla="*/ 560 h 44"/>
                            <a:gd name="T60" fmla="+- 0 5569 2300"/>
                            <a:gd name="T61" fmla="*/ T60 w 5772"/>
                            <a:gd name="T62" fmla="+- 0 560 517"/>
                            <a:gd name="T63" fmla="*/ 560 h 44"/>
                            <a:gd name="T64" fmla="+- 0 5651 2300"/>
                            <a:gd name="T65" fmla="*/ T64 w 5772"/>
                            <a:gd name="T66" fmla="+- 0 560 517"/>
                            <a:gd name="T67" fmla="*/ 560 h 44"/>
                            <a:gd name="T68" fmla="+- 0 6820 2300"/>
                            <a:gd name="T69" fmla="*/ T68 w 5772"/>
                            <a:gd name="T70" fmla="+- 0 560 517"/>
                            <a:gd name="T71" fmla="*/ 560 h 44"/>
                            <a:gd name="T72" fmla="+- 0 6820 2300"/>
                            <a:gd name="T73" fmla="*/ T72 w 5772"/>
                            <a:gd name="T74" fmla="+- 0 560 517"/>
                            <a:gd name="T75" fmla="*/ 560 h 44"/>
                            <a:gd name="T76" fmla="+- 0 6901 2300"/>
                            <a:gd name="T77" fmla="*/ T76 w 5772"/>
                            <a:gd name="T78" fmla="+- 0 560 517"/>
                            <a:gd name="T79" fmla="*/ 560 h 44"/>
                            <a:gd name="T80" fmla="+- 0 8071 2300"/>
                            <a:gd name="T81" fmla="*/ T80 w 5772"/>
                            <a:gd name="T82" fmla="+- 0 560 517"/>
                            <a:gd name="T83" fmla="*/ 560 h 44"/>
                            <a:gd name="T84" fmla="+- 0 8071 2300"/>
                            <a:gd name="T85" fmla="*/ T84 w 5772"/>
                            <a:gd name="T86" fmla="+- 0 546 517"/>
                            <a:gd name="T87" fmla="*/ 546 h 44"/>
                            <a:gd name="T88" fmla="+- 0 8071 2300"/>
                            <a:gd name="T89" fmla="*/ T88 w 5772"/>
                            <a:gd name="T90" fmla="+- 0 517 517"/>
                            <a:gd name="T91" fmla="*/ 517 h 44"/>
                            <a:gd name="T92" fmla="+- 0 6901 2300"/>
                            <a:gd name="T93" fmla="*/ T92 w 5772"/>
                            <a:gd name="T94" fmla="+- 0 517 517"/>
                            <a:gd name="T95" fmla="*/ 517 h 44"/>
                            <a:gd name="T96" fmla="+- 0 6820 2300"/>
                            <a:gd name="T97" fmla="*/ T96 w 5772"/>
                            <a:gd name="T98" fmla="+- 0 517 517"/>
                            <a:gd name="T99" fmla="*/ 517 h 44"/>
                            <a:gd name="T100" fmla="+- 0 6820 2300"/>
                            <a:gd name="T101" fmla="*/ T100 w 5772"/>
                            <a:gd name="T102" fmla="+- 0 517 517"/>
                            <a:gd name="T103" fmla="*/ 517 h 44"/>
                            <a:gd name="T104" fmla="+- 0 5651 2300"/>
                            <a:gd name="T105" fmla="*/ T104 w 5772"/>
                            <a:gd name="T106" fmla="+- 0 517 517"/>
                            <a:gd name="T107" fmla="*/ 517 h 44"/>
                            <a:gd name="T108" fmla="+- 0 5569 2300"/>
                            <a:gd name="T109" fmla="*/ T108 w 5772"/>
                            <a:gd name="T110" fmla="+- 0 517 517"/>
                            <a:gd name="T111" fmla="*/ 517 h 44"/>
                            <a:gd name="T112" fmla="+- 0 4400 2300"/>
                            <a:gd name="T113" fmla="*/ T112 w 5772"/>
                            <a:gd name="T114" fmla="+- 0 517 517"/>
                            <a:gd name="T115" fmla="*/ 517 h 44"/>
                            <a:gd name="T116" fmla="+- 0 4319 2300"/>
                            <a:gd name="T117" fmla="*/ T116 w 5772"/>
                            <a:gd name="T118" fmla="+- 0 517 517"/>
                            <a:gd name="T119" fmla="*/ 517 h 44"/>
                            <a:gd name="T120" fmla="+- 0 4319 2300"/>
                            <a:gd name="T121" fmla="*/ T120 w 5772"/>
                            <a:gd name="T122" fmla="+- 0 531 517"/>
                            <a:gd name="T123" fmla="*/ 531 h 44"/>
                            <a:gd name="T124" fmla="+- 0 4400 2300"/>
                            <a:gd name="T125" fmla="*/ T124 w 5772"/>
                            <a:gd name="T126" fmla="+- 0 531 517"/>
                            <a:gd name="T127" fmla="*/ 531 h 44"/>
                            <a:gd name="T128" fmla="+- 0 5569 2300"/>
                            <a:gd name="T129" fmla="*/ T128 w 5772"/>
                            <a:gd name="T130" fmla="+- 0 531 517"/>
                            <a:gd name="T131" fmla="*/ 531 h 44"/>
                            <a:gd name="T132" fmla="+- 0 5651 2300"/>
                            <a:gd name="T133" fmla="*/ T132 w 5772"/>
                            <a:gd name="T134" fmla="+- 0 531 517"/>
                            <a:gd name="T135" fmla="*/ 531 h 44"/>
                            <a:gd name="T136" fmla="+- 0 6820 2300"/>
                            <a:gd name="T137" fmla="*/ T136 w 5772"/>
                            <a:gd name="T138" fmla="+- 0 531 517"/>
                            <a:gd name="T139" fmla="*/ 531 h 44"/>
                            <a:gd name="T140" fmla="+- 0 6820 2300"/>
                            <a:gd name="T141" fmla="*/ T140 w 5772"/>
                            <a:gd name="T142" fmla="+- 0 531 517"/>
                            <a:gd name="T143" fmla="*/ 531 h 44"/>
                            <a:gd name="T144" fmla="+- 0 6901 2300"/>
                            <a:gd name="T145" fmla="*/ T144 w 5772"/>
                            <a:gd name="T146" fmla="+- 0 531 517"/>
                            <a:gd name="T147" fmla="*/ 531 h 44"/>
                            <a:gd name="T148" fmla="+- 0 8071 2300"/>
                            <a:gd name="T149" fmla="*/ T148 w 5772"/>
                            <a:gd name="T150" fmla="+- 0 531 517"/>
                            <a:gd name="T151" fmla="*/ 531 h 44"/>
                            <a:gd name="T152" fmla="+- 0 8071 2300"/>
                            <a:gd name="T153" fmla="*/ T152 w 5772"/>
                            <a:gd name="T154" fmla="+- 0 517 517"/>
                            <a:gd name="T155" fmla="*/ 517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5772" h="44">
                              <a:moveTo>
                                <a:pt x="2018" y="29"/>
                              </a:moveTo>
                              <a:lnTo>
                                <a:pt x="0" y="29"/>
                              </a:lnTo>
                              <a:lnTo>
                                <a:pt x="0" y="43"/>
                              </a:lnTo>
                              <a:lnTo>
                                <a:pt x="2018" y="43"/>
                              </a:lnTo>
                              <a:lnTo>
                                <a:pt x="2018" y="29"/>
                              </a:lnTo>
                              <a:close/>
                              <a:moveTo>
                                <a:pt x="5771" y="29"/>
                              </a:moveTo>
                              <a:lnTo>
                                <a:pt x="4601" y="29"/>
                              </a:lnTo>
                              <a:lnTo>
                                <a:pt x="4520" y="29"/>
                              </a:lnTo>
                              <a:lnTo>
                                <a:pt x="3351" y="29"/>
                              </a:lnTo>
                              <a:lnTo>
                                <a:pt x="3269" y="29"/>
                              </a:lnTo>
                              <a:lnTo>
                                <a:pt x="2100" y="29"/>
                              </a:lnTo>
                              <a:lnTo>
                                <a:pt x="2019" y="29"/>
                              </a:lnTo>
                              <a:lnTo>
                                <a:pt x="2019" y="43"/>
                              </a:lnTo>
                              <a:lnTo>
                                <a:pt x="2100" y="43"/>
                              </a:lnTo>
                              <a:lnTo>
                                <a:pt x="3269" y="43"/>
                              </a:lnTo>
                              <a:lnTo>
                                <a:pt x="3351" y="43"/>
                              </a:lnTo>
                              <a:lnTo>
                                <a:pt x="4520" y="43"/>
                              </a:lnTo>
                              <a:lnTo>
                                <a:pt x="4601" y="43"/>
                              </a:lnTo>
                              <a:lnTo>
                                <a:pt x="5771" y="43"/>
                              </a:lnTo>
                              <a:lnTo>
                                <a:pt x="5771" y="29"/>
                              </a:lnTo>
                              <a:close/>
                              <a:moveTo>
                                <a:pt x="5771" y="0"/>
                              </a:moveTo>
                              <a:lnTo>
                                <a:pt x="4601" y="0"/>
                              </a:lnTo>
                              <a:lnTo>
                                <a:pt x="4520" y="0"/>
                              </a:lnTo>
                              <a:lnTo>
                                <a:pt x="3351" y="0"/>
                              </a:lnTo>
                              <a:lnTo>
                                <a:pt x="3269" y="0"/>
                              </a:lnTo>
                              <a:lnTo>
                                <a:pt x="2100" y="0"/>
                              </a:lnTo>
                              <a:lnTo>
                                <a:pt x="2019" y="0"/>
                              </a:lnTo>
                              <a:lnTo>
                                <a:pt x="2019" y="14"/>
                              </a:lnTo>
                              <a:lnTo>
                                <a:pt x="2100" y="14"/>
                              </a:lnTo>
                              <a:lnTo>
                                <a:pt x="3269" y="14"/>
                              </a:lnTo>
                              <a:lnTo>
                                <a:pt x="3351" y="14"/>
                              </a:lnTo>
                              <a:lnTo>
                                <a:pt x="4520" y="14"/>
                              </a:lnTo>
                              <a:lnTo>
                                <a:pt x="4601" y="14"/>
                              </a:lnTo>
                              <a:lnTo>
                                <a:pt x="5771" y="14"/>
                              </a:lnTo>
                              <a:lnTo>
                                <a:pt x="57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3F6AF" id="AutoShape 147" o:spid="_x0000_s1026" style="position:absolute;margin-left:115pt;margin-top:25.85pt;width:288.6pt;height:2.2pt;z-index:15757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57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" path="m2018,29l,29,,43r2018,l2018,29xm5771,29r-1170,l4520,29r-1169,l3269,29r-1169,l2019,29r,14l2100,43r1169,l3351,43r1169,l4601,43r1170,l5771,29xm5771,l4601,r-81,l3351,r-82,l2100,r-81,l2019,14r81,l3269,14r82,l4520,14r81,l5771,14r,-14xe" fillcolor="black" stroked="f">
                <v:path arrowok="t" o:connecttype="custom" o:connectlocs="1281430,346710;0,346710;0,355600;1281430,355600;1281430,346710;3664585,346710;2921635,346710;2870200,346710;2870200,346710;2127885,346710;2075815,346710;1333500,346710;1282065,346710;1282065,355600;1333500,355600;2075815,355600;2127885,355600;2870200,355600;2870200,355600;2921635,355600;3664585,355600;3664585,346710;3664585,328295;2921635,328295;2870200,328295;2870200,328295;2127885,328295;2075815,328295;1333500,328295;1282065,328295;1282065,337185;1333500,337185;2075815,337185;2127885,337185;2870200,337185;2870200,337185;2921635,337185;3664585,337185;3664585,328295" o:connectangles="0,0,0,0,0,0,0,0,0,0,0,0,0,0,0,0,0,0,0,0,0,0,0,0,0,0,0,0,0,0,0,0,0,0,0,0,0,0,0"/>
                <w10:wrap anchorx="page"/>
              </v:shape>
            </w:pict>
          </mc:Fallback>
        </mc:AlternateContent>
      </w:r>
      <w:r>
        <w:rPr>
          <w:noProof/>
          <w:lang w:val="en-US"/>
        </w:rPr>
        <mc:AlternateContent>
          <mc:Choice Requires="wps">
            <w:drawing>
              <wp:anchor distT="0" distB="0" distL="114300" distR="114300" simplePos="0" relativeHeight="482814976" behindDoc="1" locked="0" layoutInCell="1" allowOverlap="1" wp14:anchorId="698D7CC9" wp14:editId="39E02E0A">
                <wp:simplePos x="0" y="0"/>
                <wp:positionH relativeFrom="page">
                  <wp:posOffset>1460500</wp:posOffset>
                </wp:positionH>
                <wp:positionV relativeFrom="paragraph">
                  <wp:posOffset>747395</wp:posOffset>
                </wp:positionV>
                <wp:extent cx="3665220" cy="27940"/>
                <wp:effectExtent l="0" t="0" r="0" b="0"/>
                <wp:wrapNone/>
                <wp:docPr id="158" name="AutoShape 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65220" cy="27940"/>
                        </a:xfrm>
                        <a:custGeom>
                          <a:avLst/>
                          <a:gdLst>
                            <a:gd name="T0" fmla="+- 0 4318 2300"/>
                            <a:gd name="T1" fmla="*/ T0 w 5772"/>
                            <a:gd name="T2" fmla="+- 0 1206 1177"/>
                            <a:gd name="T3" fmla="*/ 1206 h 44"/>
                            <a:gd name="T4" fmla="+- 0 2300 2300"/>
                            <a:gd name="T5" fmla="*/ T4 w 5772"/>
                            <a:gd name="T6" fmla="+- 0 1206 1177"/>
                            <a:gd name="T7" fmla="*/ 1206 h 44"/>
                            <a:gd name="T8" fmla="+- 0 2300 2300"/>
                            <a:gd name="T9" fmla="*/ T8 w 5772"/>
                            <a:gd name="T10" fmla="+- 0 1220 1177"/>
                            <a:gd name="T11" fmla="*/ 1220 h 44"/>
                            <a:gd name="T12" fmla="+- 0 4318 2300"/>
                            <a:gd name="T13" fmla="*/ T12 w 5772"/>
                            <a:gd name="T14" fmla="+- 0 1220 1177"/>
                            <a:gd name="T15" fmla="*/ 1220 h 44"/>
                            <a:gd name="T16" fmla="+- 0 4318 2300"/>
                            <a:gd name="T17" fmla="*/ T16 w 5772"/>
                            <a:gd name="T18" fmla="+- 0 1206 1177"/>
                            <a:gd name="T19" fmla="*/ 1206 h 44"/>
                            <a:gd name="T20" fmla="+- 0 8071 2300"/>
                            <a:gd name="T21" fmla="*/ T20 w 5772"/>
                            <a:gd name="T22" fmla="+- 0 1206 1177"/>
                            <a:gd name="T23" fmla="*/ 1206 h 44"/>
                            <a:gd name="T24" fmla="+- 0 6901 2300"/>
                            <a:gd name="T25" fmla="*/ T24 w 5772"/>
                            <a:gd name="T26" fmla="+- 0 1206 1177"/>
                            <a:gd name="T27" fmla="*/ 1206 h 44"/>
                            <a:gd name="T28" fmla="+- 0 6820 2300"/>
                            <a:gd name="T29" fmla="*/ T28 w 5772"/>
                            <a:gd name="T30" fmla="+- 0 1206 1177"/>
                            <a:gd name="T31" fmla="*/ 1206 h 44"/>
                            <a:gd name="T32" fmla="+- 0 6820 2300"/>
                            <a:gd name="T33" fmla="*/ T32 w 5772"/>
                            <a:gd name="T34" fmla="+- 0 1206 1177"/>
                            <a:gd name="T35" fmla="*/ 1206 h 44"/>
                            <a:gd name="T36" fmla="+- 0 5651 2300"/>
                            <a:gd name="T37" fmla="*/ T36 w 5772"/>
                            <a:gd name="T38" fmla="+- 0 1206 1177"/>
                            <a:gd name="T39" fmla="*/ 1206 h 44"/>
                            <a:gd name="T40" fmla="+- 0 5569 2300"/>
                            <a:gd name="T41" fmla="*/ T40 w 5772"/>
                            <a:gd name="T42" fmla="+- 0 1206 1177"/>
                            <a:gd name="T43" fmla="*/ 1206 h 44"/>
                            <a:gd name="T44" fmla="+- 0 4400 2300"/>
                            <a:gd name="T45" fmla="*/ T44 w 5772"/>
                            <a:gd name="T46" fmla="+- 0 1206 1177"/>
                            <a:gd name="T47" fmla="*/ 1206 h 44"/>
                            <a:gd name="T48" fmla="+- 0 4319 2300"/>
                            <a:gd name="T49" fmla="*/ T48 w 5772"/>
                            <a:gd name="T50" fmla="+- 0 1206 1177"/>
                            <a:gd name="T51" fmla="*/ 1206 h 44"/>
                            <a:gd name="T52" fmla="+- 0 4319 2300"/>
                            <a:gd name="T53" fmla="*/ T52 w 5772"/>
                            <a:gd name="T54" fmla="+- 0 1220 1177"/>
                            <a:gd name="T55" fmla="*/ 1220 h 44"/>
                            <a:gd name="T56" fmla="+- 0 4400 2300"/>
                            <a:gd name="T57" fmla="*/ T56 w 5772"/>
                            <a:gd name="T58" fmla="+- 0 1220 1177"/>
                            <a:gd name="T59" fmla="*/ 1220 h 44"/>
                            <a:gd name="T60" fmla="+- 0 5569 2300"/>
                            <a:gd name="T61" fmla="*/ T60 w 5772"/>
                            <a:gd name="T62" fmla="+- 0 1220 1177"/>
                            <a:gd name="T63" fmla="*/ 1220 h 44"/>
                            <a:gd name="T64" fmla="+- 0 5651 2300"/>
                            <a:gd name="T65" fmla="*/ T64 w 5772"/>
                            <a:gd name="T66" fmla="+- 0 1220 1177"/>
                            <a:gd name="T67" fmla="*/ 1220 h 44"/>
                            <a:gd name="T68" fmla="+- 0 6820 2300"/>
                            <a:gd name="T69" fmla="*/ T68 w 5772"/>
                            <a:gd name="T70" fmla="+- 0 1220 1177"/>
                            <a:gd name="T71" fmla="*/ 1220 h 44"/>
                            <a:gd name="T72" fmla="+- 0 6820 2300"/>
                            <a:gd name="T73" fmla="*/ T72 w 5772"/>
                            <a:gd name="T74" fmla="+- 0 1220 1177"/>
                            <a:gd name="T75" fmla="*/ 1220 h 44"/>
                            <a:gd name="T76" fmla="+- 0 6901 2300"/>
                            <a:gd name="T77" fmla="*/ T76 w 5772"/>
                            <a:gd name="T78" fmla="+- 0 1220 1177"/>
                            <a:gd name="T79" fmla="*/ 1220 h 44"/>
                            <a:gd name="T80" fmla="+- 0 8071 2300"/>
                            <a:gd name="T81" fmla="*/ T80 w 5772"/>
                            <a:gd name="T82" fmla="+- 0 1220 1177"/>
                            <a:gd name="T83" fmla="*/ 1220 h 44"/>
                            <a:gd name="T84" fmla="+- 0 8071 2300"/>
                            <a:gd name="T85" fmla="*/ T84 w 5772"/>
                            <a:gd name="T86" fmla="+- 0 1206 1177"/>
                            <a:gd name="T87" fmla="*/ 1206 h 44"/>
                            <a:gd name="T88" fmla="+- 0 8071 2300"/>
                            <a:gd name="T89" fmla="*/ T88 w 5772"/>
                            <a:gd name="T90" fmla="+- 0 1177 1177"/>
                            <a:gd name="T91" fmla="*/ 1177 h 44"/>
                            <a:gd name="T92" fmla="+- 0 6901 2300"/>
                            <a:gd name="T93" fmla="*/ T92 w 5772"/>
                            <a:gd name="T94" fmla="+- 0 1177 1177"/>
                            <a:gd name="T95" fmla="*/ 1177 h 44"/>
                            <a:gd name="T96" fmla="+- 0 6820 2300"/>
                            <a:gd name="T97" fmla="*/ T96 w 5772"/>
                            <a:gd name="T98" fmla="+- 0 1177 1177"/>
                            <a:gd name="T99" fmla="*/ 1177 h 44"/>
                            <a:gd name="T100" fmla="+- 0 6820 2300"/>
                            <a:gd name="T101" fmla="*/ T100 w 5772"/>
                            <a:gd name="T102" fmla="+- 0 1177 1177"/>
                            <a:gd name="T103" fmla="*/ 1177 h 44"/>
                            <a:gd name="T104" fmla="+- 0 5651 2300"/>
                            <a:gd name="T105" fmla="*/ T104 w 5772"/>
                            <a:gd name="T106" fmla="+- 0 1177 1177"/>
                            <a:gd name="T107" fmla="*/ 1177 h 44"/>
                            <a:gd name="T108" fmla="+- 0 5569 2300"/>
                            <a:gd name="T109" fmla="*/ T108 w 5772"/>
                            <a:gd name="T110" fmla="+- 0 1177 1177"/>
                            <a:gd name="T111" fmla="*/ 1177 h 44"/>
                            <a:gd name="T112" fmla="+- 0 4400 2300"/>
                            <a:gd name="T113" fmla="*/ T112 w 5772"/>
                            <a:gd name="T114" fmla="+- 0 1177 1177"/>
                            <a:gd name="T115" fmla="*/ 1177 h 44"/>
                            <a:gd name="T116" fmla="+- 0 4319 2300"/>
                            <a:gd name="T117" fmla="*/ T116 w 5772"/>
                            <a:gd name="T118" fmla="+- 0 1177 1177"/>
                            <a:gd name="T119" fmla="*/ 1177 h 44"/>
                            <a:gd name="T120" fmla="+- 0 4319 2300"/>
                            <a:gd name="T121" fmla="*/ T120 w 5772"/>
                            <a:gd name="T122" fmla="+- 0 1191 1177"/>
                            <a:gd name="T123" fmla="*/ 1191 h 44"/>
                            <a:gd name="T124" fmla="+- 0 4400 2300"/>
                            <a:gd name="T125" fmla="*/ T124 w 5772"/>
                            <a:gd name="T126" fmla="+- 0 1191 1177"/>
                            <a:gd name="T127" fmla="*/ 1191 h 44"/>
                            <a:gd name="T128" fmla="+- 0 5569 2300"/>
                            <a:gd name="T129" fmla="*/ T128 w 5772"/>
                            <a:gd name="T130" fmla="+- 0 1191 1177"/>
                            <a:gd name="T131" fmla="*/ 1191 h 44"/>
                            <a:gd name="T132" fmla="+- 0 5651 2300"/>
                            <a:gd name="T133" fmla="*/ T132 w 5772"/>
                            <a:gd name="T134" fmla="+- 0 1191 1177"/>
                            <a:gd name="T135" fmla="*/ 1191 h 44"/>
                            <a:gd name="T136" fmla="+- 0 6820 2300"/>
                            <a:gd name="T137" fmla="*/ T136 w 5772"/>
                            <a:gd name="T138" fmla="+- 0 1191 1177"/>
                            <a:gd name="T139" fmla="*/ 1191 h 44"/>
                            <a:gd name="T140" fmla="+- 0 6820 2300"/>
                            <a:gd name="T141" fmla="*/ T140 w 5772"/>
                            <a:gd name="T142" fmla="+- 0 1191 1177"/>
                            <a:gd name="T143" fmla="*/ 1191 h 44"/>
                            <a:gd name="T144" fmla="+- 0 6901 2300"/>
                            <a:gd name="T145" fmla="*/ T144 w 5772"/>
                            <a:gd name="T146" fmla="+- 0 1191 1177"/>
                            <a:gd name="T147" fmla="*/ 1191 h 44"/>
                            <a:gd name="T148" fmla="+- 0 8071 2300"/>
                            <a:gd name="T149" fmla="*/ T148 w 5772"/>
                            <a:gd name="T150" fmla="+- 0 1191 1177"/>
                            <a:gd name="T151" fmla="*/ 1191 h 44"/>
                            <a:gd name="T152" fmla="+- 0 8071 2300"/>
                            <a:gd name="T153" fmla="*/ T152 w 5772"/>
                            <a:gd name="T154" fmla="+- 0 1177 1177"/>
                            <a:gd name="T155" fmla="*/ 1177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5772" h="44">
                              <a:moveTo>
                                <a:pt x="2018" y="29"/>
                              </a:moveTo>
                              <a:lnTo>
                                <a:pt x="0" y="29"/>
                              </a:lnTo>
                              <a:lnTo>
                                <a:pt x="0" y="43"/>
                              </a:lnTo>
                              <a:lnTo>
                                <a:pt x="2018" y="43"/>
                              </a:lnTo>
                              <a:lnTo>
                                <a:pt x="2018" y="29"/>
                              </a:lnTo>
                              <a:close/>
                              <a:moveTo>
                                <a:pt x="5771" y="29"/>
                              </a:moveTo>
                              <a:lnTo>
                                <a:pt x="4601" y="29"/>
                              </a:lnTo>
                              <a:lnTo>
                                <a:pt x="4520" y="29"/>
                              </a:lnTo>
                              <a:lnTo>
                                <a:pt x="3351" y="29"/>
                              </a:lnTo>
                              <a:lnTo>
                                <a:pt x="3269" y="29"/>
                              </a:lnTo>
                              <a:lnTo>
                                <a:pt x="2100" y="29"/>
                              </a:lnTo>
                              <a:lnTo>
                                <a:pt x="2019" y="29"/>
                              </a:lnTo>
                              <a:lnTo>
                                <a:pt x="2019" y="43"/>
                              </a:lnTo>
                              <a:lnTo>
                                <a:pt x="2100" y="43"/>
                              </a:lnTo>
                              <a:lnTo>
                                <a:pt x="3269" y="43"/>
                              </a:lnTo>
                              <a:lnTo>
                                <a:pt x="3351" y="43"/>
                              </a:lnTo>
                              <a:lnTo>
                                <a:pt x="4520" y="43"/>
                              </a:lnTo>
                              <a:lnTo>
                                <a:pt x="4601" y="43"/>
                              </a:lnTo>
                              <a:lnTo>
                                <a:pt x="5771" y="43"/>
                              </a:lnTo>
                              <a:lnTo>
                                <a:pt x="5771" y="29"/>
                              </a:lnTo>
                              <a:close/>
                              <a:moveTo>
                                <a:pt x="5771" y="0"/>
                              </a:moveTo>
                              <a:lnTo>
                                <a:pt x="4601" y="0"/>
                              </a:lnTo>
                              <a:lnTo>
                                <a:pt x="4520" y="0"/>
                              </a:lnTo>
                              <a:lnTo>
                                <a:pt x="3351" y="0"/>
                              </a:lnTo>
                              <a:lnTo>
                                <a:pt x="3269" y="0"/>
                              </a:lnTo>
                              <a:lnTo>
                                <a:pt x="2100" y="0"/>
                              </a:lnTo>
                              <a:lnTo>
                                <a:pt x="2019" y="0"/>
                              </a:lnTo>
                              <a:lnTo>
                                <a:pt x="2019" y="14"/>
                              </a:lnTo>
                              <a:lnTo>
                                <a:pt x="2100" y="14"/>
                              </a:lnTo>
                              <a:lnTo>
                                <a:pt x="3269" y="14"/>
                              </a:lnTo>
                              <a:lnTo>
                                <a:pt x="3351" y="14"/>
                              </a:lnTo>
                              <a:lnTo>
                                <a:pt x="4520" y="14"/>
                              </a:lnTo>
                              <a:lnTo>
                                <a:pt x="4601" y="14"/>
                              </a:lnTo>
                              <a:lnTo>
                                <a:pt x="5771" y="14"/>
                              </a:lnTo>
                              <a:lnTo>
                                <a:pt x="57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83CEF6" id="AutoShape 146" o:spid="_x0000_s1026" style="position:absolute;margin-left:115pt;margin-top:58.85pt;width:288.6pt;height:2.2pt;z-index:-2050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57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" path="m2018,29l,29,,43r2018,l2018,29xm5771,29r-1170,l4520,29r-1169,l3269,29r-1169,l2019,29r,14l2100,43r1169,l3351,43r1169,l4601,43r1170,l5771,29xm5771,l4601,r-81,l3351,r-82,l2100,r-81,l2019,14r81,l3269,14r82,l4520,14r81,l5771,14r,-14xe" fillcolor="black" stroked="f">
                <v:path arrowok="t" o:connecttype="custom" o:connectlocs="1281430,765810;0,765810;0,774700;1281430,774700;1281430,765810;3664585,765810;2921635,765810;2870200,765810;2870200,765810;2127885,765810;2075815,765810;1333500,765810;1282065,765810;1282065,774700;1333500,774700;2075815,774700;2127885,774700;2870200,774700;2870200,774700;2921635,774700;3664585,774700;3664585,765810;3664585,747395;2921635,747395;2870200,747395;2870200,747395;2127885,747395;2075815,747395;1333500,747395;1282065,747395;1282065,756285;1333500,756285;2075815,756285;2127885,756285;2870200,756285;2870200,756285;2921635,756285;3664585,756285;3664585,747395" o:connectangles="0,0,0,0,0,0,0,0,0,0,0,0,0,0,0,0,0,0,0,0,0,0,0,0,0,0,0,0,0,0,0,0,0,0,0,0,0,0,0"/>
                <w10:wrap anchorx="page"/>
              </v:shape>
            </w:pict>
          </mc:Fallback>
        </mc:AlternateContent>
      </w:r>
      <w:r w:rsidR="00FB2450">
        <w:rPr>
          <w:rFonts w:ascii="Arial MT"/>
          <w:sz w:val="18"/>
        </w:rPr>
        <w:t>Alternative hypotheses: Two-sided (Breusch-Pagan) and one-sided</w:t>
      </w:r>
      <w:r w:rsidR="00FB2450">
        <w:rPr>
          <w:rFonts w:ascii="Arial MT"/>
          <w:spacing w:val="-47"/>
          <w:sz w:val="18"/>
        </w:rPr>
        <w:t xml:space="preserve"> </w:t>
      </w:r>
      <w:r w:rsidR="00FB2450">
        <w:rPr>
          <w:rFonts w:ascii="Arial MT"/>
          <w:sz w:val="18"/>
        </w:rPr>
        <w:t>(all</w:t>
      </w:r>
      <w:r w:rsidR="00FB2450">
        <w:rPr>
          <w:rFonts w:ascii="Arial MT"/>
          <w:spacing w:val="-3"/>
          <w:sz w:val="18"/>
        </w:rPr>
        <w:t xml:space="preserve"> </w:t>
      </w:r>
      <w:r w:rsidR="00FB2450">
        <w:rPr>
          <w:rFonts w:ascii="Arial MT"/>
          <w:sz w:val="18"/>
        </w:rPr>
        <w:t>others) alternatives</w:t>
      </w:r>
    </w:p>
    <w:p w14:paraId="1B12A8EA" w14:textId="77777777" w:rsidR="00030607" w:rsidRDefault="00030607">
      <w:pPr>
        <w:pStyle w:val="BodyText"/>
        <w:spacing w:before="6"/>
        <w:rPr>
          <w:rFonts w:ascii="Arial MT"/>
          <w:sz w:val="9"/>
        </w:rPr>
      </w:pPr>
    </w:p>
    <w:tbl>
      <w:tblPr>
        <w:tblW w:w="0" w:type="auto"/>
        <w:tblInd w:w="847" w:type="dxa"/>
        <w:tblLayout w:type="fixed"/>
        <w:tblCellMar>
          <w:left w:w="0" w:type="dxa"/>
          <w:right w:w="0" w:type="dxa"/>
        </w:tblCellMar>
        <w:tblLook w:val="01E0" w:firstRow="1" w:lastRow="1" w:firstColumn="1" w:lastColumn="1" w:noHBand="0" w:noVBand="0"/>
      </w:tblPr>
      <w:tblGrid>
        <w:gridCol w:w="2019"/>
        <w:gridCol w:w="1202"/>
        <w:gridCol w:w="1418"/>
        <w:gridCol w:w="1131"/>
      </w:tblGrid>
      <w:tr w:rsidR="00030607" w14:paraId="25C2338F" w14:textId="77777777">
        <w:trPr>
          <w:trHeight w:val="645"/>
        </w:trPr>
        <w:tc>
          <w:tcPr>
            <w:tcW w:w="2019" w:type="dxa"/>
            <w:tcBorders>
              <w:top w:val="single" w:sz="6" w:space="0" w:color="000000"/>
              <w:bottom w:val="single" w:sz="6" w:space="0" w:color="000000"/>
            </w:tcBorders>
          </w:tcPr>
          <w:p w14:paraId="35E6E549" w14:textId="77777777" w:rsidR="00030607" w:rsidRDefault="00030607">
            <w:pPr>
              <w:pStyle w:val="TableParagraph"/>
              <w:rPr>
                <w:sz w:val="18"/>
              </w:rPr>
            </w:pPr>
          </w:p>
        </w:tc>
        <w:tc>
          <w:tcPr>
            <w:tcW w:w="1202" w:type="dxa"/>
          </w:tcPr>
          <w:p w14:paraId="75F6F7E9" w14:textId="77777777" w:rsidR="00030607" w:rsidRDefault="00030607">
            <w:pPr>
              <w:pStyle w:val="TableParagraph"/>
              <w:spacing w:before="9"/>
              <w:rPr>
                <w:rFonts w:ascii="Arial MT"/>
                <w:sz w:val="27"/>
              </w:rPr>
            </w:pPr>
          </w:p>
          <w:p w14:paraId="1E91900C" w14:textId="77777777" w:rsidR="00030607" w:rsidRDefault="00FB2450">
            <w:pPr>
              <w:pStyle w:val="TableParagraph"/>
              <w:spacing w:before="1"/>
              <w:ind w:left="54" w:right="7"/>
              <w:jc w:val="center"/>
              <w:rPr>
                <w:rFonts w:ascii="Arial MT"/>
                <w:sz w:val="18"/>
              </w:rPr>
            </w:pPr>
            <w:r>
              <w:rPr>
                <w:rFonts w:ascii="Arial MT"/>
                <w:sz w:val="18"/>
              </w:rPr>
              <w:t>Cross-section</w:t>
            </w:r>
          </w:p>
        </w:tc>
        <w:tc>
          <w:tcPr>
            <w:tcW w:w="1418" w:type="dxa"/>
          </w:tcPr>
          <w:p w14:paraId="514FCD23" w14:textId="77777777" w:rsidR="00030607" w:rsidRDefault="00FB2450">
            <w:pPr>
              <w:pStyle w:val="TableParagraph"/>
              <w:spacing w:before="99" w:line="256" w:lineRule="auto"/>
              <w:ind w:left="473" w:right="81" w:hanging="447"/>
              <w:rPr>
                <w:rFonts w:ascii="Arial MT"/>
                <w:sz w:val="18"/>
              </w:rPr>
            </w:pPr>
            <w:r>
              <w:rPr>
                <w:rFonts w:ascii="Arial MT"/>
                <w:sz w:val="18"/>
              </w:rPr>
              <w:t>Test Hypothesis</w:t>
            </w:r>
            <w:r>
              <w:rPr>
                <w:rFonts w:ascii="Arial MT"/>
                <w:spacing w:val="-47"/>
                <w:sz w:val="18"/>
              </w:rPr>
              <w:t xml:space="preserve"> </w:t>
            </w:r>
            <w:r>
              <w:rPr>
                <w:rFonts w:ascii="Arial MT"/>
                <w:sz w:val="18"/>
              </w:rPr>
              <w:t>Time</w:t>
            </w:r>
          </w:p>
        </w:tc>
        <w:tc>
          <w:tcPr>
            <w:tcW w:w="1131" w:type="dxa"/>
          </w:tcPr>
          <w:p w14:paraId="7D7D9B11" w14:textId="77777777" w:rsidR="00030607" w:rsidRDefault="00030607">
            <w:pPr>
              <w:pStyle w:val="TableParagraph"/>
              <w:spacing w:before="9"/>
              <w:rPr>
                <w:rFonts w:ascii="Arial MT"/>
                <w:sz w:val="27"/>
              </w:rPr>
            </w:pPr>
          </w:p>
          <w:p w14:paraId="56B2D5D5" w14:textId="77777777" w:rsidR="00030607" w:rsidRDefault="00FB2450">
            <w:pPr>
              <w:pStyle w:val="TableParagraph"/>
              <w:spacing w:before="1"/>
              <w:ind w:left="320"/>
              <w:rPr>
                <w:rFonts w:ascii="Arial MT"/>
                <w:sz w:val="18"/>
              </w:rPr>
            </w:pPr>
            <w:r>
              <w:rPr>
                <w:rFonts w:ascii="Arial MT"/>
                <w:sz w:val="18"/>
              </w:rPr>
              <w:t>Both</w:t>
            </w:r>
          </w:p>
        </w:tc>
      </w:tr>
      <w:tr w:rsidR="00030607" w14:paraId="6F54FC31" w14:textId="77777777">
        <w:trPr>
          <w:trHeight w:val="316"/>
        </w:trPr>
        <w:tc>
          <w:tcPr>
            <w:tcW w:w="2019" w:type="dxa"/>
            <w:tcBorders>
              <w:top w:val="single" w:sz="6" w:space="0" w:color="000000"/>
            </w:tcBorders>
          </w:tcPr>
          <w:p w14:paraId="2640ACFF" w14:textId="77777777" w:rsidR="00030607" w:rsidRDefault="00FB2450">
            <w:pPr>
              <w:pStyle w:val="TableParagraph"/>
              <w:spacing w:before="128" w:line="197" w:lineRule="exact"/>
              <w:ind w:left="-3"/>
              <w:rPr>
                <w:rFonts w:ascii="Arial MT"/>
                <w:sz w:val="18"/>
              </w:rPr>
            </w:pPr>
            <w:r>
              <w:rPr>
                <w:rFonts w:ascii="Arial MT"/>
                <w:sz w:val="18"/>
              </w:rPr>
              <w:t>Breusch-Pagan</w:t>
            </w:r>
          </w:p>
        </w:tc>
        <w:tc>
          <w:tcPr>
            <w:tcW w:w="1202" w:type="dxa"/>
          </w:tcPr>
          <w:p w14:paraId="1A398762" w14:textId="77777777" w:rsidR="00030607" w:rsidRDefault="00FB2450">
            <w:pPr>
              <w:pStyle w:val="TableParagraph"/>
              <w:spacing w:before="99" w:line="197" w:lineRule="exact"/>
              <w:ind w:left="104" w:right="7"/>
              <w:jc w:val="center"/>
              <w:rPr>
                <w:rFonts w:ascii="Arial MT"/>
                <w:sz w:val="18"/>
              </w:rPr>
            </w:pPr>
            <w:r>
              <w:rPr>
                <w:rFonts w:ascii="Arial MT"/>
                <w:sz w:val="18"/>
              </w:rPr>
              <w:t>32.29606</w:t>
            </w:r>
          </w:p>
        </w:tc>
        <w:tc>
          <w:tcPr>
            <w:tcW w:w="1418" w:type="dxa"/>
          </w:tcPr>
          <w:p w14:paraId="2C0B7ECA" w14:textId="77777777" w:rsidR="00030607" w:rsidRDefault="00FB2450">
            <w:pPr>
              <w:pStyle w:val="TableParagraph"/>
              <w:spacing w:before="99" w:line="197" w:lineRule="exact"/>
              <w:ind w:right="341"/>
              <w:jc w:val="right"/>
              <w:rPr>
                <w:rFonts w:ascii="Arial MT"/>
                <w:sz w:val="18"/>
              </w:rPr>
            </w:pPr>
            <w:r>
              <w:rPr>
                <w:rFonts w:ascii="Arial MT"/>
                <w:sz w:val="18"/>
              </w:rPr>
              <w:t>1.026316</w:t>
            </w:r>
          </w:p>
        </w:tc>
        <w:tc>
          <w:tcPr>
            <w:tcW w:w="1131" w:type="dxa"/>
          </w:tcPr>
          <w:p w14:paraId="500BCA19" w14:textId="77777777" w:rsidR="00030607" w:rsidRDefault="00FB2450">
            <w:pPr>
              <w:pStyle w:val="TableParagraph"/>
              <w:spacing w:before="99" w:line="197" w:lineRule="exact"/>
              <w:ind w:right="222"/>
              <w:jc w:val="right"/>
              <w:rPr>
                <w:rFonts w:ascii="Arial MT"/>
                <w:sz w:val="18"/>
              </w:rPr>
            </w:pPr>
            <w:r>
              <w:rPr>
                <w:rFonts w:ascii="Arial MT"/>
                <w:sz w:val="18"/>
              </w:rPr>
              <w:t>33.32237</w:t>
            </w:r>
          </w:p>
        </w:tc>
      </w:tr>
      <w:tr w:rsidR="00030607" w14:paraId="21CC532E" w14:textId="77777777">
        <w:trPr>
          <w:trHeight w:val="330"/>
        </w:trPr>
        <w:tc>
          <w:tcPr>
            <w:tcW w:w="2019" w:type="dxa"/>
          </w:tcPr>
          <w:p w14:paraId="2A5BDF36" w14:textId="77777777" w:rsidR="00030607" w:rsidRDefault="00030607">
            <w:pPr>
              <w:pStyle w:val="TableParagraph"/>
              <w:rPr>
                <w:sz w:val="18"/>
              </w:rPr>
            </w:pPr>
          </w:p>
        </w:tc>
        <w:tc>
          <w:tcPr>
            <w:tcW w:w="1202" w:type="dxa"/>
          </w:tcPr>
          <w:p w14:paraId="218ED464" w14:textId="77777777" w:rsidR="00030607" w:rsidRDefault="00FB2450">
            <w:pPr>
              <w:pStyle w:val="TableParagraph"/>
              <w:spacing w:before="4"/>
              <w:ind w:left="54" w:right="4"/>
              <w:jc w:val="center"/>
              <w:rPr>
                <w:rFonts w:ascii="Arial MT"/>
                <w:sz w:val="18"/>
              </w:rPr>
            </w:pPr>
            <w:r>
              <w:rPr>
                <w:rFonts w:ascii="Arial MT"/>
                <w:sz w:val="18"/>
              </w:rPr>
              <w:t>(0.0000)</w:t>
            </w:r>
          </w:p>
        </w:tc>
        <w:tc>
          <w:tcPr>
            <w:tcW w:w="1418" w:type="dxa"/>
          </w:tcPr>
          <w:p w14:paraId="7F76B586" w14:textId="77777777" w:rsidR="00030607" w:rsidRDefault="00FB2450">
            <w:pPr>
              <w:pStyle w:val="TableParagraph"/>
              <w:spacing w:before="4"/>
              <w:ind w:right="405"/>
              <w:jc w:val="right"/>
              <w:rPr>
                <w:rFonts w:ascii="Arial MT"/>
                <w:sz w:val="18"/>
              </w:rPr>
            </w:pPr>
            <w:r>
              <w:rPr>
                <w:rFonts w:ascii="Arial MT"/>
                <w:sz w:val="18"/>
              </w:rPr>
              <w:t>(0.3110)</w:t>
            </w:r>
          </w:p>
        </w:tc>
        <w:tc>
          <w:tcPr>
            <w:tcW w:w="1131" w:type="dxa"/>
          </w:tcPr>
          <w:p w14:paraId="081ED489" w14:textId="77777777" w:rsidR="00030607" w:rsidRDefault="00FB2450">
            <w:pPr>
              <w:pStyle w:val="TableParagraph"/>
              <w:spacing w:before="4"/>
              <w:ind w:left="171"/>
              <w:rPr>
                <w:rFonts w:ascii="Arial MT"/>
                <w:sz w:val="18"/>
              </w:rPr>
            </w:pPr>
            <w:r>
              <w:rPr>
                <w:rFonts w:ascii="Arial MT"/>
                <w:sz w:val="18"/>
              </w:rPr>
              <w:t>(0.0000)</w:t>
            </w:r>
          </w:p>
        </w:tc>
      </w:tr>
      <w:tr w:rsidR="00030607" w14:paraId="5BF84B71" w14:textId="77777777">
        <w:trPr>
          <w:trHeight w:val="330"/>
        </w:trPr>
        <w:tc>
          <w:tcPr>
            <w:tcW w:w="2019" w:type="dxa"/>
          </w:tcPr>
          <w:p w14:paraId="369FC329" w14:textId="77777777" w:rsidR="00030607" w:rsidRDefault="00FB2450">
            <w:pPr>
              <w:pStyle w:val="TableParagraph"/>
              <w:spacing w:before="113" w:line="197" w:lineRule="exact"/>
              <w:ind w:left="-3"/>
              <w:rPr>
                <w:rFonts w:ascii="Arial MT"/>
                <w:sz w:val="18"/>
              </w:rPr>
            </w:pPr>
            <w:r>
              <w:rPr>
                <w:rFonts w:ascii="Arial MT"/>
                <w:sz w:val="18"/>
              </w:rPr>
              <w:t>Honda</w:t>
            </w:r>
          </w:p>
        </w:tc>
        <w:tc>
          <w:tcPr>
            <w:tcW w:w="1202" w:type="dxa"/>
          </w:tcPr>
          <w:p w14:paraId="2A0EBF42" w14:textId="77777777" w:rsidR="00030607" w:rsidRDefault="00FB2450">
            <w:pPr>
              <w:pStyle w:val="TableParagraph"/>
              <w:spacing w:before="113" w:line="197" w:lineRule="exact"/>
              <w:ind w:left="104" w:right="7"/>
              <w:jc w:val="center"/>
              <w:rPr>
                <w:rFonts w:ascii="Arial MT"/>
                <w:sz w:val="18"/>
              </w:rPr>
            </w:pPr>
            <w:r>
              <w:rPr>
                <w:rFonts w:ascii="Arial MT"/>
                <w:sz w:val="18"/>
              </w:rPr>
              <w:t>5.682962</w:t>
            </w:r>
          </w:p>
        </w:tc>
        <w:tc>
          <w:tcPr>
            <w:tcW w:w="1418" w:type="dxa"/>
          </w:tcPr>
          <w:p w14:paraId="12CC05C5" w14:textId="77777777" w:rsidR="00030607" w:rsidRDefault="00FB2450">
            <w:pPr>
              <w:pStyle w:val="TableParagraph"/>
              <w:spacing w:before="113" w:line="197" w:lineRule="exact"/>
              <w:ind w:right="336"/>
              <w:jc w:val="right"/>
              <w:rPr>
                <w:rFonts w:ascii="Arial MT"/>
                <w:sz w:val="18"/>
              </w:rPr>
            </w:pPr>
            <w:r>
              <w:rPr>
                <w:rFonts w:ascii="Arial MT"/>
                <w:sz w:val="18"/>
              </w:rPr>
              <w:t>-1.013072</w:t>
            </w:r>
          </w:p>
        </w:tc>
        <w:tc>
          <w:tcPr>
            <w:tcW w:w="1131" w:type="dxa"/>
          </w:tcPr>
          <w:p w14:paraId="38061249" w14:textId="77777777" w:rsidR="00030607" w:rsidRDefault="00FB2450">
            <w:pPr>
              <w:pStyle w:val="TableParagraph"/>
              <w:spacing w:before="113" w:line="197" w:lineRule="exact"/>
              <w:ind w:right="222"/>
              <w:jc w:val="right"/>
              <w:rPr>
                <w:rFonts w:ascii="Arial MT"/>
                <w:sz w:val="18"/>
              </w:rPr>
            </w:pPr>
            <w:r>
              <w:rPr>
                <w:rFonts w:ascii="Arial MT"/>
                <w:sz w:val="18"/>
              </w:rPr>
              <w:t>3.302111</w:t>
            </w:r>
          </w:p>
        </w:tc>
      </w:tr>
      <w:tr w:rsidR="00030607" w14:paraId="6B34844F" w14:textId="77777777">
        <w:trPr>
          <w:trHeight w:val="330"/>
        </w:trPr>
        <w:tc>
          <w:tcPr>
            <w:tcW w:w="2019" w:type="dxa"/>
          </w:tcPr>
          <w:p w14:paraId="5F730E7B" w14:textId="77777777" w:rsidR="00030607" w:rsidRDefault="00030607">
            <w:pPr>
              <w:pStyle w:val="TableParagraph"/>
              <w:rPr>
                <w:sz w:val="18"/>
              </w:rPr>
            </w:pPr>
          </w:p>
        </w:tc>
        <w:tc>
          <w:tcPr>
            <w:tcW w:w="1202" w:type="dxa"/>
          </w:tcPr>
          <w:p w14:paraId="5BFF7C1E" w14:textId="77777777" w:rsidR="00030607" w:rsidRDefault="00FB2450">
            <w:pPr>
              <w:pStyle w:val="TableParagraph"/>
              <w:spacing w:before="4"/>
              <w:ind w:left="54" w:right="4"/>
              <w:jc w:val="center"/>
              <w:rPr>
                <w:rFonts w:ascii="Arial MT"/>
                <w:sz w:val="18"/>
              </w:rPr>
            </w:pPr>
            <w:r>
              <w:rPr>
                <w:rFonts w:ascii="Arial MT"/>
                <w:sz w:val="18"/>
              </w:rPr>
              <w:t>(0.0000)</w:t>
            </w:r>
          </w:p>
        </w:tc>
        <w:tc>
          <w:tcPr>
            <w:tcW w:w="1418" w:type="dxa"/>
          </w:tcPr>
          <w:p w14:paraId="73497944" w14:textId="77777777" w:rsidR="00030607" w:rsidRDefault="00FB2450">
            <w:pPr>
              <w:pStyle w:val="TableParagraph"/>
              <w:spacing w:before="4"/>
              <w:ind w:left="594" w:right="664"/>
              <w:jc w:val="center"/>
              <w:rPr>
                <w:rFonts w:ascii="Arial MT"/>
                <w:sz w:val="18"/>
              </w:rPr>
            </w:pPr>
            <w:r>
              <w:rPr>
                <w:rFonts w:ascii="Arial MT"/>
                <w:sz w:val="18"/>
              </w:rPr>
              <w:t>--</w:t>
            </w:r>
          </w:p>
        </w:tc>
        <w:tc>
          <w:tcPr>
            <w:tcW w:w="1131" w:type="dxa"/>
          </w:tcPr>
          <w:p w14:paraId="64BE14E5" w14:textId="77777777" w:rsidR="00030607" w:rsidRDefault="00FB2450">
            <w:pPr>
              <w:pStyle w:val="TableParagraph"/>
              <w:spacing w:before="4"/>
              <w:ind w:left="171"/>
              <w:rPr>
                <w:rFonts w:ascii="Arial MT"/>
                <w:sz w:val="18"/>
              </w:rPr>
            </w:pPr>
            <w:r>
              <w:rPr>
                <w:rFonts w:ascii="Arial MT"/>
                <w:sz w:val="18"/>
              </w:rPr>
              <w:t>(0.0005)</w:t>
            </w:r>
          </w:p>
        </w:tc>
      </w:tr>
      <w:tr w:rsidR="00030607" w14:paraId="75EB7951" w14:textId="77777777">
        <w:trPr>
          <w:trHeight w:val="330"/>
        </w:trPr>
        <w:tc>
          <w:tcPr>
            <w:tcW w:w="2019" w:type="dxa"/>
          </w:tcPr>
          <w:p w14:paraId="58C4B2D9" w14:textId="77777777" w:rsidR="00030607" w:rsidRDefault="00FB2450">
            <w:pPr>
              <w:pStyle w:val="TableParagraph"/>
              <w:spacing w:before="113" w:line="197" w:lineRule="exact"/>
              <w:ind w:left="-3"/>
              <w:rPr>
                <w:rFonts w:ascii="Arial MT"/>
                <w:sz w:val="18"/>
              </w:rPr>
            </w:pPr>
            <w:r>
              <w:rPr>
                <w:rFonts w:ascii="Arial MT"/>
                <w:sz w:val="18"/>
              </w:rPr>
              <w:t>King-Wu</w:t>
            </w:r>
          </w:p>
        </w:tc>
        <w:tc>
          <w:tcPr>
            <w:tcW w:w="1202" w:type="dxa"/>
          </w:tcPr>
          <w:p w14:paraId="0D0E1B42" w14:textId="77777777" w:rsidR="00030607" w:rsidRDefault="00FB2450">
            <w:pPr>
              <w:pStyle w:val="TableParagraph"/>
              <w:spacing w:before="113" w:line="197" w:lineRule="exact"/>
              <w:ind w:left="104" w:right="7"/>
              <w:jc w:val="center"/>
              <w:rPr>
                <w:rFonts w:ascii="Arial MT"/>
                <w:sz w:val="18"/>
              </w:rPr>
            </w:pPr>
            <w:r>
              <w:rPr>
                <w:rFonts w:ascii="Arial MT"/>
                <w:sz w:val="18"/>
              </w:rPr>
              <w:t>5.682962</w:t>
            </w:r>
          </w:p>
        </w:tc>
        <w:tc>
          <w:tcPr>
            <w:tcW w:w="1418" w:type="dxa"/>
          </w:tcPr>
          <w:p w14:paraId="71386015" w14:textId="77777777" w:rsidR="00030607" w:rsidRDefault="00FB2450">
            <w:pPr>
              <w:pStyle w:val="TableParagraph"/>
              <w:spacing w:before="113" w:line="197" w:lineRule="exact"/>
              <w:ind w:right="336"/>
              <w:jc w:val="right"/>
              <w:rPr>
                <w:rFonts w:ascii="Arial MT"/>
                <w:sz w:val="18"/>
              </w:rPr>
            </w:pPr>
            <w:r>
              <w:rPr>
                <w:rFonts w:ascii="Arial MT"/>
                <w:sz w:val="18"/>
              </w:rPr>
              <w:t>-1.013072</w:t>
            </w:r>
          </w:p>
        </w:tc>
        <w:tc>
          <w:tcPr>
            <w:tcW w:w="1131" w:type="dxa"/>
          </w:tcPr>
          <w:p w14:paraId="1ACAECCF" w14:textId="77777777" w:rsidR="00030607" w:rsidRDefault="00FB2450">
            <w:pPr>
              <w:pStyle w:val="TableParagraph"/>
              <w:spacing w:before="113" w:line="197" w:lineRule="exact"/>
              <w:ind w:right="217"/>
              <w:jc w:val="right"/>
              <w:rPr>
                <w:rFonts w:ascii="Arial MT"/>
                <w:sz w:val="18"/>
              </w:rPr>
            </w:pPr>
            <w:r>
              <w:rPr>
                <w:rFonts w:ascii="Arial MT"/>
                <w:sz w:val="18"/>
              </w:rPr>
              <w:t>-0.089998</w:t>
            </w:r>
          </w:p>
        </w:tc>
      </w:tr>
      <w:tr w:rsidR="00030607" w14:paraId="3560395D" w14:textId="77777777">
        <w:trPr>
          <w:trHeight w:val="330"/>
        </w:trPr>
        <w:tc>
          <w:tcPr>
            <w:tcW w:w="2019" w:type="dxa"/>
          </w:tcPr>
          <w:p w14:paraId="659A1A80" w14:textId="77777777" w:rsidR="00030607" w:rsidRDefault="00030607">
            <w:pPr>
              <w:pStyle w:val="TableParagraph"/>
              <w:rPr>
                <w:sz w:val="18"/>
              </w:rPr>
            </w:pPr>
          </w:p>
        </w:tc>
        <w:tc>
          <w:tcPr>
            <w:tcW w:w="1202" w:type="dxa"/>
          </w:tcPr>
          <w:p w14:paraId="63F786ED" w14:textId="77777777" w:rsidR="00030607" w:rsidRDefault="00FB2450">
            <w:pPr>
              <w:pStyle w:val="TableParagraph"/>
              <w:spacing w:before="4"/>
              <w:ind w:left="54" w:right="4"/>
              <w:jc w:val="center"/>
              <w:rPr>
                <w:rFonts w:ascii="Arial MT"/>
                <w:sz w:val="18"/>
              </w:rPr>
            </w:pPr>
            <w:r>
              <w:rPr>
                <w:rFonts w:ascii="Arial MT"/>
                <w:sz w:val="18"/>
              </w:rPr>
              <w:t>(0.0000)</w:t>
            </w:r>
          </w:p>
        </w:tc>
        <w:tc>
          <w:tcPr>
            <w:tcW w:w="1418" w:type="dxa"/>
          </w:tcPr>
          <w:p w14:paraId="2A00178D" w14:textId="77777777" w:rsidR="00030607" w:rsidRDefault="00FB2450">
            <w:pPr>
              <w:pStyle w:val="TableParagraph"/>
              <w:spacing w:before="4"/>
              <w:ind w:left="594" w:right="664"/>
              <w:jc w:val="center"/>
              <w:rPr>
                <w:rFonts w:ascii="Arial MT"/>
                <w:sz w:val="18"/>
              </w:rPr>
            </w:pPr>
            <w:r>
              <w:rPr>
                <w:rFonts w:ascii="Arial MT"/>
                <w:sz w:val="18"/>
              </w:rPr>
              <w:t>--</w:t>
            </w:r>
          </w:p>
        </w:tc>
        <w:tc>
          <w:tcPr>
            <w:tcW w:w="1131" w:type="dxa"/>
          </w:tcPr>
          <w:p w14:paraId="609453D0" w14:textId="77777777" w:rsidR="00030607" w:rsidRDefault="00FB2450">
            <w:pPr>
              <w:pStyle w:val="TableParagraph"/>
              <w:spacing w:before="4"/>
              <w:ind w:left="30" w:right="148"/>
              <w:jc w:val="center"/>
              <w:rPr>
                <w:rFonts w:ascii="Arial MT"/>
                <w:sz w:val="18"/>
              </w:rPr>
            </w:pPr>
            <w:r>
              <w:rPr>
                <w:rFonts w:ascii="Arial MT"/>
                <w:sz w:val="18"/>
              </w:rPr>
              <w:t>--</w:t>
            </w:r>
          </w:p>
        </w:tc>
      </w:tr>
      <w:tr w:rsidR="00030607" w14:paraId="2A1DEB2D" w14:textId="77777777">
        <w:trPr>
          <w:trHeight w:val="330"/>
        </w:trPr>
        <w:tc>
          <w:tcPr>
            <w:tcW w:w="2019" w:type="dxa"/>
          </w:tcPr>
          <w:p w14:paraId="478586B7" w14:textId="77777777" w:rsidR="00030607" w:rsidRDefault="00FB2450">
            <w:pPr>
              <w:pStyle w:val="TableParagraph"/>
              <w:spacing w:before="113" w:line="197" w:lineRule="exact"/>
              <w:ind w:left="-3"/>
              <w:rPr>
                <w:rFonts w:ascii="Arial MT"/>
                <w:sz w:val="18"/>
              </w:rPr>
            </w:pPr>
            <w:r>
              <w:rPr>
                <w:rFonts w:ascii="Arial MT"/>
                <w:sz w:val="18"/>
              </w:rPr>
              <w:t>Standardized</w:t>
            </w:r>
            <w:r>
              <w:rPr>
                <w:rFonts w:ascii="Arial MT"/>
                <w:spacing w:val="-3"/>
                <w:sz w:val="18"/>
              </w:rPr>
              <w:t xml:space="preserve"> </w:t>
            </w:r>
            <w:r>
              <w:rPr>
                <w:rFonts w:ascii="Arial MT"/>
                <w:sz w:val="18"/>
              </w:rPr>
              <w:t>Honda</w:t>
            </w:r>
          </w:p>
        </w:tc>
        <w:tc>
          <w:tcPr>
            <w:tcW w:w="1202" w:type="dxa"/>
          </w:tcPr>
          <w:p w14:paraId="688E03D4" w14:textId="77777777" w:rsidR="00030607" w:rsidRDefault="00FB2450">
            <w:pPr>
              <w:pStyle w:val="TableParagraph"/>
              <w:spacing w:before="113" w:line="197" w:lineRule="exact"/>
              <w:ind w:left="104" w:right="7"/>
              <w:jc w:val="center"/>
              <w:rPr>
                <w:rFonts w:ascii="Arial MT"/>
                <w:sz w:val="18"/>
              </w:rPr>
            </w:pPr>
            <w:r>
              <w:rPr>
                <w:rFonts w:ascii="Arial MT"/>
                <w:sz w:val="18"/>
              </w:rPr>
              <w:t>5.823394</w:t>
            </w:r>
          </w:p>
        </w:tc>
        <w:tc>
          <w:tcPr>
            <w:tcW w:w="1418" w:type="dxa"/>
          </w:tcPr>
          <w:p w14:paraId="2B35C4B1" w14:textId="77777777" w:rsidR="00030607" w:rsidRDefault="00FB2450">
            <w:pPr>
              <w:pStyle w:val="TableParagraph"/>
              <w:spacing w:before="113" w:line="197" w:lineRule="exact"/>
              <w:ind w:right="353"/>
              <w:jc w:val="right"/>
              <w:rPr>
                <w:rFonts w:ascii="Arial MT"/>
                <w:sz w:val="18"/>
              </w:rPr>
            </w:pPr>
            <w:r>
              <w:rPr>
                <w:rFonts w:ascii="Arial MT"/>
                <w:sz w:val="18"/>
              </w:rPr>
              <w:t>1.01E-05</w:t>
            </w:r>
          </w:p>
        </w:tc>
        <w:tc>
          <w:tcPr>
            <w:tcW w:w="1131" w:type="dxa"/>
          </w:tcPr>
          <w:p w14:paraId="48C78AA0" w14:textId="77777777" w:rsidR="00030607" w:rsidRDefault="00FB2450">
            <w:pPr>
              <w:pStyle w:val="TableParagraph"/>
              <w:spacing w:before="113" w:line="197" w:lineRule="exact"/>
              <w:ind w:right="217"/>
              <w:jc w:val="right"/>
              <w:rPr>
                <w:rFonts w:ascii="Arial MT"/>
                <w:sz w:val="18"/>
              </w:rPr>
            </w:pPr>
            <w:r>
              <w:rPr>
                <w:rFonts w:ascii="Arial MT"/>
                <w:sz w:val="18"/>
              </w:rPr>
              <w:t>-1.290795</w:t>
            </w:r>
          </w:p>
        </w:tc>
      </w:tr>
      <w:tr w:rsidR="00030607" w14:paraId="07166C26" w14:textId="77777777">
        <w:trPr>
          <w:trHeight w:val="219"/>
        </w:trPr>
        <w:tc>
          <w:tcPr>
            <w:tcW w:w="2019" w:type="dxa"/>
          </w:tcPr>
          <w:p w14:paraId="58D3E906" w14:textId="77777777" w:rsidR="00030607" w:rsidRDefault="00030607">
            <w:pPr>
              <w:pStyle w:val="TableParagraph"/>
              <w:rPr>
                <w:sz w:val="14"/>
              </w:rPr>
            </w:pPr>
          </w:p>
        </w:tc>
        <w:tc>
          <w:tcPr>
            <w:tcW w:w="1202" w:type="dxa"/>
          </w:tcPr>
          <w:p w14:paraId="549F768D" w14:textId="77777777" w:rsidR="00030607" w:rsidRDefault="00FB2450">
            <w:pPr>
              <w:pStyle w:val="TableParagraph"/>
              <w:spacing w:before="4" w:line="196" w:lineRule="exact"/>
              <w:ind w:left="54" w:right="4"/>
              <w:jc w:val="center"/>
              <w:rPr>
                <w:rFonts w:ascii="Arial MT"/>
                <w:sz w:val="18"/>
              </w:rPr>
            </w:pPr>
            <w:r>
              <w:rPr>
                <w:rFonts w:ascii="Arial MT"/>
                <w:sz w:val="18"/>
              </w:rPr>
              <w:t>(0.0000)</w:t>
            </w:r>
          </w:p>
        </w:tc>
        <w:tc>
          <w:tcPr>
            <w:tcW w:w="1418" w:type="dxa"/>
          </w:tcPr>
          <w:p w14:paraId="0493E43B" w14:textId="77777777" w:rsidR="00030607" w:rsidRDefault="00FB2450">
            <w:pPr>
              <w:pStyle w:val="TableParagraph"/>
              <w:spacing w:before="4" w:line="196" w:lineRule="exact"/>
              <w:ind w:right="405"/>
              <w:jc w:val="right"/>
              <w:rPr>
                <w:rFonts w:ascii="Arial MT"/>
                <w:sz w:val="18"/>
              </w:rPr>
            </w:pPr>
            <w:r>
              <w:rPr>
                <w:rFonts w:ascii="Arial MT"/>
                <w:sz w:val="18"/>
              </w:rPr>
              <w:t>(0.5000)</w:t>
            </w:r>
          </w:p>
        </w:tc>
        <w:tc>
          <w:tcPr>
            <w:tcW w:w="1131" w:type="dxa"/>
          </w:tcPr>
          <w:p w14:paraId="38A75937" w14:textId="77777777" w:rsidR="00030607" w:rsidRDefault="00030607">
            <w:pPr>
              <w:pStyle w:val="TableParagraph"/>
              <w:rPr>
                <w:sz w:val="14"/>
              </w:rPr>
            </w:pPr>
          </w:p>
        </w:tc>
      </w:tr>
      <w:tr w:rsidR="00030607" w14:paraId="259F098F" w14:textId="77777777">
        <w:trPr>
          <w:trHeight w:val="219"/>
        </w:trPr>
        <w:tc>
          <w:tcPr>
            <w:tcW w:w="2019" w:type="dxa"/>
          </w:tcPr>
          <w:p w14:paraId="023FA721" w14:textId="77777777" w:rsidR="00030607" w:rsidRDefault="00030607">
            <w:pPr>
              <w:pStyle w:val="TableParagraph"/>
              <w:rPr>
                <w:sz w:val="14"/>
              </w:rPr>
            </w:pPr>
          </w:p>
        </w:tc>
        <w:tc>
          <w:tcPr>
            <w:tcW w:w="1202" w:type="dxa"/>
          </w:tcPr>
          <w:p w14:paraId="5EFB4EBD" w14:textId="77777777" w:rsidR="00030607" w:rsidRDefault="00030607">
            <w:pPr>
              <w:pStyle w:val="TableParagraph"/>
              <w:rPr>
                <w:sz w:val="14"/>
              </w:rPr>
            </w:pPr>
          </w:p>
        </w:tc>
        <w:tc>
          <w:tcPr>
            <w:tcW w:w="1418" w:type="dxa"/>
          </w:tcPr>
          <w:p w14:paraId="6A0899E0" w14:textId="77777777" w:rsidR="00030607" w:rsidRDefault="00030607">
            <w:pPr>
              <w:pStyle w:val="TableParagraph"/>
              <w:rPr>
                <w:sz w:val="14"/>
              </w:rPr>
            </w:pPr>
          </w:p>
        </w:tc>
        <w:tc>
          <w:tcPr>
            <w:tcW w:w="1131" w:type="dxa"/>
          </w:tcPr>
          <w:p w14:paraId="670428D3" w14:textId="77777777" w:rsidR="00030607" w:rsidRDefault="00FB2450">
            <w:pPr>
              <w:pStyle w:val="TableParagraph"/>
              <w:spacing w:before="2" w:line="197" w:lineRule="exact"/>
              <w:ind w:left="30" w:right="148"/>
              <w:jc w:val="center"/>
              <w:rPr>
                <w:rFonts w:ascii="Arial MT"/>
                <w:sz w:val="18"/>
              </w:rPr>
            </w:pPr>
            <w:r>
              <w:rPr>
                <w:rFonts w:ascii="Arial MT"/>
                <w:sz w:val="18"/>
              </w:rPr>
              <w:t>--</w:t>
            </w:r>
          </w:p>
        </w:tc>
      </w:tr>
      <w:tr w:rsidR="00030607" w14:paraId="01E59156" w14:textId="77777777">
        <w:trPr>
          <w:trHeight w:val="220"/>
        </w:trPr>
        <w:tc>
          <w:tcPr>
            <w:tcW w:w="2019" w:type="dxa"/>
          </w:tcPr>
          <w:p w14:paraId="613E83CC" w14:textId="77777777" w:rsidR="00030607" w:rsidRDefault="00FB2450">
            <w:pPr>
              <w:pStyle w:val="TableParagraph"/>
              <w:spacing w:before="4" w:line="197" w:lineRule="exact"/>
              <w:ind w:left="-3"/>
              <w:rPr>
                <w:rFonts w:ascii="Arial MT"/>
                <w:sz w:val="18"/>
              </w:rPr>
            </w:pPr>
            <w:r>
              <w:rPr>
                <w:rFonts w:ascii="Arial MT"/>
                <w:sz w:val="18"/>
              </w:rPr>
              <w:t>Standardized</w:t>
            </w:r>
            <w:r>
              <w:rPr>
                <w:rFonts w:ascii="Arial MT"/>
                <w:spacing w:val="-1"/>
                <w:sz w:val="18"/>
              </w:rPr>
              <w:t xml:space="preserve"> </w:t>
            </w:r>
            <w:r>
              <w:rPr>
                <w:rFonts w:ascii="Arial MT"/>
                <w:sz w:val="18"/>
              </w:rPr>
              <w:t>King-Wu</w:t>
            </w:r>
          </w:p>
        </w:tc>
        <w:tc>
          <w:tcPr>
            <w:tcW w:w="1202" w:type="dxa"/>
          </w:tcPr>
          <w:p w14:paraId="36530293" w14:textId="77777777" w:rsidR="00030607" w:rsidRDefault="00FB2450">
            <w:pPr>
              <w:pStyle w:val="TableParagraph"/>
              <w:spacing w:before="4" w:line="197" w:lineRule="exact"/>
              <w:ind w:left="104" w:right="7"/>
              <w:jc w:val="center"/>
              <w:rPr>
                <w:rFonts w:ascii="Arial MT"/>
                <w:sz w:val="18"/>
              </w:rPr>
            </w:pPr>
            <w:r>
              <w:rPr>
                <w:rFonts w:ascii="Arial MT"/>
                <w:sz w:val="18"/>
              </w:rPr>
              <w:t>5.823394</w:t>
            </w:r>
          </w:p>
        </w:tc>
        <w:tc>
          <w:tcPr>
            <w:tcW w:w="1418" w:type="dxa"/>
          </w:tcPr>
          <w:p w14:paraId="29969699" w14:textId="77777777" w:rsidR="00030607" w:rsidRDefault="00FB2450">
            <w:pPr>
              <w:pStyle w:val="TableParagraph"/>
              <w:spacing w:before="4" w:line="197" w:lineRule="exact"/>
              <w:ind w:right="353"/>
              <w:jc w:val="right"/>
              <w:rPr>
                <w:rFonts w:ascii="Arial MT"/>
                <w:sz w:val="18"/>
              </w:rPr>
            </w:pPr>
            <w:r>
              <w:rPr>
                <w:rFonts w:ascii="Arial MT"/>
                <w:sz w:val="18"/>
              </w:rPr>
              <w:t>1.01E-05</w:t>
            </w:r>
          </w:p>
        </w:tc>
        <w:tc>
          <w:tcPr>
            <w:tcW w:w="1131" w:type="dxa"/>
          </w:tcPr>
          <w:p w14:paraId="111C3337" w14:textId="77777777" w:rsidR="00030607" w:rsidRDefault="00FB2450">
            <w:pPr>
              <w:pStyle w:val="TableParagraph"/>
              <w:spacing w:before="4" w:line="197" w:lineRule="exact"/>
              <w:ind w:right="217"/>
              <w:jc w:val="right"/>
              <w:rPr>
                <w:rFonts w:ascii="Arial MT"/>
                <w:sz w:val="18"/>
              </w:rPr>
            </w:pPr>
            <w:r>
              <w:rPr>
                <w:rFonts w:ascii="Arial MT"/>
                <w:sz w:val="18"/>
              </w:rPr>
              <w:t>-6.419006</w:t>
            </w:r>
          </w:p>
        </w:tc>
      </w:tr>
      <w:tr w:rsidR="00030607" w14:paraId="5AD826B1" w14:textId="77777777">
        <w:trPr>
          <w:trHeight w:val="219"/>
        </w:trPr>
        <w:tc>
          <w:tcPr>
            <w:tcW w:w="2019" w:type="dxa"/>
          </w:tcPr>
          <w:p w14:paraId="5F05473D" w14:textId="77777777" w:rsidR="00030607" w:rsidRDefault="00030607">
            <w:pPr>
              <w:pStyle w:val="TableParagraph"/>
              <w:rPr>
                <w:sz w:val="14"/>
              </w:rPr>
            </w:pPr>
          </w:p>
        </w:tc>
        <w:tc>
          <w:tcPr>
            <w:tcW w:w="1202" w:type="dxa"/>
          </w:tcPr>
          <w:p w14:paraId="688AD570" w14:textId="77777777" w:rsidR="00030607" w:rsidRDefault="00FB2450">
            <w:pPr>
              <w:pStyle w:val="TableParagraph"/>
              <w:spacing w:before="4" w:line="196" w:lineRule="exact"/>
              <w:ind w:left="54" w:right="4"/>
              <w:jc w:val="center"/>
              <w:rPr>
                <w:rFonts w:ascii="Arial MT"/>
                <w:sz w:val="18"/>
              </w:rPr>
            </w:pPr>
            <w:r>
              <w:rPr>
                <w:rFonts w:ascii="Arial MT"/>
                <w:sz w:val="18"/>
              </w:rPr>
              <w:t>(0.0000)</w:t>
            </w:r>
          </w:p>
        </w:tc>
        <w:tc>
          <w:tcPr>
            <w:tcW w:w="1418" w:type="dxa"/>
          </w:tcPr>
          <w:p w14:paraId="312B1835" w14:textId="77777777" w:rsidR="00030607" w:rsidRDefault="00FB2450">
            <w:pPr>
              <w:pStyle w:val="TableParagraph"/>
              <w:spacing w:before="4" w:line="196" w:lineRule="exact"/>
              <w:ind w:right="405"/>
              <w:jc w:val="right"/>
              <w:rPr>
                <w:rFonts w:ascii="Arial MT"/>
                <w:sz w:val="18"/>
              </w:rPr>
            </w:pPr>
            <w:r>
              <w:rPr>
                <w:rFonts w:ascii="Arial MT"/>
                <w:sz w:val="18"/>
              </w:rPr>
              <w:t>(0.5000)</w:t>
            </w:r>
          </w:p>
        </w:tc>
        <w:tc>
          <w:tcPr>
            <w:tcW w:w="1131" w:type="dxa"/>
          </w:tcPr>
          <w:p w14:paraId="5D4C8005" w14:textId="77777777" w:rsidR="00030607" w:rsidRDefault="00FB2450">
            <w:pPr>
              <w:pStyle w:val="TableParagraph"/>
              <w:spacing w:before="4" w:line="196" w:lineRule="exact"/>
              <w:ind w:left="30" w:right="148"/>
              <w:jc w:val="center"/>
              <w:rPr>
                <w:rFonts w:ascii="Arial MT"/>
                <w:sz w:val="18"/>
              </w:rPr>
            </w:pPr>
            <w:r>
              <w:rPr>
                <w:rFonts w:ascii="Arial MT"/>
                <w:sz w:val="18"/>
              </w:rPr>
              <w:t>--</w:t>
            </w:r>
          </w:p>
        </w:tc>
      </w:tr>
      <w:tr w:rsidR="00030607" w14:paraId="77F48F41" w14:textId="77777777">
        <w:trPr>
          <w:trHeight w:val="219"/>
        </w:trPr>
        <w:tc>
          <w:tcPr>
            <w:tcW w:w="2019" w:type="dxa"/>
          </w:tcPr>
          <w:p w14:paraId="31513D34" w14:textId="77777777" w:rsidR="00030607" w:rsidRDefault="00FB2450">
            <w:pPr>
              <w:pStyle w:val="TableParagraph"/>
              <w:spacing w:before="2" w:line="197" w:lineRule="exact"/>
              <w:ind w:left="-3"/>
              <w:rPr>
                <w:rFonts w:ascii="Arial MT"/>
                <w:sz w:val="18"/>
              </w:rPr>
            </w:pPr>
            <w:r>
              <w:rPr>
                <w:rFonts w:ascii="Arial MT"/>
                <w:sz w:val="18"/>
              </w:rPr>
              <w:t>Gourierioux,</w:t>
            </w:r>
            <w:r>
              <w:rPr>
                <w:rFonts w:ascii="Arial MT"/>
                <w:spacing w:val="-3"/>
                <w:sz w:val="18"/>
              </w:rPr>
              <w:t xml:space="preserve"> </w:t>
            </w:r>
            <w:r>
              <w:rPr>
                <w:rFonts w:ascii="Arial MT"/>
                <w:sz w:val="18"/>
              </w:rPr>
              <w:t>et</w:t>
            </w:r>
            <w:r>
              <w:rPr>
                <w:rFonts w:ascii="Arial MT"/>
                <w:spacing w:val="-2"/>
                <w:sz w:val="18"/>
              </w:rPr>
              <w:t xml:space="preserve"> </w:t>
            </w:r>
            <w:r>
              <w:rPr>
                <w:rFonts w:ascii="Arial MT"/>
                <w:sz w:val="18"/>
              </w:rPr>
              <w:t>al.*</w:t>
            </w:r>
          </w:p>
        </w:tc>
        <w:tc>
          <w:tcPr>
            <w:tcW w:w="1202" w:type="dxa"/>
          </w:tcPr>
          <w:p w14:paraId="14A5B2C2" w14:textId="77777777" w:rsidR="00030607" w:rsidRDefault="00FB2450">
            <w:pPr>
              <w:pStyle w:val="TableParagraph"/>
              <w:spacing w:before="2" w:line="197" w:lineRule="exact"/>
              <w:ind w:left="53" w:right="7"/>
              <w:jc w:val="center"/>
              <w:rPr>
                <w:rFonts w:ascii="Arial MT"/>
                <w:sz w:val="18"/>
              </w:rPr>
            </w:pPr>
            <w:r>
              <w:rPr>
                <w:rFonts w:ascii="Arial MT"/>
                <w:sz w:val="18"/>
              </w:rPr>
              <w:t>--</w:t>
            </w:r>
          </w:p>
        </w:tc>
        <w:tc>
          <w:tcPr>
            <w:tcW w:w="1418" w:type="dxa"/>
          </w:tcPr>
          <w:p w14:paraId="33C77F2A" w14:textId="77777777" w:rsidR="00030607" w:rsidRDefault="00FB2450">
            <w:pPr>
              <w:pStyle w:val="TableParagraph"/>
              <w:spacing w:before="2" w:line="197" w:lineRule="exact"/>
              <w:ind w:left="594" w:right="664"/>
              <w:jc w:val="center"/>
              <w:rPr>
                <w:rFonts w:ascii="Arial MT"/>
                <w:sz w:val="18"/>
              </w:rPr>
            </w:pPr>
            <w:r>
              <w:rPr>
                <w:rFonts w:ascii="Arial MT"/>
                <w:sz w:val="18"/>
              </w:rPr>
              <w:t>--</w:t>
            </w:r>
          </w:p>
        </w:tc>
        <w:tc>
          <w:tcPr>
            <w:tcW w:w="1131" w:type="dxa"/>
          </w:tcPr>
          <w:p w14:paraId="07663B10" w14:textId="77777777" w:rsidR="00030607" w:rsidRDefault="00FB2450">
            <w:pPr>
              <w:pStyle w:val="TableParagraph"/>
              <w:spacing w:before="2" w:line="197" w:lineRule="exact"/>
              <w:ind w:right="222"/>
              <w:jc w:val="right"/>
              <w:rPr>
                <w:rFonts w:ascii="Arial MT"/>
                <w:sz w:val="18"/>
              </w:rPr>
            </w:pPr>
            <w:r>
              <w:rPr>
                <w:rFonts w:ascii="Arial MT"/>
                <w:sz w:val="18"/>
              </w:rPr>
              <w:t>32.29606</w:t>
            </w:r>
          </w:p>
        </w:tc>
      </w:tr>
      <w:tr w:rsidR="00030607" w14:paraId="29D981E8" w14:textId="77777777">
        <w:trPr>
          <w:trHeight w:val="300"/>
        </w:trPr>
        <w:tc>
          <w:tcPr>
            <w:tcW w:w="2019" w:type="dxa"/>
            <w:tcBorders>
              <w:bottom w:val="single" w:sz="6" w:space="0" w:color="000000"/>
            </w:tcBorders>
          </w:tcPr>
          <w:p w14:paraId="7C28A486" w14:textId="77777777" w:rsidR="00030607" w:rsidRDefault="00030607">
            <w:pPr>
              <w:pStyle w:val="TableParagraph"/>
              <w:rPr>
                <w:sz w:val="18"/>
              </w:rPr>
            </w:pPr>
          </w:p>
        </w:tc>
        <w:tc>
          <w:tcPr>
            <w:tcW w:w="1202" w:type="dxa"/>
          </w:tcPr>
          <w:p w14:paraId="3E3CA8E2" w14:textId="77777777" w:rsidR="00030607" w:rsidRDefault="00030607">
            <w:pPr>
              <w:pStyle w:val="TableParagraph"/>
              <w:rPr>
                <w:sz w:val="18"/>
              </w:rPr>
            </w:pPr>
          </w:p>
        </w:tc>
        <w:tc>
          <w:tcPr>
            <w:tcW w:w="1418" w:type="dxa"/>
          </w:tcPr>
          <w:p w14:paraId="3827B7D9" w14:textId="77777777" w:rsidR="00030607" w:rsidRDefault="00030607">
            <w:pPr>
              <w:pStyle w:val="TableParagraph"/>
              <w:rPr>
                <w:sz w:val="18"/>
              </w:rPr>
            </w:pPr>
          </w:p>
        </w:tc>
        <w:tc>
          <w:tcPr>
            <w:tcW w:w="1131" w:type="dxa"/>
          </w:tcPr>
          <w:p w14:paraId="66C4E030" w14:textId="77777777" w:rsidR="00030607" w:rsidRDefault="00FB2450">
            <w:pPr>
              <w:pStyle w:val="TableParagraph"/>
              <w:spacing w:before="4"/>
              <w:ind w:left="193"/>
              <w:rPr>
                <w:rFonts w:ascii="Arial MT"/>
                <w:sz w:val="18"/>
              </w:rPr>
            </w:pPr>
            <w:r>
              <w:rPr>
                <w:rFonts w:ascii="Arial MT"/>
                <w:sz w:val="18"/>
              </w:rPr>
              <w:t>(&lt;</w:t>
            </w:r>
            <w:r>
              <w:rPr>
                <w:rFonts w:ascii="Arial MT"/>
                <w:spacing w:val="-1"/>
                <w:sz w:val="18"/>
              </w:rPr>
              <w:t xml:space="preserve"> </w:t>
            </w:r>
            <w:r>
              <w:rPr>
                <w:rFonts w:ascii="Arial MT"/>
                <w:sz w:val="18"/>
              </w:rPr>
              <w:t>0.01)</w:t>
            </w:r>
          </w:p>
        </w:tc>
      </w:tr>
      <w:tr w:rsidR="00030607" w14:paraId="26C76939" w14:textId="77777777">
        <w:trPr>
          <w:trHeight w:val="335"/>
        </w:trPr>
        <w:tc>
          <w:tcPr>
            <w:tcW w:w="5770" w:type="dxa"/>
            <w:gridSpan w:val="4"/>
          </w:tcPr>
          <w:p w14:paraId="18596D69" w14:textId="66A1D89B" w:rsidR="00030607" w:rsidRDefault="00CB053C">
            <w:pPr>
              <w:pStyle w:val="TableParagraph"/>
              <w:spacing w:line="43" w:lineRule="exact"/>
              <w:ind w:right="-58"/>
              <w:rPr>
                <w:rFonts w:ascii="Arial MT"/>
                <w:sz w:val="4"/>
              </w:rPr>
            </w:pPr>
            <w:r>
              <w:rPr>
                <w:rFonts w:ascii="Arial MT"/>
                <w:noProof/>
                <w:sz w:val="4"/>
                <w:lang w:val="en-US"/>
              </w:rPr>
              <mc:AlternateContent>
                <mc:Choice Requires="wpg">
                  <w:drawing>
                    <wp:inline distT="0" distB="0" distL="0" distR="0" wp14:anchorId="38D69D10" wp14:editId="172E4F38">
                      <wp:extent cx="3665220" cy="27940"/>
                      <wp:effectExtent l="0" t="0" r="1905" b="635"/>
                      <wp:docPr id="156"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65220" cy="27940"/>
                                <a:chOff x="0" y="0"/>
                                <a:chExt cx="5772" cy="44"/>
                              </a:xfrm>
                            </wpg:grpSpPr>
                            <wps:wsp>
                              <wps:cNvPr id="157" name="AutoShape 145"/>
                              <wps:cNvSpPr>
                                <a:spLocks/>
                              </wps:cNvSpPr>
                              <wps:spPr bwMode="auto">
                                <a:xfrm>
                                  <a:off x="0" y="0"/>
                                  <a:ext cx="5772" cy="44"/>
                                </a:xfrm>
                                <a:custGeom>
                                  <a:avLst/>
                                  <a:gdLst>
                                    <a:gd name="T0" fmla="*/ 2019 w 5772"/>
                                    <a:gd name="T1" fmla="*/ 29 h 44"/>
                                    <a:gd name="T2" fmla="*/ 0 w 5772"/>
                                    <a:gd name="T3" fmla="*/ 29 h 44"/>
                                    <a:gd name="T4" fmla="*/ 0 w 5772"/>
                                    <a:gd name="T5" fmla="*/ 43 h 44"/>
                                    <a:gd name="T6" fmla="*/ 2019 w 5772"/>
                                    <a:gd name="T7" fmla="*/ 43 h 44"/>
                                    <a:gd name="T8" fmla="*/ 2019 w 5772"/>
                                    <a:gd name="T9" fmla="*/ 29 h 44"/>
                                    <a:gd name="T10" fmla="*/ 5771 w 5772"/>
                                    <a:gd name="T11" fmla="*/ 29 h 44"/>
                                    <a:gd name="T12" fmla="*/ 4602 w 5772"/>
                                    <a:gd name="T13" fmla="*/ 29 h 44"/>
                                    <a:gd name="T14" fmla="*/ 4520 w 5772"/>
                                    <a:gd name="T15" fmla="*/ 29 h 44"/>
                                    <a:gd name="T16" fmla="*/ 4520 w 5772"/>
                                    <a:gd name="T17" fmla="*/ 29 h 44"/>
                                    <a:gd name="T18" fmla="*/ 3351 w 5772"/>
                                    <a:gd name="T19" fmla="*/ 29 h 44"/>
                                    <a:gd name="T20" fmla="*/ 3269 w 5772"/>
                                    <a:gd name="T21" fmla="*/ 29 h 44"/>
                                    <a:gd name="T22" fmla="*/ 2101 w 5772"/>
                                    <a:gd name="T23" fmla="*/ 29 h 44"/>
                                    <a:gd name="T24" fmla="*/ 2019 w 5772"/>
                                    <a:gd name="T25" fmla="*/ 29 h 44"/>
                                    <a:gd name="T26" fmla="*/ 2019 w 5772"/>
                                    <a:gd name="T27" fmla="*/ 43 h 44"/>
                                    <a:gd name="T28" fmla="*/ 2101 w 5772"/>
                                    <a:gd name="T29" fmla="*/ 43 h 44"/>
                                    <a:gd name="T30" fmla="*/ 3269 w 5772"/>
                                    <a:gd name="T31" fmla="*/ 43 h 44"/>
                                    <a:gd name="T32" fmla="*/ 3351 w 5772"/>
                                    <a:gd name="T33" fmla="*/ 43 h 44"/>
                                    <a:gd name="T34" fmla="*/ 4520 w 5772"/>
                                    <a:gd name="T35" fmla="*/ 43 h 44"/>
                                    <a:gd name="T36" fmla="*/ 4520 w 5772"/>
                                    <a:gd name="T37" fmla="*/ 43 h 44"/>
                                    <a:gd name="T38" fmla="*/ 4602 w 5772"/>
                                    <a:gd name="T39" fmla="*/ 43 h 44"/>
                                    <a:gd name="T40" fmla="*/ 5771 w 5772"/>
                                    <a:gd name="T41" fmla="*/ 43 h 44"/>
                                    <a:gd name="T42" fmla="*/ 5771 w 5772"/>
                                    <a:gd name="T43" fmla="*/ 29 h 44"/>
                                    <a:gd name="T44" fmla="*/ 5771 w 5772"/>
                                    <a:gd name="T45" fmla="*/ 0 h 44"/>
                                    <a:gd name="T46" fmla="*/ 4602 w 5772"/>
                                    <a:gd name="T47" fmla="*/ 0 h 44"/>
                                    <a:gd name="T48" fmla="*/ 4520 w 5772"/>
                                    <a:gd name="T49" fmla="*/ 0 h 44"/>
                                    <a:gd name="T50" fmla="*/ 4520 w 5772"/>
                                    <a:gd name="T51" fmla="*/ 0 h 44"/>
                                    <a:gd name="T52" fmla="*/ 3351 w 5772"/>
                                    <a:gd name="T53" fmla="*/ 0 h 44"/>
                                    <a:gd name="T54" fmla="*/ 3269 w 5772"/>
                                    <a:gd name="T55" fmla="*/ 0 h 44"/>
                                    <a:gd name="T56" fmla="*/ 2101 w 5772"/>
                                    <a:gd name="T57" fmla="*/ 0 h 44"/>
                                    <a:gd name="T58" fmla="*/ 2019 w 5772"/>
                                    <a:gd name="T59" fmla="*/ 0 h 44"/>
                                    <a:gd name="T60" fmla="*/ 2019 w 5772"/>
                                    <a:gd name="T61" fmla="*/ 14 h 44"/>
                                    <a:gd name="T62" fmla="*/ 2101 w 5772"/>
                                    <a:gd name="T63" fmla="*/ 14 h 44"/>
                                    <a:gd name="T64" fmla="*/ 3269 w 5772"/>
                                    <a:gd name="T65" fmla="*/ 14 h 44"/>
                                    <a:gd name="T66" fmla="*/ 3351 w 5772"/>
                                    <a:gd name="T67" fmla="*/ 14 h 44"/>
                                    <a:gd name="T68" fmla="*/ 4520 w 5772"/>
                                    <a:gd name="T69" fmla="*/ 14 h 44"/>
                                    <a:gd name="T70" fmla="*/ 4520 w 5772"/>
                                    <a:gd name="T71" fmla="*/ 14 h 44"/>
                                    <a:gd name="T72" fmla="*/ 4602 w 5772"/>
                                    <a:gd name="T73" fmla="*/ 14 h 44"/>
                                    <a:gd name="T74" fmla="*/ 5771 w 5772"/>
                                    <a:gd name="T75" fmla="*/ 14 h 44"/>
                                    <a:gd name="T76" fmla="*/ 5771 w 5772"/>
                                    <a:gd name="T77" fmla="*/ 0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772" h="44">
                                      <a:moveTo>
                                        <a:pt x="2019" y="29"/>
                                      </a:moveTo>
                                      <a:lnTo>
                                        <a:pt x="0" y="29"/>
                                      </a:lnTo>
                                      <a:lnTo>
                                        <a:pt x="0" y="43"/>
                                      </a:lnTo>
                                      <a:lnTo>
                                        <a:pt x="2019" y="43"/>
                                      </a:lnTo>
                                      <a:lnTo>
                                        <a:pt x="2019" y="29"/>
                                      </a:lnTo>
                                      <a:close/>
                                      <a:moveTo>
                                        <a:pt x="5771" y="29"/>
                                      </a:moveTo>
                                      <a:lnTo>
                                        <a:pt x="4602" y="29"/>
                                      </a:lnTo>
                                      <a:lnTo>
                                        <a:pt x="4520" y="29"/>
                                      </a:lnTo>
                                      <a:lnTo>
                                        <a:pt x="3351" y="29"/>
                                      </a:lnTo>
                                      <a:lnTo>
                                        <a:pt x="3269" y="29"/>
                                      </a:lnTo>
                                      <a:lnTo>
                                        <a:pt x="2101" y="29"/>
                                      </a:lnTo>
                                      <a:lnTo>
                                        <a:pt x="2019" y="29"/>
                                      </a:lnTo>
                                      <a:lnTo>
                                        <a:pt x="2019" y="43"/>
                                      </a:lnTo>
                                      <a:lnTo>
                                        <a:pt x="2101" y="43"/>
                                      </a:lnTo>
                                      <a:lnTo>
                                        <a:pt x="3269" y="43"/>
                                      </a:lnTo>
                                      <a:lnTo>
                                        <a:pt x="3351" y="43"/>
                                      </a:lnTo>
                                      <a:lnTo>
                                        <a:pt x="4520" y="43"/>
                                      </a:lnTo>
                                      <a:lnTo>
                                        <a:pt x="4602" y="43"/>
                                      </a:lnTo>
                                      <a:lnTo>
                                        <a:pt x="5771" y="43"/>
                                      </a:lnTo>
                                      <a:lnTo>
                                        <a:pt x="5771" y="29"/>
                                      </a:lnTo>
                                      <a:close/>
                                      <a:moveTo>
                                        <a:pt x="5771" y="0"/>
                                      </a:moveTo>
                                      <a:lnTo>
                                        <a:pt x="4602" y="0"/>
                                      </a:lnTo>
                                      <a:lnTo>
                                        <a:pt x="4520" y="0"/>
                                      </a:lnTo>
                                      <a:lnTo>
                                        <a:pt x="3351" y="0"/>
                                      </a:lnTo>
                                      <a:lnTo>
                                        <a:pt x="3269" y="0"/>
                                      </a:lnTo>
                                      <a:lnTo>
                                        <a:pt x="2101" y="0"/>
                                      </a:lnTo>
                                      <a:lnTo>
                                        <a:pt x="2019" y="0"/>
                                      </a:lnTo>
                                      <a:lnTo>
                                        <a:pt x="2019" y="14"/>
                                      </a:lnTo>
                                      <a:lnTo>
                                        <a:pt x="2101" y="14"/>
                                      </a:lnTo>
                                      <a:lnTo>
                                        <a:pt x="3269" y="14"/>
                                      </a:lnTo>
                                      <a:lnTo>
                                        <a:pt x="3351" y="14"/>
                                      </a:lnTo>
                                      <a:lnTo>
                                        <a:pt x="4520" y="14"/>
                                      </a:lnTo>
                                      <a:lnTo>
                                        <a:pt x="4602" y="14"/>
                                      </a:lnTo>
                                      <a:lnTo>
                                        <a:pt x="5771" y="14"/>
                                      </a:lnTo>
                                      <a:lnTo>
                                        <a:pt x="577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442BE35" id="Group 144" o:spid="_x0000_s1026" style="width:288.6pt;height:2.2pt;mso-position-horizontal-relative:char;mso-position-vertical-relative:line" coordsize="577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">
                      <v:shape id="AutoShape 145" o:spid="_x0000_s1027" style="position:absolute;width:5772;height:44;visibility:visible;mso-wrap-style:square;v-text-anchor:top" coordsize="5772,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nsy78A&#10;AADcAAAADwAAAGRycy9kb3ducmV2LnhtbERPy6rCMBDdC/5DGMGNaKpwVapRRBTkurI+1kMztsVm&#10;Upqo9e+NILibw3nOfNmYUjyodoVlBcNBBII4tbrgTMHpuO1PQTiPrLG0TApe5GC5aLfmGGv75AM9&#10;Ep+JEMIuRgW591UspUtzMugGtiIO3NXWBn2AdSZ1jc8Qbko5iqKxNFhwaMixonVO6S25GwVricn2&#10;31z8+LI/NpvduTfpZaRUt9OsZiA8Nf4n/rp3Osz/m8DnmXCBXL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ezLvwAAANwAAAAPAAAAAAAAAAAAAAAAAJgCAABkcnMvZG93bnJl&#10;di54bWxQSwUGAAAAAAQABAD1AAAAhAMAAAAA&#10;" path="m2019,29l,29,,43r2019,l2019,29xm5771,29r-1169,l4520,29r-1169,l3269,29r-1168,l2019,29r,14l2101,43r1168,l3351,43r1169,l4602,43r1169,l5771,29xm5771,l4602,r-82,l3351,r-82,l2101,r-82,l2019,14r82,l3269,14r82,l4520,14r82,l5771,14r,-14xe" fillcolor="black" stroked="f">
                        <v:path arrowok="t" o:connecttype="custom" o:connectlocs="2019,29;0,29;0,43;2019,43;2019,29;5771,29;4602,29;4520,29;4520,29;3351,29;3269,29;2101,29;2019,29;2019,43;2101,43;3269,43;3351,43;4520,43;4520,43;4602,43;5771,43;5771,29;5771,0;4602,0;4520,0;4520,0;3351,0;3269,0;2101,0;2019,0;2019,14;2101,14;3269,14;3351,14;4520,14;4520,14;4602,14;5771,14;5771,0" o:connectangles="0,0,0,0,0,0,0,0,0,0,0,0,0,0,0,0,0,0,0,0,0,0,0,0,0,0,0,0,0,0,0,0,0,0,0,0,0,0,0"/>
                      </v:shape>
                      <w10:anchorlock/>
                    </v:group>
                  </w:pict>
                </mc:Fallback>
              </mc:AlternateContent>
            </w:r>
          </w:p>
          <w:p w14:paraId="39C71D9A" w14:textId="77777777" w:rsidR="00030607" w:rsidRDefault="00FB2450">
            <w:pPr>
              <w:pStyle w:val="TableParagraph"/>
              <w:spacing w:before="85" w:line="187" w:lineRule="exact"/>
              <w:ind w:left="-3"/>
              <w:rPr>
                <w:rFonts w:ascii="Arial MT"/>
                <w:sz w:val="18"/>
              </w:rPr>
            </w:pPr>
            <w:r>
              <w:rPr>
                <w:rFonts w:ascii="Arial MT"/>
                <w:sz w:val="18"/>
              </w:rPr>
              <w:t>*Mixed</w:t>
            </w:r>
            <w:r>
              <w:rPr>
                <w:rFonts w:ascii="Arial MT"/>
                <w:spacing w:val="-3"/>
                <w:sz w:val="18"/>
              </w:rPr>
              <w:t xml:space="preserve"> </w:t>
            </w:r>
            <w:r>
              <w:rPr>
                <w:rFonts w:ascii="Arial MT"/>
                <w:sz w:val="18"/>
              </w:rPr>
              <w:t>chi-square</w:t>
            </w:r>
            <w:r>
              <w:rPr>
                <w:rFonts w:ascii="Arial MT"/>
                <w:spacing w:val="-2"/>
                <w:sz w:val="18"/>
              </w:rPr>
              <w:t xml:space="preserve"> </w:t>
            </w:r>
            <w:r>
              <w:rPr>
                <w:rFonts w:ascii="Arial MT"/>
                <w:sz w:val="18"/>
              </w:rPr>
              <w:t>asymptotic</w:t>
            </w:r>
            <w:r>
              <w:rPr>
                <w:rFonts w:ascii="Arial MT"/>
                <w:spacing w:val="-7"/>
                <w:sz w:val="18"/>
              </w:rPr>
              <w:t xml:space="preserve"> </w:t>
            </w:r>
            <w:r>
              <w:rPr>
                <w:rFonts w:ascii="Arial MT"/>
                <w:sz w:val="18"/>
              </w:rPr>
              <w:t>critical</w:t>
            </w:r>
            <w:r>
              <w:rPr>
                <w:rFonts w:ascii="Arial MT"/>
                <w:spacing w:val="-4"/>
                <w:sz w:val="18"/>
              </w:rPr>
              <w:t xml:space="preserve"> </w:t>
            </w:r>
            <w:r>
              <w:rPr>
                <w:rFonts w:ascii="Arial MT"/>
                <w:sz w:val="18"/>
              </w:rPr>
              <w:t>values:</w:t>
            </w:r>
          </w:p>
        </w:tc>
      </w:tr>
      <w:tr w:rsidR="00030607" w14:paraId="6B95E0D3" w14:textId="77777777">
        <w:trPr>
          <w:trHeight w:val="230"/>
        </w:trPr>
        <w:tc>
          <w:tcPr>
            <w:tcW w:w="2019" w:type="dxa"/>
          </w:tcPr>
          <w:p w14:paraId="4B1C8619" w14:textId="77777777" w:rsidR="00030607" w:rsidRDefault="00FB2450">
            <w:pPr>
              <w:pStyle w:val="TableParagraph"/>
              <w:spacing w:line="191" w:lineRule="exact"/>
              <w:ind w:right="17"/>
              <w:jc w:val="right"/>
              <w:rPr>
                <w:rFonts w:ascii="Arial MT"/>
                <w:sz w:val="18"/>
              </w:rPr>
            </w:pPr>
            <w:r>
              <w:rPr>
                <w:rFonts w:ascii="Arial MT"/>
                <w:sz w:val="18"/>
              </w:rPr>
              <w:t>1%</w:t>
            </w:r>
          </w:p>
        </w:tc>
        <w:tc>
          <w:tcPr>
            <w:tcW w:w="3751" w:type="dxa"/>
            <w:gridSpan w:val="3"/>
          </w:tcPr>
          <w:p w14:paraId="2051577C" w14:textId="77777777" w:rsidR="00030607" w:rsidRDefault="00FB2450">
            <w:pPr>
              <w:pStyle w:val="TableParagraph"/>
              <w:spacing w:line="191" w:lineRule="exact"/>
              <w:ind w:left="780"/>
              <w:rPr>
                <w:rFonts w:ascii="Arial MT"/>
                <w:sz w:val="18"/>
              </w:rPr>
            </w:pPr>
            <w:r>
              <w:rPr>
                <w:rFonts w:ascii="Arial MT"/>
                <w:sz w:val="18"/>
              </w:rPr>
              <w:t>7.289</w:t>
            </w:r>
          </w:p>
        </w:tc>
      </w:tr>
      <w:tr w:rsidR="00030607" w14:paraId="6297D5BB" w14:textId="77777777">
        <w:trPr>
          <w:trHeight w:val="219"/>
        </w:trPr>
        <w:tc>
          <w:tcPr>
            <w:tcW w:w="2019" w:type="dxa"/>
          </w:tcPr>
          <w:p w14:paraId="6FDEE201" w14:textId="77777777" w:rsidR="00030607" w:rsidRDefault="00FB2450">
            <w:pPr>
              <w:pStyle w:val="TableParagraph"/>
              <w:spacing w:before="4" w:line="196" w:lineRule="exact"/>
              <w:ind w:right="17"/>
              <w:jc w:val="right"/>
              <w:rPr>
                <w:rFonts w:ascii="Arial MT"/>
                <w:sz w:val="18"/>
              </w:rPr>
            </w:pPr>
            <w:r>
              <w:rPr>
                <w:rFonts w:ascii="Arial MT"/>
                <w:sz w:val="18"/>
              </w:rPr>
              <w:t>5%</w:t>
            </w:r>
          </w:p>
        </w:tc>
        <w:tc>
          <w:tcPr>
            <w:tcW w:w="3751" w:type="dxa"/>
            <w:gridSpan w:val="3"/>
          </w:tcPr>
          <w:p w14:paraId="54913B2B" w14:textId="77777777" w:rsidR="00030607" w:rsidRDefault="00FB2450">
            <w:pPr>
              <w:pStyle w:val="TableParagraph"/>
              <w:spacing w:before="4" w:line="196" w:lineRule="exact"/>
              <w:ind w:left="780"/>
              <w:rPr>
                <w:rFonts w:ascii="Arial MT"/>
                <w:sz w:val="18"/>
              </w:rPr>
            </w:pPr>
            <w:r>
              <w:rPr>
                <w:rFonts w:ascii="Arial MT"/>
                <w:sz w:val="18"/>
              </w:rPr>
              <w:t>4.321</w:t>
            </w:r>
          </w:p>
        </w:tc>
      </w:tr>
      <w:tr w:rsidR="00030607" w14:paraId="349419CA" w14:textId="77777777">
        <w:trPr>
          <w:trHeight w:val="297"/>
        </w:trPr>
        <w:tc>
          <w:tcPr>
            <w:tcW w:w="2019" w:type="dxa"/>
            <w:tcBorders>
              <w:bottom w:val="double" w:sz="2" w:space="0" w:color="000000"/>
            </w:tcBorders>
          </w:tcPr>
          <w:p w14:paraId="75EF6376" w14:textId="77777777" w:rsidR="00030607" w:rsidRDefault="00FB2450">
            <w:pPr>
              <w:pStyle w:val="TableParagraph"/>
              <w:spacing w:before="2"/>
              <w:ind w:right="17"/>
              <w:jc w:val="right"/>
              <w:rPr>
                <w:rFonts w:ascii="Arial MT"/>
                <w:sz w:val="18"/>
              </w:rPr>
            </w:pPr>
            <w:r>
              <w:rPr>
                <w:rFonts w:ascii="Arial MT"/>
                <w:sz w:val="18"/>
              </w:rPr>
              <w:t>10%</w:t>
            </w:r>
          </w:p>
        </w:tc>
        <w:tc>
          <w:tcPr>
            <w:tcW w:w="3751" w:type="dxa"/>
            <w:gridSpan w:val="3"/>
            <w:tcBorders>
              <w:bottom w:val="double" w:sz="2" w:space="0" w:color="000000"/>
            </w:tcBorders>
          </w:tcPr>
          <w:p w14:paraId="7BC7A1B8" w14:textId="77777777" w:rsidR="00030607" w:rsidRDefault="00FB2450">
            <w:pPr>
              <w:pStyle w:val="TableParagraph"/>
              <w:spacing w:before="2"/>
              <w:ind w:left="780"/>
              <w:rPr>
                <w:rFonts w:ascii="Arial MT"/>
                <w:sz w:val="18"/>
              </w:rPr>
            </w:pPr>
            <w:r>
              <w:rPr>
                <w:rFonts w:ascii="Arial MT"/>
                <w:sz w:val="18"/>
              </w:rPr>
              <w:t>2.952</w:t>
            </w:r>
          </w:p>
        </w:tc>
      </w:tr>
    </w:tbl>
    <w:p w14:paraId="30AE1D4C" w14:textId="77777777" w:rsidR="00030607" w:rsidRDefault="00030607">
      <w:pPr>
        <w:pStyle w:val="BodyText"/>
        <w:rPr>
          <w:rFonts w:ascii="Arial MT"/>
          <w:sz w:val="20"/>
        </w:rPr>
      </w:pPr>
    </w:p>
    <w:p w14:paraId="22A6A7F4" w14:textId="77777777" w:rsidR="00030607" w:rsidRPr="002D0F81" w:rsidRDefault="00FB2450" w:rsidP="002D0F81">
      <w:pPr>
        <w:pStyle w:val="BodyText"/>
        <w:ind w:left="851"/>
        <w:rPr>
          <w:b/>
          <w:u w:val="single"/>
        </w:rPr>
      </w:pPr>
      <w:r w:rsidRPr="002D0F81">
        <w:rPr>
          <w:b/>
          <w:u w:val="single"/>
        </w:rPr>
        <w:t>Lampiran</w:t>
      </w:r>
      <w:r w:rsidRPr="002D0F81">
        <w:rPr>
          <w:b/>
          <w:spacing w:val="-3"/>
          <w:u w:val="single"/>
        </w:rPr>
        <w:t xml:space="preserve"> </w:t>
      </w:r>
      <w:r w:rsidRPr="002D0F81">
        <w:rPr>
          <w:b/>
          <w:u w:val="single"/>
        </w:rPr>
        <w:t>10</w:t>
      </w:r>
      <w:r w:rsidRPr="002D0F81">
        <w:rPr>
          <w:b/>
          <w:spacing w:val="-2"/>
          <w:u w:val="single"/>
        </w:rPr>
        <w:t xml:space="preserve"> </w:t>
      </w:r>
      <w:r w:rsidRPr="002D0F81">
        <w:rPr>
          <w:b/>
          <w:u w:val="single"/>
        </w:rPr>
        <w:t>Hasil</w:t>
      </w:r>
      <w:r w:rsidRPr="002D0F81">
        <w:rPr>
          <w:b/>
          <w:spacing w:val="-2"/>
          <w:u w:val="single"/>
        </w:rPr>
        <w:t xml:space="preserve"> </w:t>
      </w:r>
      <w:r w:rsidRPr="002D0F81">
        <w:rPr>
          <w:b/>
          <w:u w:val="single"/>
        </w:rPr>
        <w:t>Uji</w:t>
      </w:r>
      <w:r w:rsidRPr="002D0F81">
        <w:rPr>
          <w:b/>
          <w:spacing w:val="-3"/>
          <w:u w:val="single"/>
        </w:rPr>
        <w:t xml:space="preserve"> </w:t>
      </w:r>
      <w:r w:rsidRPr="002D0F81">
        <w:rPr>
          <w:b/>
          <w:u w:val="single"/>
        </w:rPr>
        <w:t>Normalitas</w:t>
      </w:r>
      <w:r w:rsidRPr="002D0F81">
        <w:rPr>
          <w:b/>
          <w:spacing w:val="-1"/>
          <w:u w:val="single"/>
        </w:rPr>
        <w:t xml:space="preserve"> </w:t>
      </w:r>
      <w:r w:rsidRPr="002D0F81">
        <w:rPr>
          <w:b/>
          <w:u w:val="single"/>
        </w:rPr>
        <w:t>Persamaan</w:t>
      </w:r>
      <w:r w:rsidRPr="002D0F81">
        <w:rPr>
          <w:b/>
          <w:spacing w:val="-2"/>
          <w:u w:val="single"/>
        </w:rPr>
        <w:t xml:space="preserve"> </w:t>
      </w:r>
      <w:r w:rsidRPr="002D0F81">
        <w:rPr>
          <w:b/>
          <w:u w:val="single"/>
        </w:rPr>
        <w:t>Penelitian</w:t>
      </w:r>
      <w:r w:rsidRPr="002D0F81">
        <w:rPr>
          <w:b/>
          <w:spacing w:val="-3"/>
          <w:u w:val="single"/>
        </w:rPr>
        <w:t xml:space="preserve"> </w:t>
      </w:r>
      <w:r w:rsidRPr="002D0F81">
        <w:rPr>
          <w:b/>
          <w:u w:val="single"/>
        </w:rPr>
        <w:t>1</w:t>
      </w:r>
    </w:p>
    <w:p w14:paraId="6E861015" w14:textId="4BA9BDF6" w:rsidR="00030607" w:rsidRDefault="00CB053C">
      <w:pPr>
        <w:spacing w:before="128"/>
        <w:ind w:left="807"/>
        <w:rPr>
          <w:rFonts w:ascii="Arial MT"/>
          <w:sz w:val="14"/>
        </w:rPr>
      </w:pPr>
      <w:r>
        <w:rPr>
          <w:noProof/>
          <w:lang w:val="en-US"/>
        </w:rPr>
        <mc:AlternateContent>
          <mc:Choice Requires="wpg">
            <w:drawing>
              <wp:anchor distT="0" distB="0" distL="114300" distR="114300" simplePos="0" relativeHeight="15758848" behindDoc="0" locked="0" layoutInCell="1" allowOverlap="1" wp14:anchorId="1C543120" wp14:editId="54974E75">
                <wp:simplePos x="0" y="0"/>
                <wp:positionH relativeFrom="page">
                  <wp:posOffset>1560830</wp:posOffset>
                </wp:positionH>
                <wp:positionV relativeFrom="paragraph">
                  <wp:posOffset>132080</wp:posOffset>
                </wp:positionV>
                <wp:extent cx="3206115" cy="1945005"/>
                <wp:effectExtent l="0" t="0" r="0" b="0"/>
                <wp:wrapNone/>
                <wp:docPr id="83"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6115" cy="1945005"/>
                          <a:chOff x="2458" y="208"/>
                          <a:chExt cx="5049" cy="3063"/>
                        </a:xfrm>
                      </wpg:grpSpPr>
                      <wps:wsp>
                        <wps:cNvPr id="84" name="Rectangle 143"/>
                        <wps:cNvSpPr>
                          <a:spLocks noChangeArrowheads="1"/>
                        </wps:cNvSpPr>
                        <wps:spPr bwMode="auto">
                          <a:xfrm>
                            <a:off x="2517" y="211"/>
                            <a:ext cx="4986" cy="2992"/>
                          </a:xfrm>
                          <a:prstGeom prst="rect">
                            <a:avLst/>
                          </a:prstGeom>
                          <a:noFill/>
                          <a:ln w="4158">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AutoShape 142"/>
                        <wps:cNvSpPr>
                          <a:spLocks/>
                        </wps:cNvSpPr>
                        <wps:spPr bwMode="auto">
                          <a:xfrm>
                            <a:off x="2457" y="214"/>
                            <a:ext cx="55" cy="2985"/>
                          </a:xfrm>
                          <a:custGeom>
                            <a:avLst/>
                            <a:gdLst>
                              <a:gd name="T0" fmla="+- 0 2513 2458"/>
                              <a:gd name="T1" fmla="*/ T0 w 55"/>
                              <a:gd name="T2" fmla="+- 0 3199 215"/>
                              <a:gd name="T3" fmla="*/ 3199 h 2985"/>
                              <a:gd name="T4" fmla="+- 0 2458 2458"/>
                              <a:gd name="T5" fmla="*/ T4 w 55"/>
                              <a:gd name="T6" fmla="+- 0 3199 215"/>
                              <a:gd name="T7" fmla="*/ 3199 h 2985"/>
                              <a:gd name="T8" fmla="+- 0 2513 2458"/>
                              <a:gd name="T9" fmla="*/ T8 w 55"/>
                              <a:gd name="T10" fmla="+- 0 2701 215"/>
                              <a:gd name="T11" fmla="*/ 2701 h 2985"/>
                              <a:gd name="T12" fmla="+- 0 2458 2458"/>
                              <a:gd name="T13" fmla="*/ T12 w 55"/>
                              <a:gd name="T14" fmla="+- 0 2701 215"/>
                              <a:gd name="T15" fmla="*/ 2701 h 2985"/>
                              <a:gd name="T16" fmla="+- 0 2513 2458"/>
                              <a:gd name="T17" fmla="*/ T16 w 55"/>
                              <a:gd name="T18" fmla="+- 0 2205 215"/>
                              <a:gd name="T19" fmla="*/ 2205 h 2985"/>
                              <a:gd name="T20" fmla="+- 0 2458 2458"/>
                              <a:gd name="T21" fmla="*/ T20 w 55"/>
                              <a:gd name="T22" fmla="+- 0 2205 215"/>
                              <a:gd name="T23" fmla="*/ 2205 h 2985"/>
                              <a:gd name="T24" fmla="+- 0 2513 2458"/>
                              <a:gd name="T25" fmla="*/ T24 w 55"/>
                              <a:gd name="T26" fmla="+- 0 1706 215"/>
                              <a:gd name="T27" fmla="*/ 1706 h 2985"/>
                              <a:gd name="T28" fmla="+- 0 2458 2458"/>
                              <a:gd name="T29" fmla="*/ T28 w 55"/>
                              <a:gd name="T30" fmla="+- 0 1706 215"/>
                              <a:gd name="T31" fmla="*/ 1706 h 2985"/>
                              <a:gd name="T32" fmla="+- 0 2513 2458"/>
                              <a:gd name="T33" fmla="*/ T32 w 55"/>
                              <a:gd name="T34" fmla="+- 0 1210 215"/>
                              <a:gd name="T35" fmla="*/ 1210 h 2985"/>
                              <a:gd name="T36" fmla="+- 0 2458 2458"/>
                              <a:gd name="T37" fmla="*/ T36 w 55"/>
                              <a:gd name="T38" fmla="+- 0 1210 215"/>
                              <a:gd name="T39" fmla="*/ 1210 h 2985"/>
                              <a:gd name="T40" fmla="+- 0 2513 2458"/>
                              <a:gd name="T41" fmla="*/ T40 w 55"/>
                              <a:gd name="T42" fmla="+- 0 712 215"/>
                              <a:gd name="T43" fmla="*/ 712 h 2985"/>
                              <a:gd name="T44" fmla="+- 0 2458 2458"/>
                              <a:gd name="T45" fmla="*/ T44 w 55"/>
                              <a:gd name="T46" fmla="+- 0 712 215"/>
                              <a:gd name="T47" fmla="*/ 712 h 2985"/>
                              <a:gd name="T48" fmla="+- 0 2513 2458"/>
                              <a:gd name="T49" fmla="*/ T48 w 55"/>
                              <a:gd name="T50" fmla="+- 0 215 215"/>
                              <a:gd name="T51" fmla="*/ 215 h 2985"/>
                              <a:gd name="T52" fmla="+- 0 2458 2458"/>
                              <a:gd name="T53" fmla="*/ T52 w 55"/>
                              <a:gd name="T54" fmla="+- 0 215 215"/>
                              <a:gd name="T55" fmla="*/ 215 h 29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55" h="2985">
                                <a:moveTo>
                                  <a:pt x="55" y="2984"/>
                                </a:moveTo>
                                <a:lnTo>
                                  <a:pt x="0" y="2984"/>
                                </a:lnTo>
                                <a:moveTo>
                                  <a:pt x="55" y="2486"/>
                                </a:moveTo>
                                <a:lnTo>
                                  <a:pt x="0" y="2486"/>
                                </a:lnTo>
                                <a:moveTo>
                                  <a:pt x="55" y="1990"/>
                                </a:moveTo>
                                <a:lnTo>
                                  <a:pt x="0" y="1990"/>
                                </a:lnTo>
                                <a:moveTo>
                                  <a:pt x="55" y="1491"/>
                                </a:moveTo>
                                <a:lnTo>
                                  <a:pt x="0" y="1491"/>
                                </a:lnTo>
                                <a:moveTo>
                                  <a:pt x="55" y="995"/>
                                </a:moveTo>
                                <a:lnTo>
                                  <a:pt x="0" y="995"/>
                                </a:lnTo>
                                <a:moveTo>
                                  <a:pt x="55" y="497"/>
                                </a:moveTo>
                                <a:lnTo>
                                  <a:pt x="0" y="497"/>
                                </a:lnTo>
                                <a:moveTo>
                                  <a:pt x="55" y="0"/>
                                </a:moveTo>
                                <a:lnTo>
                                  <a:pt x="0" y="0"/>
                                </a:lnTo>
                              </a:path>
                            </a:pathLst>
                          </a:custGeom>
                          <a:noFill/>
                          <a:ln w="30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AutoShape 141"/>
                        <wps:cNvSpPr>
                          <a:spLocks/>
                        </wps:cNvSpPr>
                        <wps:spPr bwMode="auto">
                          <a:xfrm>
                            <a:off x="2568" y="3207"/>
                            <a:ext cx="4884" cy="64"/>
                          </a:xfrm>
                          <a:custGeom>
                            <a:avLst/>
                            <a:gdLst>
                              <a:gd name="T0" fmla="+- 0 2569 2569"/>
                              <a:gd name="T1" fmla="*/ T0 w 4884"/>
                              <a:gd name="T2" fmla="+- 0 3241 3208"/>
                              <a:gd name="T3" fmla="*/ 3241 h 64"/>
                              <a:gd name="T4" fmla="+- 0 2693 2569"/>
                              <a:gd name="T5" fmla="*/ T4 w 4884"/>
                              <a:gd name="T6" fmla="+- 0 3241 3208"/>
                              <a:gd name="T7" fmla="*/ 3241 h 64"/>
                              <a:gd name="T8" fmla="+- 0 2819 2569"/>
                              <a:gd name="T9" fmla="*/ T8 w 4884"/>
                              <a:gd name="T10" fmla="+- 0 3241 3208"/>
                              <a:gd name="T11" fmla="*/ 3241 h 64"/>
                              <a:gd name="T12" fmla="+- 0 2943 2569"/>
                              <a:gd name="T13" fmla="*/ T12 w 4884"/>
                              <a:gd name="T14" fmla="+- 0 3271 3208"/>
                              <a:gd name="T15" fmla="*/ 3271 h 64"/>
                              <a:gd name="T16" fmla="+- 0 3069 2569"/>
                              <a:gd name="T17" fmla="*/ T16 w 4884"/>
                              <a:gd name="T18" fmla="+- 0 3241 3208"/>
                              <a:gd name="T19" fmla="*/ 3241 h 64"/>
                              <a:gd name="T20" fmla="+- 0 3195 2569"/>
                              <a:gd name="T21" fmla="*/ T20 w 4884"/>
                              <a:gd name="T22" fmla="+- 0 3241 3208"/>
                              <a:gd name="T23" fmla="*/ 3241 h 64"/>
                              <a:gd name="T24" fmla="+- 0 3319 2569"/>
                              <a:gd name="T25" fmla="*/ T24 w 4884"/>
                              <a:gd name="T26" fmla="+- 0 3241 3208"/>
                              <a:gd name="T27" fmla="*/ 3241 h 64"/>
                              <a:gd name="T28" fmla="+- 0 3445 2569"/>
                              <a:gd name="T29" fmla="*/ T28 w 4884"/>
                              <a:gd name="T30" fmla="+- 0 3241 3208"/>
                              <a:gd name="T31" fmla="*/ 3241 h 64"/>
                              <a:gd name="T32" fmla="+- 0 3569 2569"/>
                              <a:gd name="T33" fmla="*/ T32 w 4884"/>
                              <a:gd name="T34" fmla="+- 0 3271 3208"/>
                              <a:gd name="T35" fmla="*/ 3271 h 64"/>
                              <a:gd name="T36" fmla="+- 0 3695 2569"/>
                              <a:gd name="T37" fmla="*/ T36 w 4884"/>
                              <a:gd name="T38" fmla="+- 0 3241 3208"/>
                              <a:gd name="T39" fmla="*/ 3241 h 64"/>
                              <a:gd name="T40" fmla="+- 0 3821 2569"/>
                              <a:gd name="T41" fmla="*/ T40 w 4884"/>
                              <a:gd name="T42" fmla="+- 0 3241 3208"/>
                              <a:gd name="T43" fmla="*/ 3241 h 64"/>
                              <a:gd name="T44" fmla="+- 0 3945 2569"/>
                              <a:gd name="T45" fmla="*/ T44 w 4884"/>
                              <a:gd name="T46" fmla="+- 0 3241 3208"/>
                              <a:gd name="T47" fmla="*/ 3241 h 64"/>
                              <a:gd name="T48" fmla="+- 0 4071 2569"/>
                              <a:gd name="T49" fmla="*/ T48 w 4884"/>
                              <a:gd name="T50" fmla="+- 0 3241 3208"/>
                              <a:gd name="T51" fmla="*/ 3241 h 64"/>
                              <a:gd name="T52" fmla="+- 0 4197 2569"/>
                              <a:gd name="T53" fmla="*/ T52 w 4884"/>
                              <a:gd name="T54" fmla="+- 0 3271 3208"/>
                              <a:gd name="T55" fmla="*/ 3271 h 64"/>
                              <a:gd name="T56" fmla="+- 0 4321 2569"/>
                              <a:gd name="T57" fmla="*/ T56 w 4884"/>
                              <a:gd name="T58" fmla="+- 0 3241 3208"/>
                              <a:gd name="T59" fmla="*/ 3241 h 64"/>
                              <a:gd name="T60" fmla="+- 0 4447 2569"/>
                              <a:gd name="T61" fmla="*/ T60 w 4884"/>
                              <a:gd name="T62" fmla="+- 0 3241 3208"/>
                              <a:gd name="T63" fmla="*/ 3241 h 64"/>
                              <a:gd name="T64" fmla="+- 0 4571 2569"/>
                              <a:gd name="T65" fmla="*/ T64 w 4884"/>
                              <a:gd name="T66" fmla="+- 0 3241 3208"/>
                              <a:gd name="T67" fmla="*/ 3241 h 64"/>
                              <a:gd name="T68" fmla="+- 0 4696 2569"/>
                              <a:gd name="T69" fmla="*/ T68 w 4884"/>
                              <a:gd name="T70" fmla="+- 0 3241 3208"/>
                              <a:gd name="T71" fmla="*/ 3241 h 64"/>
                              <a:gd name="T72" fmla="+- 0 4822 2569"/>
                              <a:gd name="T73" fmla="*/ T72 w 4884"/>
                              <a:gd name="T74" fmla="+- 0 3271 3208"/>
                              <a:gd name="T75" fmla="*/ 3271 h 64"/>
                              <a:gd name="T76" fmla="+- 0 4947 2569"/>
                              <a:gd name="T77" fmla="*/ T76 w 4884"/>
                              <a:gd name="T78" fmla="+- 0 3241 3208"/>
                              <a:gd name="T79" fmla="*/ 3241 h 64"/>
                              <a:gd name="T80" fmla="+- 0 5073 2569"/>
                              <a:gd name="T81" fmla="*/ T80 w 4884"/>
                              <a:gd name="T82" fmla="+- 0 3241 3208"/>
                              <a:gd name="T83" fmla="*/ 3241 h 64"/>
                              <a:gd name="T84" fmla="+- 0 5197 2569"/>
                              <a:gd name="T85" fmla="*/ T84 w 4884"/>
                              <a:gd name="T86" fmla="+- 0 3241 3208"/>
                              <a:gd name="T87" fmla="*/ 3241 h 64"/>
                              <a:gd name="T88" fmla="+- 0 5322 2569"/>
                              <a:gd name="T89" fmla="*/ T88 w 4884"/>
                              <a:gd name="T90" fmla="+- 0 3241 3208"/>
                              <a:gd name="T91" fmla="*/ 3241 h 64"/>
                              <a:gd name="T92" fmla="+- 0 5448 2569"/>
                              <a:gd name="T93" fmla="*/ T92 w 4884"/>
                              <a:gd name="T94" fmla="+- 0 3271 3208"/>
                              <a:gd name="T95" fmla="*/ 3271 h 64"/>
                              <a:gd name="T96" fmla="+- 0 5573 2569"/>
                              <a:gd name="T97" fmla="*/ T96 w 4884"/>
                              <a:gd name="T98" fmla="+- 0 3241 3208"/>
                              <a:gd name="T99" fmla="*/ 3241 h 64"/>
                              <a:gd name="T100" fmla="+- 0 5699 2569"/>
                              <a:gd name="T101" fmla="*/ T100 w 4884"/>
                              <a:gd name="T102" fmla="+- 0 3241 3208"/>
                              <a:gd name="T103" fmla="*/ 3241 h 64"/>
                              <a:gd name="T104" fmla="+- 0 5824 2569"/>
                              <a:gd name="T105" fmla="*/ T104 w 4884"/>
                              <a:gd name="T106" fmla="+- 0 3241 3208"/>
                              <a:gd name="T107" fmla="*/ 3241 h 64"/>
                              <a:gd name="T108" fmla="+- 0 5949 2569"/>
                              <a:gd name="T109" fmla="*/ T108 w 4884"/>
                              <a:gd name="T110" fmla="+- 0 3241 3208"/>
                              <a:gd name="T111" fmla="*/ 3241 h 64"/>
                              <a:gd name="T112" fmla="+- 0 6074 2569"/>
                              <a:gd name="T113" fmla="*/ T112 w 4884"/>
                              <a:gd name="T114" fmla="+- 0 3271 3208"/>
                              <a:gd name="T115" fmla="*/ 3271 h 64"/>
                              <a:gd name="T116" fmla="+- 0 6198 2569"/>
                              <a:gd name="T117" fmla="*/ T116 w 4884"/>
                              <a:gd name="T118" fmla="+- 0 3241 3208"/>
                              <a:gd name="T119" fmla="*/ 3241 h 64"/>
                              <a:gd name="T120" fmla="+- 0 6325 2569"/>
                              <a:gd name="T121" fmla="*/ T120 w 4884"/>
                              <a:gd name="T122" fmla="+- 0 3241 3208"/>
                              <a:gd name="T123" fmla="*/ 3241 h 64"/>
                              <a:gd name="T124" fmla="+- 0 6450 2569"/>
                              <a:gd name="T125" fmla="*/ T124 w 4884"/>
                              <a:gd name="T126" fmla="+- 0 3241 3208"/>
                              <a:gd name="T127" fmla="*/ 3241 h 64"/>
                              <a:gd name="T128" fmla="+- 0 6574 2569"/>
                              <a:gd name="T129" fmla="*/ T128 w 4884"/>
                              <a:gd name="T130" fmla="+- 0 3241 3208"/>
                              <a:gd name="T131" fmla="*/ 3241 h 64"/>
                              <a:gd name="T132" fmla="+- 0 6700 2569"/>
                              <a:gd name="T133" fmla="*/ T132 w 4884"/>
                              <a:gd name="T134" fmla="+- 0 3271 3208"/>
                              <a:gd name="T135" fmla="*/ 3271 h 64"/>
                              <a:gd name="T136" fmla="+- 0 6824 2569"/>
                              <a:gd name="T137" fmla="*/ T136 w 4884"/>
                              <a:gd name="T138" fmla="+- 0 3241 3208"/>
                              <a:gd name="T139" fmla="*/ 3241 h 64"/>
                              <a:gd name="T140" fmla="+- 0 6950 2569"/>
                              <a:gd name="T141" fmla="*/ T140 w 4884"/>
                              <a:gd name="T142" fmla="+- 0 3241 3208"/>
                              <a:gd name="T143" fmla="*/ 3241 h 64"/>
                              <a:gd name="T144" fmla="+- 0 7076 2569"/>
                              <a:gd name="T145" fmla="*/ T144 w 4884"/>
                              <a:gd name="T146" fmla="+- 0 3241 3208"/>
                              <a:gd name="T147" fmla="*/ 3241 h 64"/>
                              <a:gd name="T148" fmla="+- 0 7200 2569"/>
                              <a:gd name="T149" fmla="*/ T148 w 4884"/>
                              <a:gd name="T150" fmla="+- 0 3241 3208"/>
                              <a:gd name="T151" fmla="*/ 3241 h 64"/>
                              <a:gd name="T152" fmla="+- 0 7326 2569"/>
                              <a:gd name="T153" fmla="*/ T152 w 4884"/>
                              <a:gd name="T154" fmla="+- 0 3271 3208"/>
                              <a:gd name="T155" fmla="*/ 3271 h 64"/>
                              <a:gd name="T156" fmla="+- 0 7452 2569"/>
                              <a:gd name="T157" fmla="*/ T156 w 4884"/>
                              <a:gd name="T158" fmla="+- 0 3241 3208"/>
                              <a:gd name="T159" fmla="*/ 3241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4884" h="64">
                                <a:moveTo>
                                  <a:pt x="0" y="0"/>
                                </a:moveTo>
                                <a:lnTo>
                                  <a:pt x="0" y="33"/>
                                </a:lnTo>
                                <a:moveTo>
                                  <a:pt x="124" y="0"/>
                                </a:moveTo>
                                <a:lnTo>
                                  <a:pt x="124" y="33"/>
                                </a:lnTo>
                                <a:moveTo>
                                  <a:pt x="250" y="0"/>
                                </a:moveTo>
                                <a:lnTo>
                                  <a:pt x="250" y="33"/>
                                </a:lnTo>
                                <a:moveTo>
                                  <a:pt x="374" y="0"/>
                                </a:moveTo>
                                <a:lnTo>
                                  <a:pt x="374" y="63"/>
                                </a:lnTo>
                                <a:moveTo>
                                  <a:pt x="500" y="0"/>
                                </a:moveTo>
                                <a:lnTo>
                                  <a:pt x="500" y="33"/>
                                </a:lnTo>
                                <a:moveTo>
                                  <a:pt x="626" y="0"/>
                                </a:moveTo>
                                <a:lnTo>
                                  <a:pt x="626" y="33"/>
                                </a:lnTo>
                                <a:moveTo>
                                  <a:pt x="750" y="0"/>
                                </a:moveTo>
                                <a:lnTo>
                                  <a:pt x="750" y="33"/>
                                </a:lnTo>
                                <a:moveTo>
                                  <a:pt x="876" y="0"/>
                                </a:moveTo>
                                <a:lnTo>
                                  <a:pt x="876" y="33"/>
                                </a:lnTo>
                                <a:moveTo>
                                  <a:pt x="1000" y="0"/>
                                </a:moveTo>
                                <a:lnTo>
                                  <a:pt x="1000" y="63"/>
                                </a:lnTo>
                                <a:moveTo>
                                  <a:pt x="1126" y="0"/>
                                </a:moveTo>
                                <a:lnTo>
                                  <a:pt x="1126" y="33"/>
                                </a:lnTo>
                                <a:moveTo>
                                  <a:pt x="1252" y="0"/>
                                </a:moveTo>
                                <a:lnTo>
                                  <a:pt x="1252" y="33"/>
                                </a:lnTo>
                                <a:moveTo>
                                  <a:pt x="1376" y="0"/>
                                </a:moveTo>
                                <a:lnTo>
                                  <a:pt x="1376" y="33"/>
                                </a:lnTo>
                                <a:moveTo>
                                  <a:pt x="1502" y="0"/>
                                </a:moveTo>
                                <a:lnTo>
                                  <a:pt x="1502" y="33"/>
                                </a:lnTo>
                                <a:moveTo>
                                  <a:pt x="1628" y="0"/>
                                </a:moveTo>
                                <a:lnTo>
                                  <a:pt x="1628" y="63"/>
                                </a:lnTo>
                                <a:moveTo>
                                  <a:pt x="1752" y="0"/>
                                </a:moveTo>
                                <a:lnTo>
                                  <a:pt x="1752" y="33"/>
                                </a:lnTo>
                                <a:moveTo>
                                  <a:pt x="1878" y="0"/>
                                </a:moveTo>
                                <a:lnTo>
                                  <a:pt x="1878" y="33"/>
                                </a:lnTo>
                                <a:moveTo>
                                  <a:pt x="2002" y="0"/>
                                </a:moveTo>
                                <a:lnTo>
                                  <a:pt x="2002" y="33"/>
                                </a:lnTo>
                                <a:moveTo>
                                  <a:pt x="2127" y="0"/>
                                </a:moveTo>
                                <a:lnTo>
                                  <a:pt x="2127" y="33"/>
                                </a:lnTo>
                                <a:moveTo>
                                  <a:pt x="2253" y="0"/>
                                </a:moveTo>
                                <a:lnTo>
                                  <a:pt x="2253" y="63"/>
                                </a:lnTo>
                                <a:moveTo>
                                  <a:pt x="2378" y="0"/>
                                </a:moveTo>
                                <a:lnTo>
                                  <a:pt x="2378" y="33"/>
                                </a:lnTo>
                                <a:moveTo>
                                  <a:pt x="2504" y="0"/>
                                </a:moveTo>
                                <a:lnTo>
                                  <a:pt x="2504" y="33"/>
                                </a:lnTo>
                                <a:moveTo>
                                  <a:pt x="2628" y="0"/>
                                </a:moveTo>
                                <a:lnTo>
                                  <a:pt x="2628" y="33"/>
                                </a:lnTo>
                                <a:moveTo>
                                  <a:pt x="2753" y="0"/>
                                </a:moveTo>
                                <a:lnTo>
                                  <a:pt x="2753" y="33"/>
                                </a:lnTo>
                                <a:moveTo>
                                  <a:pt x="2879" y="0"/>
                                </a:moveTo>
                                <a:lnTo>
                                  <a:pt x="2879" y="63"/>
                                </a:lnTo>
                                <a:moveTo>
                                  <a:pt x="3004" y="0"/>
                                </a:moveTo>
                                <a:lnTo>
                                  <a:pt x="3004" y="33"/>
                                </a:lnTo>
                                <a:moveTo>
                                  <a:pt x="3130" y="0"/>
                                </a:moveTo>
                                <a:lnTo>
                                  <a:pt x="3130" y="33"/>
                                </a:lnTo>
                                <a:moveTo>
                                  <a:pt x="3255" y="0"/>
                                </a:moveTo>
                                <a:lnTo>
                                  <a:pt x="3255" y="33"/>
                                </a:lnTo>
                                <a:moveTo>
                                  <a:pt x="3380" y="0"/>
                                </a:moveTo>
                                <a:lnTo>
                                  <a:pt x="3380" y="33"/>
                                </a:lnTo>
                                <a:moveTo>
                                  <a:pt x="3505" y="0"/>
                                </a:moveTo>
                                <a:lnTo>
                                  <a:pt x="3505" y="63"/>
                                </a:lnTo>
                                <a:moveTo>
                                  <a:pt x="3629" y="0"/>
                                </a:moveTo>
                                <a:lnTo>
                                  <a:pt x="3629" y="33"/>
                                </a:lnTo>
                                <a:moveTo>
                                  <a:pt x="3756" y="0"/>
                                </a:moveTo>
                                <a:lnTo>
                                  <a:pt x="3756" y="33"/>
                                </a:lnTo>
                                <a:moveTo>
                                  <a:pt x="3881" y="0"/>
                                </a:moveTo>
                                <a:lnTo>
                                  <a:pt x="3881" y="33"/>
                                </a:lnTo>
                                <a:moveTo>
                                  <a:pt x="4005" y="0"/>
                                </a:moveTo>
                                <a:lnTo>
                                  <a:pt x="4005" y="33"/>
                                </a:lnTo>
                                <a:moveTo>
                                  <a:pt x="4131" y="0"/>
                                </a:moveTo>
                                <a:lnTo>
                                  <a:pt x="4131" y="63"/>
                                </a:lnTo>
                                <a:moveTo>
                                  <a:pt x="4255" y="0"/>
                                </a:moveTo>
                                <a:lnTo>
                                  <a:pt x="4255" y="33"/>
                                </a:lnTo>
                                <a:moveTo>
                                  <a:pt x="4381" y="0"/>
                                </a:moveTo>
                                <a:lnTo>
                                  <a:pt x="4381" y="33"/>
                                </a:lnTo>
                                <a:moveTo>
                                  <a:pt x="4507" y="0"/>
                                </a:moveTo>
                                <a:lnTo>
                                  <a:pt x="4507" y="33"/>
                                </a:lnTo>
                                <a:moveTo>
                                  <a:pt x="4631" y="0"/>
                                </a:moveTo>
                                <a:lnTo>
                                  <a:pt x="4631" y="33"/>
                                </a:lnTo>
                                <a:moveTo>
                                  <a:pt x="4757" y="0"/>
                                </a:moveTo>
                                <a:lnTo>
                                  <a:pt x="4757" y="63"/>
                                </a:lnTo>
                                <a:moveTo>
                                  <a:pt x="4883" y="0"/>
                                </a:moveTo>
                                <a:lnTo>
                                  <a:pt x="4883" y="33"/>
                                </a:lnTo>
                              </a:path>
                            </a:pathLst>
                          </a:custGeom>
                          <a:noFill/>
                          <a:ln w="30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140"/>
                        <wps:cNvSpPr>
                          <a:spLocks noChangeArrowheads="1"/>
                        </wps:cNvSpPr>
                        <wps:spPr bwMode="auto">
                          <a:xfrm>
                            <a:off x="2568" y="2949"/>
                            <a:ext cx="125" cy="25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 name="Rectangle 139"/>
                        <wps:cNvSpPr>
                          <a:spLocks noChangeArrowheads="1"/>
                        </wps:cNvSpPr>
                        <wps:spPr bwMode="auto">
                          <a:xfrm>
                            <a:off x="2568" y="2949"/>
                            <a:ext cx="125" cy="250"/>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Rectangle 138"/>
                        <wps:cNvSpPr>
                          <a:spLocks noChangeArrowheads="1"/>
                        </wps:cNvSpPr>
                        <wps:spPr bwMode="auto">
                          <a:xfrm>
                            <a:off x="3194" y="2949"/>
                            <a:ext cx="125" cy="25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 name="Rectangle 137"/>
                        <wps:cNvSpPr>
                          <a:spLocks noChangeArrowheads="1"/>
                        </wps:cNvSpPr>
                        <wps:spPr bwMode="auto">
                          <a:xfrm>
                            <a:off x="3194" y="2949"/>
                            <a:ext cx="125" cy="250"/>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Rectangle 136"/>
                        <wps:cNvSpPr>
                          <a:spLocks noChangeArrowheads="1"/>
                        </wps:cNvSpPr>
                        <wps:spPr bwMode="auto">
                          <a:xfrm>
                            <a:off x="3318" y="2701"/>
                            <a:ext cx="127"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135"/>
                        <wps:cNvSpPr>
                          <a:spLocks noChangeArrowheads="1"/>
                        </wps:cNvSpPr>
                        <wps:spPr bwMode="auto">
                          <a:xfrm>
                            <a:off x="3318" y="2701"/>
                            <a:ext cx="127"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Rectangle 134"/>
                        <wps:cNvSpPr>
                          <a:spLocks noChangeArrowheads="1"/>
                        </wps:cNvSpPr>
                        <wps:spPr bwMode="auto">
                          <a:xfrm>
                            <a:off x="3444" y="2701"/>
                            <a:ext cx="125"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 name="Rectangle 133"/>
                        <wps:cNvSpPr>
                          <a:spLocks noChangeArrowheads="1"/>
                        </wps:cNvSpPr>
                        <wps:spPr bwMode="auto">
                          <a:xfrm>
                            <a:off x="3444" y="2701"/>
                            <a:ext cx="125"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Rectangle 132"/>
                        <wps:cNvSpPr>
                          <a:spLocks noChangeArrowheads="1"/>
                        </wps:cNvSpPr>
                        <wps:spPr bwMode="auto">
                          <a:xfrm>
                            <a:off x="3569" y="2452"/>
                            <a:ext cx="126"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 name="Rectangle 131"/>
                        <wps:cNvSpPr>
                          <a:spLocks noChangeArrowheads="1"/>
                        </wps:cNvSpPr>
                        <wps:spPr bwMode="auto">
                          <a:xfrm>
                            <a:off x="3569" y="2452"/>
                            <a:ext cx="126"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Rectangle 130"/>
                        <wps:cNvSpPr>
                          <a:spLocks noChangeArrowheads="1"/>
                        </wps:cNvSpPr>
                        <wps:spPr bwMode="auto">
                          <a:xfrm>
                            <a:off x="3694" y="2949"/>
                            <a:ext cx="126" cy="25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Rectangle 129"/>
                        <wps:cNvSpPr>
                          <a:spLocks noChangeArrowheads="1"/>
                        </wps:cNvSpPr>
                        <wps:spPr bwMode="auto">
                          <a:xfrm>
                            <a:off x="3694" y="2949"/>
                            <a:ext cx="126" cy="250"/>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 name="Rectangle 128"/>
                        <wps:cNvSpPr>
                          <a:spLocks noChangeArrowheads="1"/>
                        </wps:cNvSpPr>
                        <wps:spPr bwMode="auto">
                          <a:xfrm>
                            <a:off x="3820" y="2452"/>
                            <a:ext cx="125"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127"/>
                        <wps:cNvSpPr>
                          <a:spLocks noChangeArrowheads="1"/>
                        </wps:cNvSpPr>
                        <wps:spPr bwMode="auto">
                          <a:xfrm>
                            <a:off x="3820" y="2452"/>
                            <a:ext cx="125"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Rectangle 126"/>
                        <wps:cNvSpPr>
                          <a:spLocks noChangeArrowheads="1"/>
                        </wps:cNvSpPr>
                        <wps:spPr bwMode="auto">
                          <a:xfrm>
                            <a:off x="3944" y="1954"/>
                            <a:ext cx="126" cy="124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Rectangle 125"/>
                        <wps:cNvSpPr>
                          <a:spLocks noChangeArrowheads="1"/>
                        </wps:cNvSpPr>
                        <wps:spPr bwMode="auto">
                          <a:xfrm>
                            <a:off x="3944" y="1954"/>
                            <a:ext cx="126" cy="1246"/>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 name="Rectangle 124"/>
                        <wps:cNvSpPr>
                          <a:spLocks noChangeArrowheads="1"/>
                        </wps:cNvSpPr>
                        <wps:spPr bwMode="auto">
                          <a:xfrm>
                            <a:off x="4070" y="2452"/>
                            <a:ext cx="127"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Rectangle 123"/>
                        <wps:cNvSpPr>
                          <a:spLocks noChangeArrowheads="1"/>
                        </wps:cNvSpPr>
                        <wps:spPr bwMode="auto">
                          <a:xfrm>
                            <a:off x="4070" y="2452"/>
                            <a:ext cx="127"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 name="Rectangle 122"/>
                        <wps:cNvSpPr>
                          <a:spLocks noChangeArrowheads="1"/>
                        </wps:cNvSpPr>
                        <wps:spPr bwMode="auto">
                          <a:xfrm>
                            <a:off x="4196" y="2701"/>
                            <a:ext cx="125"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Rectangle 121"/>
                        <wps:cNvSpPr>
                          <a:spLocks noChangeArrowheads="1"/>
                        </wps:cNvSpPr>
                        <wps:spPr bwMode="auto">
                          <a:xfrm>
                            <a:off x="4196" y="2701"/>
                            <a:ext cx="125"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 name="Rectangle 120"/>
                        <wps:cNvSpPr>
                          <a:spLocks noChangeArrowheads="1"/>
                        </wps:cNvSpPr>
                        <wps:spPr bwMode="auto">
                          <a:xfrm>
                            <a:off x="4320" y="2452"/>
                            <a:ext cx="126"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Rectangle 119"/>
                        <wps:cNvSpPr>
                          <a:spLocks noChangeArrowheads="1"/>
                        </wps:cNvSpPr>
                        <wps:spPr bwMode="auto">
                          <a:xfrm>
                            <a:off x="4320" y="2452"/>
                            <a:ext cx="126"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 name="Rectangle 118"/>
                        <wps:cNvSpPr>
                          <a:spLocks noChangeArrowheads="1"/>
                        </wps:cNvSpPr>
                        <wps:spPr bwMode="auto">
                          <a:xfrm>
                            <a:off x="4446" y="2452"/>
                            <a:ext cx="125"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Rectangle 117"/>
                        <wps:cNvSpPr>
                          <a:spLocks noChangeArrowheads="1"/>
                        </wps:cNvSpPr>
                        <wps:spPr bwMode="auto">
                          <a:xfrm>
                            <a:off x="4446" y="2452"/>
                            <a:ext cx="125"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Rectangle 116"/>
                        <wps:cNvSpPr>
                          <a:spLocks noChangeArrowheads="1"/>
                        </wps:cNvSpPr>
                        <wps:spPr bwMode="auto">
                          <a:xfrm>
                            <a:off x="4570" y="2452"/>
                            <a:ext cx="126"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5"/>
                        <wps:cNvSpPr>
                          <a:spLocks noChangeArrowheads="1"/>
                        </wps:cNvSpPr>
                        <wps:spPr bwMode="auto">
                          <a:xfrm>
                            <a:off x="4570" y="2452"/>
                            <a:ext cx="126"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 name="Rectangle 114"/>
                        <wps:cNvSpPr>
                          <a:spLocks noChangeArrowheads="1"/>
                        </wps:cNvSpPr>
                        <wps:spPr bwMode="auto">
                          <a:xfrm>
                            <a:off x="4696" y="2204"/>
                            <a:ext cx="126" cy="995"/>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Rectangle 113"/>
                        <wps:cNvSpPr>
                          <a:spLocks noChangeArrowheads="1"/>
                        </wps:cNvSpPr>
                        <wps:spPr bwMode="auto">
                          <a:xfrm>
                            <a:off x="4696" y="2204"/>
                            <a:ext cx="126" cy="995"/>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 name="Rectangle 112"/>
                        <wps:cNvSpPr>
                          <a:spLocks noChangeArrowheads="1"/>
                        </wps:cNvSpPr>
                        <wps:spPr bwMode="auto">
                          <a:xfrm>
                            <a:off x="4822" y="1706"/>
                            <a:ext cx="125" cy="1494"/>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Rectangle 111"/>
                        <wps:cNvSpPr>
                          <a:spLocks noChangeArrowheads="1"/>
                        </wps:cNvSpPr>
                        <wps:spPr bwMode="auto">
                          <a:xfrm>
                            <a:off x="4822" y="1706"/>
                            <a:ext cx="125" cy="1494"/>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Rectangle 110"/>
                        <wps:cNvSpPr>
                          <a:spLocks noChangeArrowheads="1"/>
                        </wps:cNvSpPr>
                        <wps:spPr bwMode="auto">
                          <a:xfrm>
                            <a:off x="4946" y="1954"/>
                            <a:ext cx="126" cy="124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 name="Rectangle 109"/>
                        <wps:cNvSpPr>
                          <a:spLocks noChangeArrowheads="1"/>
                        </wps:cNvSpPr>
                        <wps:spPr bwMode="auto">
                          <a:xfrm>
                            <a:off x="4946" y="1954"/>
                            <a:ext cx="126" cy="1246"/>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Rectangle 108"/>
                        <wps:cNvSpPr>
                          <a:spLocks noChangeArrowheads="1"/>
                        </wps:cNvSpPr>
                        <wps:spPr bwMode="auto">
                          <a:xfrm>
                            <a:off x="5072" y="2949"/>
                            <a:ext cx="125" cy="25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 name="Rectangle 107"/>
                        <wps:cNvSpPr>
                          <a:spLocks noChangeArrowheads="1"/>
                        </wps:cNvSpPr>
                        <wps:spPr bwMode="auto">
                          <a:xfrm>
                            <a:off x="5072" y="2949"/>
                            <a:ext cx="125" cy="250"/>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Rectangle 106"/>
                        <wps:cNvSpPr>
                          <a:spLocks noChangeArrowheads="1"/>
                        </wps:cNvSpPr>
                        <wps:spPr bwMode="auto">
                          <a:xfrm>
                            <a:off x="5196" y="1706"/>
                            <a:ext cx="126" cy="1494"/>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 name="Rectangle 105"/>
                        <wps:cNvSpPr>
                          <a:spLocks noChangeArrowheads="1"/>
                        </wps:cNvSpPr>
                        <wps:spPr bwMode="auto">
                          <a:xfrm>
                            <a:off x="5196" y="1706"/>
                            <a:ext cx="126" cy="1494"/>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Rectangle 104"/>
                        <wps:cNvSpPr>
                          <a:spLocks noChangeArrowheads="1"/>
                        </wps:cNvSpPr>
                        <wps:spPr bwMode="auto">
                          <a:xfrm>
                            <a:off x="5322" y="711"/>
                            <a:ext cx="126" cy="2488"/>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 name="Rectangle 103"/>
                        <wps:cNvSpPr>
                          <a:spLocks noChangeArrowheads="1"/>
                        </wps:cNvSpPr>
                        <wps:spPr bwMode="auto">
                          <a:xfrm>
                            <a:off x="5322" y="711"/>
                            <a:ext cx="126" cy="2488"/>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Rectangle 102"/>
                        <wps:cNvSpPr>
                          <a:spLocks noChangeArrowheads="1"/>
                        </wps:cNvSpPr>
                        <wps:spPr bwMode="auto">
                          <a:xfrm>
                            <a:off x="5572" y="1954"/>
                            <a:ext cx="126" cy="124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 name="Rectangle 101"/>
                        <wps:cNvSpPr>
                          <a:spLocks noChangeArrowheads="1"/>
                        </wps:cNvSpPr>
                        <wps:spPr bwMode="auto">
                          <a:xfrm>
                            <a:off x="5572" y="1954"/>
                            <a:ext cx="126" cy="1246"/>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Rectangle 100"/>
                        <wps:cNvSpPr>
                          <a:spLocks noChangeArrowheads="1"/>
                        </wps:cNvSpPr>
                        <wps:spPr bwMode="auto">
                          <a:xfrm>
                            <a:off x="5698" y="1954"/>
                            <a:ext cx="126" cy="124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 name="Rectangle 99"/>
                        <wps:cNvSpPr>
                          <a:spLocks noChangeArrowheads="1"/>
                        </wps:cNvSpPr>
                        <wps:spPr bwMode="auto">
                          <a:xfrm>
                            <a:off x="5698" y="1954"/>
                            <a:ext cx="126" cy="1246"/>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Rectangle 98"/>
                        <wps:cNvSpPr>
                          <a:spLocks noChangeArrowheads="1"/>
                        </wps:cNvSpPr>
                        <wps:spPr bwMode="auto">
                          <a:xfrm>
                            <a:off x="5824" y="2701"/>
                            <a:ext cx="125"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 name="Rectangle 97"/>
                        <wps:cNvSpPr>
                          <a:spLocks noChangeArrowheads="1"/>
                        </wps:cNvSpPr>
                        <wps:spPr bwMode="auto">
                          <a:xfrm>
                            <a:off x="5824" y="2701"/>
                            <a:ext cx="125"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 name="Rectangle 96"/>
                        <wps:cNvSpPr>
                          <a:spLocks noChangeArrowheads="1"/>
                        </wps:cNvSpPr>
                        <wps:spPr bwMode="auto">
                          <a:xfrm>
                            <a:off x="5948" y="2204"/>
                            <a:ext cx="126" cy="995"/>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 name="Rectangle 95"/>
                        <wps:cNvSpPr>
                          <a:spLocks noChangeArrowheads="1"/>
                        </wps:cNvSpPr>
                        <wps:spPr bwMode="auto">
                          <a:xfrm>
                            <a:off x="5948" y="2204"/>
                            <a:ext cx="126" cy="995"/>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3" name="Rectangle 94"/>
                        <wps:cNvSpPr>
                          <a:spLocks noChangeArrowheads="1"/>
                        </wps:cNvSpPr>
                        <wps:spPr bwMode="auto">
                          <a:xfrm>
                            <a:off x="6074" y="1954"/>
                            <a:ext cx="125" cy="124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 name="Rectangle 93"/>
                        <wps:cNvSpPr>
                          <a:spLocks noChangeArrowheads="1"/>
                        </wps:cNvSpPr>
                        <wps:spPr bwMode="auto">
                          <a:xfrm>
                            <a:off x="6074" y="1954"/>
                            <a:ext cx="125" cy="1246"/>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Rectangle 92"/>
                        <wps:cNvSpPr>
                          <a:spLocks noChangeArrowheads="1"/>
                        </wps:cNvSpPr>
                        <wps:spPr bwMode="auto">
                          <a:xfrm>
                            <a:off x="6198" y="2204"/>
                            <a:ext cx="127" cy="995"/>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 name="Rectangle 91"/>
                        <wps:cNvSpPr>
                          <a:spLocks noChangeArrowheads="1"/>
                        </wps:cNvSpPr>
                        <wps:spPr bwMode="auto">
                          <a:xfrm>
                            <a:off x="6198" y="2204"/>
                            <a:ext cx="127" cy="995"/>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Rectangle 90"/>
                        <wps:cNvSpPr>
                          <a:spLocks noChangeArrowheads="1"/>
                        </wps:cNvSpPr>
                        <wps:spPr bwMode="auto">
                          <a:xfrm>
                            <a:off x="6324" y="2452"/>
                            <a:ext cx="126" cy="74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 name="Rectangle 89"/>
                        <wps:cNvSpPr>
                          <a:spLocks noChangeArrowheads="1"/>
                        </wps:cNvSpPr>
                        <wps:spPr bwMode="auto">
                          <a:xfrm>
                            <a:off x="6324" y="2452"/>
                            <a:ext cx="126" cy="74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Rectangle 88"/>
                        <wps:cNvSpPr>
                          <a:spLocks noChangeArrowheads="1"/>
                        </wps:cNvSpPr>
                        <wps:spPr bwMode="auto">
                          <a:xfrm>
                            <a:off x="6450" y="1954"/>
                            <a:ext cx="125" cy="1246"/>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Rectangle 87"/>
                        <wps:cNvSpPr>
                          <a:spLocks noChangeArrowheads="1"/>
                        </wps:cNvSpPr>
                        <wps:spPr bwMode="auto">
                          <a:xfrm>
                            <a:off x="6450" y="1954"/>
                            <a:ext cx="125" cy="1246"/>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Rectangle 86"/>
                        <wps:cNvSpPr>
                          <a:spLocks noChangeArrowheads="1"/>
                        </wps:cNvSpPr>
                        <wps:spPr bwMode="auto">
                          <a:xfrm>
                            <a:off x="6574" y="1209"/>
                            <a:ext cx="126" cy="199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 name="Rectangle 85"/>
                        <wps:cNvSpPr>
                          <a:spLocks noChangeArrowheads="1"/>
                        </wps:cNvSpPr>
                        <wps:spPr bwMode="auto">
                          <a:xfrm>
                            <a:off x="6574" y="1209"/>
                            <a:ext cx="126" cy="1990"/>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Rectangle 84"/>
                        <wps:cNvSpPr>
                          <a:spLocks noChangeArrowheads="1"/>
                        </wps:cNvSpPr>
                        <wps:spPr bwMode="auto">
                          <a:xfrm>
                            <a:off x="6700" y="959"/>
                            <a:ext cx="125" cy="224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83"/>
                        <wps:cNvSpPr>
                          <a:spLocks noChangeArrowheads="1"/>
                        </wps:cNvSpPr>
                        <wps:spPr bwMode="auto">
                          <a:xfrm>
                            <a:off x="6700" y="959"/>
                            <a:ext cx="125" cy="2240"/>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 name="Rectangle 82"/>
                        <wps:cNvSpPr>
                          <a:spLocks noChangeArrowheads="1"/>
                        </wps:cNvSpPr>
                        <wps:spPr bwMode="auto">
                          <a:xfrm>
                            <a:off x="6824" y="2204"/>
                            <a:ext cx="126" cy="995"/>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 name="Rectangle 81"/>
                        <wps:cNvSpPr>
                          <a:spLocks noChangeArrowheads="1"/>
                        </wps:cNvSpPr>
                        <wps:spPr bwMode="auto">
                          <a:xfrm>
                            <a:off x="6824" y="2204"/>
                            <a:ext cx="126" cy="995"/>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80"/>
                        <wps:cNvSpPr>
                          <a:spLocks noChangeArrowheads="1"/>
                        </wps:cNvSpPr>
                        <wps:spPr bwMode="auto">
                          <a:xfrm>
                            <a:off x="6950" y="2701"/>
                            <a:ext cx="127"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Rectangle 79"/>
                        <wps:cNvSpPr>
                          <a:spLocks noChangeArrowheads="1"/>
                        </wps:cNvSpPr>
                        <wps:spPr bwMode="auto">
                          <a:xfrm>
                            <a:off x="6950" y="2701"/>
                            <a:ext cx="127"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 name="Rectangle 78"/>
                        <wps:cNvSpPr>
                          <a:spLocks noChangeArrowheads="1"/>
                        </wps:cNvSpPr>
                        <wps:spPr bwMode="auto">
                          <a:xfrm>
                            <a:off x="7076" y="2701"/>
                            <a:ext cx="125"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 name="Rectangle 77"/>
                        <wps:cNvSpPr>
                          <a:spLocks noChangeArrowheads="1"/>
                        </wps:cNvSpPr>
                        <wps:spPr bwMode="auto">
                          <a:xfrm>
                            <a:off x="7076" y="2701"/>
                            <a:ext cx="125"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76"/>
                        <wps:cNvSpPr>
                          <a:spLocks noChangeArrowheads="1"/>
                        </wps:cNvSpPr>
                        <wps:spPr bwMode="auto">
                          <a:xfrm>
                            <a:off x="7200" y="2701"/>
                            <a:ext cx="126" cy="49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 name="Rectangle 75"/>
                        <wps:cNvSpPr>
                          <a:spLocks noChangeArrowheads="1"/>
                        </wps:cNvSpPr>
                        <wps:spPr bwMode="auto">
                          <a:xfrm>
                            <a:off x="7200" y="2701"/>
                            <a:ext cx="126" cy="499"/>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74"/>
                        <wps:cNvSpPr>
                          <a:spLocks noChangeArrowheads="1"/>
                        </wps:cNvSpPr>
                        <wps:spPr bwMode="auto">
                          <a:xfrm>
                            <a:off x="7326" y="2949"/>
                            <a:ext cx="126" cy="250"/>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 name="Rectangle 73"/>
                        <wps:cNvSpPr>
                          <a:spLocks noChangeArrowheads="1"/>
                        </wps:cNvSpPr>
                        <wps:spPr bwMode="auto">
                          <a:xfrm>
                            <a:off x="7326" y="2949"/>
                            <a:ext cx="126" cy="250"/>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72"/>
                        <wps:cNvSpPr>
                          <a:spLocks noChangeArrowheads="1"/>
                        </wps:cNvSpPr>
                        <wps:spPr bwMode="auto">
                          <a:xfrm>
                            <a:off x="2517" y="211"/>
                            <a:ext cx="4986" cy="2992"/>
                          </a:xfrm>
                          <a:prstGeom prst="rect">
                            <a:avLst/>
                          </a:prstGeom>
                          <a:noFill/>
                          <a:ln w="4158">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2A1A89" id="Group 71" o:spid="_x0000_s1026" style="position:absolute;margin-left:122.9pt;margin-top:10.4pt;width:252.45pt;height:153.15pt;z-index:15758848;mso-position-horizontal-relative:page" coordorigin="2458,208" coordsize="5049,3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">
                <v:rect id="Rectangle 143" o:spid="_x0000_s1027" style="position:absolute;left:2517;top:211;width:4986;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WMRMQA&#10;AADbAAAADwAAAGRycy9kb3ducmV2LnhtbESPT2vCQBTE74LfYXlCb7pRSgipq4hYMC0e/EPPj+wz&#10;CWbfhuw2Sf30bkHwOMzMb5jlejC16Kh1lWUF81kEgji3uuJCweX8OU1AOI+ssbZMCv7IwXo1Hi0x&#10;1bbnI3UnX4gAYZeigtL7JpXS5SUZdDPbEAfvaluDPsi2kLrFPsBNLRdRFEuDFYeFEhvalpTfTr9G&#10;we7rfqDva7w/m102uOyykH3+o9TbZNh8gPA0+Ff42d5rBck7/H8JP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VjETEAAAA2wAAAA8AAAAAAAAAAAAAAAAAmAIAAGRycy9k&#10;b3ducmV2LnhtbFBLBQYAAAAABAAEAPUAAACJAwAAAAA=&#10;" filled="f" strokeweight=".1155mm"/>
                <v:shape id="AutoShape 142" o:spid="_x0000_s1028" style="position:absolute;left:2457;top:214;width:55;height:2985;visibility:visible;mso-wrap-style:square;v-text-anchor:top" coordsize="55,2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72cMA&#10;AADbAAAADwAAAGRycy9kb3ducmV2LnhtbESPQYvCMBSE7wv+h/CEvYimLlpq1ygiCIoorCueH83b&#10;tti8lCbW+u+NIOxxmJlvmPmyM5VoqXGlZQXjUQSCOLO65FzB+XczTEA4j6yxskwKHuRgueh9zDHV&#10;9s4/1J58LgKEXYoKCu/rVEqXFWTQjWxNHLw/2xj0QTa51A3eA9xU8iuKYmmw5LBQYE3rgrLr6WYU&#10;zNhWE4zXg0u7m+4e10OyP9ZOqc9+t/oG4anz/+F3e6sVJFN4fQ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72cMAAADbAAAADwAAAAAAAAAAAAAAAACYAgAAZHJzL2Rv&#10;d25yZXYueG1sUEsFBgAAAAAEAAQA9QAAAIgDAAAAAA==&#10;" path="m55,2984r-55,m55,2486r-55,m55,1990r-55,m55,1491r-55,m55,995l,995m55,497l,497m55,l,e" filled="f" strokeweight=".08461mm">
                  <v:path arrowok="t" o:connecttype="custom" o:connectlocs="55,3199;0,3199;55,2701;0,2701;55,2205;0,2205;55,1706;0,1706;55,1210;0,1210;55,712;0,712;55,215;0,215" o:connectangles="0,0,0,0,0,0,0,0,0,0,0,0,0,0"/>
                </v:shape>
                <v:shape id="AutoShape 141" o:spid="_x0000_s1029" style="position:absolute;left:2568;top:3207;width:4884;height:64;visibility:visible;mso-wrap-style:square;v-text-anchor:top" coordsize="4884,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LmosQA&#10;AADbAAAADwAAAGRycy9kb3ducmV2LnhtbESPQWvCQBSE7wX/w/KE3urGQiVEVxFB2pPU1CreHtln&#10;Esy+TfPWmP77bqHQ4zAz3zCL1eAa1VMntWcD00kCirjwtubSwOFj+5SCkoBssfFMBr5JYLUcPSww&#10;s/7Oe+rzUKoIYcnQQBVCm2ktRUUOZeJb4uhdfOcwRNmV2nZ4j3DX6OckmWmHNceFClvaVFRc85sz&#10;MJT8uj9+nXZtn3/W7y/nVOQgxjyOh/UcVKAh/If/2m/WQDqD3y/xB+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C5qLEAAAA2wAAAA8AAAAAAAAAAAAAAAAAmAIAAGRycy9k&#10;b3ducmV2LnhtbFBLBQYAAAAABAAEAPUAAACJAwAAAAA=&#10;" path="m,l,33m124,r,33m250,r,33m374,r,63m500,r,33m626,r,33m750,r,33m876,r,33m1000,r,63m1126,r,33m1252,r,33m1376,r,33m1502,r,33m1628,r,63m1752,r,33m1878,r,33m2002,r,33m2127,r,33m2253,r,63m2378,r,33m2504,r,33m2628,r,33m2753,r,33m2879,r,63m3004,r,33m3130,r,33m3255,r,33m3380,r,33m3505,r,63m3629,r,33m3756,r,33m3881,r,33m4005,r,33m4131,r,63m4255,r,33m4381,r,33m4507,r,33m4631,r,33m4757,r,63m4883,r,33e" filled="f" strokeweight=".08461mm">
                  <v:path arrowok="t" o:connecttype="custom" o:connectlocs="0,3241;124,3241;250,3241;374,3271;500,3241;626,3241;750,3241;876,3241;1000,3271;1126,3241;1252,3241;1376,3241;1502,3241;1628,3271;1752,3241;1878,3241;2002,3241;2127,3241;2253,3271;2378,3241;2504,3241;2628,3241;2753,3241;2879,3271;3004,3241;3130,3241;3255,3241;3380,3241;3505,3271;3629,3241;3756,3241;3881,3241;4005,3241;4131,3271;4255,3241;4381,3241;4507,3241;4631,3241;4757,3271;4883,3241" o:connectangles="0,0,0,0,0,0,0,0,0,0,0,0,0,0,0,0,0,0,0,0,0,0,0,0,0,0,0,0,0,0,0,0,0,0,0,0,0,0,0,0"/>
                </v:shape>
                <v:rect id="Rectangle 140" o:spid="_x0000_s1030" style="position:absolute;left:2568;top:2949;width:125;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N8MMA&#10;AADbAAAADwAAAGRycy9kb3ducmV2LnhtbESPQWsCMRSE7wX/Q3iCt5pVwYbVKGopSA9CVfD62Lxu&#10;lm5eliTqtr++EQo9DjPzDbNc964VNwqx8axhMi5AEFfeNFxrOJ/enhWImJANtp5JwzdFWK8GT0ss&#10;jb/zB92OqRYZwrFEDTalrpQyVpYcxrHviLP36YPDlGWopQl4z3DXymlRzKXDhvOCxY52lqqv49Vp&#10;mNrX7f6gQqh2l59G8Wneq9m71qNhv1mASNSn//Bfe280qBd4fM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MN8MMAAADbAAAADwAAAAAAAAAAAAAAAACYAgAAZHJzL2Rv&#10;d25yZXYueG1sUEsFBgAAAAAEAAQA9QAAAIgDAAAAAA==&#10;" fillcolor="#93bdff" stroked="f"/>
                <v:rect id="Rectangle 139" o:spid="_x0000_s1031" style="position:absolute;left:2568;top:2949;width:125;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rW570A&#10;AADbAAAADwAAAGRycy9kb3ducmV2LnhtbERPTYvCMBC9C/6HMII3TVVYpGsUEYWCJ+3CXodmbIrN&#10;pCRRq7/eHASPj/e92vS2FXfyoXGsYDbNQBBXTjdcK/grD5MliBCRNbaOScGTAmzWw8EKc+0efKL7&#10;OdYihXDIUYGJsculDJUhi2HqOuLEXZy3GBP0tdQeHynctnKeZT/SYsOpwWBHO0PV9XyzCrqyPNJ2&#10;99/P/emVyf2i0AYLpcajfvsLIlIfv+KPu9AKlmls+pJ+gFy/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irW570AAADbAAAADwAAAAAAAAAAAAAAAACYAgAAZHJzL2Rvd25yZXYu&#10;eG1sUEsFBgAAAAAEAAQA9QAAAIIDAAAAAA==&#10;" filled="f" strokeweight=".08453mm"/>
                <v:rect id="Rectangle 138" o:spid="_x0000_s1032" style="position:absolute;left:3194;top:2949;width:125;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A8GcMA&#10;AADbAAAADwAAAGRycy9kb3ducmV2LnhtbESPQWsCMRSE7wX/Q3hCbzWrgsStUapFEA9CVfD62Lxu&#10;lm5eliTVbX99Iwg9DjPzDbNY9a4VVwqx8axhPCpAEFfeNFxrOJ+2LwpETMgGW8+k4YcirJaDpwWW&#10;xt/4g67HVIsM4ViiBptSV0oZK0sO48h3xNn79MFhyjLU0gS8Zbhr5aQoZtJhw3nBYkcbS9XX8dtp&#10;mNj39e6gQqg2l99G8WnWq+le6+dh//YKIlGf/sOP9s5oUHO4f8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A8GcMAAADbAAAADwAAAAAAAAAAAAAAAACYAgAAZHJzL2Rv&#10;d25yZXYueG1sUEsFBgAAAAAEAAQA9QAAAIgDAAAAAA==&#10;" fillcolor="#93bdff" stroked="f"/>
                <v:rect id="Rectangle 137" o:spid="_x0000_s1033" style="position:absolute;left:3194;top:2949;width:125;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VMPL4A&#10;AADbAAAADwAAAGRycy9kb3ducmV2LnhtbERPTYvCMBC9C/6HMII3TVVYtBpFZBcKnrQLex2asSk2&#10;k5JErf56c1jw+Hjfm11vW3EnHxrHCmbTDARx5XTDtYLf8meyBBEissbWMSl4UoDddjjYYK7dg090&#10;P8dapBAOOSowMXa5lKEyZDFMXUecuIvzFmOCvpba4yOF21bOs+xLWmw4NRjs6GCoup5vVkFXlkfa&#10;H/76uT+9Mvm9KLTBQqnxqN+vQUTq40f87y60glVan76kHyC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GFTDy+AAAA2wAAAA8AAAAAAAAAAAAAAAAAmAIAAGRycy9kb3ducmV2&#10;LnhtbFBLBQYAAAAABAAEAPUAAACDAwAAAAA=&#10;" filled="f" strokeweight=".08453mm"/>
                <v:rect id="Rectangle 136" o:spid="_x0000_s1034" style="position:absolute;left:3318;top:2701;width:127;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mwsQA&#10;AADbAAAADwAAAGRycy9kb3ducmV2LnhtbESPQWsCMRSE7wX/Q3iCt5pdBdmuxkUtgvRQqBa8PjbP&#10;zeLmZUlSXfvrm0Khx2FmvmFW1WA7cSMfWscK8mkGgrh2uuVGwedp/1yACBFZY+eYFDwoQLUePa2w&#10;1O7OH3Q7xkYkCIcSFZgY+1LKUBuyGKauJ07exXmLMUnfSO3xnuC2k7MsW0iLLacFgz3tDNXX45dV&#10;MDOv28N74X29O3+3BZ8WQzF/U2oyHjZLEJGG+B/+ax+0gpccfr+kH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fpsLEAAAA2wAAAA8AAAAAAAAAAAAAAAAAmAIAAGRycy9k&#10;b3ducmV2LnhtbFBLBQYAAAAABAAEAPUAAACJAwAAAAA=&#10;" fillcolor="#93bdff" stroked="f"/>
                <v:rect id="Rectangle 135" o:spid="_x0000_s1035" style="position:absolute;left:3318;top:2701;width:127;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V6RMQA&#10;AADbAAAADwAAAGRycy9kb3ducmV2LnhtbESPQWvCQBSE7wX/w/KE3pqNORSbukoQ1EI92DQ/4Jl9&#10;JtHs25BdY/rvu4LgcZiZb5jFajStGKh3jWUFsygGQVxa3XCloPjdvM1BOI+ssbVMCv7IwWo5eVlg&#10;qu2Nf2jIfSUChF2KCmrvu1RKV9Zk0EW2Iw7eyfYGfZB9JXWPtwA3rUzi+F0abDgs1NjRuqbykl+N&#10;guF8WBfVLkuafa6LNrPfV7M9KvU6HbNPEJ5G/ww/2l9awUcC9y/hB8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lekTEAAAA2wAAAA8AAAAAAAAAAAAAAAAAmAIAAGRycy9k&#10;b3ducmV2LnhtbFBLBQYAAAAABAAEAPUAAACJAwAAAAA=&#10;" filled="f" strokeweight=".08447mm"/>
                <v:rect id="Rectangle 134" o:spid="_x0000_s1036" style="position:absolute;left:3444;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dLsMA&#10;AADbAAAADwAAAGRycy9kb3ducmV2LnhtbESPQWsCMRSE7wX/Q3hCbzVbBVlXo1RLQTwIXQWvj81z&#10;s7h5WZKo2/76RhB6HGbmG2ax6m0rbuRD41jB+ygDQVw53XCt4Hj4estBhIissXVMCn4owGo5eFlg&#10;od2dv+lWxlokCIcCFZgYu0LKUBmyGEauI07e2XmLMUlfS+3xnuC2leMsm0qLDacFgx1tDFWX8moV&#10;jM3nervPva82p98m58O0zyc7pV6H/cccRKQ+/oef7a1WMJvA40v6A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GdLsMAAADbAAAADwAAAAAAAAAAAAAAAACYAgAAZHJzL2Rv&#10;d25yZXYueG1sUEsFBgAAAAAEAAQA9QAAAIgDAAAAAA==&#10;" fillcolor="#93bdff" stroked="f"/>
                <v:rect id="Rectangle 133" o:spid="_x0000_s1037" style="position:absolute;left:3444;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BHq8QA&#10;AADbAAAADwAAAGRycy9kb3ducmV2LnhtbESP0WrCQBRE34X+w3ILvummIkWjawiBVqF9qDEfcM1e&#10;k9js3ZBdY/r33ULBx2FmzjDbZDStGKh3jWUFL/MIBHFpdcOVguL0NluBcB5ZY2uZFPyQg2T3NNli&#10;rO2djzTkvhIBwi5GBbX3XSylK2sy6Oa2Iw7exfYGfZB9JXWP9wA3rVxE0as02HBYqLGjrKbyO78Z&#10;BcP1KyuqfbpoPnNdtKn9uJn3s1LT5zHdgPA0+kf4v33QCtZL+PsSfoD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AR6vEAAAA2wAAAA8AAAAAAAAAAAAAAAAAmAIAAGRycy9k&#10;b3ducmV2LnhtbFBLBQYAAAAABAAEAPUAAACJAwAAAAA=&#10;" filled="f" strokeweight=".08447mm"/>
                <v:rect id="Rectangle 132" o:spid="_x0000_s1038" style="position:absolute;left:3569;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SgwcQA&#10;AADbAAAADwAAAGRycy9kb3ducmV2LnhtbESPQWsCMRSE70L/Q3gFb5qtpbJdzS7VIkgPQrXg9bF5&#10;bhY3L0sSddtf3xSEHoeZ+YZZVoPtxJV8aB0reJpmIIhrp1tuFHwdNpMcRIjIGjvHpOCbAlTlw2iJ&#10;hXY3/qTrPjYiQTgUqMDE2BdShtqQxTB1PXHyTs5bjEn6RmqPtwS3nZxl2VxabDktGOxpbag+7y9W&#10;wcy8r7a73Pt6ffxpcz7Mh/z5Q6nx4/C2ABFpiP/he3urFby+wN+X9AN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koMHEAAAA2wAAAA8AAAAAAAAAAAAAAAAAmAIAAGRycy9k&#10;b3ducmV2LnhtbFBLBQYAAAAABAAEAPUAAACJAwAAAAA=&#10;" fillcolor="#93bdff" stroked="f"/>
                <v:rect id="Rectangle 131" o:spid="_x0000_s1039" style="position:absolute;left:3569;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58R8MA&#10;AADbAAAADwAAAGRycy9kb3ducmV2LnhtbESPQYvCMBSE74L/ITxhb5rqQbRrlCLsKqwHrf0Bb5tn&#10;W21eShNr/fdGWNjjMDPfMKtNb2rRUesqywqmkwgEcW51xYWC7Pw1XoBwHlljbZkUPMnBZj0crDDW&#10;9sEn6lJfiABhF6OC0vsmltLlJRl0E9sQB+9iW4M+yLaQusVHgJtazqJoLg1WHBZKbGhbUn5L70ZB&#10;dz1us2KXzKpDqrM6sT938/2r1MeoTz5BeOr9f/ivvdcKlnN4fwk/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58R8MAAADbAAAADwAAAAAAAAAAAAAAAACYAgAAZHJzL2Rv&#10;d25yZXYueG1sUEsFBgAAAAAEAAQA9QAAAIgDAAAAAA==&#10;" filled="f" strokeweight=".08447mm"/>
                <v:rect id="Rectangle 130" o:spid="_x0000_s1040" style="position:absolute;left:3694;top:2949;width:126;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qbLcMA&#10;AADbAAAADwAAAGRycy9kb3ducmV2LnhtbESPQWsCMRSE70L/Q3gFb5qtgm63RqmKIB4EtdDrY/O6&#10;Wbp5WZKo2/56Iwgeh5n5hpktOtuIC/lQO1bwNsxAEJdO11wp+DptBjmIEJE1No5JwR8FWMxfejMs&#10;tLvygS7HWIkE4VCgAhNjW0gZSkMWw9C1xMn7cd5iTNJXUnu8Jrht5CjLJtJizWnBYEsrQ+Xv8WwV&#10;jMx6ud3n3per7/8659Oky8c7pfqv3ecHiEhdfIYf7a1W8D6F+5f0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qbLcMAAADbAAAADwAAAAAAAAAAAAAAAACYAgAAZHJzL2Rv&#10;d25yZXYueG1sUEsFBgAAAAAEAAQA9QAAAIgDAAAAAA==&#10;" fillcolor="#93bdff" stroked="f"/>
                <v:rect id="Rectangle 129" o:spid="_x0000_s1041" style="position:absolute;left:3694;top:2949;width:126;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AOr4A&#10;AADbAAAADwAAAGRycy9kb3ducmV2LnhtbERPTYvCMBC9C/6HMII3TVVYtBpFZBcKnrQLex2asSk2&#10;k5JErf56c1jw+Hjfm11vW3EnHxrHCmbTDARx5XTDtYLf8meyBBEissbWMSl4UoDddjjYYK7dg090&#10;P8dapBAOOSowMXa5lKEyZDFMXUecuIvzFmOCvpba4yOF21bOs+xLWmw4NRjs6GCoup5vVkFXlkfa&#10;H/76uT+9Mvm9KLTBQqnxqN+vQUTq40f87y60glUam76kHyC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zQDq+AAAA2wAAAA8AAAAAAAAAAAAAAAAAmAIAAGRycy9kb3ducmV2&#10;LnhtbFBLBQYAAAAABAAEAPUAAACDAwAAAAA=&#10;" filled="f" strokeweight=".08453mm"/>
                <v:rect id="Rectangle 128" o:spid="_x0000_s1042" style="position:absolute;left:3820;top:2452;width:125;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mqxMMA&#10;AADbAAAADwAAAGRycy9kb3ducmV2LnhtbESPQWsCMRSE70L/Q3iF3jRbC7JujdIqBfEguApeH5vX&#10;zdLNy5JE3frrjSB4HGbmG2a26G0rzuRD41jB+ygDQVw53XCt4LD/GeYgQkTW2DomBf8UYDF/Gcyw&#10;0O7COzqXsRYJwqFABSbGrpAyVIYshpHriJP367zFmKSvpfZ4SXDbynGWTaTFhtOCwY6Whqq/8mQV&#10;jM3qe73Nva+Wx2uT837S5x8bpd5e+69PEJH6+Aw/2mutYDqF+5f0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mqxMMAAADbAAAADwAAAAAAAAAAAAAAAACYAgAAZHJzL2Rv&#10;d25yZXYueG1sUEsFBgAAAAAEAAQA9QAAAIgDAAAAAA==&#10;" fillcolor="#93bdff" stroked="f"/>
                <v:rect id="Rectangle 127" o:spid="_x0000_s1043" style="position:absolute;left:3820;top:2452;width:125;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8Rv8UA&#10;AADcAAAADwAAAGRycy9kb3ducmV2LnhtbESPzW7CQAyE75X6DitX6q1s4FChlAVFSPxIcChpHsDN&#10;ukkg642ySwhvXx+QuNma8cznxWp0rRqoD41nA9NJAoq49LbhykDxs/mYgwoR2WLrmQzcKcBq+fqy&#10;wNT6G59oyGOlJIRDigbqGLtU61DW5DBMfEcs2p/vHUZZ+0rbHm8S7lo9S5JP7bBhaaixo3VN5SW/&#10;OgPD+XtdVLts1hxzW7SZP1zd9teY97cx+wIVaYxP8+N6bwU/EXx5RibQy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TxG/xQAAANwAAAAPAAAAAAAAAAAAAAAAAJgCAABkcnMv&#10;ZG93bnJldi54bWxQSwUGAAAAAAQABAD1AAAAigMAAAAA&#10;" filled="f" strokeweight=".08447mm"/>
                <v:rect id="Rectangle 126" o:spid="_x0000_s1044" style="position:absolute;left:3944;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FCU8EA&#10;AADcAAAADwAAAGRycy9kb3ducmV2LnhtbERPS4vCMBC+L/gfwgje1lQFKdUoPhDEw8Kq4HVoxqbY&#10;TEoStfrrNwsLe5uP7znzZWcb8SAfascKRsMMBHHpdM2VgvNp95mDCBFZY+OYFLwowHLR+5hjod2T&#10;v+lxjJVIIRwKVGBibAspQ2nIYhi6ljhxV+ctxgR9JbXHZwq3jRxn2VRarDk1GGxpY6i8He9Wwdhs&#10;1/uv3Ptyc3nXOZ+mXT45KDXod6sZiEhd/Bf/ufc6zc9G8PtMukA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xQlPBAAAA3AAAAA8AAAAAAAAAAAAAAAAAmAIAAGRycy9kb3du&#10;cmV2LnhtbFBLBQYAAAAABAAEAPUAAACGAwAAAAA=&#10;" fillcolor="#93bdff" stroked="f"/>
                <v:rect id="Rectangle 125" o:spid="_x0000_s1045" style="position:absolute;left:3944;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EqU8IA&#10;AADcAAAADwAAAGRycy9kb3ducmV2LnhtbERPS2rDMBDdB3oHMYXsYrlelOBaCSaQJtAuUscHmFpT&#10;2401MpLiOLevCoXu5vG+U2xnM4iJnO8tK3hKUhDEjdU9twrq8361BuEDssbBMim4k4ft5mFRYK7t&#10;jT9oqkIrYgj7HBV0IYy5lL7pyKBP7EgcuS/rDIYIXSu1w1sMN4PM0vRZGuw5NnQ40q6j5lJdjYLp&#10;+7Sr20OZ9e+VrofSvl3N66dSy8e5fAERaA7/4j/3Ucf5aQa/z8QL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0SpTwgAAANwAAAAPAAAAAAAAAAAAAAAAAJgCAABkcnMvZG93&#10;bnJldi54bWxQSwUGAAAAAAQABAD1AAAAhwMAAAAA&#10;" filled="f" strokeweight=".08447mm"/>
                <v:rect id="Rectangle 124" o:spid="_x0000_s1046" style="position:absolute;left:4070;top:2452;width:127;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95v8EA&#10;AADcAAAADwAAAGRycy9kb3ducmV2LnhtbERPTYvCMBC9L/gfwgje1lQFKdUou4ogHoRVwevQzDZl&#10;m0lJolZ/vRGEvc3jfc582dlGXMmH2rGC0TADQVw6XXOl4HTcfOYgQkTW2DgmBXcKsFz0PuZYaHfj&#10;H7oeYiVSCIcCFZgY20LKUBqyGIauJU7cr/MWY4K+ktrjLYXbRo6zbCot1pwaDLa0MlT+HS5Wwdis&#10;v7f73PtydX7UOR+nXT7ZKTXod18zEJG6+C9+u7c6zc8m8HomXS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veb/BAAAA3AAAAA8AAAAAAAAAAAAAAAAAmAIAAGRycy9kb3du&#10;cmV2LnhtbFBLBQYAAAAABAAEAPUAAACGAwAAAAA=&#10;" fillcolor="#93bdff" stroked="f"/>
                <v:rect id="Rectangle 123" o:spid="_x0000_s1047" style="position:absolute;left:4070;top:2452;width:127;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XvMEA&#10;AADcAAAADwAAAGRycy9kb3ducmV2LnhtbERP24rCMBB9F/yHMIJvmioiS9coRfAC+rDb7QeMzdhW&#10;m0lpYu3+/WZB8G0O5zqrTW9q0VHrKssKZtMIBHFudcWFguxnN/kA4TyyxtoyKfglB5v1cLDCWNsn&#10;f1OX+kKEEHYxKii9b2IpXV6SQTe1DXHgrrY16ANsC6lbfIZwU8t5FC2lwYpDQ4kNbUvK7+nDKOhu&#10;X9usOCTz6pzqrE7s6WH2F6XGoz75BOGp92/xy33UYX60gP9nw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0F7zBAAAA3AAAAA8AAAAAAAAAAAAAAAAAmAIAAGRycy9kb3du&#10;cmV2LnhtbFBLBQYAAAAABAAEAPUAAACGAwAAAAA=&#10;" filled="f" strokeweight=".08447mm"/>
                <v:rect id="Rectangle 122" o:spid="_x0000_s1048" style="position:absolute;left:4196;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pEUMIA&#10;AADcAAAADwAAAGRycy9kb3ducmV2LnhtbERPS2sCMRC+F/ofwhR6q1ktlWU1ig8E8VDoKngdNuNm&#10;cTNZkqirv94UCr3Nx/ec6by3rbiSD41jBcNBBoK4crrhWsFhv/nIQYSIrLF1TAruFGA+e32ZYqHd&#10;jX/oWsZapBAOBSowMXaFlKEyZDEMXEecuJPzFmOCvpba4y2F21aOsmwsLTacGgx2tDJUncuLVTAy&#10;6+X2O/e+Wh0fTc77cZ9/7pR6f+sXExCR+vgv/nNvdZqffcHvM+kC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SkRQwgAAANwAAAAPAAAAAAAAAAAAAAAAAJgCAABkcnMvZG93&#10;bnJldi54bWxQSwUGAAAAAAQABAD1AAAAhwMAAAAA&#10;" fillcolor="#93bdff" stroked="f"/>
                <v:rect id="Rectangle 121" o:spid="_x0000_s1049" style="position:absolute;left:4196;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osUMEA&#10;AADcAAAADwAAAGRycy9kb3ducmV2LnhtbERPzYrCMBC+L/gOYQRva6oHWapRiuAP6GG39gHGZmyr&#10;zaQ0sda3N4Kwt/n4fmex6k0tOmpdZVnBZByBIM6trrhQkJ023z8gnEfWWFsmBU9ysFoOvhYYa/vg&#10;P+pSX4gQwi5GBaX3TSyly0sy6Ma2IQ7cxbYGfYBtIXWLjxBuajmNopk0WHFoKLGhdUn5Lb0bBd31&#10;d50Vu2RaHVOd1Yk93M32rNRo2CdzEJ56/y/+uPc6zI9m8H4mXC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qLFDBAAAA3AAAAA8AAAAAAAAAAAAAAAAAmAIAAGRycy9kb3du&#10;cmV2LnhtbFBLBQYAAAAABAAEAPUAAACGAwAAAAA=&#10;" filled="f" strokeweight=".08447mm"/>
                <v:rect id="Rectangle 120" o:spid="_x0000_s1050" style="position:absolute;left:4320;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R/vMIA&#10;AADcAAAADwAAAGRycy9kb3ducmV2LnhtbERPS2sCMRC+F/wPYYTealYLumyN4gNBPAg+oNdhM90s&#10;3UyWJOq2v94Igrf5+J4znXe2EVfyoXasYDjIQBCXTtdcKTifNh85iBCRNTaOScEfBZjPem9TLLS7&#10;8YGux1iJFMKhQAUmxraQMpSGLIaBa4kT9+O8xZigr6T2eEvhtpGjLBtLizWnBoMtrQyVv8eLVTAy&#10;6+V2n3tfrr7/65xP4y7/3Cn13u8WXyAidfElfrq3Os3PJvB4Jl0gZ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1H+8wgAAANwAAAAPAAAAAAAAAAAAAAAAAJgCAABkcnMvZG93&#10;bnJldi54bWxQSwUGAAAAAAQABAD1AAAAhwMAAAAA&#10;" fillcolor="#93bdff" stroked="f"/>
                <v:rect id="Rectangle 119" o:spid="_x0000_s1051" style="position:absolute;left:4320;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kducUA&#10;AADcAAAADwAAAGRycy9kb3ducmV2LnhtbESPzW7CQAyE75X6DitX6q1s4FChlAVFSPxIcChpHsDN&#10;ukkg642ySwhvXx+QuNma8cznxWp0rRqoD41nA9NJAoq49LbhykDxs/mYgwoR2WLrmQzcKcBq+fqy&#10;wNT6G59oyGOlJIRDigbqGLtU61DW5DBMfEcs2p/vHUZZ+0rbHm8S7lo9S5JP7bBhaaixo3VN5SW/&#10;OgPD+XtdVLts1hxzW7SZP1zd9teY97cx+wIVaYxP8+N6bwU/EVp5RibQy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R25xQAAANwAAAAPAAAAAAAAAAAAAAAAAJgCAABkcnMv&#10;ZG93bnJldi54bWxQSwUGAAAAAAQABAD1AAAAigMAAAAA&#10;" filled="f" strokeweight=".08447mm"/>
                <v:rect id="Rectangle 118" o:spid="_x0000_s1052" style="position:absolute;left:4446;top:2452;width:125;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dOVcIA&#10;AADcAAAADwAAAGRycy9kb3ducmV2LnhtbERP32vCMBB+F/Y/hBvsTdN1ILUai1MG4oMwHez1aM6m&#10;2FxKErXbX78Iwt7u4/t5i2qwnbiSD61jBa+TDARx7XTLjYKv48e4ABEissbOMSn4oQDV8mm0wFK7&#10;G3/S9RAbkUI4lKjAxNiXUobakMUwcT1x4k7OW4wJ+kZqj7cUbjuZZ9lUWmw5NRjsaW2oPh8uVkFu&#10;Nu/bfeF9vf7+bQs+TofibafUy/OwmoOINMR/8cO91Wl+NoP7M+k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B05VwgAAANwAAAAPAAAAAAAAAAAAAAAAAJgCAABkcnMvZG93&#10;bnJldi54bWxQSwUGAAAAAAQABAD1AAAAhwMAAAAA&#10;" fillcolor="#93bdff" stroked="f"/>
                <v:rect id="Rectangle 117" o:spid="_x0000_s1053" style="position:absolute;left:4446;top:2452;width:125;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HYsQA&#10;AADcAAAADwAAAGRycy9kb3ducmV2LnhtbESPwW7CQAxE75X4h5WRuJUNHBAKLChCKlRqDyXkA0zW&#10;TdJmvVF2Cenf1wckbrZmPPO83Y+uVQP1ofFsYDFPQBGX3jZcGSgub69rUCEiW2w9k4E/CrDfTV62&#10;mFp/5zMNeayUhHBI0UAdY5dqHcqaHIa574hF+/a9wyhrX2nb413CXauXSbLSDhuWhho7OtRU/uY3&#10;Z2D4+ToU1SlbNp+5LdrMf9zc8WrMbDpmG1CRxvg0P67freAvBF+ekQn07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Wh2LEAAAA3AAAAA8AAAAAAAAAAAAAAAAAmAIAAGRycy9k&#10;b3ducmV2LnhtbFBLBQYAAAAABAAEAPUAAACJAwAAAAA=&#10;" filled="f" strokeweight=".08447mm"/>
                <v:rect id="Rectangle 116" o:spid="_x0000_s1054" style="position:absolute;left:4570;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jUjsEA&#10;AADcAAAADwAAAGRycy9kb3ducmV2LnhtbERPTYvCMBC9L/gfwgje1rQKUqpRdhVBPCysCl6HZrYp&#10;20xKErX66zeCsLd5vM9ZrHrbiiv50DhWkI8zEMSV0w3XCk7H7XsBIkRkja1jUnCnAKvl4G2BpXY3&#10;/qbrIdYihXAoUYGJsSulDJUhi2HsOuLE/ThvMSboa6k93lK4beUky2bSYsOpwWBHa0PV7+FiFUzM&#10;5nP3VXhfrc+PpuDjrC+me6VGw/5jDiJSH//FL/dOp/l5Ds9n0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o1I7BAAAA3AAAAA8AAAAAAAAAAAAAAAAAmAIAAGRycy9kb3du&#10;cmV2LnhtbFBLBQYAAAAABAAEAPUAAACGAwAAAAA=&#10;" fillcolor="#93bdff" stroked="f"/>
                <v:rect id="Rectangle 115" o:spid="_x0000_s1055" style="position:absolute;left:4570;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i8jsEA&#10;AADcAAAADwAAAGRycy9kb3ducmV2LnhtbERPzYrCMBC+C/sOYRa8aWoPi1SjFGFXYT1o7QPMNrNt&#10;tZmUJtb69kYQvM3H9zvL9WAa0VPnassKZtMIBHFhdc2lgvz0PZmDcB5ZY2OZFNzJwXr1MVpiou2N&#10;j9RnvhQhhF2CCirv20RKV1Rk0E1tSxy4f9sZ9AF2pdQd3kK4aWQcRV/SYM2hocKWNhUVl+xqFPTn&#10;wyYvt2lc7zOdN6n9vZqfP6XGn0O6AOFp8G/xy73TYf4shucz4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IvI7BAAAA3AAAAA8AAAAAAAAAAAAAAAAAmAIAAGRycy9kb3du&#10;cmV2LnhtbFBLBQYAAAAABAAEAPUAAACGAwAAAAA=&#10;" filled="f" strokeweight=".08447mm"/>
                <v:rect id="Rectangle 114" o:spid="_x0000_s1056" style="position:absolute;left:4696;top:2204;width:126;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bvYsMA&#10;AADcAAAADwAAAGRycy9kb3ducmV2LnhtbERP32vCMBB+H/g/hBvsbaZWKKUaZVMGsgdhdbDXozmb&#10;suZSkqx2++uNIOztPr6ft95Othcj+dA5VrCYZyCIG6c7bhV8nt6eSxAhImvsHZOCXwqw3cwe1lhp&#10;d+EPGuvYihTCoUIFJsahkjI0hiyGuRuIE3d23mJM0LdSe7ykcNvLPMsKabHj1GBwoJ2h5rv+sQpy&#10;s389HEvvm93XX1fyqZjK5btST4/TywpEpCn+i+/ug07zF0u4PZMukJ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bvYsMAAADcAAAADwAAAAAAAAAAAAAAAACYAgAAZHJzL2Rv&#10;d25yZXYueG1sUEsFBgAAAAAEAAQA9QAAAIgDAAAAAA==&#10;" fillcolor="#93bdff" stroked="f"/>
                <v:rect id="Rectangle 113" o:spid="_x0000_s1057" style="position:absolute;left:4696;top:2204;width:126;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2BYcEA&#10;AADcAAAADwAAAGRycy9kb3ducmV2LnhtbERPzYrCMBC+C/sOYRa8aaqISNcoRVgV9KC1DzDbjG3d&#10;ZlKaWOvbG2Fhb/Px/c5y3ZtadNS6yrKCyTgCQZxbXXGhILt8jxYgnEfWWFsmBU9ysF59DJYYa/vg&#10;M3WpL0QIYRejgtL7JpbS5SUZdGPbEAfualuDPsC2kLrFRwg3tZxG0VwarDg0lNjQpqT8N70bBd3t&#10;tMmKXTKtjqnO6sQe7mb7o9Tws0++QHjq/b/4z73XYf5kBu9nwgV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tgWHBAAAA3AAAAA8AAAAAAAAAAAAAAAAAmAIAAGRycy9kb3du&#10;cmV2LnhtbFBLBQYAAAAABAAEAPUAAACGAwAAAAA=&#10;" filled="f" strokeweight=".08447mm"/>
                <v:rect id="Rectangle 112" o:spid="_x0000_s1058" style="position:absolute;left:4822;top:1706;width:125;height:1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PSjcMA&#10;AADcAAAADwAAAGRycy9kb3ducmV2LnhtbERP32vCMBB+H/g/hBN8m2mVSemMZToGsofBquDr0dya&#10;suZSkqjVv34ZDPZ2H9/PW1ej7cWFfOgcK8jnGQjixumOWwXHw9tjASJEZI29Y1JwowDVZvKwxlK7&#10;K3/SpY6tSCEcSlRgYhxKKUNjyGKYu4E4cV/OW4wJ+lZqj9cUbnu5yLKVtNhxajA40M5Q812frYKF&#10;ed3uPwrvm93p3hV8WI3F8l2p2XR8eQYRaYz/4j/3Xqf5+RP8PpMu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PSjcMAAADcAAAADwAAAAAAAAAAAAAAAACYAgAAZHJzL2Rv&#10;d25yZXYueG1sUEsFBgAAAAAEAAQA9QAAAIgDAAAAAA==&#10;" fillcolor="#93bdff" stroked="f"/>
                <v:rect id="Rectangle 111" o:spid="_x0000_s1059" style="position:absolute;left:4822;top:1706;width:125;height:1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O6jcIA&#10;AADcAAAADwAAAGRycy9kb3ducmV2LnhtbERPzWrCQBC+F3yHZYTe6iY5SImuEgS10B7amAcYs2MS&#10;zc6G7Oanb98tFHqbj+93tvvZtGKk3jWWFcSrCARxaXXDlYLicnx5BeE8ssbWMin4Jgf73eJpi6m2&#10;E3/RmPtKhBB2KSqove9SKV1Zk0G3sh1x4G62N+gD7Cupe5xCuGllEkVrabDh0FBjR4eaykc+GAXj&#10;/fNQVOcsaT5yXbSZfR/M6arU83LONiA8zf5f/Od+02F+vIbfZ8IFcvc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M7qNwgAAANwAAAAPAAAAAAAAAAAAAAAAAJgCAABkcnMvZG93&#10;bnJldi54bWxQSwUGAAAAAAQABAD1AAAAhwMAAAAA&#10;" filled="f" strokeweight=".08447mm"/>
                <v:rect id="Rectangle 110" o:spid="_x0000_s1060" style="position:absolute;left:4946;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3pYcIA&#10;AADcAAAADwAAAGRycy9kb3ducmV2LnhtbERPTWsCMRC9F/wPYQRvNauCXbZGqZaCeCh0FbwOm+lm&#10;6WayJFFXf70pCN7m8T5nseptK87kQ+NYwWScgSCunG64VnDYf73mIEJE1tg6JgVXCrBaDl4WWGh3&#10;4R86l7EWKYRDgQpMjF0hZagMWQxj1xEn7td5izFBX0vt8ZLCbSunWTaXFhtODQY72hiq/sqTVTA1&#10;n+vtd+59tTnempz38z6f7ZQaDfuPdxCR+vgUP9xbneZP3uD/mXSB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DelhwgAAANwAAAAPAAAAAAAAAAAAAAAAAJgCAABkcnMvZG93&#10;bnJldi54bWxQSwUGAAAAAAQABAD1AAAAhwMAAAAA&#10;" fillcolor="#93bdff" stroked="f"/>
                <v:rect id="Rectangle 109" o:spid="_x0000_s1061" style="position:absolute;left:4946;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LZMQA&#10;AADcAAAADwAAAGRycy9kb3ducmV2LnhtbESPwW7CQAxE75X4h5WRuJUNHBAKLChCKlRqDyXkA0zW&#10;TdJmvVF2Cenf1wckbrZmPPO83Y+uVQP1ofFsYDFPQBGX3jZcGSgub69rUCEiW2w9k4E/CrDfTV62&#10;mFp/5zMNeayUhHBI0UAdY5dqHcqaHIa574hF+/a9wyhrX2nb413CXauXSbLSDhuWhho7OtRU/uY3&#10;Z2D4+ToU1SlbNp+5LdrMf9zc8WrMbDpmG1CRxvg0P67freAvhFaekQn07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gi2TEAAAA3AAAAA8AAAAAAAAAAAAAAAAAmAIAAGRycy9k&#10;b3ducmV2LnhtbFBLBQYAAAAABAAEAPUAAACJAwAAAAA=&#10;" filled="f" strokeweight=".08447mm"/>
                <v:rect id="Rectangle 108" o:spid="_x0000_s1062" style="position:absolute;left:5072;top:2949;width:125;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7YiMIA&#10;AADcAAAADwAAAGRycy9kb3ducmV2LnhtbERPTWsCMRC9C/0PYQq9aVYLsm6N0ioF8SC4Cr0Om+lm&#10;6WayJFG3/nojCN7m8T5nvuxtK87kQ+NYwXiUgSCunG64VnA8fA9zECEia2wdk4J/CrBcvAzmWGh3&#10;4T2dy1iLFMKhQAUmxq6QMlSGLIaR64gT9+u8xZigr6X2eEnhtpWTLJtKiw2nBoMdrQxVf+XJKpiY&#10;9ddml3tfrX6uTc6HaZ+/b5V6e+0/P0BE6uNT/HBvdJo/nsH9mXSBX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3tiIwgAAANwAAAAPAAAAAAAAAAAAAAAAAJgCAABkcnMvZG93&#10;bnJldi54bWxQSwUGAAAAAAQABAD1AAAAhwMAAAAA&#10;" fillcolor="#93bdff" stroked="f"/>
                <v:rect id="Rectangle 107" o:spid="_x0000_s1063" style="position:absolute;left:5072;top:2949;width:125;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cgMMA&#10;AADcAAAADwAAAGRycy9kb3ducmV2LnhtbESPQWvDMAyF74P9B6NBb6uzFMZI65ZSOgj01GbQq4jV&#10;OCyWg+22WX/9dBjsJvGe3vu02kx+UDeKqQ9s4G1egCJug+25M/DVfL5+gEoZ2eIQmAz8UILN+vlp&#10;hZUNdz7S7ZQ7JSGcKjTgch4rrVPryGOah5FYtEuIHrOssdM24l3C/aDLonjXHnuWBocj7Ry136er&#10;NzA2zYG2u/NUxuOj0PtFbR3Wxsxepu0SVKYp/5v/rmsr+KXgyzMygV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cgMMAAADcAAAADwAAAAAAAAAAAAAAAACYAgAAZHJzL2Rv&#10;d25yZXYueG1sUEsFBgAAAAAEAAQA9QAAAIgDAAAAAA==&#10;" filled="f" strokeweight=".08453mm"/>
                <v:rect id="Rectangle 106" o:spid="_x0000_s1064" style="position:absolute;left:5196;top:1706;width:126;height:1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QeM8EA&#10;AADcAAAADwAAAGRycy9kb3ducmV2LnhtbERPTYvCMBC9C/sfwix409QKUrpG2VUE8SCsCnsdmtmm&#10;bDMpSdTqrzeCsLd5vM+ZL3vbigv50DhWMBlnIIgrpxuuFZyOm1EBIkRkja1jUnCjAMvF22COpXZX&#10;/qbLIdYihXAoUYGJsSulDJUhi2HsOuLE/TpvMSboa6k9XlO4bWWeZTNpseHUYLCjlaHq73C2CnKz&#10;/truC++r1c+9Kfg464vpTqnhe//5ASJSH//FL/dWp/n5BJ7PpAv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EHjPBAAAA3AAAAA8AAAAAAAAAAAAAAAAAmAIAAGRycy9kb3du&#10;cmV2LnhtbFBLBQYAAAAABAAEAPUAAACGAwAAAAA=&#10;" fillcolor="#93bdff" stroked="f"/>
                <v:rect id="Rectangle 105" o:spid="_x0000_s1065" style="position:absolute;left:5196;top:1706;width:126;height:1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R2M8IA&#10;AADcAAAADwAAAGRycy9kb3ducmV2LnhtbERPS2rDMBDdB3oHMYXsYrlelOBaCSaQJtAuUscHmFpT&#10;2401MpLiOLevCoXu5vG+U2xnM4iJnO8tK3hKUhDEjdU9twrq8361BuEDssbBMim4k4ft5mFRYK7t&#10;jT9oqkIrYgj7HBV0IYy5lL7pyKBP7EgcuS/rDIYIXSu1w1sMN4PM0vRZGuw5NnQ40q6j5lJdjYLp&#10;+7Sr20OZ9e+VrofSvl3N66dSy8e5fAERaA7/4j/3Ucf5WQa/z8QL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ZHYzwgAAANwAAAAPAAAAAAAAAAAAAAAAAJgCAABkcnMvZG93&#10;bnJldi54bWxQSwUGAAAAAAQABAD1AAAAhwMAAAAA&#10;" filled="f" strokeweight=".08447mm"/>
                <v:rect id="Rectangle 104" o:spid="_x0000_s1066" style="position:absolute;left:5322;top:711;width:126;height:2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ol38IA&#10;AADcAAAADwAAAGRycy9kb3ducmV2LnhtbERPS4vCMBC+L/gfwgje1tQKUqpRfLAgHhZWBa9DMzbF&#10;ZlKSrFZ//WZhYW/z8T1nseptK+7kQ+NYwWScgSCunG64VnA+fbwXIEJE1tg6JgVPCrBaDt4WWGr3&#10;4C+6H2MtUgiHEhWYGLtSylAZshjGriNO3NV5izFBX0vt8ZHCbSvzLJtJiw2nBoMdbQ1Vt+O3VZCb&#10;3Wb/WXhfbS+vpuDTrC+mB6VGw349BxGpj//iP/dep/n5FH6fSRf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iXfwgAAANwAAAAPAAAAAAAAAAAAAAAAAJgCAABkcnMvZG93&#10;bnJldi54bWxQSwUGAAAAAAQABAD1AAAAhwMAAAAA&#10;" fillcolor="#93bdff" stroked="f"/>
                <v:rect id="Rectangle 103" o:spid="_x0000_s1067" style="position:absolute;left:5322;top:711;width:126;height:24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FL3MIA&#10;AADcAAAADwAAAGRycy9kb3ducmV2LnhtbERPzWrCQBC+F/oOyxS8NZsGkRJdJQhVQQ825gGm2WkS&#10;zc6G7Brj27tCobf5+H5nsRpNKwbqXWNZwUcUgyAurW64UlCcvt4/QTiPrLG1TAru5GC1fH1ZYKrt&#10;jb9pyH0lQgi7FBXU3neplK6syaCLbEccuF/bG/QB9pXUPd5CuGllEsczabDh0FBjR+uaykt+NQqG&#10;83FdVNssaQ65LtrM7q9m86PU5G3M5iA8jf5f/Ofe6TA/mcLzmXCB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wUvcwgAAANwAAAAPAAAAAAAAAAAAAAAAAJgCAABkcnMvZG93&#10;bnJldi54bWxQSwUGAAAAAAQABAD1AAAAhwMAAAAA&#10;" filled="f" strokeweight=".08447mm"/>
                <v:rect id="Rectangle 102" o:spid="_x0000_s1068" style="position:absolute;left:5572;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8YMMIA&#10;AADcAAAADwAAAGRycy9kb3ducmV2LnhtbERPTWsCMRC9F/wPYQRvNetKZVmNopaC9FCoCl6HzbhZ&#10;3EyWJOrqr28Khd7m8T5nseptK27kQ+NYwWScgSCunG64VnA8fLwWIEJE1tg6JgUPCrBaDl4WWGp3&#10;52+67WMtUgiHEhWYGLtSylAZshjGriNO3Nl5izFBX0vt8Z7CbSvzLJtJiw2nBoMdbQ1Vl/3VKsjN&#10;+2b3VXhfbU/PpuDDrC+mn0qNhv16DiJSH//Ff+6dTvPzN/h9Jl0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xgwwgAAANwAAAAPAAAAAAAAAAAAAAAAAJgCAABkcnMvZG93&#10;bnJldi54bWxQSwUGAAAAAAQABAD1AAAAhwMAAAAA&#10;" fillcolor="#93bdff" stroked="f"/>
                <v:rect id="Rectangle 101" o:spid="_x0000_s1069" style="position:absolute;left:5572;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9wMMEA&#10;AADcAAAADwAAAGRycy9kb3ducmV2LnhtbERPzYrCMBC+L/gOYQRva2oPsnSNUgR1YT2s3T7A2Ixt&#10;tZmUJtb69kYQvM3H9zuL1WAa0VPnassKZtMIBHFhdc2lgvx/8/kFwnlkjY1lUnAnB6vl6GOBibY3&#10;PlCf+VKEEHYJKqi8bxMpXVGRQTe1LXHgTrYz6APsSqk7vIVw08g4iubSYM2hocKW1hUVl+xqFPTn&#10;v3Ve7tK43mc6b1L7ezXbo1KT8ZB+g/A0+Lf45f7RYX48h+cz4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dfcDDBAAAA3AAAAA8AAAAAAAAAAAAAAAAAmAIAAGRycy9kb3du&#10;cmV2LnhtbFBLBQYAAAAABAAEAPUAAACGAwAAAAA=&#10;" filled="f" strokeweight=".08447mm"/>
                <v:rect id="Rectangle 100" o:spid="_x0000_s1070" style="position:absolute;left:5698;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Ej3MIA&#10;AADcAAAADwAAAGRycy9kb3ducmV2LnhtbERPTWsCMRC9F/wPYQRvNesKdtkaRS0F8VCoCr0Om3Gz&#10;uJksSdRtf70pCN7m8T5nvuxtK67kQ+NYwWScgSCunG64VnA8fL4WIEJE1tg6JgW/FGC5GLzMsdTu&#10;xt903cdapBAOJSowMXallKEyZDGMXUecuJPzFmOCvpba4y2F21bmWTaTFhtODQY72hiqzvuLVZCb&#10;j/X2q/C+2vz8NQUfZn0x3Sk1GvardxCR+vgUP9xbnebnb/D/TLpA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YSPcwgAAANwAAAAPAAAAAAAAAAAAAAAAAJgCAABkcnMvZG93&#10;bnJldi54bWxQSwUGAAAAAAQABAD1AAAAhwMAAAAA&#10;" fillcolor="#93bdff" stroked="f"/>
                <v:rect id="Rectangle 99" o:spid="_x0000_s1071" style="position:absolute;left:5698;top:1954;width:126;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xB2cUA&#10;AADcAAAADwAAAGRycy9kb3ducmV2LnhtbESPwW7CQAxE75X4h5WReiub5lBVKQuKkApIcGjTfIDJ&#10;miSQ9UbZJYS/rw+VerM145nn5XpynRppCK1nA6+LBBRx5W3LtYHy5/PlHVSIyBY7z2TgQQHWq9nT&#10;EjPr7/xNYxFrJSEcMjTQxNhnWoeqIYdh4Xti0c5+cBhlHWptB7xLuOt0miRv2mHL0tBgT5uGqmtx&#10;cwbGy9emrHd52h4LW3a5P9zc9mTM83zKP0BFmuK/+e96bwU/FVp5Ri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jEHZxQAAANwAAAAPAAAAAAAAAAAAAAAAAJgCAABkcnMv&#10;ZG93bnJldi54bWxQSwUGAAAAAAQABAD1AAAAigMAAAAA&#10;" filled="f" strokeweight=".08447mm"/>
                <v:rect id="Rectangle 98" o:spid="_x0000_s1072" style="position:absolute;left:5824;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SNcIA&#10;AADcAAAADwAAAGRycy9kb3ducmV2LnhtbERPTWsCMRC9F/wPYQRvNesKsq5GUYsgPRSqgtdhM24W&#10;N5MlSXXtr28Khd7m8T5nue5tK+7kQ+NYwWScgSCunG64VnA+7V8LECEia2wdk4InBVivBi9LLLV7&#10;8Cfdj7EWKYRDiQpMjF0pZagMWQxj1xEn7uq8xZigr6X2+EjhtpV5ls2kxYZTg8GOdoaq2/HLKsjN&#10;2/bwUXhf7S7fTcGnWV9M35UaDfvNAkSkPv6L/9wHnebnc/h9Jl0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shI1wgAAANwAAAAPAAAAAAAAAAAAAAAAAJgCAABkcnMvZG93&#10;bnJldi54bWxQSwUGAAAAAAQABAD1AAAAhwMAAAAA&#10;" fillcolor="#93bdff" stroked="f"/>
                <v:rect id="Rectangle 97" o:spid="_x0000_s1073" style="position:absolute;left:5824;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PbAsUA&#10;AADcAAAADwAAAGRycy9kb3ducmV2LnhtbESPQWvCQBCF7wX/wzKCt7pRQUrqKkHQFtqDjfkB0+w0&#10;Sc3Ohuwa03/fOQjeZnhv3vtmsxtdqwbqQ+PZwGKegCIuvW24MlCcD88voEJEtth6JgN/FGC3nTxt&#10;MLX+xl805LFSEsIhRQN1jF2qdShrchjmviMW7cf3DqOsfaVtjzcJd61eJslaO2xYGmrsaF9Tecmv&#10;zsDwe9oX1Vu2bD5zW7SZ/7i647cxs+mYvYKKNMaH+X79bgV/JfjyjEyg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I9sCxQAAANwAAAAPAAAAAAAAAAAAAAAAAJgCAABkcnMv&#10;ZG93bnJldi54bWxQSwUGAAAAAAQABAD1AAAAigMAAAAA&#10;" filled="f" strokeweight=".08447mm"/>
                <v:rect id="Rectangle 96" o:spid="_x0000_s1074" style="position:absolute;left:5948;top:2204;width:126;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2I7sMA&#10;AADcAAAADwAAAGRycy9kb3ducmV2LnhtbERP32vCMBB+H/g/hBvsbaZWKKUaZVMGsgdhdbDXozmb&#10;suZSkqx2++uNIOztPr6ft95Othcj+dA5VrCYZyCIG6c7bhV8nt6eSxAhImvsHZOCXwqw3cwe1lhp&#10;d+EPGuvYihTCoUIFJsahkjI0hiyGuRuIE3d23mJM0LdSe7ykcNvLPMsKabHj1GBwoJ2h5rv+sQpy&#10;s389HEvvm93XX1fyqZjK5btST4/TywpEpCn+i+/ug07zlwu4PZMukJ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2I7sMAAADcAAAADwAAAAAAAAAAAAAAAACYAgAAZHJzL2Rv&#10;d25yZXYueG1sUEsFBgAAAAAEAAQA9QAAAIgDAAAAAA==&#10;" fillcolor="#93bdff" stroked="f"/>
                <v:rect id="Rectangle 95" o:spid="_x0000_s1075" style="position:absolute;left:5948;top:2204;width:126;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3g7sIA&#10;AADcAAAADwAAAGRycy9kb3ducmV2LnhtbERPzWrCQBC+F/oOyxS8NZtGkBJdJQhVQQ825gGm2WkS&#10;zc6G7Brj27tCobf5+H5nsRpNKwbqXWNZwUcUgyAurW64UlCcvt4/QTiPrLG1TAru5GC1fH1ZYKrt&#10;jb9pyH0lQgi7FBXU3neplK6syaCLbEccuF/bG/QB9pXUPd5CuGllEsczabDh0FBjR+uaykt+NQqG&#10;83FdVNssaQ65LtrM7q9m86PU5G3M5iA8jf5f/Ofe6TB/msDzmXCB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veDuwgAAANwAAAAPAAAAAAAAAAAAAAAAAJgCAABkcnMvZG93&#10;bnJldi54bWxQSwUGAAAAAAQABAD1AAAAhwMAAAAA&#10;" filled="f" strokeweight=".08447mm"/>
                <v:rect id="Rectangle 94" o:spid="_x0000_s1076" style="position:absolute;left:6074;top:1954;width:125;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OzAsIA&#10;AADcAAAADwAAAGRycy9kb3ducmV2LnhtbERPS4vCMBC+L/gfwgje1lQLUqpRfLAgHhZWBa9DMzbF&#10;ZlKSrFZ//WZhYW/z8T1nseptK+7kQ+NYwWScgSCunG64VnA+fbwXIEJE1tg6JgVPCrBaDt4WWGr3&#10;4C+6H2MtUgiHEhWYGLtSylAZshjGriNO3NV5izFBX0vt8ZHCbSunWTaTFhtODQY72hqqbsdvq2Bq&#10;dpv9Z+F9tb28moJPs77ID0qNhv16DiJSH//Ff+69TvPzHH6fSRf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g7MCwgAAANwAAAAPAAAAAAAAAAAAAAAAAJgCAABkcnMvZG93&#10;bnJldi54bWxQSwUGAAAAAAQABAD1AAAAhwMAAAAA&#10;" fillcolor="#93bdff" stroked="f"/>
                <v:rect id="Rectangle 93" o:spid="_x0000_s1077" style="position:absolute;left:6074;top:1954;width:125;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jdAcIA&#10;AADcAAAADwAAAGRycy9kb3ducmV2LnhtbERPzWrCQBC+F3yHZYTemo1WSkldJQjagh40zQNMs2MS&#10;zc6G7Brj27uC0Nt8fL8zXw6mET11rrasYBLFIIgLq2suFeS/67dPEM4ja2wsk4IbOVguRi9zTLS9&#10;8oH6zJcihLBLUEHlfZtI6YqKDLrItsSBO9rOoA+wK6Xu8BrCTSOncfwhDdYcGipsaVVRcc4uRkF/&#10;2q/y8jud1rtM501qtxez+VPqdTykXyA8Df5f/HT/6DD/fQaPZ8IF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GN0BwgAAANwAAAAPAAAAAAAAAAAAAAAAAJgCAABkcnMvZG93&#10;bnJldi54bWxQSwUGAAAAAAQABAD1AAAAhwMAAAAA&#10;" filled="f" strokeweight=".08447mm"/>
                <v:rect id="Rectangle 92" o:spid="_x0000_s1078" style="position:absolute;left:6198;top:2204;width:127;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aO7cIA&#10;AADcAAAADwAAAGRycy9kb3ducmV2LnhtbERP32vCMBB+H/g/hBN8m6mVSanGog5B9jCYDvZ6NGdT&#10;bC4lybT61y+Dwd7u4/t5q2qwnbiSD61jBbNpBoK4drrlRsHnaf9cgAgRWWPnmBTcKUC1Hj2tsNTu&#10;xh90PcZGpBAOJSowMfallKE2ZDFMXU+cuLPzFmOCvpHa4y2F207mWbaQFltODQZ72hmqL8dvqyA3&#10;r9vDe+F9vft6tAWfFkMxf1NqMh42SxCRhvgv/nMfdJo/f4HfZ9IF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Jo7twgAAANwAAAAPAAAAAAAAAAAAAAAAAJgCAABkcnMvZG93&#10;bnJldi54bWxQSwUGAAAAAAQABAD1AAAAhwMAAAAA&#10;" fillcolor="#93bdff" stroked="f"/>
                <v:rect id="Rectangle 91" o:spid="_x0000_s1079" style="position:absolute;left:6198;top:2204;width:127;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bm7cEA&#10;AADcAAAADwAAAGRycy9kb3ducmV2LnhtbERPzYrCMBC+L/gOYQRva6qCLNUoRdBdWA9u7QOMzdhW&#10;m0lpYu2+vREEb/Px/c5y3ZtadNS6yrKCyTgCQZxbXXGhIDtuP79AOI+ssbZMCv7JwXo1+FhirO2d&#10;/6hLfSFCCLsYFZTeN7GULi/JoBvbhjhwZ9sa9AG2hdQt3kO4qeU0iubSYMWhocSGNiXl1/RmFHSX&#10;wyYrvpNptU91Vif292Z2J6VGwz5ZgPDU+7f45f7RYf5sDs9nw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G5u3BAAAA3AAAAA8AAAAAAAAAAAAAAAAAmAIAAGRycy9kb3du&#10;cmV2LnhtbFBLBQYAAAAABAAEAPUAAACGAwAAAAA=&#10;" filled="f" strokeweight=".08447mm"/>
                <v:rect id="Rectangle 90" o:spid="_x0000_s1080" style="position:absolute;left:6324;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i1AcIA&#10;AADcAAAADwAAAGRycy9kb3ducmV2LnhtbERPTWsCMRC9F/wPYQRvNauCXVajqEWQHoSugtdhM24W&#10;N5MlSXXbX98Ihd7m8T5nue5tK+7kQ+NYwWScgSCunG64VnA+7V9zECEia2wdk4JvCrBeDV6WWGj3&#10;4E+6l7EWKYRDgQpMjF0hZagMWQxj1xEn7uq8xZigr6X2+EjhtpXTLJtLiw2nBoMd7QxVt/LLKpia&#10;9+3hmHtf7S4/Tc6neZ/PPpQaDfvNAkSkPv6L/9wHnebP3uD5TL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uLUBwgAAANwAAAAPAAAAAAAAAAAAAAAAAJgCAABkcnMvZG93&#10;bnJldi54bWxQSwUGAAAAAAQABAD1AAAAhwMAAAAA&#10;" fillcolor="#93bdff" stroked="f"/>
                <v:rect id="Rectangle 89" o:spid="_x0000_s1081" style="position:absolute;left:6324;top:2452;width:126;height: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XXBMUA&#10;AADcAAAADwAAAGRycy9kb3ducmV2LnhtbESPQWvCQBCF7wX/wzKCt7pRQUrqKkHQFtqDjfkB0+w0&#10;Sc3Ohuwa03/fOQjeZnhv3vtmsxtdqwbqQ+PZwGKegCIuvW24MlCcD88voEJEtth6JgN/FGC3nTxt&#10;MLX+xl805LFSEsIhRQN1jF2qdShrchjmviMW7cf3DqOsfaVtjzcJd61eJslaO2xYGmrsaF9Tecmv&#10;zsDwe9oX1Vu2bD5zW7SZ/7i647cxs+mYvYKKNMaH+X79bgV/JbTyjEyg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VdcExQAAANwAAAAPAAAAAAAAAAAAAAAAAJgCAABkcnMv&#10;ZG93bnJldi54bWxQSwUGAAAAAAQABAD1AAAAigMAAAAA&#10;" filled="f" strokeweight=".08447mm"/>
                <v:rect id="Rectangle 88" o:spid="_x0000_s1082" style="position:absolute;left:6450;top:1954;width:125;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uE6MIA&#10;AADcAAAADwAAAGRycy9kb3ducmV2LnhtbERPTWsCMRC9F/wPYYTearYKsq5GqZaCeBC6Cl6HzbhZ&#10;3EyWJOq2v74RhN7m8T5nseptK27kQ+NYwfsoA0FcOd1wreB4+HrLQYSIrLF1TAp+KMBqOXhZYKHd&#10;nb/pVsZapBAOBSowMXaFlKEyZDGMXEecuLPzFmOCvpba4z2F21aOs2wqLTacGgx2tDFUXcqrVTA2&#10;n+vtPve+2px+m5wP0z6f7JR6HfYfcxCR+vgvfrq3Os2fzODxTLp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a4TowgAAANwAAAAPAAAAAAAAAAAAAAAAAJgCAABkcnMvZG93&#10;bnJldi54bWxQSwUGAAAAAAQABAD1AAAAhwMAAAAA&#10;" fillcolor="#93bdff" stroked="f"/>
                <v:rect id="Rectangle 87" o:spid="_x0000_s1083" style="position:absolute;left:6450;top:1954;width:125;height:1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Wof8UA&#10;AADcAAAADwAAAGRycy9kb3ducmV2LnhtbESPQWvCQBCF7wX/wzKCt7pRRErqKkHQFtqDjfkB0+w0&#10;Sc3Ohuwa03/fOQjeZnhv3vtmsxtdqwbqQ+PZwGKegCIuvW24MlCcD88voEJEtth6JgN/FGC3nTxt&#10;MLX+xl805LFSEsIhRQN1jF2qdShrchjmviMW7cf3DqOsfaVtjzcJd61eJslaO2xYGmrsaF9Tecmv&#10;zsDwe9oX1Vu2bD5zW7SZ/7i647cxs+mYvYKKNMaH+X79bgV/JfjyjEyg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Jah/xQAAANwAAAAPAAAAAAAAAAAAAAAAAJgCAABkcnMv&#10;ZG93bnJldi54bWxQSwUGAAAAAAQABAD1AAAAigMAAAAA&#10;" filled="f" strokeweight=".08447mm"/>
                <v:rect id="Rectangle 86" o:spid="_x0000_s1084" style="position:absolute;left:6574;top:1209;width:126;height:1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7k8MA&#10;AADcAAAADwAAAGRycy9kb3ducmV2LnhtbERP32vCMBB+H/g/hBN8m2l1SOmMZToGsofBquDr0dya&#10;suZSkqjVv34ZDPZ2H9/PW1ej7cWFfOgcK8jnGQjixumOWwXHw9tjASJEZI29Y1JwowDVZvKwxlK7&#10;K3/SpY6tSCEcSlRgYhxKKUNjyGKYu4E4cV/OW4wJ+lZqj9cUbnu5yLKVtNhxajA40M5Q812frYKF&#10;ed3uPwrvm93p3hV8WI3F8l2p2XR8eQYRaYz/4j/3Xqf5Tzn8PpMu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v7k8MAAADcAAAADwAAAAAAAAAAAAAAAACYAgAAZHJzL2Rv&#10;d25yZXYueG1sUEsFBgAAAAAEAAQA9QAAAIgDAAAAAA==&#10;" fillcolor="#93bdff" stroked="f"/>
                <v:rect id="Rectangle 85" o:spid="_x0000_s1085" style="position:absolute;left:6574;top:1209;width:126;height:1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uTk8IA&#10;AADcAAAADwAAAGRycy9kb3ducmV2LnhtbERPzWrCQBC+F/oOyxS8NZsGkRJdJQhVQQ825gGm2WkS&#10;zc6G7Brj27tCobf5+H5nsRpNKwbqXWNZwUcUgyAurW64UlCcvt4/QTiPrLG1TAru5GC1fH1ZYKrt&#10;jb9pyH0lQgi7FBXU3neplK6syaCLbEccuF/bG/QB9pXUPd5CuGllEsczabDh0FBjR+uaykt+NQqG&#10;83FdVNssaQ65LtrM7q9m86PU5G3M5iA8jf5f/Ofe6TB/msDzmXCB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u5OTwgAAANwAAAAPAAAAAAAAAAAAAAAAAJgCAABkcnMvZG93&#10;bnJldi54bWxQSwUGAAAAAAQABAD1AAAAhwMAAAAA&#10;" filled="f" strokeweight=".08447mm"/>
                <v:rect id="Rectangle 84" o:spid="_x0000_s1086" style="position:absolute;left:6700;top:959;width:125;height:2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XAf8IA&#10;AADcAAAADwAAAGRycy9kb3ducmV2LnhtbERP32vCMBB+H/g/hBN8m6l1SKnGog5B9jCYDvZ6NGdT&#10;bC4lybT61y+Dwd7u4/t5q2qwnbiSD61jBbNpBoK4drrlRsHnaf9cgAgRWWPnmBTcKUC1Hj2tsNTu&#10;xh90PcZGpBAOJSowMfallKE2ZDFMXU+cuLPzFmOCvpHa4y2F207mWbaQFltODQZ72hmqL8dvqyA3&#10;r9vDe+F9vft6tAWfFkMxf1NqMh42SxCRhvgv/nMfdJr/MoffZ9IF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hcB/wgAAANwAAAAPAAAAAAAAAAAAAAAAAJgCAABkcnMvZG93&#10;bnJldi54bWxQSwUGAAAAAAQABAD1AAAAhwMAAAAA&#10;" fillcolor="#93bdff" stroked="f"/>
                <v:rect id="Rectangle 83" o:spid="_x0000_s1087" style="position:absolute;left:6700;top:959;width:125;height:2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6ufMEA&#10;AADcAAAADwAAAGRycy9kb3ducmV2LnhtbERPzYrCMBC+L/gOYQRva6qILNUoRdBd0INb+wBjM7bV&#10;ZlKaWLtvvxEEb/Px/c5y3ZtadNS6yrKCyTgCQZxbXXGhIDttP79AOI+ssbZMCv7IwXo1+FhirO2D&#10;f6lLfSFCCLsYFZTeN7GULi/JoBvbhjhwF9sa9AG2hdQtPkK4qeU0iubSYMWhocSGNiXlt/RuFHTX&#10;4yYrvpNpdUh1Vid2fze7s1KjYZ8sQHjq/Vv8cv/oMH82g+cz4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ernzBAAAA3AAAAA8AAAAAAAAAAAAAAAAAmAIAAGRycy9kb3du&#10;cmV2LnhtbFBLBQYAAAAABAAEAPUAAACGAwAAAAA=&#10;" filled="f" strokeweight=".08447mm"/>
                <v:rect id="Rectangle 82" o:spid="_x0000_s1088" style="position:absolute;left:6824;top:2204;width:126;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D9kMMA&#10;AADcAAAADwAAAGRycy9kb3ducmV2LnhtbERPS2sCMRC+C/0PYQq9abZWZVnNLq2lID0IPsDrsBk3&#10;SzeTJUl1669vCgVv8/E9Z1UNthMX8qF1rOB5koEgrp1uuVFwPHyMcxAhImvsHJOCHwpQlQ+jFRba&#10;XXlHl31sRArhUKACE2NfSBlqQxbDxPXEiTs7bzEm6BupPV5TuO3kNMsW0mLLqcFgT2tD9df+2yqY&#10;mve3zTb3vl6fbm3Oh8WQv3wq9fQ4vC5BRBriXfzv3ug0fzaHv2fSBbL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CD9kMMAAADcAAAADwAAAAAAAAAAAAAAAACYAgAAZHJzL2Rv&#10;d25yZXYueG1sUEsFBgAAAAAEAAQA9QAAAIgDAAAAAA==&#10;" fillcolor="#93bdff" stroked="f"/>
                <v:rect id="Rectangle 81" o:spid="_x0000_s1089" style="position:absolute;left:6824;top:2204;width:126;height: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CVkMEA&#10;AADcAAAADwAAAGRycy9kb3ducmV2LnhtbERPzYrCMBC+L/gOYQRva6qILNUoRdBdWA9u7QOMzdhW&#10;m0lpYu2+vREEb/Px/c5y3ZtadNS6yrKCyTgCQZxbXXGhIDtuP79AOI+ssbZMCv7JwXo1+FhirO2d&#10;/6hLfSFCCLsYFZTeN7GULi/JoBvbhjhwZ9sa9AG2hdQt3kO4qeU0iubSYMWhocSGNiXl1/RmFHSX&#10;wyYrvpNptU91Vif292Z2J6VGwz5ZgPDU+7f45f7RYf5sDs9nw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qAlZDBAAAA3AAAAA8AAAAAAAAAAAAAAAAAmAIAAGRycy9kb3du&#10;cmV2LnhtbFBLBQYAAAAABAAEAPUAAACGAwAAAAA=&#10;" filled="f" strokeweight=".08447mm"/>
                <v:rect id="Rectangle 80" o:spid="_x0000_s1090" style="position:absolute;left:6950;top:2701;width:127;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7GfMMA&#10;AADcAAAADwAAAGRycy9kb3ducmV2LnhtbERP32vCMBB+H/g/hBP2NlPdcKWaFnUIsofBVPD1aM6m&#10;2FxKkmndX78MBnu7j+/nLavBduJKPrSOFUwnGQji2umWGwXHw/YpBxEissbOMSm4U4CqHD0ssdDu&#10;xp903cdGpBAOBSowMfaFlKE2ZDFMXE+cuLPzFmOCvpHa4y2F207OsmwuLbacGgz2tDFUX/ZfVsHM&#10;vK13H7n39eb03eZ8mA/587tSj+NhtQARaYj/4j/3Tqf5L6/w+0y6QJ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77GfMMAAADcAAAADwAAAAAAAAAAAAAAAACYAgAAZHJzL2Rv&#10;d25yZXYueG1sUEsFBgAAAAAEAAQA9QAAAIgDAAAAAA==&#10;" fillcolor="#93bdff" stroked="f"/>
                <v:rect id="Rectangle 79" o:spid="_x0000_s1091" style="position:absolute;left:6950;top:2701;width:127;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OkecUA&#10;AADcAAAADwAAAGRycy9kb3ducmV2LnhtbESPQWvCQBCF7wX/wzKCt7pRRErqKkHQFtqDjfkB0+w0&#10;Sc3Ohuwa03/fOQjeZnhv3vtmsxtdqwbqQ+PZwGKegCIuvW24MlCcD88voEJEtth6JgN/FGC3nTxt&#10;MLX+xl805LFSEsIhRQN1jF2qdShrchjmviMW7cf3DqOsfaVtjzcJd61eJslaO2xYGmrsaF9Tecmv&#10;zsDwe9oX1Vu2bD5zW7SZ/7i647cxs+mYvYKKNMaH+X79bgV/JbTyjEyg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U6R5xQAAANwAAAAPAAAAAAAAAAAAAAAAAJgCAABkcnMv&#10;ZG93bnJldi54bWxQSwUGAAAAAAQABAD1AAAAigMAAAAA&#10;" filled="f" strokeweight=".08447mm"/>
                <v:rect id="Rectangle 78" o:spid="_x0000_s1092" style="position:absolute;left:7076;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3lcIA&#10;AADcAAAADwAAAGRycy9kb3ducmV2LnhtbERPS2sCMRC+F/wPYYTeatYHsm6NYpWCeCj4gF6HzXSz&#10;dDNZklRXf70RCt7m43vOfNnZRpzJh9qxguEgA0FcOl1zpeB0/HzLQYSIrLFxTAquFGC56L3MsdDu&#10;wns6H2IlUgiHAhWYGNtCylAashgGriVO3I/zFmOCvpLa4yWF20aOsmwqLdacGgy2tDZU/h7+rIKR&#10;2Xxsv3Lvy/X3rc75OO3y8U6p1363egcRqYtP8b97q9P8yQwez6QL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feVwgAAANwAAAAPAAAAAAAAAAAAAAAAAJgCAABkcnMvZG93&#10;bnJldi54bWxQSwUGAAAAAAQABAD1AAAAhwMAAAAA&#10;" fillcolor="#93bdff" stroked="f"/>
                <v:rect id="Rectangle 77" o:spid="_x0000_s1093" style="position:absolute;left:7076;top:2701;width:125;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osUA&#10;AADcAAAADwAAAGRycy9kb3ducmV2LnhtbESPQWvCQBCF7wX/wzKCt7pRUErqKkHQFtqDjfkB0+w0&#10;Sc3Ohuwa03/fOQjeZnhv3vtmsxtdqwbqQ+PZwGKegCIuvW24MlCcD88voEJEtth6JgN/FGC3nTxt&#10;MLX+xl805LFSEsIhRQN1jF2qdShrchjmviMW7cf3DqOsfaVtjzcJd61eJslaO2xYGmrsaF9Tecmv&#10;zsDwe9oX1Vu2bD5zW7SZ/7i647cxs+mYvYKKNMaH+X79bgV/JfjyjEyg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D6ixQAAANwAAAAPAAAAAAAAAAAAAAAAAJgCAABkcnMv&#10;ZG93bnJldi54bWxQSwUGAAAAAAQABAD1AAAAigMAAAAA&#10;" filled="f" strokeweight=".08447mm"/>
                <v:rect id="Rectangle 76" o:spid="_x0000_s1094" style="position:absolute;left:7200;top:2701;width:126;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JtTsMA&#10;AADcAAAADwAAAGRycy9kb3ducmV2LnhtbERP32vCMBB+H/g/hBN8m2mVSemMZToGsofBquDr0dya&#10;suZSkqjVv34ZDPZ2H9/PW1ej7cWFfOgcK8jnGQjixumOWwXHw9tjASJEZI29Y1JwowDVZvKwxlK7&#10;K3/SpY6tSCEcSlRgYhxKKUNjyGKYu4E4cV/OW4wJ+lZqj9cUbnu5yLKVtNhxajA40M5Q812frYKF&#10;ed3uPwrvm93p3hV8WI3F8l2p2XR8eQYRaYz/4j/3Xqf5Tzn8PpMu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JtTsMAAADcAAAADwAAAAAAAAAAAAAAAACYAgAAZHJzL2Rv&#10;d25yZXYueG1sUEsFBgAAAAAEAAQA9QAAAIgDAAAAAA==&#10;" fillcolor="#93bdff" stroked="f"/>
                <v:rect id="Rectangle 75" o:spid="_x0000_s1095" style="position:absolute;left:7200;top:2701;width:126;height:4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IFTsIA&#10;AADcAAAADwAAAGRycy9kb3ducmV2LnhtbERPzWrCQBC+F/oOyxS8NZsGlBJdJQhVQQ825gGm2WkS&#10;zc6G7Brj27tCobf5+H5nsRpNKwbqXWNZwUcUgyAurW64UlCcvt4/QTiPrLG1TAru5GC1fH1ZYKrt&#10;jb9pyH0lQgi7FBXU3neplK6syaCLbEccuF/bG/QB9pXUPd5CuGllEsczabDh0FBjR+uaykt+NQqG&#10;83FdVNssaQ65LtrM7q9m86PU5G3M5iA8jf5f/Ofe6TB/msDzmXCB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YgVOwgAAANwAAAAPAAAAAAAAAAAAAAAAAJgCAABkcnMvZG93&#10;bnJldi54bWxQSwUGAAAAAAQABAD1AAAAhwMAAAAA&#10;" filled="f" strokeweight=".08447mm"/>
                <v:rect id="Rectangle 74" o:spid="_x0000_s1096" style="position:absolute;left:7326;top:2949;width:126;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xWosIA&#10;AADcAAAADwAAAGRycy9kb3ducmV2LnhtbERP32vCMBB+H/g/hBN8m6mVSanGog5B9jCYDvZ6NGdT&#10;bC4lybT61y+Dwd7u4/t5q2qwnbiSD61jBbNpBoK4drrlRsHnaf9cgAgRWWPnmBTcKUC1Hj2tsNTu&#10;xh90PcZGpBAOJSowMfallKE2ZDFMXU+cuLPzFmOCvpHa4y2F207mWbaQFltODQZ72hmqL8dvqyA3&#10;r9vDe+F9vft6tAWfFkMxf1NqMh42SxCRhvgv/nMfdJr/MoffZ9IFc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XFaiwgAAANwAAAAPAAAAAAAAAAAAAAAAAJgCAABkcnMvZG93&#10;bnJldi54bWxQSwUGAAAAAAQABAD1AAAAhwMAAAAA&#10;" fillcolor="#93bdff" stroked="f"/>
                <v:rect id="Rectangle 73" o:spid="_x0000_s1097" style="position:absolute;left:7326;top:2949;width:126;height: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Kp/sEA&#10;AADcAAAADwAAAGRycy9kb3ducmV2LnhtbERP32vCMBB+H+x/CDfY25qqU0Y1isiEwp60wl6P5myK&#10;zaUkmXb+9UYQfLuP7+ctVoPtxJl8aB0rGGU5COLa6ZYbBYdq+/EFIkRkjZ1jUvBPAVbL15cFFtpd&#10;eEfnfWxECuFQoAITY19IGWpDFkPmeuLEHZ23GBP0jdQeLyncdnKc5zNpseXUYLCnjaH6tP+zCvqq&#10;+qH15ncY+901l9+TUhsslXp/G9ZzEJGG+BQ/3KVO86efcH8mXSCX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Cqf7BAAAA3AAAAA8AAAAAAAAAAAAAAAAAmAIAAGRycy9kb3du&#10;cmV2LnhtbFBLBQYAAAAABAAEAPUAAACGAwAAAAA=&#10;" filled="f" strokeweight=".08453mm"/>
                <v:rect id="Rectangle 72" o:spid="_x0000_s1098" style="position:absolute;left:2517;top:211;width:4986;height:2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UcacAA&#10;AADcAAAADwAAAGRycy9kb3ducmV2LnhtbERPy6rCMBDdC/5DGMGdpgrKpRpFRMEHLm4V10MztsVm&#10;Uppoq19vhAt3N4fznPmyNaV4Uu0KywpGwwgEcWp1wZmCy3k7+AHhPLLG0jIpeJGD5aLbmWOsbcO/&#10;9Ex8JkIIuxgV5N5XsZQuzcmgG9qKOHA3Wxv0AdaZ1DU2IdyUchxFU2mw4NCQY0XrnNJ78jAKNof3&#10;iY636e5sNvvW7S9j2aRXpfq9djUD4an1/+I/906H+ZMJfJ8JF8jF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0UcacAAAADcAAAADwAAAAAAAAAAAAAAAACYAgAAZHJzL2Rvd25y&#10;ZXYueG1sUEsFBgAAAAAEAAQA9QAAAIUDAAAAAA==&#10;" filled="f" strokeweight=".1155mm"/>
                <w10:wrap anchorx="page"/>
              </v:group>
            </w:pict>
          </mc:Fallback>
        </mc:AlternateContent>
      </w:r>
      <w:r>
        <w:rPr>
          <w:noProof/>
          <w:lang w:val="en-US"/>
        </w:rPr>
        <mc:AlternateContent>
          <mc:Choice Requires="wps">
            <w:drawing>
              <wp:anchor distT="0" distB="0" distL="114300" distR="114300" simplePos="0" relativeHeight="15759360" behindDoc="0" locked="0" layoutInCell="1" allowOverlap="1" wp14:anchorId="64ED68F2" wp14:editId="1959DD3C">
                <wp:simplePos x="0" y="0"/>
                <wp:positionH relativeFrom="page">
                  <wp:posOffset>4923155</wp:posOffset>
                </wp:positionH>
                <wp:positionV relativeFrom="paragraph">
                  <wp:posOffset>135255</wp:posOffset>
                </wp:positionV>
                <wp:extent cx="1554480" cy="1804670"/>
                <wp:effectExtent l="0" t="0" r="0" b="0"/>
                <wp:wrapNone/>
                <wp:docPr id="82"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4480" cy="1804670"/>
                        </a:xfrm>
                        <a:prstGeom prst="rect">
                          <a:avLst/>
                        </a:prstGeom>
                        <a:noFill/>
                        <a:ln w="4151">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68D8F4" w14:textId="77777777" w:rsidR="007C245F" w:rsidRDefault="007C245F">
                            <w:pPr>
                              <w:spacing w:before="53" w:line="254" w:lineRule="auto"/>
                              <w:ind w:left="86" w:right="72"/>
                              <w:rPr>
                                <w:rFonts w:ascii="Arial MT"/>
                                <w:sz w:val="16"/>
                              </w:rPr>
                            </w:pPr>
                            <w:r>
                              <w:rPr>
                                <w:rFonts w:ascii="Arial MT"/>
                                <w:spacing w:val="-3"/>
                                <w:w w:val="105"/>
                                <w:sz w:val="16"/>
                              </w:rPr>
                              <w:t xml:space="preserve">Series: Standardized </w:t>
                            </w:r>
                            <w:r>
                              <w:rPr>
                                <w:rFonts w:ascii="Arial MT"/>
                                <w:spacing w:val="-2"/>
                                <w:w w:val="105"/>
                                <w:sz w:val="16"/>
                              </w:rPr>
                              <w:t>Residuals</w:t>
                            </w:r>
                            <w:r>
                              <w:rPr>
                                <w:rFonts w:ascii="Arial MT"/>
                                <w:spacing w:val="-44"/>
                                <w:w w:val="105"/>
                                <w:sz w:val="16"/>
                              </w:rPr>
                              <w:t xml:space="preserve"> </w:t>
                            </w:r>
                            <w:r>
                              <w:rPr>
                                <w:rFonts w:ascii="Arial MT"/>
                                <w:w w:val="105"/>
                                <w:sz w:val="16"/>
                              </w:rPr>
                              <w:t>Sample</w:t>
                            </w:r>
                            <w:r>
                              <w:rPr>
                                <w:rFonts w:ascii="Arial MT"/>
                                <w:spacing w:val="-2"/>
                                <w:w w:val="105"/>
                                <w:sz w:val="16"/>
                              </w:rPr>
                              <w:t xml:space="preserve"> </w:t>
                            </w:r>
                            <w:r>
                              <w:rPr>
                                <w:rFonts w:ascii="Arial MT"/>
                                <w:w w:val="105"/>
                                <w:sz w:val="16"/>
                              </w:rPr>
                              <w:t>2016 2019</w:t>
                            </w:r>
                          </w:p>
                          <w:p w14:paraId="4357C87B" w14:textId="77777777" w:rsidR="007C245F" w:rsidRDefault="007C245F">
                            <w:pPr>
                              <w:spacing w:before="1"/>
                              <w:ind w:left="86"/>
                              <w:rPr>
                                <w:rFonts w:ascii="Arial MT"/>
                                <w:sz w:val="16"/>
                              </w:rPr>
                            </w:pPr>
                            <w:r>
                              <w:rPr>
                                <w:rFonts w:ascii="Arial MT"/>
                                <w:spacing w:val="-2"/>
                                <w:w w:val="105"/>
                                <w:sz w:val="16"/>
                              </w:rPr>
                              <w:t>Observations</w:t>
                            </w:r>
                            <w:r>
                              <w:rPr>
                                <w:rFonts w:ascii="Arial MT"/>
                                <w:spacing w:val="-6"/>
                                <w:w w:val="105"/>
                                <w:sz w:val="16"/>
                              </w:rPr>
                              <w:t xml:space="preserve"> </w:t>
                            </w:r>
                            <w:r>
                              <w:rPr>
                                <w:rFonts w:ascii="Arial MT"/>
                                <w:spacing w:val="-1"/>
                                <w:w w:val="105"/>
                                <w:sz w:val="16"/>
                              </w:rPr>
                              <w:t>125</w:t>
                            </w:r>
                          </w:p>
                          <w:p w14:paraId="19B2E73C" w14:textId="77777777" w:rsidR="007C245F" w:rsidRDefault="007C245F">
                            <w:pPr>
                              <w:tabs>
                                <w:tab w:val="right" w:pos="1916"/>
                              </w:tabs>
                              <w:spacing w:before="207"/>
                              <w:ind w:left="86"/>
                              <w:rPr>
                                <w:rFonts w:ascii="Arial MT"/>
                                <w:sz w:val="16"/>
                              </w:rPr>
                            </w:pPr>
                            <w:r>
                              <w:rPr>
                                <w:rFonts w:ascii="Arial MT"/>
                                <w:w w:val="105"/>
                                <w:sz w:val="16"/>
                              </w:rPr>
                              <w:t>Mean</w:t>
                            </w:r>
                            <w:r>
                              <w:rPr>
                                <w:rFonts w:ascii="Arial MT"/>
                                <w:w w:val="105"/>
                                <w:sz w:val="16"/>
                              </w:rPr>
                              <w:tab/>
                              <w:t>0.017292</w:t>
                            </w:r>
                          </w:p>
                          <w:p w14:paraId="7F5DA662" w14:textId="77777777" w:rsidR="007C245F" w:rsidRDefault="007C245F">
                            <w:pPr>
                              <w:tabs>
                                <w:tab w:val="left" w:pos="1178"/>
                              </w:tabs>
                              <w:spacing w:before="11"/>
                              <w:ind w:left="86"/>
                              <w:rPr>
                                <w:rFonts w:ascii="Arial MT"/>
                                <w:sz w:val="16"/>
                              </w:rPr>
                            </w:pPr>
                            <w:r>
                              <w:rPr>
                                <w:rFonts w:ascii="Arial MT"/>
                                <w:w w:val="105"/>
                                <w:sz w:val="16"/>
                              </w:rPr>
                              <w:t>Median</w:t>
                            </w:r>
                            <w:r>
                              <w:rPr>
                                <w:rFonts w:ascii="Arial MT"/>
                                <w:w w:val="105"/>
                                <w:sz w:val="16"/>
                              </w:rPr>
                              <w:tab/>
                              <w:t>-0.003576</w:t>
                            </w:r>
                          </w:p>
                          <w:p w14:paraId="46C509A4" w14:textId="77777777" w:rsidR="007C245F" w:rsidRDefault="007C245F">
                            <w:pPr>
                              <w:tabs>
                                <w:tab w:val="right" w:pos="1916"/>
                              </w:tabs>
                              <w:spacing w:before="11"/>
                              <w:ind w:left="86"/>
                              <w:rPr>
                                <w:rFonts w:ascii="Arial MT"/>
                                <w:sz w:val="16"/>
                              </w:rPr>
                            </w:pPr>
                            <w:r>
                              <w:rPr>
                                <w:rFonts w:ascii="Arial MT"/>
                                <w:w w:val="105"/>
                                <w:sz w:val="16"/>
                              </w:rPr>
                              <w:t>Maximum</w:t>
                            </w:r>
                            <w:r>
                              <w:rPr>
                                <w:rFonts w:ascii="Arial MT"/>
                                <w:w w:val="105"/>
                                <w:sz w:val="16"/>
                              </w:rPr>
                              <w:tab/>
                              <w:t>1.564050</w:t>
                            </w:r>
                          </w:p>
                          <w:p w14:paraId="100FC527" w14:textId="77777777" w:rsidR="007C245F" w:rsidRDefault="007C245F">
                            <w:pPr>
                              <w:tabs>
                                <w:tab w:val="left" w:pos="1178"/>
                              </w:tabs>
                              <w:spacing w:before="12"/>
                              <w:ind w:left="86"/>
                              <w:rPr>
                                <w:rFonts w:ascii="Arial MT"/>
                                <w:sz w:val="16"/>
                              </w:rPr>
                            </w:pPr>
                            <w:r>
                              <w:rPr>
                                <w:rFonts w:ascii="Arial MT"/>
                                <w:w w:val="105"/>
                                <w:sz w:val="16"/>
                              </w:rPr>
                              <w:t>Minimum</w:t>
                            </w:r>
                            <w:r>
                              <w:rPr>
                                <w:rFonts w:ascii="Arial MT"/>
                                <w:w w:val="105"/>
                                <w:sz w:val="16"/>
                              </w:rPr>
                              <w:tab/>
                              <w:t>-2.233638</w:t>
                            </w:r>
                          </w:p>
                          <w:p w14:paraId="480B2436" w14:textId="77777777" w:rsidR="007C245F" w:rsidRDefault="007C245F">
                            <w:pPr>
                              <w:tabs>
                                <w:tab w:val="right" w:pos="1916"/>
                              </w:tabs>
                              <w:spacing w:before="11"/>
                              <w:ind w:left="86"/>
                              <w:rPr>
                                <w:rFonts w:ascii="Arial MT"/>
                                <w:sz w:val="16"/>
                              </w:rPr>
                            </w:pPr>
                            <w:r>
                              <w:rPr>
                                <w:rFonts w:ascii="Arial MT"/>
                                <w:w w:val="105"/>
                                <w:sz w:val="16"/>
                              </w:rPr>
                              <w:t>Std.</w:t>
                            </w:r>
                            <w:r>
                              <w:rPr>
                                <w:rFonts w:ascii="Arial MT"/>
                                <w:spacing w:val="1"/>
                                <w:w w:val="105"/>
                                <w:sz w:val="16"/>
                              </w:rPr>
                              <w:t xml:space="preserve"> </w:t>
                            </w:r>
                            <w:r>
                              <w:rPr>
                                <w:rFonts w:ascii="Arial MT"/>
                                <w:w w:val="105"/>
                                <w:sz w:val="16"/>
                              </w:rPr>
                              <w:t>Dev.</w:t>
                            </w:r>
                            <w:r>
                              <w:rPr>
                                <w:rFonts w:ascii="Arial MT"/>
                                <w:w w:val="105"/>
                                <w:sz w:val="16"/>
                              </w:rPr>
                              <w:tab/>
                              <w:t>0.884482</w:t>
                            </w:r>
                          </w:p>
                          <w:p w14:paraId="6E790A8C" w14:textId="77777777" w:rsidR="007C245F" w:rsidRDefault="007C245F">
                            <w:pPr>
                              <w:tabs>
                                <w:tab w:val="left" w:pos="1178"/>
                              </w:tabs>
                              <w:spacing w:before="12"/>
                              <w:ind w:left="86"/>
                              <w:rPr>
                                <w:rFonts w:ascii="Arial MT"/>
                                <w:sz w:val="16"/>
                              </w:rPr>
                            </w:pPr>
                            <w:r>
                              <w:rPr>
                                <w:rFonts w:ascii="Arial MT"/>
                                <w:w w:val="105"/>
                                <w:sz w:val="16"/>
                              </w:rPr>
                              <w:t>Skewness</w:t>
                            </w:r>
                            <w:r>
                              <w:rPr>
                                <w:rFonts w:ascii="Arial MT"/>
                                <w:w w:val="105"/>
                                <w:sz w:val="16"/>
                              </w:rPr>
                              <w:tab/>
                              <w:t>-0.284946</w:t>
                            </w:r>
                          </w:p>
                          <w:p w14:paraId="3496A262" w14:textId="77777777" w:rsidR="007C245F" w:rsidRDefault="007C245F">
                            <w:pPr>
                              <w:tabs>
                                <w:tab w:val="right" w:pos="1916"/>
                              </w:tabs>
                              <w:spacing w:before="11"/>
                              <w:ind w:left="86"/>
                              <w:rPr>
                                <w:rFonts w:ascii="Arial MT"/>
                                <w:sz w:val="16"/>
                              </w:rPr>
                            </w:pPr>
                            <w:r>
                              <w:rPr>
                                <w:rFonts w:ascii="Arial MT"/>
                                <w:w w:val="105"/>
                                <w:sz w:val="16"/>
                              </w:rPr>
                              <w:t>Kurtosis</w:t>
                            </w:r>
                            <w:r>
                              <w:rPr>
                                <w:rFonts w:ascii="Arial MT"/>
                                <w:w w:val="105"/>
                                <w:sz w:val="16"/>
                              </w:rPr>
                              <w:tab/>
                              <w:t>2.120799</w:t>
                            </w:r>
                          </w:p>
                          <w:p w14:paraId="11E05775" w14:textId="77777777" w:rsidR="007C245F" w:rsidRDefault="007C245F">
                            <w:pPr>
                              <w:tabs>
                                <w:tab w:val="right" w:pos="1916"/>
                              </w:tabs>
                              <w:spacing w:before="207"/>
                              <w:ind w:left="86"/>
                              <w:rPr>
                                <w:rFonts w:ascii="Arial MT"/>
                                <w:sz w:val="16"/>
                              </w:rPr>
                            </w:pPr>
                            <w:r>
                              <w:rPr>
                                <w:rFonts w:ascii="Arial MT"/>
                                <w:w w:val="105"/>
                                <w:sz w:val="16"/>
                              </w:rPr>
                              <w:t>Jarque-Bera</w:t>
                            </w:r>
                            <w:r>
                              <w:rPr>
                                <w:rFonts w:ascii="Arial MT"/>
                                <w:w w:val="105"/>
                                <w:sz w:val="16"/>
                              </w:rPr>
                              <w:tab/>
                              <w:t>5.717556</w:t>
                            </w:r>
                          </w:p>
                          <w:p w14:paraId="6687CC6A" w14:textId="77777777" w:rsidR="007C245F" w:rsidRDefault="007C245F">
                            <w:pPr>
                              <w:tabs>
                                <w:tab w:val="right" w:pos="1916"/>
                              </w:tabs>
                              <w:spacing w:before="11"/>
                              <w:ind w:left="86"/>
                              <w:rPr>
                                <w:rFonts w:ascii="Arial MT"/>
                                <w:sz w:val="16"/>
                              </w:rPr>
                            </w:pPr>
                            <w:r>
                              <w:rPr>
                                <w:rFonts w:ascii="Arial MT"/>
                                <w:w w:val="105"/>
                                <w:sz w:val="16"/>
                              </w:rPr>
                              <w:t>Probability</w:t>
                            </w:r>
                            <w:r>
                              <w:rPr>
                                <w:rFonts w:ascii="Arial MT"/>
                                <w:w w:val="105"/>
                                <w:sz w:val="16"/>
                              </w:rPr>
                              <w:tab/>
                              <w:t>0.05733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ED68F2" id="_x0000_t202" coordsize="21600,21600" o:spt="202" path="m,l,21600r21600,l21600,xe">
                <v:stroke joinstyle="miter"/>
                <v:path gradientshapeok="t" o:connecttype="rect"/>
              </v:shapetype>
              <v:shape id="Text Box 70" o:spid="_x0000_s1026" type="#_x0000_t202" style="position:absolute;left:0;text-align:left;margin-left:387.65pt;margin-top:10.65pt;width:122.4pt;height:142.1pt;z-index:15759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" filled="f" strokeweight=".1153mm">
                <v:textbox inset="0,0,0,0">
                  <w:txbxContent>
                    <w:p w14:paraId="1A68D8F4" w14:textId="77777777" w:rsidR="007C245F" w:rsidRDefault="007C245F">
                      <w:pPr>
                        <w:spacing w:before="53" w:line="254" w:lineRule="auto"/>
                        <w:ind w:left="86" w:right="72"/>
                        <w:rPr>
                          <w:rFonts w:ascii="Arial MT"/>
                          <w:sz w:val="16"/>
                        </w:rPr>
                      </w:pPr>
                      <w:r>
                        <w:rPr>
                          <w:rFonts w:ascii="Arial MT"/>
                          <w:spacing w:val="-3"/>
                          <w:w w:val="105"/>
                          <w:sz w:val="16"/>
                        </w:rPr>
                        <w:t xml:space="preserve">Series: Standardized </w:t>
                      </w:r>
                      <w:r>
                        <w:rPr>
                          <w:rFonts w:ascii="Arial MT"/>
                          <w:spacing w:val="-2"/>
                          <w:w w:val="105"/>
                          <w:sz w:val="16"/>
                        </w:rPr>
                        <w:t>Residuals</w:t>
                      </w:r>
                      <w:r>
                        <w:rPr>
                          <w:rFonts w:ascii="Arial MT"/>
                          <w:spacing w:val="-44"/>
                          <w:w w:val="105"/>
                          <w:sz w:val="16"/>
                        </w:rPr>
                        <w:t xml:space="preserve"> </w:t>
                      </w:r>
                      <w:r>
                        <w:rPr>
                          <w:rFonts w:ascii="Arial MT"/>
                          <w:w w:val="105"/>
                          <w:sz w:val="16"/>
                        </w:rPr>
                        <w:t>Sample</w:t>
                      </w:r>
                      <w:r>
                        <w:rPr>
                          <w:rFonts w:ascii="Arial MT"/>
                          <w:spacing w:val="-2"/>
                          <w:w w:val="105"/>
                          <w:sz w:val="16"/>
                        </w:rPr>
                        <w:t xml:space="preserve"> </w:t>
                      </w:r>
                      <w:r>
                        <w:rPr>
                          <w:rFonts w:ascii="Arial MT"/>
                          <w:w w:val="105"/>
                          <w:sz w:val="16"/>
                        </w:rPr>
                        <w:t>2016 2019</w:t>
                      </w:r>
                    </w:p>
                    <w:p w14:paraId="4357C87B" w14:textId="77777777" w:rsidR="007C245F" w:rsidRDefault="007C245F">
                      <w:pPr>
                        <w:spacing w:before="1"/>
                        <w:ind w:left="86"/>
                        <w:rPr>
                          <w:rFonts w:ascii="Arial MT"/>
                          <w:sz w:val="16"/>
                        </w:rPr>
                      </w:pPr>
                      <w:r>
                        <w:rPr>
                          <w:rFonts w:ascii="Arial MT"/>
                          <w:spacing w:val="-2"/>
                          <w:w w:val="105"/>
                          <w:sz w:val="16"/>
                        </w:rPr>
                        <w:t>Observations</w:t>
                      </w:r>
                      <w:r>
                        <w:rPr>
                          <w:rFonts w:ascii="Arial MT"/>
                          <w:spacing w:val="-6"/>
                          <w:w w:val="105"/>
                          <w:sz w:val="16"/>
                        </w:rPr>
                        <w:t xml:space="preserve"> </w:t>
                      </w:r>
                      <w:r>
                        <w:rPr>
                          <w:rFonts w:ascii="Arial MT"/>
                          <w:spacing w:val="-1"/>
                          <w:w w:val="105"/>
                          <w:sz w:val="16"/>
                        </w:rPr>
                        <w:t>125</w:t>
                      </w:r>
                    </w:p>
                    <w:p w14:paraId="19B2E73C" w14:textId="77777777" w:rsidR="007C245F" w:rsidRDefault="007C245F">
                      <w:pPr>
                        <w:tabs>
                          <w:tab w:val="right" w:pos="1916"/>
                        </w:tabs>
                        <w:spacing w:before="207"/>
                        <w:ind w:left="86"/>
                        <w:rPr>
                          <w:rFonts w:ascii="Arial MT"/>
                          <w:sz w:val="16"/>
                        </w:rPr>
                      </w:pPr>
                      <w:r>
                        <w:rPr>
                          <w:rFonts w:ascii="Arial MT"/>
                          <w:w w:val="105"/>
                          <w:sz w:val="16"/>
                        </w:rPr>
                        <w:t>Mean</w:t>
                      </w:r>
                      <w:r>
                        <w:rPr>
                          <w:rFonts w:ascii="Arial MT"/>
                          <w:w w:val="105"/>
                          <w:sz w:val="16"/>
                        </w:rPr>
                        <w:tab/>
                        <w:t>0.017292</w:t>
                      </w:r>
                    </w:p>
                    <w:p w14:paraId="7F5DA662" w14:textId="77777777" w:rsidR="007C245F" w:rsidRDefault="007C245F">
                      <w:pPr>
                        <w:tabs>
                          <w:tab w:val="left" w:pos="1178"/>
                        </w:tabs>
                        <w:spacing w:before="11"/>
                        <w:ind w:left="86"/>
                        <w:rPr>
                          <w:rFonts w:ascii="Arial MT"/>
                          <w:sz w:val="16"/>
                        </w:rPr>
                      </w:pPr>
                      <w:r>
                        <w:rPr>
                          <w:rFonts w:ascii="Arial MT"/>
                          <w:w w:val="105"/>
                          <w:sz w:val="16"/>
                        </w:rPr>
                        <w:t>Median</w:t>
                      </w:r>
                      <w:r>
                        <w:rPr>
                          <w:rFonts w:ascii="Arial MT"/>
                          <w:w w:val="105"/>
                          <w:sz w:val="16"/>
                        </w:rPr>
                        <w:tab/>
                        <w:t>-0.003576</w:t>
                      </w:r>
                    </w:p>
                    <w:p w14:paraId="46C509A4" w14:textId="77777777" w:rsidR="007C245F" w:rsidRDefault="007C245F">
                      <w:pPr>
                        <w:tabs>
                          <w:tab w:val="right" w:pos="1916"/>
                        </w:tabs>
                        <w:spacing w:before="11"/>
                        <w:ind w:left="86"/>
                        <w:rPr>
                          <w:rFonts w:ascii="Arial MT"/>
                          <w:sz w:val="16"/>
                        </w:rPr>
                      </w:pPr>
                      <w:r>
                        <w:rPr>
                          <w:rFonts w:ascii="Arial MT"/>
                          <w:w w:val="105"/>
                          <w:sz w:val="16"/>
                        </w:rPr>
                        <w:t>Maximum</w:t>
                      </w:r>
                      <w:r>
                        <w:rPr>
                          <w:rFonts w:ascii="Arial MT"/>
                          <w:w w:val="105"/>
                          <w:sz w:val="16"/>
                        </w:rPr>
                        <w:tab/>
                        <w:t>1.564050</w:t>
                      </w:r>
                    </w:p>
                    <w:p w14:paraId="100FC527" w14:textId="77777777" w:rsidR="007C245F" w:rsidRDefault="007C245F">
                      <w:pPr>
                        <w:tabs>
                          <w:tab w:val="left" w:pos="1178"/>
                        </w:tabs>
                        <w:spacing w:before="12"/>
                        <w:ind w:left="86"/>
                        <w:rPr>
                          <w:rFonts w:ascii="Arial MT"/>
                          <w:sz w:val="16"/>
                        </w:rPr>
                      </w:pPr>
                      <w:r>
                        <w:rPr>
                          <w:rFonts w:ascii="Arial MT"/>
                          <w:w w:val="105"/>
                          <w:sz w:val="16"/>
                        </w:rPr>
                        <w:t>Minimum</w:t>
                      </w:r>
                      <w:r>
                        <w:rPr>
                          <w:rFonts w:ascii="Arial MT"/>
                          <w:w w:val="105"/>
                          <w:sz w:val="16"/>
                        </w:rPr>
                        <w:tab/>
                        <w:t>-2.233638</w:t>
                      </w:r>
                    </w:p>
                    <w:p w14:paraId="480B2436" w14:textId="77777777" w:rsidR="007C245F" w:rsidRDefault="007C245F">
                      <w:pPr>
                        <w:tabs>
                          <w:tab w:val="right" w:pos="1916"/>
                        </w:tabs>
                        <w:spacing w:before="11"/>
                        <w:ind w:left="86"/>
                        <w:rPr>
                          <w:rFonts w:ascii="Arial MT"/>
                          <w:sz w:val="16"/>
                        </w:rPr>
                      </w:pPr>
                      <w:r>
                        <w:rPr>
                          <w:rFonts w:ascii="Arial MT"/>
                          <w:w w:val="105"/>
                          <w:sz w:val="16"/>
                        </w:rPr>
                        <w:t>Std.</w:t>
                      </w:r>
                      <w:r>
                        <w:rPr>
                          <w:rFonts w:ascii="Arial MT"/>
                          <w:spacing w:val="1"/>
                          <w:w w:val="105"/>
                          <w:sz w:val="16"/>
                        </w:rPr>
                        <w:t xml:space="preserve"> </w:t>
                      </w:r>
                      <w:r>
                        <w:rPr>
                          <w:rFonts w:ascii="Arial MT"/>
                          <w:w w:val="105"/>
                          <w:sz w:val="16"/>
                        </w:rPr>
                        <w:t>Dev.</w:t>
                      </w:r>
                      <w:r>
                        <w:rPr>
                          <w:rFonts w:ascii="Arial MT"/>
                          <w:w w:val="105"/>
                          <w:sz w:val="16"/>
                        </w:rPr>
                        <w:tab/>
                        <w:t>0.884482</w:t>
                      </w:r>
                    </w:p>
                    <w:p w14:paraId="6E790A8C" w14:textId="77777777" w:rsidR="007C245F" w:rsidRDefault="007C245F">
                      <w:pPr>
                        <w:tabs>
                          <w:tab w:val="left" w:pos="1178"/>
                        </w:tabs>
                        <w:spacing w:before="12"/>
                        <w:ind w:left="86"/>
                        <w:rPr>
                          <w:rFonts w:ascii="Arial MT"/>
                          <w:sz w:val="16"/>
                        </w:rPr>
                      </w:pPr>
                      <w:r>
                        <w:rPr>
                          <w:rFonts w:ascii="Arial MT"/>
                          <w:w w:val="105"/>
                          <w:sz w:val="16"/>
                        </w:rPr>
                        <w:t>Skewness</w:t>
                      </w:r>
                      <w:r>
                        <w:rPr>
                          <w:rFonts w:ascii="Arial MT"/>
                          <w:w w:val="105"/>
                          <w:sz w:val="16"/>
                        </w:rPr>
                        <w:tab/>
                        <w:t>-0.284946</w:t>
                      </w:r>
                    </w:p>
                    <w:p w14:paraId="3496A262" w14:textId="77777777" w:rsidR="007C245F" w:rsidRDefault="007C245F">
                      <w:pPr>
                        <w:tabs>
                          <w:tab w:val="right" w:pos="1916"/>
                        </w:tabs>
                        <w:spacing w:before="11"/>
                        <w:ind w:left="86"/>
                        <w:rPr>
                          <w:rFonts w:ascii="Arial MT"/>
                          <w:sz w:val="16"/>
                        </w:rPr>
                      </w:pPr>
                      <w:r>
                        <w:rPr>
                          <w:rFonts w:ascii="Arial MT"/>
                          <w:w w:val="105"/>
                          <w:sz w:val="16"/>
                        </w:rPr>
                        <w:t>Kurtosis</w:t>
                      </w:r>
                      <w:r>
                        <w:rPr>
                          <w:rFonts w:ascii="Arial MT"/>
                          <w:w w:val="105"/>
                          <w:sz w:val="16"/>
                        </w:rPr>
                        <w:tab/>
                        <w:t>2.120799</w:t>
                      </w:r>
                    </w:p>
                    <w:p w14:paraId="11E05775" w14:textId="77777777" w:rsidR="007C245F" w:rsidRDefault="007C245F">
                      <w:pPr>
                        <w:tabs>
                          <w:tab w:val="right" w:pos="1916"/>
                        </w:tabs>
                        <w:spacing w:before="207"/>
                        <w:ind w:left="86"/>
                        <w:rPr>
                          <w:rFonts w:ascii="Arial MT"/>
                          <w:sz w:val="16"/>
                        </w:rPr>
                      </w:pPr>
                      <w:r>
                        <w:rPr>
                          <w:rFonts w:ascii="Arial MT"/>
                          <w:w w:val="105"/>
                          <w:sz w:val="16"/>
                        </w:rPr>
                        <w:t>Jarque-Bera</w:t>
                      </w:r>
                      <w:r>
                        <w:rPr>
                          <w:rFonts w:ascii="Arial MT"/>
                          <w:w w:val="105"/>
                          <w:sz w:val="16"/>
                        </w:rPr>
                        <w:tab/>
                        <w:t>5.717556</w:t>
                      </w:r>
                    </w:p>
                    <w:p w14:paraId="6687CC6A" w14:textId="77777777" w:rsidR="007C245F" w:rsidRDefault="007C245F">
                      <w:pPr>
                        <w:tabs>
                          <w:tab w:val="right" w:pos="1916"/>
                        </w:tabs>
                        <w:spacing w:before="11"/>
                        <w:ind w:left="86"/>
                        <w:rPr>
                          <w:rFonts w:ascii="Arial MT"/>
                          <w:sz w:val="16"/>
                        </w:rPr>
                      </w:pPr>
                      <w:r>
                        <w:rPr>
                          <w:rFonts w:ascii="Arial MT"/>
                          <w:w w:val="105"/>
                          <w:sz w:val="16"/>
                        </w:rPr>
                        <w:t>Probability</w:t>
                      </w:r>
                      <w:r>
                        <w:rPr>
                          <w:rFonts w:ascii="Arial MT"/>
                          <w:w w:val="105"/>
                          <w:sz w:val="16"/>
                        </w:rPr>
                        <w:tab/>
                        <w:t>0.057339</w:t>
                      </w:r>
                    </w:p>
                  </w:txbxContent>
                </v:textbox>
                <w10:wrap anchorx="page"/>
              </v:shape>
            </w:pict>
          </mc:Fallback>
        </mc:AlternateContent>
      </w:r>
      <w:r w:rsidR="00FB2450">
        <w:rPr>
          <w:rFonts w:ascii="Arial MT"/>
          <w:sz w:val="14"/>
        </w:rPr>
        <w:t>12</w:t>
      </w:r>
    </w:p>
    <w:p w14:paraId="2823EAAB" w14:textId="77777777" w:rsidR="00030607" w:rsidRDefault="00030607">
      <w:pPr>
        <w:pStyle w:val="BodyText"/>
        <w:spacing w:before="10"/>
        <w:rPr>
          <w:rFonts w:ascii="Arial MT"/>
          <w:sz w:val="20"/>
        </w:rPr>
      </w:pPr>
    </w:p>
    <w:p w14:paraId="04EE7179" w14:textId="77777777" w:rsidR="00030607" w:rsidRDefault="00FB2450">
      <w:pPr>
        <w:spacing w:before="95"/>
        <w:ind w:left="807"/>
        <w:rPr>
          <w:rFonts w:ascii="Arial MT"/>
          <w:sz w:val="14"/>
        </w:rPr>
      </w:pPr>
      <w:r>
        <w:rPr>
          <w:rFonts w:ascii="Arial MT"/>
          <w:sz w:val="14"/>
        </w:rPr>
        <w:t>10</w:t>
      </w:r>
    </w:p>
    <w:p w14:paraId="4A83F025" w14:textId="77777777" w:rsidR="00030607" w:rsidRDefault="00030607">
      <w:pPr>
        <w:pStyle w:val="BodyText"/>
        <w:rPr>
          <w:rFonts w:ascii="Arial MT"/>
          <w:sz w:val="16"/>
        </w:rPr>
      </w:pPr>
    </w:p>
    <w:p w14:paraId="42A09654" w14:textId="77777777" w:rsidR="00030607" w:rsidRDefault="00030607">
      <w:pPr>
        <w:pStyle w:val="BodyText"/>
        <w:spacing w:before="4"/>
        <w:rPr>
          <w:rFonts w:ascii="Arial MT"/>
          <w:sz w:val="13"/>
        </w:rPr>
      </w:pPr>
    </w:p>
    <w:p w14:paraId="25B3FB05" w14:textId="77777777" w:rsidR="00030607" w:rsidRDefault="00FB2450">
      <w:pPr>
        <w:ind w:left="881"/>
        <w:rPr>
          <w:rFonts w:ascii="Arial MT"/>
          <w:sz w:val="14"/>
        </w:rPr>
      </w:pPr>
      <w:r>
        <w:rPr>
          <w:rFonts w:ascii="Arial MT"/>
          <w:w w:val="99"/>
          <w:sz w:val="14"/>
        </w:rPr>
        <w:t>8</w:t>
      </w:r>
    </w:p>
    <w:p w14:paraId="04B1B4E1" w14:textId="77777777" w:rsidR="00030607" w:rsidRDefault="00030607">
      <w:pPr>
        <w:pStyle w:val="BodyText"/>
        <w:spacing w:before="10"/>
        <w:rPr>
          <w:rFonts w:ascii="Arial MT"/>
          <w:sz w:val="20"/>
        </w:rPr>
      </w:pPr>
    </w:p>
    <w:p w14:paraId="3074C8D9" w14:textId="77777777" w:rsidR="00030607" w:rsidRDefault="00FB2450">
      <w:pPr>
        <w:spacing w:before="96"/>
        <w:ind w:left="881"/>
        <w:rPr>
          <w:rFonts w:ascii="Arial MT"/>
          <w:sz w:val="14"/>
        </w:rPr>
      </w:pPr>
      <w:r>
        <w:rPr>
          <w:rFonts w:ascii="Arial MT"/>
          <w:w w:val="99"/>
          <w:sz w:val="14"/>
        </w:rPr>
        <w:t>6</w:t>
      </w:r>
    </w:p>
    <w:p w14:paraId="0B49EDA6" w14:textId="77777777" w:rsidR="00030607" w:rsidRDefault="00030607">
      <w:pPr>
        <w:pStyle w:val="BodyText"/>
        <w:rPr>
          <w:rFonts w:ascii="Arial MT"/>
          <w:sz w:val="16"/>
        </w:rPr>
      </w:pPr>
    </w:p>
    <w:p w14:paraId="2E2EB15A" w14:textId="77777777" w:rsidR="00030607" w:rsidRDefault="00030607">
      <w:pPr>
        <w:pStyle w:val="BodyText"/>
        <w:spacing w:before="3"/>
        <w:rPr>
          <w:rFonts w:ascii="Arial MT"/>
          <w:sz w:val="13"/>
        </w:rPr>
      </w:pPr>
    </w:p>
    <w:p w14:paraId="50569E70" w14:textId="77777777" w:rsidR="00030607" w:rsidRDefault="00FB2450">
      <w:pPr>
        <w:spacing w:before="1"/>
        <w:ind w:left="881"/>
        <w:rPr>
          <w:rFonts w:ascii="Arial MT"/>
          <w:sz w:val="14"/>
        </w:rPr>
      </w:pPr>
      <w:r>
        <w:rPr>
          <w:rFonts w:ascii="Arial MT"/>
          <w:w w:val="99"/>
          <w:sz w:val="14"/>
        </w:rPr>
        <w:t>4</w:t>
      </w:r>
    </w:p>
    <w:p w14:paraId="2609193D" w14:textId="77777777" w:rsidR="00030607" w:rsidRDefault="00030607">
      <w:pPr>
        <w:pStyle w:val="BodyText"/>
        <w:spacing w:before="10"/>
        <w:rPr>
          <w:rFonts w:ascii="Arial MT"/>
          <w:sz w:val="20"/>
        </w:rPr>
      </w:pPr>
    </w:p>
    <w:p w14:paraId="4619F7E0" w14:textId="77777777" w:rsidR="00030607" w:rsidRDefault="00FB2450">
      <w:pPr>
        <w:spacing w:before="96"/>
        <w:ind w:left="881"/>
        <w:rPr>
          <w:rFonts w:ascii="Arial MT"/>
          <w:sz w:val="14"/>
        </w:rPr>
      </w:pPr>
      <w:r>
        <w:rPr>
          <w:rFonts w:ascii="Arial MT"/>
          <w:w w:val="99"/>
          <w:sz w:val="14"/>
        </w:rPr>
        <w:t>2</w:t>
      </w:r>
    </w:p>
    <w:p w14:paraId="6D47277C" w14:textId="77777777" w:rsidR="00030607" w:rsidRDefault="00030607">
      <w:pPr>
        <w:pStyle w:val="BodyText"/>
        <w:rPr>
          <w:rFonts w:ascii="Arial MT"/>
          <w:sz w:val="21"/>
        </w:rPr>
      </w:pPr>
    </w:p>
    <w:p w14:paraId="5DC2BB74" w14:textId="77777777" w:rsidR="00030607" w:rsidRDefault="00030607">
      <w:pPr>
        <w:rPr>
          <w:rFonts w:ascii="Arial MT"/>
          <w:sz w:val="21"/>
        </w:rPr>
        <w:sectPr w:rsidR="00030607">
          <w:pgSz w:w="11910" w:h="16840"/>
          <w:pgMar w:top="1680" w:right="580" w:bottom="1400" w:left="1460" w:header="712" w:footer="1202" w:gutter="0"/>
          <w:cols w:space="720"/>
        </w:sectPr>
      </w:pPr>
    </w:p>
    <w:p w14:paraId="129E3147" w14:textId="77777777" w:rsidR="00030607" w:rsidRDefault="00FB2450">
      <w:pPr>
        <w:spacing w:before="95"/>
        <w:ind w:left="234"/>
        <w:jc w:val="center"/>
        <w:rPr>
          <w:rFonts w:ascii="Arial MT"/>
          <w:sz w:val="14"/>
        </w:rPr>
      </w:pPr>
      <w:r>
        <w:rPr>
          <w:rFonts w:ascii="Arial MT"/>
          <w:w w:val="99"/>
          <w:sz w:val="14"/>
        </w:rPr>
        <w:t>0</w:t>
      </w:r>
    </w:p>
    <w:p w14:paraId="59D525FE" w14:textId="77777777" w:rsidR="00030607" w:rsidRDefault="00FB2450">
      <w:pPr>
        <w:spacing w:before="16"/>
        <w:ind w:left="1363"/>
        <w:jc w:val="center"/>
        <w:rPr>
          <w:rFonts w:ascii="Arial MT"/>
          <w:sz w:val="14"/>
        </w:rPr>
      </w:pPr>
      <w:r>
        <w:rPr>
          <w:rFonts w:ascii="Arial MT"/>
          <w:sz w:val="14"/>
        </w:rPr>
        <w:t>-2.0</w:t>
      </w:r>
    </w:p>
    <w:p w14:paraId="611F59C3" w14:textId="77777777" w:rsidR="00030607" w:rsidRDefault="00FB2450">
      <w:pPr>
        <w:pStyle w:val="BodyText"/>
        <w:spacing w:before="8"/>
        <w:rPr>
          <w:rFonts w:ascii="Arial MT"/>
          <w:sz w:val="23"/>
        </w:rPr>
      </w:pPr>
      <w:r>
        <w:br w:type="column"/>
      </w:r>
    </w:p>
    <w:p w14:paraId="0AC37B8A" w14:textId="77777777" w:rsidR="00030607" w:rsidRDefault="00FB2450">
      <w:pPr>
        <w:ind w:left="343"/>
        <w:rPr>
          <w:rFonts w:ascii="Arial MT"/>
          <w:sz w:val="14"/>
        </w:rPr>
      </w:pPr>
      <w:r>
        <w:rPr>
          <w:rFonts w:ascii="Arial MT"/>
          <w:sz w:val="14"/>
        </w:rPr>
        <w:t>-1.5</w:t>
      </w:r>
    </w:p>
    <w:p w14:paraId="08670D9D" w14:textId="77777777" w:rsidR="00030607" w:rsidRDefault="00FB2450">
      <w:pPr>
        <w:pStyle w:val="BodyText"/>
        <w:spacing w:before="8"/>
        <w:rPr>
          <w:rFonts w:ascii="Arial MT"/>
          <w:sz w:val="23"/>
        </w:rPr>
      </w:pPr>
      <w:r>
        <w:br w:type="column"/>
      </w:r>
    </w:p>
    <w:p w14:paraId="74820784" w14:textId="77777777" w:rsidR="00030607" w:rsidRDefault="00FB2450">
      <w:pPr>
        <w:ind w:left="345"/>
        <w:rPr>
          <w:rFonts w:ascii="Arial MT"/>
          <w:sz w:val="14"/>
        </w:rPr>
      </w:pPr>
      <w:r>
        <w:rPr>
          <w:rFonts w:ascii="Arial MT"/>
          <w:sz w:val="14"/>
        </w:rPr>
        <w:t>-1.0</w:t>
      </w:r>
    </w:p>
    <w:p w14:paraId="3B6737BB" w14:textId="77777777" w:rsidR="00030607" w:rsidRDefault="00FB2450">
      <w:pPr>
        <w:pStyle w:val="BodyText"/>
        <w:spacing w:before="8"/>
        <w:rPr>
          <w:rFonts w:ascii="Arial MT"/>
          <w:sz w:val="23"/>
        </w:rPr>
      </w:pPr>
      <w:r>
        <w:br w:type="column"/>
      </w:r>
    </w:p>
    <w:p w14:paraId="01D1E69E" w14:textId="77777777" w:rsidR="00030607" w:rsidRDefault="00FB2450">
      <w:pPr>
        <w:ind w:left="343"/>
        <w:rPr>
          <w:rFonts w:ascii="Arial MT"/>
          <w:sz w:val="14"/>
        </w:rPr>
      </w:pPr>
      <w:r>
        <w:rPr>
          <w:rFonts w:ascii="Arial MT"/>
          <w:sz w:val="14"/>
        </w:rPr>
        <w:t>-0.5</w:t>
      </w:r>
    </w:p>
    <w:p w14:paraId="6C88DB2A" w14:textId="77777777" w:rsidR="00030607" w:rsidRDefault="00FB2450">
      <w:pPr>
        <w:pStyle w:val="BodyText"/>
        <w:spacing w:before="8"/>
        <w:rPr>
          <w:rFonts w:ascii="Arial MT"/>
          <w:sz w:val="23"/>
        </w:rPr>
      </w:pPr>
      <w:r>
        <w:br w:type="column"/>
      </w:r>
    </w:p>
    <w:p w14:paraId="594CDB10" w14:textId="77777777" w:rsidR="00030607" w:rsidRDefault="00FB2450">
      <w:pPr>
        <w:ind w:left="367"/>
        <w:rPr>
          <w:rFonts w:ascii="Arial MT"/>
          <w:sz w:val="14"/>
        </w:rPr>
      </w:pPr>
      <w:r>
        <w:rPr>
          <w:rFonts w:ascii="Arial MT"/>
          <w:spacing w:val="-1"/>
          <w:sz w:val="14"/>
        </w:rPr>
        <w:t>0.0</w:t>
      </w:r>
    </w:p>
    <w:p w14:paraId="747CC881" w14:textId="77777777" w:rsidR="00030607" w:rsidRDefault="00FB2450">
      <w:pPr>
        <w:pStyle w:val="BodyText"/>
        <w:spacing w:before="8"/>
        <w:rPr>
          <w:rFonts w:ascii="Arial MT"/>
          <w:sz w:val="23"/>
        </w:rPr>
      </w:pPr>
      <w:r>
        <w:br w:type="column"/>
      </w:r>
    </w:p>
    <w:p w14:paraId="7224F8F1" w14:textId="77777777" w:rsidR="00030607" w:rsidRDefault="00FB2450">
      <w:pPr>
        <w:jc w:val="right"/>
        <w:rPr>
          <w:rFonts w:ascii="Arial MT"/>
          <w:sz w:val="14"/>
        </w:rPr>
      </w:pPr>
      <w:r>
        <w:rPr>
          <w:rFonts w:ascii="Arial MT"/>
          <w:sz w:val="14"/>
        </w:rPr>
        <w:t>0.5</w:t>
      </w:r>
    </w:p>
    <w:p w14:paraId="0F6F2DF7" w14:textId="77777777" w:rsidR="00030607" w:rsidRDefault="00FB2450">
      <w:pPr>
        <w:pStyle w:val="BodyText"/>
        <w:spacing w:before="8"/>
        <w:rPr>
          <w:rFonts w:ascii="Arial MT"/>
          <w:sz w:val="23"/>
        </w:rPr>
      </w:pPr>
      <w:r>
        <w:br w:type="column"/>
      </w:r>
    </w:p>
    <w:p w14:paraId="37430C50" w14:textId="77777777" w:rsidR="00030607" w:rsidRDefault="00FB2450">
      <w:pPr>
        <w:jc w:val="right"/>
        <w:rPr>
          <w:rFonts w:ascii="Arial MT"/>
          <w:sz w:val="14"/>
        </w:rPr>
      </w:pPr>
      <w:r>
        <w:rPr>
          <w:rFonts w:ascii="Arial MT"/>
          <w:sz w:val="14"/>
        </w:rPr>
        <w:t>1.0</w:t>
      </w:r>
    </w:p>
    <w:p w14:paraId="223C19A7" w14:textId="77777777" w:rsidR="00030607" w:rsidRDefault="00FB2450">
      <w:pPr>
        <w:pStyle w:val="BodyText"/>
        <w:spacing w:before="8"/>
        <w:rPr>
          <w:rFonts w:ascii="Arial MT"/>
          <w:sz w:val="23"/>
        </w:rPr>
      </w:pPr>
      <w:r>
        <w:br w:type="column"/>
      </w:r>
    </w:p>
    <w:p w14:paraId="76B0E52B" w14:textId="77777777" w:rsidR="00030607" w:rsidRDefault="00FB2450">
      <w:pPr>
        <w:ind w:left="392"/>
        <w:rPr>
          <w:rFonts w:ascii="Arial MT"/>
          <w:sz w:val="14"/>
        </w:rPr>
      </w:pPr>
      <w:r>
        <w:rPr>
          <w:rFonts w:ascii="Arial MT"/>
          <w:sz w:val="14"/>
        </w:rPr>
        <w:t>1.5</w:t>
      </w:r>
    </w:p>
    <w:p w14:paraId="7B54AA17" w14:textId="77777777" w:rsidR="00030607" w:rsidRDefault="00030607">
      <w:pPr>
        <w:rPr>
          <w:rFonts w:ascii="Arial MT"/>
          <w:sz w:val="14"/>
        </w:rPr>
        <w:sectPr w:rsidR="00030607">
          <w:type w:val="continuous"/>
          <w:pgSz w:w="11910" w:h="16840"/>
          <w:pgMar w:top="1580" w:right="580" w:bottom="280" w:left="1460" w:header="720" w:footer="720" w:gutter="0"/>
          <w:cols w:num="8" w:space="720" w:equalWidth="0">
            <w:col w:w="1607" w:space="40"/>
            <w:col w:w="586" w:space="39"/>
            <w:col w:w="588" w:space="40"/>
            <w:col w:w="587" w:space="40"/>
            <w:col w:w="561" w:space="39"/>
            <w:col w:w="587" w:space="39"/>
            <w:col w:w="586" w:space="39"/>
            <w:col w:w="4492"/>
          </w:cols>
        </w:sectPr>
      </w:pPr>
    </w:p>
    <w:p w14:paraId="7A0E1DC7" w14:textId="77777777" w:rsidR="00030607" w:rsidRDefault="00030607">
      <w:pPr>
        <w:pStyle w:val="BodyText"/>
        <w:rPr>
          <w:rFonts w:ascii="Arial MT"/>
          <w:sz w:val="20"/>
        </w:rPr>
      </w:pPr>
    </w:p>
    <w:p w14:paraId="0A994B04" w14:textId="77777777" w:rsidR="00030607" w:rsidRDefault="00030607">
      <w:pPr>
        <w:pStyle w:val="BodyText"/>
        <w:spacing w:before="3"/>
        <w:rPr>
          <w:rFonts w:ascii="Arial MT"/>
          <w:sz w:val="22"/>
        </w:rPr>
      </w:pPr>
    </w:p>
    <w:p w14:paraId="35DF8556" w14:textId="56357A51" w:rsidR="00030607" w:rsidRPr="002D0F81" w:rsidRDefault="00FB2450" w:rsidP="002D0F81">
      <w:pPr>
        <w:pStyle w:val="BodyText"/>
        <w:ind w:left="851"/>
        <w:rPr>
          <w:b/>
          <w:u w:val="single"/>
        </w:rPr>
      </w:pPr>
      <w:r w:rsidRPr="002D0F81">
        <w:rPr>
          <w:b/>
          <w:u w:val="single"/>
        </w:rPr>
        <w:t>Lampiran</w:t>
      </w:r>
      <w:r w:rsidRPr="002D0F81">
        <w:rPr>
          <w:b/>
          <w:spacing w:val="-3"/>
          <w:u w:val="single"/>
        </w:rPr>
        <w:t xml:space="preserve"> </w:t>
      </w:r>
      <w:r w:rsidRPr="002D0F81">
        <w:rPr>
          <w:b/>
          <w:u w:val="single"/>
        </w:rPr>
        <w:t>11</w:t>
      </w:r>
      <w:r w:rsidR="00516C3B">
        <w:rPr>
          <w:b/>
          <w:u w:val="single"/>
          <w:lang w:val="id-ID"/>
        </w:rPr>
        <w:t xml:space="preserve"> </w:t>
      </w:r>
      <w:r w:rsidRPr="002D0F81">
        <w:rPr>
          <w:b/>
          <w:u w:val="single"/>
        </w:rPr>
        <w:t>Hasil</w:t>
      </w:r>
      <w:r w:rsidRPr="002D0F81">
        <w:rPr>
          <w:b/>
          <w:spacing w:val="-3"/>
          <w:u w:val="single"/>
        </w:rPr>
        <w:t xml:space="preserve"> </w:t>
      </w:r>
      <w:r w:rsidRPr="002D0F81">
        <w:rPr>
          <w:b/>
          <w:u w:val="single"/>
        </w:rPr>
        <w:t>Uji</w:t>
      </w:r>
      <w:r w:rsidRPr="002D0F81">
        <w:rPr>
          <w:b/>
          <w:spacing w:val="-2"/>
          <w:u w:val="single"/>
        </w:rPr>
        <w:t xml:space="preserve"> </w:t>
      </w:r>
      <w:r w:rsidRPr="002D0F81">
        <w:rPr>
          <w:b/>
          <w:u w:val="single"/>
        </w:rPr>
        <w:t>Normalitas</w:t>
      </w:r>
      <w:r w:rsidRPr="002D0F81">
        <w:rPr>
          <w:b/>
          <w:spacing w:val="-2"/>
          <w:u w:val="single"/>
        </w:rPr>
        <w:t xml:space="preserve"> </w:t>
      </w:r>
      <w:r w:rsidRPr="002D0F81">
        <w:rPr>
          <w:b/>
          <w:u w:val="single"/>
        </w:rPr>
        <w:t>Persamaan</w:t>
      </w:r>
      <w:r w:rsidRPr="002D0F81">
        <w:rPr>
          <w:b/>
          <w:spacing w:val="-3"/>
          <w:u w:val="single"/>
        </w:rPr>
        <w:t xml:space="preserve"> </w:t>
      </w:r>
      <w:r w:rsidRPr="002D0F81">
        <w:rPr>
          <w:b/>
          <w:u w:val="single"/>
        </w:rPr>
        <w:t>Penelitian</w:t>
      </w:r>
      <w:r w:rsidRPr="002D0F81">
        <w:rPr>
          <w:b/>
          <w:spacing w:val="-2"/>
          <w:u w:val="single"/>
        </w:rPr>
        <w:t xml:space="preserve"> </w:t>
      </w:r>
      <w:r w:rsidRPr="002D0F81">
        <w:rPr>
          <w:b/>
          <w:u w:val="single"/>
        </w:rPr>
        <w:t>2</w:t>
      </w:r>
    </w:p>
    <w:p w14:paraId="5B0B0683" w14:textId="566976AD" w:rsidR="00030607" w:rsidRDefault="00CB053C">
      <w:pPr>
        <w:spacing w:before="129"/>
        <w:ind w:left="807"/>
        <w:rPr>
          <w:rFonts w:ascii="Arial MT"/>
          <w:sz w:val="14"/>
        </w:rPr>
      </w:pPr>
      <w:r>
        <w:rPr>
          <w:noProof/>
          <w:lang w:val="en-US"/>
        </w:rPr>
        <mc:AlternateContent>
          <mc:Choice Requires="wpg">
            <w:drawing>
              <wp:anchor distT="0" distB="0" distL="114300" distR="114300" simplePos="0" relativeHeight="15760384" behindDoc="0" locked="0" layoutInCell="1" allowOverlap="1" wp14:anchorId="02E00155" wp14:editId="61FD8879">
                <wp:simplePos x="0" y="0"/>
                <wp:positionH relativeFrom="page">
                  <wp:posOffset>1560830</wp:posOffset>
                </wp:positionH>
                <wp:positionV relativeFrom="paragraph">
                  <wp:posOffset>132715</wp:posOffset>
                </wp:positionV>
                <wp:extent cx="3206115" cy="1944370"/>
                <wp:effectExtent l="0" t="0" r="0" b="0"/>
                <wp:wrapNone/>
                <wp:docPr id="51"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6115" cy="1944370"/>
                          <a:chOff x="2458" y="209"/>
                          <a:chExt cx="5049" cy="3062"/>
                        </a:xfrm>
                      </wpg:grpSpPr>
                      <wps:wsp>
                        <wps:cNvPr id="52" name="Rectangle 69"/>
                        <wps:cNvSpPr>
                          <a:spLocks noChangeArrowheads="1"/>
                        </wps:cNvSpPr>
                        <wps:spPr bwMode="auto">
                          <a:xfrm>
                            <a:off x="2517" y="212"/>
                            <a:ext cx="4986" cy="2991"/>
                          </a:xfrm>
                          <a:prstGeom prst="rect">
                            <a:avLst/>
                          </a:prstGeom>
                          <a:noFill/>
                          <a:ln w="4158">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AutoShape 68"/>
                        <wps:cNvSpPr>
                          <a:spLocks/>
                        </wps:cNvSpPr>
                        <wps:spPr bwMode="auto">
                          <a:xfrm>
                            <a:off x="2457" y="215"/>
                            <a:ext cx="55" cy="2985"/>
                          </a:xfrm>
                          <a:custGeom>
                            <a:avLst/>
                            <a:gdLst>
                              <a:gd name="T0" fmla="+- 0 2513 2458"/>
                              <a:gd name="T1" fmla="*/ T0 w 55"/>
                              <a:gd name="T2" fmla="+- 0 3200 216"/>
                              <a:gd name="T3" fmla="*/ 3200 h 2985"/>
                              <a:gd name="T4" fmla="+- 0 2458 2458"/>
                              <a:gd name="T5" fmla="*/ T4 w 55"/>
                              <a:gd name="T6" fmla="+- 0 3200 216"/>
                              <a:gd name="T7" fmla="*/ 3200 h 2985"/>
                              <a:gd name="T8" fmla="+- 0 2513 2458"/>
                              <a:gd name="T9" fmla="*/ T8 w 55"/>
                              <a:gd name="T10" fmla="+- 0 2702 216"/>
                              <a:gd name="T11" fmla="*/ 2702 h 2985"/>
                              <a:gd name="T12" fmla="+- 0 2458 2458"/>
                              <a:gd name="T13" fmla="*/ T12 w 55"/>
                              <a:gd name="T14" fmla="+- 0 2702 216"/>
                              <a:gd name="T15" fmla="*/ 2702 h 2985"/>
                              <a:gd name="T16" fmla="+- 0 2513 2458"/>
                              <a:gd name="T17" fmla="*/ T16 w 55"/>
                              <a:gd name="T18" fmla="+- 0 2204 216"/>
                              <a:gd name="T19" fmla="*/ 2204 h 2985"/>
                              <a:gd name="T20" fmla="+- 0 2458 2458"/>
                              <a:gd name="T21" fmla="*/ T20 w 55"/>
                              <a:gd name="T22" fmla="+- 0 2204 216"/>
                              <a:gd name="T23" fmla="*/ 2204 h 2985"/>
                              <a:gd name="T24" fmla="+- 0 2513 2458"/>
                              <a:gd name="T25" fmla="*/ T24 w 55"/>
                              <a:gd name="T26" fmla="+- 0 1708 216"/>
                              <a:gd name="T27" fmla="*/ 1708 h 2985"/>
                              <a:gd name="T28" fmla="+- 0 2458 2458"/>
                              <a:gd name="T29" fmla="*/ T28 w 55"/>
                              <a:gd name="T30" fmla="+- 0 1708 216"/>
                              <a:gd name="T31" fmla="*/ 1708 h 2985"/>
                              <a:gd name="T32" fmla="+- 0 2513 2458"/>
                              <a:gd name="T33" fmla="*/ T32 w 55"/>
                              <a:gd name="T34" fmla="+- 0 1210 216"/>
                              <a:gd name="T35" fmla="*/ 1210 h 2985"/>
                              <a:gd name="T36" fmla="+- 0 2458 2458"/>
                              <a:gd name="T37" fmla="*/ T36 w 55"/>
                              <a:gd name="T38" fmla="+- 0 1210 216"/>
                              <a:gd name="T39" fmla="*/ 1210 h 2985"/>
                              <a:gd name="T40" fmla="+- 0 2513 2458"/>
                              <a:gd name="T41" fmla="*/ T40 w 55"/>
                              <a:gd name="T42" fmla="+- 0 712 216"/>
                              <a:gd name="T43" fmla="*/ 712 h 2985"/>
                              <a:gd name="T44" fmla="+- 0 2458 2458"/>
                              <a:gd name="T45" fmla="*/ T44 w 55"/>
                              <a:gd name="T46" fmla="+- 0 712 216"/>
                              <a:gd name="T47" fmla="*/ 712 h 2985"/>
                              <a:gd name="T48" fmla="+- 0 2513 2458"/>
                              <a:gd name="T49" fmla="*/ T48 w 55"/>
                              <a:gd name="T50" fmla="+- 0 216 216"/>
                              <a:gd name="T51" fmla="*/ 216 h 2985"/>
                              <a:gd name="T52" fmla="+- 0 2458 2458"/>
                              <a:gd name="T53" fmla="*/ T52 w 55"/>
                              <a:gd name="T54" fmla="+- 0 216 216"/>
                              <a:gd name="T55" fmla="*/ 216 h 29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55" h="2985">
                                <a:moveTo>
                                  <a:pt x="55" y="2984"/>
                                </a:moveTo>
                                <a:lnTo>
                                  <a:pt x="0" y="2984"/>
                                </a:lnTo>
                                <a:moveTo>
                                  <a:pt x="55" y="2486"/>
                                </a:moveTo>
                                <a:lnTo>
                                  <a:pt x="0" y="2486"/>
                                </a:lnTo>
                                <a:moveTo>
                                  <a:pt x="55" y="1988"/>
                                </a:moveTo>
                                <a:lnTo>
                                  <a:pt x="0" y="1988"/>
                                </a:lnTo>
                                <a:moveTo>
                                  <a:pt x="55" y="1492"/>
                                </a:moveTo>
                                <a:lnTo>
                                  <a:pt x="0" y="1492"/>
                                </a:lnTo>
                                <a:moveTo>
                                  <a:pt x="55" y="994"/>
                                </a:moveTo>
                                <a:lnTo>
                                  <a:pt x="0" y="994"/>
                                </a:lnTo>
                                <a:moveTo>
                                  <a:pt x="55" y="496"/>
                                </a:moveTo>
                                <a:lnTo>
                                  <a:pt x="0" y="496"/>
                                </a:lnTo>
                                <a:moveTo>
                                  <a:pt x="55" y="0"/>
                                </a:moveTo>
                                <a:lnTo>
                                  <a:pt x="0" y="0"/>
                                </a:lnTo>
                              </a:path>
                            </a:pathLst>
                          </a:custGeom>
                          <a:noFill/>
                          <a:ln w="30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AutoShape 67"/>
                        <wps:cNvSpPr>
                          <a:spLocks/>
                        </wps:cNvSpPr>
                        <wps:spPr bwMode="auto">
                          <a:xfrm>
                            <a:off x="2568" y="3208"/>
                            <a:ext cx="4884" cy="63"/>
                          </a:xfrm>
                          <a:custGeom>
                            <a:avLst/>
                            <a:gdLst>
                              <a:gd name="T0" fmla="+- 0 2569 2569"/>
                              <a:gd name="T1" fmla="*/ T0 w 4884"/>
                              <a:gd name="T2" fmla="+- 0 3208 3208"/>
                              <a:gd name="T3" fmla="*/ 3208 h 63"/>
                              <a:gd name="T4" fmla="+- 0 2569 2569"/>
                              <a:gd name="T5" fmla="*/ T4 w 4884"/>
                              <a:gd name="T6" fmla="+- 0 3271 3208"/>
                              <a:gd name="T7" fmla="*/ 3271 h 63"/>
                              <a:gd name="T8" fmla="+- 0 2943 2569"/>
                              <a:gd name="T9" fmla="*/ T8 w 4884"/>
                              <a:gd name="T10" fmla="+- 0 3208 3208"/>
                              <a:gd name="T11" fmla="*/ 3208 h 63"/>
                              <a:gd name="T12" fmla="+- 0 2943 2569"/>
                              <a:gd name="T13" fmla="*/ T12 w 4884"/>
                              <a:gd name="T14" fmla="+- 0 3241 3208"/>
                              <a:gd name="T15" fmla="*/ 3241 h 63"/>
                              <a:gd name="T16" fmla="+- 0 3319 2569"/>
                              <a:gd name="T17" fmla="*/ T16 w 4884"/>
                              <a:gd name="T18" fmla="+- 0 3208 3208"/>
                              <a:gd name="T19" fmla="*/ 3208 h 63"/>
                              <a:gd name="T20" fmla="+- 0 3319 2569"/>
                              <a:gd name="T21" fmla="*/ T20 w 4884"/>
                              <a:gd name="T22" fmla="+- 0 3271 3208"/>
                              <a:gd name="T23" fmla="*/ 3271 h 63"/>
                              <a:gd name="T24" fmla="+- 0 3695 2569"/>
                              <a:gd name="T25" fmla="*/ T24 w 4884"/>
                              <a:gd name="T26" fmla="+- 0 3208 3208"/>
                              <a:gd name="T27" fmla="*/ 3208 h 63"/>
                              <a:gd name="T28" fmla="+- 0 3695 2569"/>
                              <a:gd name="T29" fmla="*/ T28 w 4884"/>
                              <a:gd name="T30" fmla="+- 0 3241 3208"/>
                              <a:gd name="T31" fmla="*/ 3241 h 63"/>
                              <a:gd name="T32" fmla="+- 0 4071 2569"/>
                              <a:gd name="T33" fmla="*/ T32 w 4884"/>
                              <a:gd name="T34" fmla="+- 0 3208 3208"/>
                              <a:gd name="T35" fmla="*/ 3208 h 63"/>
                              <a:gd name="T36" fmla="+- 0 4071 2569"/>
                              <a:gd name="T37" fmla="*/ T36 w 4884"/>
                              <a:gd name="T38" fmla="+- 0 3271 3208"/>
                              <a:gd name="T39" fmla="*/ 3271 h 63"/>
                              <a:gd name="T40" fmla="+- 0 4447 2569"/>
                              <a:gd name="T41" fmla="*/ T40 w 4884"/>
                              <a:gd name="T42" fmla="+- 0 3208 3208"/>
                              <a:gd name="T43" fmla="*/ 3208 h 63"/>
                              <a:gd name="T44" fmla="+- 0 4447 2569"/>
                              <a:gd name="T45" fmla="*/ T44 w 4884"/>
                              <a:gd name="T46" fmla="+- 0 3241 3208"/>
                              <a:gd name="T47" fmla="*/ 3241 h 63"/>
                              <a:gd name="T48" fmla="+- 0 4822 2569"/>
                              <a:gd name="T49" fmla="*/ T48 w 4884"/>
                              <a:gd name="T50" fmla="+- 0 3208 3208"/>
                              <a:gd name="T51" fmla="*/ 3208 h 63"/>
                              <a:gd name="T52" fmla="+- 0 4822 2569"/>
                              <a:gd name="T53" fmla="*/ T52 w 4884"/>
                              <a:gd name="T54" fmla="+- 0 3271 3208"/>
                              <a:gd name="T55" fmla="*/ 3271 h 63"/>
                              <a:gd name="T56" fmla="+- 0 5197 2569"/>
                              <a:gd name="T57" fmla="*/ T56 w 4884"/>
                              <a:gd name="T58" fmla="+- 0 3208 3208"/>
                              <a:gd name="T59" fmla="*/ 3208 h 63"/>
                              <a:gd name="T60" fmla="+- 0 5197 2569"/>
                              <a:gd name="T61" fmla="*/ T60 w 4884"/>
                              <a:gd name="T62" fmla="+- 0 3241 3208"/>
                              <a:gd name="T63" fmla="*/ 3241 h 63"/>
                              <a:gd name="T64" fmla="+- 0 5573 2569"/>
                              <a:gd name="T65" fmla="*/ T64 w 4884"/>
                              <a:gd name="T66" fmla="+- 0 3208 3208"/>
                              <a:gd name="T67" fmla="*/ 3208 h 63"/>
                              <a:gd name="T68" fmla="+- 0 5573 2569"/>
                              <a:gd name="T69" fmla="*/ T68 w 4884"/>
                              <a:gd name="T70" fmla="+- 0 3271 3208"/>
                              <a:gd name="T71" fmla="*/ 3271 h 63"/>
                              <a:gd name="T72" fmla="+- 0 5949 2569"/>
                              <a:gd name="T73" fmla="*/ T72 w 4884"/>
                              <a:gd name="T74" fmla="+- 0 3208 3208"/>
                              <a:gd name="T75" fmla="*/ 3208 h 63"/>
                              <a:gd name="T76" fmla="+- 0 5949 2569"/>
                              <a:gd name="T77" fmla="*/ T76 w 4884"/>
                              <a:gd name="T78" fmla="+- 0 3241 3208"/>
                              <a:gd name="T79" fmla="*/ 3241 h 63"/>
                              <a:gd name="T80" fmla="+- 0 6325 2569"/>
                              <a:gd name="T81" fmla="*/ T80 w 4884"/>
                              <a:gd name="T82" fmla="+- 0 3208 3208"/>
                              <a:gd name="T83" fmla="*/ 3208 h 63"/>
                              <a:gd name="T84" fmla="+- 0 6325 2569"/>
                              <a:gd name="T85" fmla="*/ T84 w 4884"/>
                              <a:gd name="T86" fmla="+- 0 3271 3208"/>
                              <a:gd name="T87" fmla="*/ 3271 h 63"/>
                              <a:gd name="T88" fmla="+- 0 6700 2569"/>
                              <a:gd name="T89" fmla="*/ T88 w 4884"/>
                              <a:gd name="T90" fmla="+- 0 3208 3208"/>
                              <a:gd name="T91" fmla="*/ 3208 h 63"/>
                              <a:gd name="T92" fmla="+- 0 6700 2569"/>
                              <a:gd name="T93" fmla="*/ T92 w 4884"/>
                              <a:gd name="T94" fmla="+- 0 3241 3208"/>
                              <a:gd name="T95" fmla="*/ 3241 h 63"/>
                              <a:gd name="T96" fmla="+- 0 7076 2569"/>
                              <a:gd name="T97" fmla="*/ T96 w 4884"/>
                              <a:gd name="T98" fmla="+- 0 3208 3208"/>
                              <a:gd name="T99" fmla="*/ 3208 h 63"/>
                              <a:gd name="T100" fmla="+- 0 7076 2569"/>
                              <a:gd name="T101" fmla="*/ T100 w 4884"/>
                              <a:gd name="T102" fmla="+- 0 3271 3208"/>
                              <a:gd name="T103" fmla="*/ 3271 h 63"/>
                              <a:gd name="T104" fmla="+- 0 7452 2569"/>
                              <a:gd name="T105" fmla="*/ T104 w 4884"/>
                              <a:gd name="T106" fmla="+- 0 3208 3208"/>
                              <a:gd name="T107" fmla="*/ 3208 h 63"/>
                              <a:gd name="T108" fmla="+- 0 7452 2569"/>
                              <a:gd name="T109" fmla="*/ T108 w 4884"/>
                              <a:gd name="T110" fmla="+- 0 3241 3208"/>
                              <a:gd name="T111" fmla="*/ 3241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4884" h="63">
                                <a:moveTo>
                                  <a:pt x="0" y="0"/>
                                </a:moveTo>
                                <a:lnTo>
                                  <a:pt x="0" y="63"/>
                                </a:lnTo>
                                <a:moveTo>
                                  <a:pt x="374" y="0"/>
                                </a:moveTo>
                                <a:lnTo>
                                  <a:pt x="374" y="33"/>
                                </a:lnTo>
                                <a:moveTo>
                                  <a:pt x="750" y="0"/>
                                </a:moveTo>
                                <a:lnTo>
                                  <a:pt x="750" y="63"/>
                                </a:lnTo>
                                <a:moveTo>
                                  <a:pt x="1126" y="0"/>
                                </a:moveTo>
                                <a:lnTo>
                                  <a:pt x="1126" y="33"/>
                                </a:lnTo>
                                <a:moveTo>
                                  <a:pt x="1502" y="0"/>
                                </a:moveTo>
                                <a:lnTo>
                                  <a:pt x="1502" y="63"/>
                                </a:lnTo>
                                <a:moveTo>
                                  <a:pt x="1878" y="0"/>
                                </a:moveTo>
                                <a:lnTo>
                                  <a:pt x="1878" y="33"/>
                                </a:lnTo>
                                <a:moveTo>
                                  <a:pt x="2253" y="0"/>
                                </a:moveTo>
                                <a:lnTo>
                                  <a:pt x="2253" y="63"/>
                                </a:lnTo>
                                <a:moveTo>
                                  <a:pt x="2628" y="0"/>
                                </a:moveTo>
                                <a:lnTo>
                                  <a:pt x="2628" y="33"/>
                                </a:lnTo>
                                <a:moveTo>
                                  <a:pt x="3004" y="0"/>
                                </a:moveTo>
                                <a:lnTo>
                                  <a:pt x="3004" y="63"/>
                                </a:lnTo>
                                <a:moveTo>
                                  <a:pt x="3380" y="0"/>
                                </a:moveTo>
                                <a:lnTo>
                                  <a:pt x="3380" y="33"/>
                                </a:lnTo>
                                <a:moveTo>
                                  <a:pt x="3756" y="0"/>
                                </a:moveTo>
                                <a:lnTo>
                                  <a:pt x="3756" y="63"/>
                                </a:lnTo>
                                <a:moveTo>
                                  <a:pt x="4131" y="0"/>
                                </a:moveTo>
                                <a:lnTo>
                                  <a:pt x="4131" y="33"/>
                                </a:lnTo>
                                <a:moveTo>
                                  <a:pt x="4507" y="0"/>
                                </a:moveTo>
                                <a:lnTo>
                                  <a:pt x="4507" y="63"/>
                                </a:lnTo>
                                <a:moveTo>
                                  <a:pt x="4883" y="0"/>
                                </a:moveTo>
                                <a:lnTo>
                                  <a:pt x="4883" y="33"/>
                                </a:lnTo>
                              </a:path>
                            </a:pathLst>
                          </a:custGeom>
                          <a:noFill/>
                          <a:ln w="304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66"/>
                        <wps:cNvSpPr>
                          <a:spLocks noChangeArrowheads="1"/>
                        </wps:cNvSpPr>
                        <wps:spPr bwMode="auto">
                          <a:xfrm>
                            <a:off x="2568" y="2204"/>
                            <a:ext cx="375" cy="99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Rectangle 65"/>
                        <wps:cNvSpPr>
                          <a:spLocks noChangeArrowheads="1"/>
                        </wps:cNvSpPr>
                        <wps:spPr bwMode="auto">
                          <a:xfrm>
                            <a:off x="2568" y="2204"/>
                            <a:ext cx="375" cy="991"/>
                          </a:xfrm>
                          <a:prstGeom prst="rect">
                            <a:avLst/>
                          </a:prstGeom>
                          <a:noFill/>
                          <a:ln w="304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Rectangle 64"/>
                        <wps:cNvSpPr>
                          <a:spLocks noChangeArrowheads="1"/>
                        </wps:cNvSpPr>
                        <wps:spPr bwMode="auto">
                          <a:xfrm>
                            <a:off x="2943" y="2701"/>
                            <a:ext cx="376" cy="493"/>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 name="Rectangle 63"/>
                        <wps:cNvSpPr>
                          <a:spLocks noChangeArrowheads="1"/>
                        </wps:cNvSpPr>
                        <wps:spPr bwMode="auto">
                          <a:xfrm>
                            <a:off x="2943" y="2701"/>
                            <a:ext cx="376" cy="493"/>
                          </a:xfrm>
                          <a:prstGeom prst="rect">
                            <a:avLst/>
                          </a:prstGeom>
                          <a:noFill/>
                          <a:ln w="30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Rectangle 62"/>
                        <wps:cNvSpPr>
                          <a:spLocks noChangeArrowheads="1"/>
                        </wps:cNvSpPr>
                        <wps:spPr bwMode="auto">
                          <a:xfrm>
                            <a:off x="3318" y="1458"/>
                            <a:ext cx="377" cy="173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 name="Rectangle 61"/>
                        <wps:cNvSpPr>
                          <a:spLocks noChangeArrowheads="1"/>
                        </wps:cNvSpPr>
                        <wps:spPr bwMode="auto">
                          <a:xfrm>
                            <a:off x="3318" y="1458"/>
                            <a:ext cx="377" cy="173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Rectangle 60"/>
                        <wps:cNvSpPr>
                          <a:spLocks noChangeArrowheads="1"/>
                        </wps:cNvSpPr>
                        <wps:spPr bwMode="auto">
                          <a:xfrm>
                            <a:off x="3694" y="2204"/>
                            <a:ext cx="376" cy="99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Rectangle 59"/>
                        <wps:cNvSpPr>
                          <a:spLocks noChangeArrowheads="1"/>
                        </wps:cNvSpPr>
                        <wps:spPr bwMode="auto">
                          <a:xfrm>
                            <a:off x="3694" y="2204"/>
                            <a:ext cx="376" cy="991"/>
                          </a:xfrm>
                          <a:prstGeom prst="rect">
                            <a:avLst/>
                          </a:prstGeom>
                          <a:noFill/>
                          <a:ln w="304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Rectangle 58"/>
                        <wps:cNvSpPr>
                          <a:spLocks noChangeArrowheads="1"/>
                        </wps:cNvSpPr>
                        <wps:spPr bwMode="auto">
                          <a:xfrm>
                            <a:off x="4070" y="712"/>
                            <a:ext cx="377" cy="2483"/>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Rectangle 57"/>
                        <wps:cNvSpPr>
                          <a:spLocks noChangeArrowheads="1"/>
                        </wps:cNvSpPr>
                        <wps:spPr bwMode="auto">
                          <a:xfrm>
                            <a:off x="4070" y="712"/>
                            <a:ext cx="377" cy="2483"/>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Rectangle 56"/>
                        <wps:cNvSpPr>
                          <a:spLocks noChangeArrowheads="1"/>
                        </wps:cNvSpPr>
                        <wps:spPr bwMode="auto">
                          <a:xfrm>
                            <a:off x="4446" y="1707"/>
                            <a:ext cx="376" cy="148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 name="Rectangle 55"/>
                        <wps:cNvSpPr>
                          <a:spLocks noChangeArrowheads="1"/>
                        </wps:cNvSpPr>
                        <wps:spPr bwMode="auto">
                          <a:xfrm>
                            <a:off x="4446" y="1707"/>
                            <a:ext cx="376" cy="148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Rectangle 54"/>
                        <wps:cNvSpPr>
                          <a:spLocks noChangeArrowheads="1"/>
                        </wps:cNvSpPr>
                        <wps:spPr bwMode="auto">
                          <a:xfrm>
                            <a:off x="4822" y="2453"/>
                            <a:ext cx="375" cy="74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53"/>
                        <wps:cNvSpPr>
                          <a:spLocks noChangeArrowheads="1"/>
                        </wps:cNvSpPr>
                        <wps:spPr bwMode="auto">
                          <a:xfrm>
                            <a:off x="4822" y="2453"/>
                            <a:ext cx="375" cy="741"/>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Rectangle 52"/>
                        <wps:cNvSpPr>
                          <a:spLocks noChangeArrowheads="1"/>
                        </wps:cNvSpPr>
                        <wps:spPr bwMode="auto">
                          <a:xfrm>
                            <a:off x="5196" y="2204"/>
                            <a:ext cx="377" cy="99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 name="Rectangle 51"/>
                        <wps:cNvSpPr>
                          <a:spLocks noChangeArrowheads="1"/>
                        </wps:cNvSpPr>
                        <wps:spPr bwMode="auto">
                          <a:xfrm>
                            <a:off x="5196" y="2204"/>
                            <a:ext cx="377" cy="991"/>
                          </a:xfrm>
                          <a:prstGeom prst="rect">
                            <a:avLst/>
                          </a:prstGeom>
                          <a:noFill/>
                          <a:ln w="304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Rectangle 50"/>
                        <wps:cNvSpPr>
                          <a:spLocks noChangeArrowheads="1"/>
                        </wps:cNvSpPr>
                        <wps:spPr bwMode="auto">
                          <a:xfrm>
                            <a:off x="5572" y="1707"/>
                            <a:ext cx="376" cy="1487"/>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Rectangle 49"/>
                        <wps:cNvSpPr>
                          <a:spLocks noChangeArrowheads="1"/>
                        </wps:cNvSpPr>
                        <wps:spPr bwMode="auto">
                          <a:xfrm>
                            <a:off x="5572" y="1707"/>
                            <a:ext cx="376" cy="1487"/>
                          </a:xfrm>
                          <a:prstGeom prst="rect">
                            <a:avLst/>
                          </a:prstGeom>
                          <a:noFill/>
                          <a:ln w="3041">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Rectangle 48"/>
                        <wps:cNvSpPr>
                          <a:spLocks noChangeArrowheads="1"/>
                        </wps:cNvSpPr>
                        <wps:spPr bwMode="auto">
                          <a:xfrm>
                            <a:off x="5948" y="1955"/>
                            <a:ext cx="377" cy="1239"/>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 name="Rectangle 47"/>
                        <wps:cNvSpPr>
                          <a:spLocks noChangeArrowheads="1"/>
                        </wps:cNvSpPr>
                        <wps:spPr bwMode="auto">
                          <a:xfrm>
                            <a:off x="5948" y="1955"/>
                            <a:ext cx="377" cy="1239"/>
                          </a:xfrm>
                          <a:prstGeom prst="rect">
                            <a:avLst/>
                          </a:prstGeom>
                          <a:noFill/>
                          <a:ln w="304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Rectangle 46"/>
                        <wps:cNvSpPr>
                          <a:spLocks noChangeArrowheads="1"/>
                        </wps:cNvSpPr>
                        <wps:spPr bwMode="auto">
                          <a:xfrm>
                            <a:off x="6324" y="2204"/>
                            <a:ext cx="376" cy="99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Rectangle 45"/>
                        <wps:cNvSpPr>
                          <a:spLocks noChangeArrowheads="1"/>
                        </wps:cNvSpPr>
                        <wps:spPr bwMode="auto">
                          <a:xfrm>
                            <a:off x="6324" y="2204"/>
                            <a:ext cx="376" cy="991"/>
                          </a:xfrm>
                          <a:prstGeom prst="rect">
                            <a:avLst/>
                          </a:prstGeom>
                          <a:noFill/>
                          <a:ln w="3042">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Rectangle 44"/>
                        <wps:cNvSpPr>
                          <a:spLocks noChangeArrowheads="1"/>
                        </wps:cNvSpPr>
                        <wps:spPr bwMode="auto">
                          <a:xfrm>
                            <a:off x="6700" y="2453"/>
                            <a:ext cx="377" cy="741"/>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Rectangle 43"/>
                        <wps:cNvSpPr>
                          <a:spLocks noChangeArrowheads="1"/>
                        </wps:cNvSpPr>
                        <wps:spPr bwMode="auto">
                          <a:xfrm>
                            <a:off x="6700" y="2453"/>
                            <a:ext cx="377" cy="741"/>
                          </a:xfrm>
                          <a:prstGeom prst="rect">
                            <a:avLst/>
                          </a:prstGeom>
                          <a:noFill/>
                          <a:ln w="3043">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Rectangle 42"/>
                        <wps:cNvSpPr>
                          <a:spLocks noChangeArrowheads="1"/>
                        </wps:cNvSpPr>
                        <wps:spPr bwMode="auto">
                          <a:xfrm>
                            <a:off x="7076" y="2950"/>
                            <a:ext cx="376" cy="245"/>
                          </a:xfrm>
                          <a:prstGeom prst="rect">
                            <a:avLst/>
                          </a:prstGeom>
                          <a:solidFill>
                            <a:srgbClr val="93BD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Rectangle 41"/>
                        <wps:cNvSpPr>
                          <a:spLocks noChangeArrowheads="1"/>
                        </wps:cNvSpPr>
                        <wps:spPr bwMode="auto">
                          <a:xfrm>
                            <a:off x="7076" y="2950"/>
                            <a:ext cx="376" cy="245"/>
                          </a:xfrm>
                          <a:prstGeom prst="rect">
                            <a:avLst/>
                          </a:prstGeom>
                          <a:noFill/>
                          <a:ln w="3048">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Rectangle 40"/>
                        <wps:cNvSpPr>
                          <a:spLocks noChangeArrowheads="1"/>
                        </wps:cNvSpPr>
                        <wps:spPr bwMode="auto">
                          <a:xfrm>
                            <a:off x="2517" y="212"/>
                            <a:ext cx="4986" cy="2991"/>
                          </a:xfrm>
                          <a:prstGeom prst="rect">
                            <a:avLst/>
                          </a:prstGeom>
                          <a:noFill/>
                          <a:ln w="4158">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DDB4A0" id="Group 39" o:spid="_x0000_s1026" style="position:absolute;margin-left:122.9pt;margin-top:10.45pt;width:252.45pt;height:153.1pt;z-index:15760384;mso-position-horizontal-relative:page" coordorigin="2458,209" coordsize="5049,3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">
                <v:rect id="Rectangle 69" o:spid="_x0000_s1027" style="position:absolute;left:2517;top:212;width:4986;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d7MQA&#10;AADbAAAADwAAAGRycy9kb3ducmV2LnhtbESPQWuDQBSE74X8h+UVeqtrhYZisgmlGNCGHJpIzg/3&#10;RSXuW3G3avvrs4FCj8PMfMOst7PpxEiDay0reIliEMSV1S3XCsrT7vkNhPPIGjvLpOCHHGw3i4c1&#10;ptpO/EXj0dciQNilqKDxvk+ldFVDBl1ke+LgXexg0Ac51FIPOAW46WQSx0tpsOWw0GBPHw1V1+O3&#10;UZB9/h5of1nmJ5MVsyvKRE7VWamnx/l9BcLT7P/Df+1cK3hN4P4l/AC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QnezEAAAA2wAAAA8AAAAAAAAAAAAAAAAAmAIAAGRycy9k&#10;b3ducmV2LnhtbFBLBQYAAAAABAAEAPUAAACJAwAAAAA=&#10;" filled="f" strokeweight=".1155mm"/>
                <v:shape id="AutoShape 68" o:spid="_x0000_s1028" style="position:absolute;left:2457;top:215;width:55;height:2985;visibility:visible;mso-wrap-style:square;v-text-anchor:top" coordsize="55,29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ZqccMA&#10;AADbAAAADwAAAGRycy9kb3ducmV2LnhtbESP3YrCMBSE7xd8h3AEb0RT3VW0GkUEYWVR8AevD82x&#10;LTYnpYm1vr0RhL0cZuYbZr5sTCFqqlxuWcGgH4EgTqzOOVVwPm16ExDOI2ssLJOCJzlYLlpfc4y1&#10;ffCB6qNPRYCwi1FB5n0ZS+mSjAy6vi2Jg3e1lUEfZJVKXeEjwE0hh1E0lgZzDgsZlrTOKLkd70bB&#10;lG3xg+N191JvR9vnbTf525dOqU67Wc1AeGr8f/jT/tUKRt/w/hJ+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ZqccMAAADbAAAADwAAAAAAAAAAAAAAAACYAgAAZHJzL2Rv&#10;d25yZXYueG1sUEsFBgAAAAAEAAQA9QAAAIgDAAAAAA==&#10;" path="m55,2984r-55,m55,2486r-55,m55,1988r-55,m55,1492r-55,m55,994l,994m55,496l,496m55,l,e" filled="f" strokeweight=".08461mm">
                  <v:path arrowok="t" o:connecttype="custom" o:connectlocs="55,3200;0,3200;55,2702;0,2702;55,2204;0,2204;55,1708;0,1708;55,1210;0,1210;55,712;0,712;55,216;0,216" o:connectangles="0,0,0,0,0,0,0,0,0,0,0,0,0,0"/>
                </v:shape>
                <v:shape id="AutoShape 67" o:spid="_x0000_s1029" style="position:absolute;left:2568;top:3208;width:4884;height:63;visibility:visible;mso-wrap-style:square;v-text-anchor:top" coordsize="4884,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dRq8YA&#10;AADbAAAADwAAAGRycy9kb3ducmV2LnhtbESPT2sCMRTE74V+h/CE3mqiVNGt2aUKhXrowT8He3ts&#10;XjdLNy/rJurqp28KBY/DzPyGWRS9a8SZulB71jAaKhDEpTc1Vxr2u/fnGYgQkQ02nknDlQIU+ePD&#10;AjPjL7yh8zZWIkE4ZKjBxthmUobSksMw9C1x8r595zAm2VXSdHhJcNfIsVJT6bDmtGCxpZWl8md7&#10;cho24TTt5ys8zOyXOo7Xy/2NP5XWT4P+7RVEpD7ew//tD6Nh8gJ/X9IPk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dRq8YAAADbAAAADwAAAAAAAAAAAAAAAACYAgAAZHJz&#10;L2Rvd25yZXYueG1sUEsFBgAAAAAEAAQA9QAAAIsDAAAAAA==&#10;" path="m,l,63m374,r,33m750,r,63m1126,r,33m1502,r,63m1878,r,33m2253,r,63m2628,r,33m3004,r,63m3380,r,33m3756,r,63m4131,r,33m4507,r,63m4883,r,33e" filled="f" strokeweight=".08461mm">
                  <v:path arrowok="t" o:connecttype="custom" o:connectlocs="0,3208;0,3271;374,3208;374,3241;750,3208;750,3271;1126,3208;1126,3241;1502,3208;1502,3271;1878,3208;1878,3241;2253,3208;2253,3271;2628,3208;2628,3241;3004,3208;3004,3271;3380,3208;3380,3241;3756,3208;3756,3271;4131,3208;4131,3241;4507,3208;4507,3271;4883,3208;4883,3241" o:connectangles="0,0,0,0,0,0,0,0,0,0,0,0,0,0,0,0,0,0,0,0,0,0,0,0,0,0,0,0"/>
                </v:shape>
                <v:rect id="Rectangle 66" o:spid="_x0000_s1030" style="position:absolute;left:2568;top:2204;width:375;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0aW8QA&#10;AADbAAAADwAAAGRycy9kb3ducmV2LnhtbESPQWsCMRSE7wX/Q3iCt5p1RVlW46IWQXooVAu9PjbP&#10;zeLmZUlSXfvrm0Khx2FmvmHW1WA7cSMfWscKZtMMBHHtdMuNgo/z4bkAESKyxs4xKXhQgGozelpj&#10;qd2d3+l2io1IEA4lKjAx9qWUoTZkMUxdT5y8i/MWY5K+kdrjPcFtJ/MsW0qLLacFgz3tDdXX05dV&#10;kJuX3fGt8L7ef363BZ+XQzF/VWoyHrYrEJGG+B/+ax+1gsUCfr+k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dGlvEAAAA2wAAAA8AAAAAAAAAAAAAAAAAmAIAAGRycy9k&#10;b3ducmV2LnhtbFBLBQYAAAAABAAEAPUAAACJAwAAAAA=&#10;" fillcolor="#93bdff" stroked="f"/>
                <v:rect id="Rectangle 65" o:spid="_x0000_s1031" style="position:absolute;left:2568;top:2204;width:375;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MNMMA&#10;AADbAAAADwAAAGRycy9kb3ducmV2LnhtbESPT4vCMBTE7wt+h/AEL4smKyhSjSKC1L0s+Ofi7dE8&#10;22LzUpps2v32m4UFj8PM/IbZ7AbbiEidrx1r+JgpEMSFMzWXGm7X43QFwgdkg41j0vBDHnbb0dsG&#10;M+N6PlO8hFIkCPsMNVQhtJmUvqjIop+5ljh5D9dZDEl2pTQd9gluGzlXaikt1pwWKmzpUFHxvHxb&#10;DXFo8vi+UFGdVve9/QyU9/mX1pPxsF+DCDSEV/i/fTIaFkv4+5J+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MNMMAAADbAAAADwAAAAAAAAAAAAAAAACYAgAAZHJzL2Rv&#10;d25yZXYueG1sUEsFBgAAAAAEAAQA9QAAAIgDAAAAAA==&#10;" filled="f" strokeweight=".0845mm"/>
                <v:rect id="Rectangle 64" o:spid="_x0000_s1032" style="position:absolute;left:2943;top:2701;width:376;height: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Mht8QA&#10;AADbAAAADwAAAGRycy9kb3ducmV2LnhtbESPQWsCMRSE7wX/Q3hCbzWrpXZZzS5qEaSHQlXw+tg8&#10;N4ublyVJde2vbwqFHoeZ+YZZVoPtxJV8aB0rmE4yEMS10y03Co6H7VMOIkRkjZ1jUnCnAFU5elhi&#10;od2NP+m6j41IEA4FKjAx9oWUoTZkMUxcT5y8s/MWY5K+kdrjLcFtJ2dZNpcWW04LBnvaGKov+y+r&#10;YGbe1ruP3Pt6c/pucz7Mh/z5XanH8bBagIg0xP/wX3unFby8wu+X9ANk+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DIbfEAAAA2wAAAA8AAAAAAAAAAAAAAAAAmAIAAGRycy9k&#10;b3ducmV2LnhtbFBLBQYAAAAABAAEAPUAAACJAwAAAAA=&#10;" fillcolor="#93bdff" stroked="f"/>
                <v:rect id="Rectangle 63" o:spid="_x0000_s1033" style="position:absolute;left:2943;top:2701;width:376;height: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gj/cIA&#10;AADbAAAADwAAAGRycy9kb3ducmV2LnhtbERPz2vCMBS+C/4P4Qm7yEwnKKMaZYhz8yJVi+Dt2by1&#10;xealJJnW/345DDx+fL/ny8404kbO15YVvI0SEMSF1TWXCvLj5+s7CB+QNTaWScGDPCwX/d4cU23v&#10;vKfbIZQihrBPUUEVQptK6YuKDPqRbYkj92OdwRChK6V2eI/hppHjJJlKgzXHhgpbWlVUXA+/RsH5&#10;NMzomA8f6+k1y7dZ4jZfu4tSL4PuYwYiUBee4n/3t1YwiWPjl/gD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CP9wgAAANsAAAAPAAAAAAAAAAAAAAAAAJgCAABkcnMvZG93&#10;bnJldi54bWxQSwUGAAAAAAQABAD1AAAAhwMAAAAA&#10;" filled="f" strokeweight=".08456mm"/>
                <v:rect id="Rectangle 62" o:spid="_x0000_s1034" style="position:absolute;left:3318;top:1458;width:377;height:1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AQXsQA&#10;AADbAAAADwAAAGRycy9kb3ducmV2LnhtbESPQWsCMRSE70L/Q3gFb5qtpbJdzS7VIkgPQrXg9bF5&#10;bhY3L0sSddtf3xSEHoeZ+YZZVoPtxJV8aB0reJpmIIhrp1tuFHwdNpMcRIjIGjvHpOCbAlTlw2iJ&#10;hXY3/qTrPjYiQTgUqMDE2BdShtqQxTB1PXHyTs5bjEn6RmqPtwS3nZxl2VxabDktGOxpbag+7y9W&#10;wcy8r7a73Pt6ffxpcz7Mh/z5Q6nx4/C2ABFpiP/he3urFby8wt+X9AN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QEF7EAAAA2wAAAA8AAAAAAAAAAAAAAAAAmAIAAGRycy9k&#10;b3ducmV2LnhtbFBLBQYAAAAABAAEAPUAAACJAwAAAAA=&#10;" fillcolor="#93bdff" stroked="f"/>
                <v:rect id="Rectangle 61" o:spid="_x0000_s1035" style="position:absolute;left:3318;top:1458;width:377;height:1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xj8EA&#10;AADbAAAADwAAAGRycy9kb3ducmV2LnhtbERPS27CMBDdI/UO1iB1Bw4sUBUwKEKirdQuaMgBhnhw&#10;AvE4ip1Pb48Xlbp8ev/dYbKNGKjztWMFq2UCgrh0umajoLicFm8gfEDW2DgmBb/k4bB/me0w1W7k&#10;HxryYEQMYZ+igiqENpXSlxVZ9EvXEkfu5jqLIcLOSN3hGMNtI9dJspEWa44NFbZ0rKh85L1VMNzP&#10;x8J8ZOv6O9dFk7mv3r5flXqdT9kWRKAp/Iv/3J9awSauj1/iD5D7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uMY/BAAAA2wAAAA8AAAAAAAAAAAAAAAAAmAIAAGRycy9kb3du&#10;cmV2LnhtbFBLBQYAAAAABAAEAPUAAACGAwAAAAA=&#10;" filled="f" strokeweight=".08447mm"/>
                <v:rect id="Rectangle 60" o:spid="_x0000_s1036" style="position:absolute;left:3694;top:2204;width:376;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rW5cMA&#10;AADbAAAADwAAAGRycy9kb3ducmV2LnhtbESPT2sCMRTE74V+h/AK3mpWhWXZGqVVBPEg+Ad6fWxe&#10;N0s3L0sSdfXTG0HwOMzMb5jpvLetOJMPjWMFo2EGgrhyuuFawfGw+ixAhIissXVMCq4UYD57f5ti&#10;qd2Fd3Tex1okCIcSFZgYu1LKUBmyGIauI07en/MWY5K+ltrjJcFtK8dZlkuLDacFgx0tDFX/+5NV&#10;MDbLn/W28L5a/N6agg95X0w2Sg0++u8vEJH6+Ao/22utIB/B40v6A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rW5cMAAADbAAAADwAAAAAAAAAAAAAAAACYAgAAZHJzL2Rv&#10;d25yZXYueG1sUEsFBgAAAAAEAAQA9QAAAIgDAAAAAA==&#10;" fillcolor="#93bdff" stroked="f"/>
                <v:rect id="Rectangle 59" o:spid="_x0000_s1037" style="position:absolute;left:3694;top:2204;width:376;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hAisMA&#10;AADbAAAADwAAAGRycy9kb3ducmV2LnhtbESPQYvCMBSE7wv+h/AEL4smCitSjSKC1L0srHrx9mie&#10;bbF5KU1M67/fLCzscZiZb5jNbrCNiNT52rGG+UyBIC6cqbnUcL0cpysQPiAbbByThhd52G1HbxvM&#10;jOv5m+I5lCJB2GeooQqhzaT0RUUW/cy1xMm7u85iSLIrpemwT3DbyIVSS2mx5rRQYUuHiorH+Wk1&#10;xKHJ4/uHiuq0uu3tZ6C8z7+0noyH/RpEoCH8h//aJ6NhuYDfL+kH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hAisMAAADbAAAADwAAAAAAAAAAAAAAAACYAgAAZHJzL2Rv&#10;d25yZXYueG1sUEsFBgAAAAAEAAQA9QAAAIgDAAAAAA==&#10;" filled="f" strokeweight=".0845mm"/>
                <v:rect id="Rectangle 58" o:spid="_x0000_s1038" style="position:absolute;left:4070;top:712;width:377;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TtCcMA&#10;AADbAAAADwAAAGRycy9kb3ducmV2LnhtbESPT2sCMRTE7wW/Q3iCt5pVYVlWo/iHgngoVAWvj81z&#10;s7h5WZJUVz99Uyj0OMzMb5jFqretuJMPjWMFk3EGgrhyuuFawfn08V6ACBFZY+uYFDwpwGo5eFtg&#10;qd2Dv+h+jLVIEA4lKjAxdqWUoTJkMYxdR5y8q/MWY5K+ltrjI8FtK6dZlkuLDacFgx1tDVW347dV&#10;MDW7zf6z8L7aXl5Nwae8L2YHpUbDfj0HEamP/+G/9l4ryGfw+yX9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TtCcMAAADbAAAADwAAAAAAAAAAAAAAAACYAgAAZHJzL2Rv&#10;d25yZXYueG1sUEsFBgAAAAAEAAQA9QAAAIgDAAAAAA==&#10;" fillcolor="#93bdff" stroked="f"/>
                <v:rect id="Rectangle 57" o:spid="_x0000_s1039" style="position:absolute;left:4070;top:712;width:377;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U3jMMA&#10;AADbAAAADwAAAGRycy9kb3ducmV2LnhtbESP0YrCMBRE3xf8h3AF39ZUEVmqUYqgu7A+uLUfcG2u&#10;bbW5KU2s3b83guDjMDNnmOW6N7XoqHWVZQWTcQSCOLe64kJBdtx+foFwHlljbZkU/JOD9WrwscRY&#10;2zv/UZf6QgQIuxgVlN43sZQuL8mgG9uGOHhn2xr0QbaF1C3eA9zUchpFc2mw4rBQYkObkvJrejMK&#10;usthkxXfybTapzqrE/t7M7uTUqNhnyxAeOr9O/xq/2gF8xk8v4Qf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U3jMMAAADbAAAADwAAAAAAAAAAAAAAAACYAgAAZHJzL2Rv&#10;d25yZXYueG1sUEsFBgAAAAAEAAQA9QAAAIgDAAAAAA==&#10;" filled="f" strokeweight=".08447mm"/>
                <v:rect id="Rectangle 56" o:spid="_x0000_s1040" style="position:absolute;left:4446;top:1707;width:376;height:1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Q5sMA&#10;AADbAAAADwAAAGRycy9kb3ducmV2LnhtbESPQWsCMRSE7wX/Q3iCt5pV6bKsRlFLQXooVAWvj81z&#10;s7h5WZKoq7++KRR6HGbmG2ax6m0rbuRD41jBZJyBIK6cbrhWcDx8vBYgQkTW2DomBQ8KsFoOXhZY&#10;anfnb7rtYy0ShEOJCkyMXSllqAxZDGPXESfv7LzFmKSvpfZ4T3DbymmW5dJiw2nBYEdbQ9Vlf7UK&#10;puZ9s/sqvK+2p2dT8CHvi9mnUqNhv56DiNTH//Bfe6cV5G/w+yX9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HQ5sMAAADbAAAADwAAAAAAAAAAAAAAAACYAgAAZHJzL2Rv&#10;d25yZXYueG1sUEsFBgAAAAAEAAQA9QAAAIgDAAAAAA==&#10;" fillcolor="#93bdff" stroked="f"/>
                <v:rect id="Rectangle 55" o:spid="_x0000_s1041" style="position:absolute;left:4446;top:1707;width:376;height:1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sMYMMA&#10;AADbAAAADwAAAGRycy9kb3ducmV2LnhtbESPQYvCMBSE7wv+h/AEb2uqh7JUoxRBXdg9rLU/4Nk8&#10;22rzUppY67/fCILHYWa+YZbrwTSip87VlhXMphEI4sLqmksF+XH7+QXCeWSNjWVS8CAH69XoY4mJ&#10;tnc+UJ/5UgQIuwQVVN63iZSuqMigm9qWOHhn2xn0QXal1B3eA9w0ch5FsTRYc1iosKVNRcU1uxkF&#10;/eVvk5f7dF7/ZjpvUvtzM7uTUpPxkC5AeBr8O/xqf2sFcQzPL+EH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csMYMMAAADbAAAADwAAAAAAAAAAAAAAAACYAgAAZHJzL2Rv&#10;d25yZXYueG1sUEsFBgAAAAAEAAQA9QAAAIgDAAAAAA==&#10;" filled="f" strokeweight=".08447mm"/>
                <v:rect id="Rectangle 54" o:spid="_x0000_s1042" style="position:absolute;left:4822;top:2453;width:375;height: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rCsMA&#10;AADbAAAADwAAAGRycy9kb3ducmV2LnhtbESPQWsCMRSE7wX/Q3iCt5pVYbusRlFLQXooVAWvj81z&#10;s7h5WZKoq7++KRR6HGbmG2ax6m0rbuRD41jBZJyBIK6cbrhWcDx8vBYgQkTW2DomBQ8KsFoOXhZY&#10;anfnb7rtYy0ShEOJCkyMXSllqAxZDGPXESfv7LzFmKSvpfZ4T3DbymmW5dJiw2nBYEdbQ9Vlf7UK&#10;puZ9s/sqvK+2p2dT8CHvi9mnUqNhv56DiNTH//Bfe6cV5G/w+yX9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6/rCsMAAADbAAAADwAAAAAAAAAAAAAAAACYAgAAZHJzL2Rv&#10;d25yZXYueG1sUEsFBgAAAAAEAAQA9QAAAIgDAAAAAA==&#10;" fillcolor="#93bdff" stroked="f"/>
                <v:rect id="Rectangle 53" o:spid="_x0000_s1043" style="position:absolute;left:4822;top:2453;width:375;height: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wHb0A&#10;AADbAAAADwAAAGRycy9kb3ducmV2LnhtbERPTYvCMBC9C/6HMII3TVWQpWsUEYWCJ+3CXodmbIrN&#10;pCRRq7/eHASPj/e92vS2FXfyoXGsYDbNQBBXTjdcK/grD5MfECEia2wdk4InBdish4MV5to9+ET3&#10;c6xFCuGQowITY5dLGSpDFsPUdcSJuzhvMSboa6k9PlK4beU8y5bSYsOpwWBHO0PV9XyzCrqyPNJ2&#10;99/P/emVyf2i0AYLpcajfvsLIlIfv+KPu9AKlmls+pJ+gFy/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YwHb0AAADbAAAADwAAAAAAAAAAAAAAAACYAgAAZHJzL2Rvd25yZXYu&#10;eG1sUEsFBgAAAAAEAAQA9QAAAIIDAAAAAA==&#10;" filled="f" strokeweight=".08453mm"/>
                <v:rect id="Rectangle 52" o:spid="_x0000_s1044" style="position:absolute;left:5196;top:2204;width:377;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za48MA&#10;AADbAAAADwAAAGRycy9kb3ducmV2LnhtbESPQWsCMRSE7wX/Q3iCt5pVYVlXo6hFkB4KVcHrY/Pc&#10;LG5eliTVtb++KRR6HGbmG2a57m0r7uRD41jBZJyBIK6cbrhWcD7tXwsQISJrbB2TgicFWK8GL0ss&#10;tXvwJ92PsRYJwqFEBSbGrpQyVIYshrHriJN3dd5iTNLXUnt8JLht5TTLcmmx4bRgsKOdoep2/LIK&#10;puZte/govK92l++m4FPeF7N3pUbDfrMAEamP/+G/9kEryOfw+yX9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za48MAAADbAAAADwAAAAAAAAAAAAAAAACYAgAAZHJzL2Rv&#10;d25yZXYueG1sUEsFBgAAAAAEAAQA9QAAAIgDAAAAAA==&#10;" fillcolor="#93bdff" stroked="f"/>
                <v:rect id="Rectangle 51" o:spid="_x0000_s1045" style="position:absolute;left:5196;top:2204;width:377;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tu8EA&#10;AADbAAAADwAAAGRycy9kb3ducmV2LnhtbERPz2vCMBS+C/sfwht4kZlsoJOuqchgVC+Custuj+at&#10;LWteSpOl9b83B8Hjx/c73062E5EG3zrW8LpUIIgrZ1quNXxfvl42IHxANtg5Jg1X8rAtnmY5ZsaN&#10;fKJ4DrVIIewz1NCE0GdS+qohi37peuLE/brBYkhwqKUZcEzhtpNvSq2lxZZTQ4M9fTZU/Z3/rYY4&#10;dWVcrFRU+83Pzh4ClWN51Hr+PO0+QASawkN8d++Nhve0Pn1JP0AW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v7bvBAAAA2wAAAA8AAAAAAAAAAAAAAAAAmAIAAGRycy9kb3du&#10;cmV2LnhtbFBLBQYAAAAABAAEAPUAAACGAwAAAAA=&#10;" filled="f" strokeweight=".0845mm"/>
                <v:rect id="Rectangle 50" o:spid="_x0000_s1046" style="position:absolute;left:5572;top:1707;width:376;height:1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NAOMMA&#10;AADbAAAADwAAAGRycy9kb3ducmV2LnhtbESPT2sCMRTE7wW/Q3iCt5pVwS6rUfyDID0I1UKvj81z&#10;s7h5WZKoq5++EQo9DjPzG2a+7GwjbuRD7VjBaJiBIC6drrlS8H3avecgQkTW2DgmBQ8KsFz03uZY&#10;aHfnL7odYyUShEOBCkyMbSFlKA1ZDEPXEifv7LzFmKSvpPZ4T3DbyHGWTaXFmtOCwZY2hsrL8WoV&#10;jM12vT/k3pebn2ed82na5ZNPpQb9bjUDEamL/+G/9l4r+BjB60v6A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NAOMMAAADbAAAADwAAAAAAAAAAAAAAAACYAgAAZHJzL2Rv&#10;d25yZXYueG1sUEsFBgAAAAAEAAQA9QAAAIgDAAAAAA==&#10;" fillcolor="#93bdff" stroked="f"/>
                <v:rect id="Rectangle 49" o:spid="_x0000_s1047" style="position:absolute;left:5572;top:1707;width:376;height:1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mcvsQA&#10;AADbAAAADwAAAGRycy9kb3ducmV2LnhtbESPQWvCQBSE7wX/w/KE3pqNOdSSukoQ1EI92DQ/4Jl9&#10;JtHs25BdY/rvu4LgcZiZb5jFajStGKh3jWUFsygGQVxa3XCloPjdvH2AcB5ZY2uZFPyRg9Vy8rLA&#10;VNsb/9CQ+0oECLsUFdTed6mUrqzJoItsRxy8k+0N+iD7SuoebwFuWpnE8bs02HBYqLGjdU3lJb8a&#10;BcP5sC6qXZY0+1wXbWa/r2Z7VOp1OmafIDyN/hl+tL+0gnkC9y/hB8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pnL7EAAAA2wAAAA8AAAAAAAAAAAAAAAAAmAIAAGRycy9k&#10;b3ducmV2LnhtbFBLBQYAAAAABAAEAPUAAACJAwAAAAA=&#10;" filled="f" strokeweight=".08447mm"/>
                <v:rect id="Rectangle 48" o:spid="_x0000_s1048" style="position:absolute;left:5948;top:1955;width:377;height:1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171MQA&#10;AADbAAAADwAAAGRycy9kb3ducmV2LnhtbESPQWsCMRSE70L/Q3iF3jTbFXTZGpdWKYiHglro9bF5&#10;3SzdvCxJ1NVfbwqCx2FmvmEW1WA7cSIfWscKXicZCOLa6ZYbBd+Hz3EBIkRkjZ1jUnChANXyabTA&#10;Ursz7+i0j41IEA4lKjAx9qWUoTZkMUxcT5y8X+ctxiR9I7XHc4LbTuZZNpMWW04LBntaGar/9ker&#10;IDfrj81X4X29+rm2BR9mQzHdKvXyPLy/gYg0xEf43t5oBfMp/H9JP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Ne9TEAAAA2wAAAA8AAAAAAAAAAAAAAAAAmAIAAGRycy9k&#10;b3ducmV2LnhtbFBLBQYAAAAABAAEAPUAAACJAwAAAAA=&#10;" fillcolor="#93bdff" stroked="f"/>
                <v:rect id="Rectangle 47" o:spid="_x0000_s1049" style="position:absolute;left:5948;top:1955;width:377;height:1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TruMQA&#10;AADbAAAADwAAAGRycy9kb3ducmV2LnhtbESPQWsCMRSE74L/IbyCF9HEola2RpFCWXsR1F68PTav&#10;u0s3L8smza7/3hQKPQ4z8w2z3Q+2EZE6XzvWsJgrEMSFMzWXGj6v77MNCB+QDTaOScOdPOx349EW&#10;M+N6PlO8hFIkCPsMNVQhtJmUvqjIop+7ljh5X66zGJLsSmk67BPcNvJZqbW0WHNaqLClt4qK78uP&#10;1RCHJo/TlYrquLkd7EegvM9PWk+ehsMriEBD+A//tY9Gw8sSfr+kHyB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U67jEAAAA2wAAAA8AAAAAAAAAAAAAAAAAmAIAAGRycy9k&#10;b3ducmV2LnhtbFBLBQYAAAAABAAEAPUAAACJAwAAAAA=&#10;" filled="f" strokeweight=".0845mm"/>
                <v:rect id="Rectangle 46" o:spid="_x0000_s1050" style="position:absolute;left:6324;top:2204;width:376;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hGO8QA&#10;AADbAAAADwAAAGRycy9kb3ducmV2LnhtbESPQWsCMRSE7wX/Q3hCbzWrpXZZzS5qEaSHQlXw+tg8&#10;N4ublyVJde2vbwqFHoeZ+YZZVoPtxJV8aB0rmE4yEMS10y03Co6H7VMOIkRkjZ1jUnCnAFU5elhi&#10;od2NP+m6j41IEA4FKjAx9oWUoTZkMUxcT5y8s/MWY5K+kdrjLcFtJ2dZNpcWW04LBnvaGKov+y+r&#10;YGbe1ruP3Pt6c/pucz7Mh/z5XanH8bBagIg0xP/wX3unFby+wO+X9ANk+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oRjvEAAAA2wAAAA8AAAAAAAAAAAAAAAAAmAIAAGRycy9k&#10;b3ducmV2LnhtbFBLBQYAAAAABAAEAPUAAACJAwAAAAA=&#10;" fillcolor="#93bdff" stroked="f"/>
                <v:rect id="Rectangle 45" o:spid="_x0000_s1051" style="position:absolute;left:6324;top:2204;width:376;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rQVMQA&#10;AADbAAAADwAAAGRycy9kb3ducmV2LnhtbESPzWrDMBCE74G8g9hCL6GRWmgSnMgmBIrTSyE/l94W&#10;a2ObWitjqbL79lWhkOMwM98wu2KynYg0+NaxhuelAkFcOdNyreF6eXvagPAB2WDnmDT8kIcin892&#10;mBk38oniOdQiQdhnqKEJoc+k9FVDFv3S9cTJu7nBYkhyqKUZcExw28kXpVbSYstpocGeDg1VX+dv&#10;qyFOXRkXryqq4+Zzb98DlWP5ofXjw7Tfggg0hXv4v300GtYr+PuSfoDM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K0FTEAAAA2wAAAA8AAAAAAAAAAAAAAAAAmAIAAGRycy9k&#10;b3ducmV2LnhtbFBLBQYAAAAABAAEAPUAAACJAwAAAAA=&#10;" filled="f" strokeweight=".0845mm"/>
                <v:rect id="Rectangle 44" o:spid="_x0000_s1052" style="position:absolute;left:6700;top:2453;width:377;height: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Z918QA&#10;AADbAAAADwAAAGRycy9kb3ducmV2LnhtbESPQWsCMRSE7wX/Q3iCt5p1BV1W46IWQXooVAu9PjbP&#10;zeLmZUlSXfvrm0Khx2FmvmHW1WA7cSMfWscKZtMMBHHtdMuNgo/z4bkAESKyxs4xKXhQgGozelpj&#10;qd2d3+l2io1IEA4lKjAx9qWUoTZkMUxdT5y8i/MWY5K+kdrjPcFtJ/MsW0iLLacFgz3tDdXX05dV&#10;kJuX3fGt8L7ef363BZ8XQzF/VWoyHrYrEJGG+B/+ax+1guUSfr+k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2fdfEAAAA2wAAAA8AAAAAAAAAAAAAAAAAmAIAAGRycy9k&#10;b3ducmV2LnhtbFBLBQYAAAAABAAEAPUAAACJAwAAAAA=&#10;" fillcolor="#93bdff" stroked="f"/>
                <v:rect id="Rectangle 43" o:spid="_x0000_s1053" style="position:absolute;left:6700;top:2453;width:377;height:7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wL4A&#10;AADbAAAADwAAAGRycy9kb3ducmV2LnhtbERPTYvCMBC9C/6HMII3TVVYpRpFZBcKnrQLex2asSk2&#10;k5JErf56c1jw+Hjfm11vW3EnHxrHCmbTDARx5XTDtYLf8meyAhEissbWMSl4UoDddjjYYK7dg090&#10;P8dapBAOOSowMXa5lKEyZDFMXUecuIvzFmOCvpba4yOF21bOs+xLWmw4NRjs6GCoup5vVkFXlkfa&#10;H/76uT+9Mvm9KLTBQqnxqN+vQUTq40f87y60gmUam76kHyC3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psC+AAAA2wAAAA8AAAAAAAAAAAAAAAAAmAIAAGRycy9kb3ducmV2&#10;LnhtbFBLBQYAAAAABAAEAPUAAACDAwAAAAA=&#10;" filled="f" strokeweight=".08453mm"/>
                <v:rect id="Rectangle 42" o:spid="_x0000_s1054" style="position:absolute;left:7076;top:2950;width:376;height: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VMPsMA&#10;AADbAAAADwAAAGRycy9kb3ducmV2LnhtbESPQWsCMRSE70L/Q3gFb5qtgm63RqmKIB4EtdDrY/O6&#10;Wbp5WZKo2/56Iwgeh5n5hpktOtuIC/lQO1bwNsxAEJdO11wp+DptBjmIEJE1No5JwR8FWMxfejMs&#10;tLvygS7HWIkE4VCgAhNjW0gZSkMWw9C1xMn7cd5iTNJXUnu8Jrht5CjLJtJizWnBYEsrQ+Xv8WwV&#10;jMx6ud3n3per7/8659Oky8c7pfqv3ecHiEhdfIYf7a1WMH2H+5f0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VMPsMAAADbAAAADwAAAAAAAAAAAAAAAACYAgAAZHJzL2Rv&#10;d25yZXYueG1sUEsFBgAAAAAEAAQA9QAAAIgDAAAAAA==&#10;" fillcolor="#93bdff" stroked="f"/>
                <v:rect id="Rectangle 41" o:spid="_x0000_s1055" style="position:absolute;left:7076;top:2950;width:376;height: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jc/8IA&#10;AADbAAAADwAAAGRycy9kb3ducmV2LnhtbERPy4rCMBTdD/gP4QqzGTTVhY9qFB8MDIiML3B7aa5p&#10;sbmpTUbr35uFMMvDeU/njS3FnWpfOFbQ6yYgiDOnCzYKTsfvzgiED8gaS8ek4Eke5rPWxxRT7R68&#10;p/shGBFD2KeoIA+hSqX0WU4WfddVxJG7uNpiiLA2Utf4iOG2lP0kGUiLBceGHCta5ZRdD39WwfhL&#10;m8XqaXbnZn26/crtcrjZ7ZX6bDeLCYhATfgXv90/WsEoro9f4g+Qs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2Nz/wgAAANsAAAAPAAAAAAAAAAAAAAAAAJgCAABkcnMvZG93&#10;bnJldi54bWxQSwUGAAAAAAQABAD1AAAAhwMAAAAA&#10;" filled="f" strokeweight=".24pt"/>
                <v:rect id="Rectangle 40" o:spid="_x0000_s1056" style="position:absolute;left:2517;top:212;width:4986;height:2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v3MAA&#10;AADbAAAADwAAAGRycy9kb3ducmV2LnhtbESPSwvCMBCE74L/IazgTVM9iFSjiCj4wIMPPC/N2hab&#10;TWmirf56Iwgeh5n5hpnOG1OIJ1Uut6xg0I9AECdW55wquJzXvTEI55E1FpZJwYsczGft1hRjbWs+&#10;0vPkUxEg7GJUkHlfxlK6JCODrm9L4uDdbGXQB1mlUldYB7gp5DCKRtJgzmEhw5KWGSX308MoWO3e&#10;B9rfRpuzWW0bt70MZZ1clep2msUEhKfG/8O/9kYrGA/g+yX8ADn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OIv3MAAAADbAAAADwAAAAAAAAAAAAAAAACYAgAAZHJzL2Rvd25y&#10;ZXYueG1sUEsFBgAAAAAEAAQA9QAAAIUDAAAAAA==&#10;" filled="f" strokeweight=".1155mm"/>
                <w10:wrap anchorx="page"/>
              </v:group>
            </w:pict>
          </mc:Fallback>
        </mc:AlternateContent>
      </w:r>
      <w:r>
        <w:rPr>
          <w:noProof/>
          <w:lang w:val="en-US"/>
        </w:rPr>
        <mc:AlternateContent>
          <mc:Choice Requires="wps">
            <w:drawing>
              <wp:anchor distT="0" distB="0" distL="114300" distR="114300" simplePos="0" relativeHeight="15761408" behindDoc="0" locked="0" layoutInCell="1" allowOverlap="1" wp14:anchorId="669FBF31" wp14:editId="7D7D34AF">
                <wp:simplePos x="0" y="0"/>
                <wp:positionH relativeFrom="page">
                  <wp:posOffset>4923155</wp:posOffset>
                </wp:positionH>
                <wp:positionV relativeFrom="paragraph">
                  <wp:posOffset>135890</wp:posOffset>
                </wp:positionV>
                <wp:extent cx="1554480" cy="1802765"/>
                <wp:effectExtent l="0" t="0" r="0" b="0"/>
                <wp:wrapNone/>
                <wp:docPr id="50"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4480" cy="1802765"/>
                        </a:xfrm>
                        <a:prstGeom prst="rect">
                          <a:avLst/>
                        </a:prstGeom>
                        <a:noFill/>
                        <a:ln w="4151">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FB0545E" w14:textId="77777777" w:rsidR="007C245F" w:rsidRDefault="007C245F">
                            <w:pPr>
                              <w:spacing w:before="53" w:line="254" w:lineRule="auto"/>
                              <w:ind w:left="86" w:right="72"/>
                              <w:rPr>
                                <w:rFonts w:ascii="Arial MT"/>
                                <w:sz w:val="16"/>
                              </w:rPr>
                            </w:pPr>
                            <w:r>
                              <w:rPr>
                                <w:rFonts w:ascii="Arial MT"/>
                                <w:spacing w:val="-3"/>
                                <w:w w:val="105"/>
                                <w:sz w:val="16"/>
                              </w:rPr>
                              <w:t xml:space="preserve">Series: Standardized </w:t>
                            </w:r>
                            <w:r>
                              <w:rPr>
                                <w:rFonts w:ascii="Arial MT"/>
                                <w:spacing w:val="-2"/>
                                <w:w w:val="105"/>
                                <w:sz w:val="16"/>
                              </w:rPr>
                              <w:t>Residuals</w:t>
                            </w:r>
                            <w:r>
                              <w:rPr>
                                <w:rFonts w:ascii="Arial MT"/>
                                <w:spacing w:val="-44"/>
                                <w:w w:val="105"/>
                                <w:sz w:val="16"/>
                              </w:rPr>
                              <w:t xml:space="preserve"> </w:t>
                            </w:r>
                            <w:r>
                              <w:rPr>
                                <w:rFonts w:ascii="Arial MT"/>
                                <w:w w:val="105"/>
                                <w:sz w:val="16"/>
                              </w:rPr>
                              <w:t>Sample</w:t>
                            </w:r>
                            <w:r>
                              <w:rPr>
                                <w:rFonts w:ascii="Arial MT"/>
                                <w:spacing w:val="-1"/>
                                <w:w w:val="105"/>
                                <w:sz w:val="16"/>
                              </w:rPr>
                              <w:t xml:space="preserve"> </w:t>
                            </w:r>
                            <w:r>
                              <w:rPr>
                                <w:rFonts w:ascii="Arial MT"/>
                                <w:w w:val="105"/>
                                <w:sz w:val="16"/>
                              </w:rPr>
                              <w:t>2019 2020</w:t>
                            </w:r>
                          </w:p>
                          <w:p w14:paraId="1AA159EB" w14:textId="77777777" w:rsidR="007C245F" w:rsidRDefault="007C245F">
                            <w:pPr>
                              <w:ind w:left="86"/>
                              <w:rPr>
                                <w:rFonts w:ascii="Arial MT"/>
                                <w:sz w:val="16"/>
                              </w:rPr>
                            </w:pPr>
                            <w:r>
                              <w:rPr>
                                <w:rFonts w:ascii="Arial MT"/>
                                <w:spacing w:val="-1"/>
                                <w:w w:val="105"/>
                                <w:sz w:val="16"/>
                              </w:rPr>
                              <w:t>Observations</w:t>
                            </w:r>
                            <w:r>
                              <w:rPr>
                                <w:rFonts w:ascii="Arial MT"/>
                                <w:spacing w:val="-11"/>
                                <w:w w:val="105"/>
                                <w:sz w:val="16"/>
                              </w:rPr>
                              <w:t xml:space="preserve"> </w:t>
                            </w:r>
                            <w:r>
                              <w:rPr>
                                <w:rFonts w:ascii="Arial MT"/>
                                <w:w w:val="105"/>
                                <w:sz w:val="16"/>
                              </w:rPr>
                              <w:t>59</w:t>
                            </w:r>
                          </w:p>
                          <w:p w14:paraId="3B034697" w14:textId="77777777" w:rsidR="007C245F" w:rsidRDefault="007C245F">
                            <w:pPr>
                              <w:pStyle w:val="BodyText"/>
                              <w:spacing w:before="11"/>
                              <w:rPr>
                                <w:rFonts w:ascii="Arial MT"/>
                                <w:sz w:val="17"/>
                              </w:rPr>
                            </w:pPr>
                          </w:p>
                          <w:p w14:paraId="07B7EDDE" w14:textId="77777777" w:rsidR="007C245F" w:rsidRDefault="007C245F">
                            <w:pPr>
                              <w:tabs>
                                <w:tab w:val="left" w:pos="1178"/>
                              </w:tabs>
                              <w:ind w:left="86"/>
                              <w:rPr>
                                <w:rFonts w:ascii="Arial MT"/>
                                <w:sz w:val="16"/>
                              </w:rPr>
                            </w:pPr>
                            <w:r>
                              <w:rPr>
                                <w:rFonts w:ascii="Arial MT"/>
                                <w:w w:val="105"/>
                                <w:sz w:val="16"/>
                              </w:rPr>
                              <w:t>Mean</w:t>
                            </w:r>
                            <w:r>
                              <w:rPr>
                                <w:rFonts w:ascii="Arial MT"/>
                                <w:w w:val="105"/>
                                <w:sz w:val="16"/>
                              </w:rPr>
                              <w:tab/>
                              <w:t>-0.005122</w:t>
                            </w:r>
                          </w:p>
                          <w:p w14:paraId="362D1D6A" w14:textId="77777777" w:rsidR="007C245F" w:rsidRDefault="007C245F">
                            <w:pPr>
                              <w:tabs>
                                <w:tab w:val="left" w:pos="1178"/>
                              </w:tabs>
                              <w:spacing w:before="11"/>
                              <w:ind w:left="86"/>
                              <w:rPr>
                                <w:rFonts w:ascii="Arial MT"/>
                                <w:sz w:val="16"/>
                              </w:rPr>
                            </w:pPr>
                            <w:r>
                              <w:rPr>
                                <w:rFonts w:ascii="Arial MT"/>
                                <w:w w:val="105"/>
                                <w:sz w:val="16"/>
                              </w:rPr>
                              <w:t>Median</w:t>
                            </w:r>
                            <w:r>
                              <w:rPr>
                                <w:rFonts w:ascii="Arial MT"/>
                                <w:w w:val="105"/>
                                <w:sz w:val="16"/>
                              </w:rPr>
                              <w:tab/>
                              <w:t>-0.056748</w:t>
                            </w:r>
                          </w:p>
                          <w:p w14:paraId="7BCE3516" w14:textId="77777777" w:rsidR="007C245F" w:rsidRDefault="007C245F">
                            <w:pPr>
                              <w:tabs>
                                <w:tab w:val="right" w:pos="1915"/>
                              </w:tabs>
                              <w:spacing w:before="11"/>
                              <w:ind w:left="86"/>
                              <w:rPr>
                                <w:rFonts w:ascii="Arial MT"/>
                                <w:sz w:val="16"/>
                              </w:rPr>
                            </w:pPr>
                            <w:r>
                              <w:rPr>
                                <w:rFonts w:ascii="Arial MT"/>
                                <w:w w:val="105"/>
                                <w:sz w:val="16"/>
                              </w:rPr>
                              <w:t>Maximum</w:t>
                            </w:r>
                            <w:r>
                              <w:rPr>
                                <w:rFonts w:ascii="Arial MT"/>
                                <w:w w:val="105"/>
                                <w:sz w:val="16"/>
                              </w:rPr>
                              <w:tab/>
                              <w:t>1.650857</w:t>
                            </w:r>
                          </w:p>
                          <w:p w14:paraId="30D77512" w14:textId="77777777" w:rsidR="007C245F" w:rsidRDefault="007C245F">
                            <w:pPr>
                              <w:tabs>
                                <w:tab w:val="left" w:pos="1178"/>
                              </w:tabs>
                              <w:spacing w:before="12"/>
                              <w:ind w:left="86"/>
                              <w:rPr>
                                <w:rFonts w:ascii="Arial MT"/>
                                <w:sz w:val="16"/>
                              </w:rPr>
                            </w:pPr>
                            <w:r>
                              <w:rPr>
                                <w:rFonts w:ascii="Arial MT"/>
                                <w:w w:val="105"/>
                                <w:sz w:val="16"/>
                              </w:rPr>
                              <w:t>Minimum</w:t>
                            </w:r>
                            <w:r>
                              <w:rPr>
                                <w:rFonts w:ascii="Arial MT"/>
                                <w:w w:val="105"/>
                                <w:sz w:val="16"/>
                              </w:rPr>
                              <w:tab/>
                              <w:t>-1.316255</w:t>
                            </w:r>
                          </w:p>
                          <w:p w14:paraId="54B2F28E" w14:textId="77777777" w:rsidR="007C245F" w:rsidRDefault="007C245F">
                            <w:pPr>
                              <w:tabs>
                                <w:tab w:val="right" w:pos="1915"/>
                              </w:tabs>
                              <w:spacing w:before="11"/>
                              <w:ind w:left="86"/>
                              <w:rPr>
                                <w:rFonts w:ascii="Arial MT"/>
                                <w:sz w:val="16"/>
                              </w:rPr>
                            </w:pPr>
                            <w:r>
                              <w:rPr>
                                <w:rFonts w:ascii="Arial MT"/>
                                <w:w w:val="105"/>
                                <w:sz w:val="16"/>
                              </w:rPr>
                              <w:t>Std.</w:t>
                            </w:r>
                            <w:r>
                              <w:rPr>
                                <w:rFonts w:ascii="Arial MT"/>
                                <w:spacing w:val="1"/>
                                <w:w w:val="105"/>
                                <w:sz w:val="16"/>
                              </w:rPr>
                              <w:t xml:space="preserve"> </w:t>
                            </w:r>
                            <w:r>
                              <w:rPr>
                                <w:rFonts w:ascii="Arial MT"/>
                                <w:w w:val="105"/>
                                <w:sz w:val="16"/>
                              </w:rPr>
                              <w:t>Dev.</w:t>
                            </w:r>
                            <w:r>
                              <w:rPr>
                                <w:rFonts w:ascii="Arial MT"/>
                                <w:w w:val="105"/>
                                <w:sz w:val="16"/>
                              </w:rPr>
                              <w:tab/>
                              <w:t>0.807180</w:t>
                            </w:r>
                          </w:p>
                          <w:p w14:paraId="70100235" w14:textId="77777777" w:rsidR="007C245F" w:rsidRDefault="007C245F">
                            <w:pPr>
                              <w:tabs>
                                <w:tab w:val="right" w:pos="1915"/>
                              </w:tabs>
                              <w:spacing w:before="11"/>
                              <w:ind w:left="86"/>
                              <w:rPr>
                                <w:rFonts w:ascii="Arial MT"/>
                                <w:sz w:val="16"/>
                              </w:rPr>
                            </w:pPr>
                            <w:r>
                              <w:rPr>
                                <w:rFonts w:ascii="Arial MT"/>
                                <w:w w:val="105"/>
                                <w:sz w:val="16"/>
                              </w:rPr>
                              <w:t>Skewness</w:t>
                            </w:r>
                            <w:r>
                              <w:rPr>
                                <w:rFonts w:ascii="Arial MT"/>
                                <w:w w:val="105"/>
                                <w:sz w:val="16"/>
                              </w:rPr>
                              <w:tab/>
                              <w:t>0.168587</w:t>
                            </w:r>
                          </w:p>
                          <w:p w14:paraId="3131962E" w14:textId="77777777" w:rsidR="007C245F" w:rsidRDefault="007C245F">
                            <w:pPr>
                              <w:tabs>
                                <w:tab w:val="right" w:pos="1915"/>
                              </w:tabs>
                              <w:spacing w:before="11"/>
                              <w:ind w:left="86"/>
                              <w:rPr>
                                <w:rFonts w:ascii="Arial MT"/>
                                <w:sz w:val="16"/>
                              </w:rPr>
                            </w:pPr>
                            <w:r>
                              <w:rPr>
                                <w:rFonts w:ascii="Arial MT"/>
                                <w:w w:val="105"/>
                                <w:sz w:val="16"/>
                              </w:rPr>
                              <w:t>Kurtosis</w:t>
                            </w:r>
                            <w:r>
                              <w:rPr>
                                <w:rFonts w:ascii="Arial MT"/>
                                <w:w w:val="105"/>
                                <w:sz w:val="16"/>
                              </w:rPr>
                              <w:tab/>
                              <w:t>2.017654</w:t>
                            </w:r>
                          </w:p>
                          <w:p w14:paraId="565B1DFA" w14:textId="77777777" w:rsidR="007C245F" w:rsidRDefault="007C245F">
                            <w:pPr>
                              <w:tabs>
                                <w:tab w:val="right" w:pos="1915"/>
                              </w:tabs>
                              <w:spacing w:before="207"/>
                              <w:ind w:left="86"/>
                              <w:rPr>
                                <w:rFonts w:ascii="Arial MT"/>
                                <w:sz w:val="16"/>
                              </w:rPr>
                            </w:pPr>
                            <w:r>
                              <w:rPr>
                                <w:rFonts w:ascii="Arial MT"/>
                                <w:w w:val="105"/>
                                <w:sz w:val="16"/>
                              </w:rPr>
                              <w:t>Jarque-Bera</w:t>
                            </w:r>
                            <w:r>
                              <w:rPr>
                                <w:rFonts w:ascii="Arial MT"/>
                                <w:w w:val="105"/>
                                <w:sz w:val="16"/>
                              </w:rPr>
                              <w:tab/>
                              <w:t>2.651779</w:t>
                            </w:r>
                          </w:p>
                          <w:p w14:paraId="0099F3AA" w14:textId="77777777" w:rsidR="007C245F" w:rsidRDefault="007C245F">
                            <w:pPr>
                              <w:tabs>
                                <w:tab w:val="right" w:pos="1915"/>
                              </w:tabs>
                              <w:spacing w:before="11"/>
                              <w:ind w:left="86"/>
                              <w:rPr>
                                <w:rFonts w:ascii="Arial MT"/>
                                <w:sz w:val="16"/>
                              </w:rPr>
                            </w:pPr>
                            <w:r>
                              <w:rPr>
                                <w:rFonts w:ascii="Arial MT"/>
                                <w:w w:val="105"/>
                                <w:sz w:val="16"/>
                              </w:rPr>
                              <w:t>Probability</w:t>
                            </w:r>
                            <w:r>
                              <w:rPr>
                                <w:rFonts w:ascii="Arial MT"/>
                                <w:w w:val="105"/>
                                <w:sz w:val="16"/>
                              </w:rPr>
                              <w:tab/>
                              <w:t>0.26556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9FBF31" id="Text Box 38" o:spid="_x0000_s1027" type="#_x0000_t202" style="position:absolute;left:0;text-align:left;margin-left:387.65pt;margin-top:10.7pt;width:122.4pt;height:141.95pt;z-index:15761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" filled="f" strokeweight=".1153mm">
                <v:textbox inset="0,0,0,0">
                  <w:txbxContent>
                    <w:p w14:paraId="2FB0545E" w14:textId="77777777" w:rsidR="007C245F" w:rsidRDefault="007C245F">
                      <w:pPr>
                        <w:spacing w:before="53" w:line="254" w:lineRule="auto"/>
                        <w:ind w:left="86" w:right="72"/>
                        <w:rPr>
                          <w:rFonts w:ascii="Arial MT"/>
                          <w:sz w:val="16"/>
                        </w:rPr>
                      </w:pPr>
                      <w:r>
                        <w:rPr>
                          <w:rFonts w:ascii="Arial MT"/>
                          <w:spacing w:val="-3"/>
                          <w:w w:val="105"/>
                          <w:sz w:val="16"/>
                        </w:rPr>
                        <w:t xml:space="preserve">Series: Standardized </w:t>
                      </w:r>
                      <w:r>
                        <w:rPr>
                          <w:rFonts w:ascii="Arial MT"/>
                          <w:spacing w:val="-2"/>
                          <w:w w:val="105"/>
                          <w:sz w:val="16"/>
                        </w:rPr>
                        <w:t>Residuals</w:t>
                      </w:r>
                      <w:r>
                        <w:rPr>
                          <w:rFonts w:ascii="Arial MT"/>
                          <w:spacing w:val="-44"/>
                          <w:w w:val="105"/>
                          <w:sz w:val="16"/>
                        </w:rPr>
                        <w:t xml:space="preserve"> </w:t>
                      </w:r>
                      <w:r>
                        <w:rPr>
                          <w:rFonts w:ascii="Arial MT"/>
                          <w:w w:val="105"/>
                          <w:sz w:val="16"/>
                        </w:rPr>
                        <w:t>Sample</w:t>
                      </w:r>
                      <w:r>
                        <w:rPr>
                          <w:rFonts w:ascii="Arial MT"/>
                          <w:spacing w:val="-1"/>
                          <w:w w:val="105"/>
                          <w:sz w:val="16"/>
                        </w:rPr>
                        <w:t xml:space="preserve"> </w:t>
                      </w:r>
                      <w:r>
                        <w:rPr>
                          <w:rFonts w:ascii="Arial MT"/>
                          <w:w w:val="105"/>
                          <w:sz w:val="16"/>
                        </w:rPr>
                        <w:t>2019 2020</w:t>
                      </w:r>
                    </w:p>
                    <w:p w14:paraId="1AA159EB" w14:textId="77777777" w:rsidR="007C245F" w:rsidRDefault="007C245F">
                      <w:pPr>
                        <w:ind w:left="86"/>
                        <w:rPr>
                          <w:rFonts w:ascii="Arial MT"/>
                          <w:sz w:val="16"/>
                        </w:rPr>
                      </w:pPr>
                      <w:r>
                        <w:rPr>
                          <w:rFonts w:ascii="Arial MT"/>
                          <w:spacing w:val="-1"/>
                          <w:w w:val="105"/>
                          <w:sz w:val="16"/>
                        </w:rPr>
                        <w:t>Observations</w:t>
                      </w:r>
                      <w:r>
                        <w:rPr>
                          <w:rFonts w:ascii="Arial MT"/>
                          <w:spacing w:val="-11"/>
                          <w:w w:val="105"/>
                          <w:sz w:val="16"/>
                        </w:rPr>
                        <w:t xml:space="preserve"> </w:t>
                      </w:r>
                      <w:r>
                        <w:rPr>
                          <w:rFonts w:ascii="Arial MT"/>
                          <w:w w:val="105"/>
                          <w:sz w:val="16"/>
                        </w:rPr>
                        <w:t>59</w:t>
                      </w:r>
                    </w:p>
                    <w:p w14:paraId="3B034697" w14:textId="77777777" w:rsidR="007C245F" w:rsidRDefault="007C245F">
                      <w:pPr>
                        <w:pStyle w:val="BodyText"/>
                        <w:spacing w:before="11"/>
                        <w:rPr>
                          <w:rFonts w:ascii="Arial MT"/>
                          <w:sz w:val="17"/>
                        </w:rPr>
                      </w:pPr>
                    </w:p>
                    <w:p w14:paraId="07B7EDDE" w14:textId="77777777" w:rsidR="007C245F" w:rsidRDefault="007C245F">
                      <w:pPr>
                        <w:tabs>
                          <w:tab w:val="left" w:pos="1178"/>
                        </w:tabs>
                        <w:ind w:left="86"/>
                        <w:rPr>
                          <w:rFonts w:ascii="Arial MT"/>
                          <w:sz w:val="16"/>
                        </w:rPr>
                      </w:pPr>
                      <w:r>
                        <w:rPr>
                          <w:rFonts w:ascii="Arial MT"/>
                          <w:w w:val="105"/>
                          <w:sz w:val="16"/>
                        </w:rPr>
                        <w:t>Mean</w:t>
                      </w:r>
                      <w:r>
                        <w:rPr>
                          <w:rFonts w:ascii="Arial MT"/>
                          <w:w w:val="105"/>
                          <w:sz w:val="16"/>
                        </w:rPr>
                        <w:tab/>
                        <w:t>-0.005122</w:t>
                      </w:r>
                    </w:p>
                    <w:p w14:paraId="362D1D6A" w14:textId="77777777" w:rsidR="007C245F" w:rsidRDefault="007C245F">
                      <w:pPr>
                        <w:tabs>
                          <w:tab w:val="left" w:pos="1178"/>
                        </w:tabs>
                        <w:spacing w:before="11"/>
                        <w:ind w:left="86"/>
                        <w:rPr>
                          <w:rFonts w:ascii="Arial MT"/>
                          <w:sz w:val="16"/>
                        </w:rPr>
                      </w:pPr>
                      <w:r>
                        <w:rPr>
                          <w:rFonts w:ascii="Arial MT"/>
                          <w:w w:val="105"/>
                          <w:sz w:val="16"/>
                        </w:rPr>
                        <w:t>Median</w:t>
                      </w:r>
                      <w:r>
                        <w:rPr>
                          <w:rFonts w:ascii="Arial MT"/>
                          <w:w w:val="105"/>
                          <w:sz w:val="16"/>
                        </w:rPr>
                        <w:tab/>
                        <w:t>-0.056748</w:t>
                      </w:r>
                    </w:p>
                    <w:p w14:paraId="7BCE3516" w14:textId="77777777" w:rsidR="007C245F" w:rsidRDefault="007C245F">
                      <w:pPr>
                        <w:tabs>
                          <w:tab w:val="right" w:pos="1915"/>
                        </w:tabs>
                        <w:spacing w:before="11"/>
                        <w:ind w:left="86"/>
                        <w:rPr>
                          <w:rFonts w:ascii="Arial MT"/>
                          <w:sz w:val="16"/>
                        </w:rPr>
                      </w:pPr>
                      <w:r>
                        <w:rPr>
                          <w:rFonts w:ascii="Arial MT"/>
                          <w:w w:val="105"/>
                          <w:sz w:val="16"/>
                        </w:rPr>
                        <w:t>Maximum</w:t>
                      </w:r>
                      <w:r>
                        <w:rPr>
                          <w:rFonts w:ascii="Arial MT"/>
                          <w:w w:val="105"/>
                          <w:sz w:val="16"/>
                        </w:rPr>
                        <w:tab/>
                        <w:t>1.650857</w:t>
                      </w:r>
                    </w:p>
                    <w:p w14:paraId="30D77512" w14:textId="77777777" w:rsidR="007C245F" w:rsidRDefault="007C245F">
                      <w:pPr>
                        <w:tabs>
                          <w:tab w:val="left" w:pos="1178"/>
                        </w:tabs>
                        <w:spacing w:before="12"/>
                        <w:ind w:left="86"/>
                        <w:rPr>
                          <w:rFonts w:ascii="Arial MT"/>
                          <w:sz w:val="16"/>
                        </w:rPr>
                      </w:pPr>
                      <w:r>
                        <w:rPr>
                          <w:rFonts w:ascii="Arial MT"/>
                          <w:w w:val="105"/>
                          <w:sz w:val="16"/>
                        </w:rPr>
                        <w:t>Minimum</w:t>
                      </w:r>
                      <w:r>
                        <w:rPr>
                          <w:rFonts w:ascii="Arial MT"/>
                          <w:w w:val="105"/>
                          <w:sz w:val="16"/>
                        </w:rPr>
                        <w:tab/>
                        <w:t>-1.316255</w:t>
                      </w:r>
                    </w:p>
                    <w:p w14:paraId="54B2F28E" w14:textId="77777777" w:rsidR="007C245F" w:rsidRDefault="007C245F">
                      <w:pPr>
                        <w:tabs>
                          <w:tab w:val="right" w:pos="1915"/>
                        </w:tabs>
                        <w:spacing w:before="11"/>
                        <w:ind w:left="86"/>
                        <w:rPr>
                          <w:rFonts w:ascii="Arial MT"/>
                          <w:sz w:val="16"/>
                        </w:rPr>
                      </w:pPr>
                      <w:r>
                        <w:rPr>
                          <w:rFonts w:ascii="Arial MT"/>
                          <w:w w:val="105"/>
                          <w:sz w:val="16"/>
                        </w:rPr>
                        <w:t>Std.</w:t>
                      </w:r>
                      <w:r>
                        <w:rPr>
                          <w:rFonts w:ascii="Arial MT"/>
                          <w:spacing w:val="1"/>
                          <w:w w:val="105"/>
                          <w:sz w:val="16"/>
                        </w:rPr>
                        <w:t xml:space="preserve"> </w:t>
                      </w:r>
                      <w:r>
                        <w:rPr>
                          <w:rFonts w:ascii="Arial MT"/>
                          <w:w w:val="105"/>
                          <w:sz w:val="16"/>
                        </w:rPr>
                        <w:t>Dev.</w:t>
                      </w:r>
                      <w:r>
                        <w:rPr>
                          <w:rFonts w:ascii="Arial MT"/>
                          <w:w w:val="105"/>
                          <w:sz w:val="16"/>
                        </w:rPr>
                        <w:tab/>
                        <w:t>0.807180</w:t>
                      </w:r>
                    </w:p>
                    <w:p w14:paraId="70100235" w14:textId="77777777" w:rsidR="007C245F" w:rsidRDefault="007C245F">
                      <w:pPr>
                        <w:tabs>
                          <w:tab w:val="right" w:pos="1915"/>
                        </w:tabs>
                        <w:spacing w:before="11"/>
                        <w:ind w:left="86"/>
                        <w:rPr>
                          <w:rFonts w:ascii="Arial MT"/>
                          <w:sz w:val="16"/>
                        </w:rPr>
                      </w:pPr>
                      <w:r>
                        <w:rPr>
                          <w:rFonts w:ascii="Arial MT"/>
                          <w:w w:val="105"/>
                          <w:sz w:val="16"/>
                        </w:rPr>
                        <w:t>Skewness</w:t>
                      </w:r>
                      <w:r>
                        <w:rPr>
                          <w:rFonts w:ascii="Arial MT"/>
                          <w:w w:val="105"/>
                          <w:sz w:val="16"/>
                        </w:rPr>
                        <w:tab/>
                        <w:t>0.168587</w:t>
                      </w:r>
                    </w:p>
                    <w:p w14:paraId="3131962E" w14:textId="77777777" w:rsidR="007C245F" w:rsidRDefault="007C245F">
                      <w:pPr>
                        <w:tabs>
                          <w:tab w:val="right" w:pos="1915"/>
                        </w:tabs>
                        <w:spacing w:before="11"/>
                        <w:ind w:left="86"/>
                        <w:rPr>
                          <w:rFonts w:ascii="Arial MT"/>
                          <w:sz w:val="16"/>
                        </w:rPr>
                      </w:pPr>
                      <w:r>
                        <w:rPr>
                          <w:rFonts w:ascii="Arial MT"/>
                          <w:w w:val="105"/>
                          <w:sz w:val="16"/>
                        </w:rPr>
                        <w:t>Kurtosis</w:t>
                      </w:r>
                      <w:r>
                        <w:rPr>
                          <w:rFonts w:ascii="Arial MT"/>
                          <w:w w:val="105"/>
                          <w:sz w:val="16"/>
                        </w:rPr>
                        <w:tab/>
                        <w:t>2.017654</w:t>
                      </w:r>
                    </w:p>
                    <w:p w14:paraId="565B1DFA" w14:textId="77777777" w:rsidR="007C245F" w:rsidRDefault="007C245F">
                      <w:pPr>
                        <w:tabs>
                          <w:tab w:val="right" w:pos="1915"/>
                        </w:tabs>
                        <w:spacing w:before="207"/>
                        <w:ind w:left="86"/>
                        <w:rPr>
                          <w:rFonts w:ascii="Arial MT"/>
                          <w:sz w:val="16"/>
                        </w:rPr>
                      </w:pPr>
                      <w:r>
                        <w:rPr>
                          <w:rFonts w:ascii="Arial MT"/>
                          <w:w w:val="105"/>
                          <w:sz w:val="16"/>
                        </w:rPr>
                        <w:t>Jarque-Bera</w:t>
                      </w:r>
                      <w:r>
                        <w:rPr>
                          <w:rFonts w:ascii="Arial MT"/>
                          <w:w w:val="105"/>
                          <w:sz w:val="16"/>
                        </w:rPr>
                        <w:tab/>
                        <w:t>2.651779</w:t>
                      </w:r>
                    </w:p>
                    <w:p w14:paraId="0099F3AA" w14:textId="77777777" w:rsidR="007C245F" w:rsidRDefault="007C245F">
                      <w:pPr>
                        <w:tabs>
                          <w:tab w:val="right" w:pos="1915"/>
                        </w:tabs>
                        <w:spacing w:before="11"/>
                        <w:ind w:left="86"/>
                        <w:rPr>
                          <w:rFonts w:ascii="Arial MT"/>
                          <w:sz w:val="16"/>
                        </w:rPr>
                      </w:pPr>
                      <w:r>
                        <w:rPr>
                          <w:rFonts w:ascii="Arial MT"/>
                          <w:w w:val="105"/>
                          <w:sz w:val="16"/>
                        </w:rPr>
                        <w:t>Probability</w:t>
                      </w:r>
                      <w:r>
                        <w:rPr>
                          <w:rFonts w:ascii="Arial MT"/>
                          <w:w w:val="105"/>
                          <w:sz w:val="16"/>
                        </w:rPr>
                        <w:tab/>
                        <w:t>0.265567</w:t>
                      </w:r>
                    </w:p>
                  </w:txbxContent>
                </v:textbox>
                <w10:wrap anchorx="page"/>
              </v:shape>
            </w:pict>
          </mc:Fallback>
        </mc:AlternateContent>
      </w:r>
      <w:r w:rsidR="00FB2450">
        <w:rPr>
          <w:rFonts w:ascii="Arial MT"/>
          <w:sz w:val="14"/>
        </w:rPr>
        <w:t>12</w:t>
      </w:r>
    </w:p>
    <w:p w14:paraId="5105BA5D" w14:textId="77777777" w:rsidR="00030607" w:rsidRDefault="00030607">
      <w:pPr>
        <w:pStyle w:val="BodyText"/>
        <w:spacing w:before="11"/>
        <w:rPr>
          <w:rFonts w:ascii="Arial MT"/>
          <w:sz w:val="20"/>
        </w:rPr>
      </w:pPr>
    </w:p>
    <w:p w14:paraId="63CB5567" w14:textId="77777777" w:rsidR="00030607" w:rsidRDefault="00FB2450">
      <w:pPr>
        <w:spacing w:before="95"/>
        <w:ind w:left="807"/>
        <w:rPr>
          <w:rFonts w:ascii="Arial MT"/>
          <w:sz w:val="14"/>
        </w:rPr>
      </w:pPr>
      <w:r>
        <w:rPr>
          <w:rFonts w:ascii="Arial MT"/>
          <w:sz w:val="14"/>
        </w:rPr>
        <w:t>10</w:t>
      </w:r>
    </w:p>
    <w:p w14:paraId="0A984589" w14:textId="77777777" w:rsidR="00030607" w:rsidRDefault="00030607">
      <w:pPr>
        <w:pStyle w:val="BodyText"/>
        <w:rPr>
          <w:rFonts w:ascii="Arial MT"/>
          <w:sz w:val="16"/>
        </w:rPr>
      </w:pPr>
    </w:p>
    <w:p w14:paraId="0EB04894" w14:textId="77777777" w:rsidR="00030607" w:rsidRDefault="00030607">
      <w:pPr>
        <w:pStyle w:val="BodyText"/>
        <w:spacing w:before="3"/>
        <w:rPr>
          <w:rFonts w:ascii="Arial MT"/>
          <w:sz w:val="13"/>
        </w:rPr>
      </w:pPr>
    </w:p>
    <w:p w14:paraId="1BDD04E6" w14:textId="77777777" w:rsidR="00030607" w:rsidRDefault="00FB2450">
      <w:pPr>
        <w:ind w:left="881"/>
        <w:rPr>
          <w:rFonts w:ascii="Arial MT"/>
          <w:sz w:val="14"/>
        </w:rPr>
      </w:pPr>
      <w:r>
        <w:rPr>
          <w:rFonts w:ascii="Arial MT"/>
          <w:w w:val="99"/>
          <w:sz w:val="14"/>
        </w:rPr>
        <w:t>8</w:t>
      </w:r>
    </w:p>
    <w:p w14:paraId="0911A8B3" w14:textId="77777777" w:rsidR="00030607" w:rsidRDefault="00030607">
      <w:pPr>
        <w:pStyle w:val="BodyText"/>
        <w:rPr>
          <w:rFonts w:ascii="Arial MT"/>
          <w:sz w:val="21"/>
        </w:rPr>
      </w:pPr>
    </w:p>
    <w:p w14:paraId="058196E6" w14:textId="77777777" w:rsidR="00030607" w:rsidRDefault="00FB2450">
      <w:pPr>
        <w:spacing w:before="95"/>
        <w:ind w:left="881"/>
        <w:rPr>
          <w:rFonts w:ascii="Arial MT"/>
          <w:sz w:val="14"/>
        </w:rPr>
      </w:pPr>
      <w:r>
        <w:rPr>
          <w:rFonts w:ascii="Arial MT"/>
          <w:w w:val="99"/>
          <w:sz w:val="14"/>
        </w:rPr>
        <w:t>6</w:t>
      </w:r>
    </w:p>
    <w:p w14:paraId="5786AE0D" w14:textId="77777777" w:rsidR="00030607" w:rsidRDefault="00030607">
      <w:pPr>
        <w:pStyle w:val="BodyText"/>
        <w:rPr>
          <w:rFonts w:ascii="Arial MT"/>
          <w:sz w:val="16"/>
        </w:rPr>
      </w:pPr>
    </w:p>
    <w:p w14:paraId="64D000E9" w14:textId="77777777" w:rsidR="00030607" w:rsidRDefault="00030607">
      <w:pPr>
        <w:pStyle w:val="BodyText"/>
        <w:spacing w:before="2"/>
        <w:rPr>
          <w:rFonts w:ascii="Arial MT"/>
          <w:sz w:val="13"/>
        </w:rPr>
      </w:pPr>
    </w:p>
    <w:p w14:paraId="1ABFE2D5" w14:textId="77777777" w:rsidR="00030607" w:rsidRDefault="00FB2450">
      <w:pPr>
        <w:ind w:left="881"/>
        <w:rPr>
          <w:rFonts w:ascii="Arial MT"/>
          <w:sz w:val="14"/>
        </w:rPr>
      </w:pPr>
      <w:r>
        <w:rPr>
          <w:rFonts w:ascii="Arial MT"/>
          <w:w w:val="99"/>
          <w:sz w:val="14"/>
        </w:rPr>
        <w:t>4</w:t>
      </w:r>
    </w:p>
    <w:p w14:paraId="4E6DC657" w14:textId="77777777" w:rsidR="00030607" w:rsidRDefault="00030607">
      <w:pPr>
        <w:pStyle w:val="BodyText"/>
        <w:spacing w:before="1"/>
        <w:rPr>
          <w:rFonts w:ascii="Arial MT"/>
          <w:sz w:val="21"/>
        </w:rPr>
      </w:pPr>
    </w:p>
    <w:p w14:paraId="645EE3F3" w14:textId="77777777" w:rsidR="00030607" w:rsidRDefault="00FB2450">
      <w:pPr>
        <w:spacing w:before="95"/>
        <w:ind w:left="881"/>
        <w:rPr>
          <w:rFonts w:ascii="Arial MT"/>
          <w:sz w:val="14"/>
        </w:rPr>
      </w:pPr>
      <w:r>
        <w:rPr>
          <w:rFonts w:ascii="Arial MT"/>
          <w:w w:val="99"/>
          <w:sz w:val="14"/>
        </w:rPr>
        <w:t>2</w:t>
      </w:r>
    </w:p>
    <w:p w14:paraId="275BD425" w14:textId="77777777" w:rsidR="00030607" w:rsidRDefault="00030607">
      <w:pPr>
        <w:pStyle w:val="BodyText"/>
        <w:rPr>
          <w:rFonts w:ascii="Arial MT"/>
          <w:sz w:val="21"/>
        </w:rPr>
      </w:pPr>
    </w:p>
    <w:p w14:paraId="08E65461" w14:textId="77777777" w:rsidR="00030607" w:rsidRDefault="00030607">
      <w:pPr>
        <w:rPr>
          <w:rFonts w:ascii="Arial MT"/>
          <w:sz w:val="21"/>
        </w:rPr>
        <w:sectPr w:rsidR="00030607">
          <w:pgSz w:w="11910" w:h="16840"/>
          <w:pgMar w:top="1680" w:right="580" w:bottom="1400" w:left="1460" w:header="712" w:footer="1202" w:gutter="0"/>
          <w:cols w:space="720"/>
        </w:sectPr>
      </w:pPr>
    </w:p>
    <w:p w14:paraId="073FC4EA" w14:textId="77777777" w:rsidR="00030607" w:rsidRDefault="00FB2450">
      <w:pPr>
        <w:spacing w:before="95"/>
        <w:ind w:left="881"/>
        <w:rPr>
          <w:rFonts w:ascii="Arial MT"/>
          <w:sz w:val="14"/>
        </w:rPr>
      </w:pPr>
      <w:r>
        <w:rPr>
          <w:rFonts w:ascii="Arial MT"/>
          <w:w w:val="99"/>
          <w:sz w:val="14"/>
        </w:rPr>
        <w:t>0</w:t>
      </w:r>
    </w:p>
    <w:p w14:paraId="3471F6E9" w14:textId="77777777" w:rsidR="00030607" w:rsidRDefault="00FB2450">
      <w:pPr>
        <w:spacing w:before="16"/>
        <w:ind w:left="989"/>
        <w:rPr>
          <w:rFonts w:ascii="Arial MT"/>
          <w:sz w:val="14"/>
        </w:rPr>
      </w:pPr>
      <w:r>
        <w:rPr>
          <w:rFonts w:ascii="Arial MT"/>
          <w:sz w:val="14"/>
        </w:rPr>
        <w:t>-1.5</w:t>
      </w:r>
    </w:p>
    <w:p w14:paraId="131A2170" w14:textId="77777777" w:rsidR="00030607" w:rsidRDefault="00FB2450">
      <w:pPr>
        <w:pStyle w:val="BodyText"/>
        <w:spacing w:before="8"/>
        <w:rPr>
          <w:rFonts w:ascii="Arial MT"/>
          <w:sz w:val="23"/>
        </w:rPr>
      </w:pPr>
      <w:r>
        <w:br w:type="column"/>
      </w:r>
    </w:p>
    <w:p w14:paraId="6C818287" w14:textId="77777777" w:rsidR="00030607" w:rsidRDefault="00FB2450">
      <w:pPr>
        <w:ind w:left="468"/>
        <w:rPr>
          <w:rFonts w:ascii="Arial MT"/>
          <w:sz w:val="14"/>
        </w:rPr>
      </w:pPr>
      <w:r>
        <w:rPr>
          <w:rFonts w:ascii="Arial MT"/>
          <w:sz w:val="14"/>
        </w:rPr>
        <w:t>-1.0</w:t>
      </w:r>
    </w:p>
    <w:p w14:paraId="3F7961C4" w14:textId="77777777" w:rsidR="00030607" w:rsidRDefault="00FB2450">
      <w:pPr>
        <w:pStyle w:val="BodyText"/>
        <w:spacing w:before="8"/>
        <w:rPr>
          <w:rFonts w:ascii="Arial MT"/>
          <w:sz w:val="23"/>
        </w:rPr>
      </w:pPr>
      <w:r>
        <w:br w:type="column"/>
      </w:r>
    </w:p>
    <w:p w14:paraId="2EA86542" w14:textId="77777777" w:rsidR="00030607" w:rsidRDefault="00FB2450">
      <w:pPr>
        <w:ind w:left="469"/>
        <w:rPr>
          <w:rFonts w:ascii="Arial MT"/>
          <w:sz w:val="14"/>
        </w:rPr>
      </w:pPr>
      <w:r>
        <w:rPr>
          <w:rFonts w:ascii="Arial MT"/>
          <w:sz w:val="14"/>
        </w:rPr>
        <w:t>-0.5</w:t>
      </w:r>
    </w:p>
    <w:p w14:paraId="0D4172A4" w14:textId="77777777" w:rsidR="00030607" w:rsidRDefault="00FB2450">
      <w:pPr>
        <w:pStyle w:val="BodyText"/>
        <w:spacing w:before="8"/>
        <w:rPr>
          <w:rFonts w:ascii="Arial MT"/>
          <w:sz w:val="23"/>
        </w:rPr>
      </w:pPr>
      <w:r>
        <w:br w:type="column"/>
      </w:r>
    </w:p>
    <w:p w14:paraId="22D7B301" w14:textId="77777777" w:rsidR="00030607" w:rsidRDefault="00FB2450">
      <w:pPr>
        <w:jc w:val="right"/>
        <w:rPr>
          <w:rFonts w:ascii="Arial MT"/>
          <w:sz w:val="14"/>
        </w:rPr>
      </w:pPr>
      <w:r>
        <w:rPr>
          <w:rFonts w:ascii="Arial MT"/>
          <w:sz w:val="14"/>
        </w:rPr>
        <w:t>0.0</w:t>
      </w:r>
    </w:p>
    <w:p w14:paraId="47FAF465" w14:textId="77777777" w:rsidR="00030607" w:rsidRDefault="00FB2450">
      <w:pPr>
        <w:pStyle w:val="BodyText"/>
        <w:spacing w:before="8"/>
        <w:rPr>
          <w:rFonts w:ascii="Arial MT"/>
          <w:sz w:val="23"/>
        </w:rPr>
      </w:pPr>
      <w:r>
        <w:br w:type="column"/>
      </w:r>
    </w:p>
    <w:p w14:paraId="017EA807" w14:textId="77777777" w:rsidR="00030607" w:rsidRDefault="00FB2450">
      <w:pPr>
        <w:jc w:val="right"/>
        <w:rPr>
          <w:rFonts w:ascii="Arial MT"/>
          <w:sz w:val="14"/>
        </w:rPr>
      </w:pPr>
      <w:r>
        <w:rPr>
          <w:rFonts w:ascii="Arial MT"/>
          <w:sz w:val="14"/>
        </w:rPr>
        <w:t>0.5</w:t>
      </w:r>
    </w:p>
    <w:p w14:paraId="7300C625" w14:textId="77777777" w:rsidR="00030607" w:rsidRDefault="00FB2450">
      <w:pPr>
        <w:pStyle w:val="BodyText"/>
        <w:spacing w:before="8"/>
        <w:rPr>
          <w:rFonts w:ascii="Arial MT"/>
          <w:sz w:val="23"/>
        </w:rPr>
      </w:pPr>
      <w:r>
        <w:br w:type="column"/>
      </w:r>
    </w:p>
    <w:p w14:paraId="7FBE5CB8" w14:textId="77777777" w:rsidR="00030607" w:rsidRDefault="00FB2450">
      <w:pPr>
        <w:jc w:val="right"/>
        <w:rPr>
          <w:rFonts w:ascii="Arial MT"/>
          <w:sz w:val="14"/>
        </w:rPr>
      </w:pPr>
      <w:r>
        <w:rPr>
          <w:rFonts w:ascii="Arial MT"/>
          <w:sz w:val="14"/>
        </w:rPr>
        <w:t>1.0</w:t>
      </w:r>
    </w:p>
    <w:p w14:paraId="44F7FE26" w14:textId="77777777" w:rsidR="00030607" w:rsidRDefault="00FB2450">
      <w:pPr>
        <w:pStyle w:val="BodyText"/>
        <w:spacing w:before="8"/>
        <w:rPr>
          <w:rFonts w:ascii="Arial MT"/>
          <w:sz w:val="23"/>
        </w:rPr>
      </w:pPr>
      <w:r>
        <w:br w:type="column"/>
      </w:r>
    </w:p>
    <w:p w14:paraId="78DDC2A8" w14:textId="77777777" w:rsidR="00030607" w:rsidRDefault="00FB2450">
      <w:pPr>
        <w:ind w:left="518"/>
        <w:rPr>
          <w:rFonts w:ascii="Arial MT"/>
          <w:sz w:val="14"/>
        </w:rPr>
      </w:pPr>
      <w:r>
        <w:rPr>
          <w:rFonts w:ascii="Arial MT"/>
          <w:sz w:val="14"/>
        </w:rPr>
        <w:t>1.5</w:t>
      </w:r>
    </w:p>
    <w:p w14:paraId="6E81927A" w14:textId="77777777" w:rsidR="00030607" w:rsidRDefault="00030607">
      <w:pPr>
        <w:rPr>
          <w:rFonts w:ascii="Arial MT"/>
          <w:sz w:val="14"/>
        </w:rPr>
        <w:sectPr w:rsidR="00030607">
          <w:type w:val="continuous"/>
          <w:pgSz w:w="11910" w:h="16840"/>
          <w:pgMar w:top="1580" w:right="580" w:bottom="280" w:left="1460" w:header="720" w:footer="720" w:gutter="0"/>
          <w:cols w:num="7" w:space="720" w:equalWidth="0">
            <w:col w:w="1232" w:space="40"/>
            <w:col w:w="711" w:space="39"/>
            <w:col w:w="712" w:space="40"/>
            <w:col w:w="688" w:space="40"/>
            <w:col w:w="711" w:space="39"/>
            <w:col w:w="712" w:space="39"/>
            <w:col w:w="4867"/>
          </w:cols>
        </w:sectPr>
      </w:pPr>
    </w:p>
    <w:p w14:paraId="7BDD3E70" w14:textId="77777777" w:rsidR="00030607" w:rsidRDefault="00030607">
      <w:pPr>
        <w:pStyle w:val="BodyText"/>
        <w:rPr>
          <w:rFonts w:ascii="Arial MT"/>
          <w:sz w:val="20"/>
        </w:rPr>
      </w:pPr>
    </w:p>
    <w:p w14:paraId="71B15315" w14:textId="77777777" w:rsidR="00030607" w:rsidRPr="007D04A5" w:rsidRDefault="00FB2450" w:rsidP="007D04A5">
      <w:pPr>
        <w:pStyle w:val="BodyText"/>
        <w:ind w:firstLine="851"/>
        <w:rPr>
          <w:b/>
          <w:u w:val="single"/>
        </w:rPr>
      </w:pPr>
      <w:r w:rsidRPr="007D04A5">
        <w:rPr>
          <w:b/>
          <w:u w:val="single"/>
        </w:rPr>
        <w:t>Lampiran</w:t>
      </w:r>
      <w:r w:rsidRPr="007D04A5">
        <w:rPr>
          <w:b/>
          <w:spacing w:val="-3"/>
          <w:u w:val="single"/>
        </w:rPr>
        <w:t xml:space="preserve"> </w:t>
      </w:r>
      <w:r w:rsidRPr="007D04A5">
        <w:rPr>
          <w:b/>
          <w:u w:val="single"/>
        </w:rPr>
        <w:t>12</w:t>
      </w:r>
      <w:r w:rsidRPr="007D04A5">
        <w:rPr>
          <w:b/>
          <w:spacing w:val="-2"/>
          <w:u w:val="single"/>
        </w:rPr>
        <w:t xml:space="preserve"> </w:t>
      </w:r>
      <w:r w:rsidRPr="007D04A5">
        <w:rPr>
          <w:b/>
          <w:u w:val="single"/>
        </w:rPr>
        <w:t>Hasil</w:t>
      </w:r>
      <w:r w:rsidRPr="007D04A5">
        <w:rPr>
          <w:b/>
          <w:spacing w:val="-3"/>
          <w:u w:val="single"/>
        </w:rPr>
        <w:t xml:space="preserve"> </w:t>
      </w:r>
      <w:r w:rsidRPr="007D04A5">
        <w:rPr>
          <w:b/>
          <w:u w:val="single"/>
        </w:rPr>
        <w:t>Uji</w:t>
      </w:r>
      <w:r w:rsidRPr="007D04A5">
        <w:rPr>
          <w:b/>
          <w:spacing w:val="-2"/>
          <w:u w:val="single"/>
        </w:rPr>
        <w:t xml:space="preserve"> </w:t>
      </w:r>
      <w:r w:rsidRPr="007D04A5">
        <w:rPr>
          <w:b/>
          <w:u w:val="single"/>
        </w:rPr>
        <w:t>Multikolinearitas</w:t>
      </w:r>
      <w:r w:rsidRPr="007D04A5">
        <w:rPr>
          <w:b/>
          <w:spacing w:val="-3"/>
          <w:u w:val="single"/>
        </w:rPr>
        <w:t xml:space="preserve"> </w:t>
      </w:r>
      <w:r w:rsidRPr="007D04A5">
        <w:rPr>
          <w:b/>
          <w:u w:val="single"/>
        </w:rPr>
        <w:t>Persamaan Penelitian</w:t>
      </w:r>
      <w:r w:rsidRPr="007D04A5">
        <w:rPr>
          <w:b/>
          <w:spacing w:val="-3"/>
          <w:u w:val="single"/>
        </w:rPr>
        <w:t xml:space="preserve"> </w:t>
      </w:r>
      <w:r w:rsidRPr="007D04A5">
        <w:rPr>
          <w:b/>
          <w:u w:val="single"/>
        </w:rPr>
        <w:t>1</w:t>
      </w:r>
    </w:p>
    <w:p w14:paraId="3ACD4B55" w14:textId="77777777" w:rsidR="00030607" w:rsidRDefault="00030607">
      <w:pPr>
        <w:pStyle w:val="BodyText"/>
        <w:rPr>
          <w:b/>
          <w:sz w:val="20"/>
        </w:rPr>
      </w:pPr>
    </w:p>
    <w:p w14:paraId="70CFDBB6" w14:textId="77777777" w:rsidR="00030607" w:rsidRDefault="00030607">
      <w:pPr>
        <w:pStyle w:val="BodyText"/>
        <w:spacing w:before="7"/>
        <w:rPr>
          <w:b/>
          <w:sz w:val="11"/>
        </w:rPr>
      </w:pPr>
    </w:p>
    <w:tbl>
      <w:tblPr>
        <w:tblW w:w="0" w:type="auto"/>
        <w:tblInd w:w="847" w:type="dxa"/>
        <w:tblLayout w:type="fixed"/>
        <w:tblCellMar>
          <w:left w:w="0" w:type="dxa"/>
          <w:right w:w="0" w:type="dxa"/>
        </w:tblCellMar>
        <w:tblLook w:val="01E0" w:firstRow="1" w:lastRow="1" w:firstColumn="1" w:lastColumn="1" w:noHBand="0" w:noVBand="0"/>
      </w:tblPr>
      <w:tblGrid>
        <w:gridCol w:w="1152"/>
        <w:gridCol w:w="1317"/>
        <w:gridCol w:w="1249"/>
        <w:gridCol w:w="1249"/>
        <w:gridCol w:w="1250"/>
        <w:gridCol w:w="1251"/>
      </w:tblGrid>
      <w:tr w:rsidR="00030607" w14:paraId="1E43E488" w14:textId="77777777">
        <w:trPr>
          <w:trHeight w:val="289"/>
        </w:trPr>
        <w:tc>
          <w:tcPr>
            <w:tcW w:w="1152" w:type="dxa"/>
            <w:tcBorders>
              <w:bottom w:val="double" w:sz="2" w:space="0" w:color="000000"/>
            </w:tcBorders>
          </w:tcPr>
          <w:p w14:paraId="712CBB2B" w14:textId="77777777" w:rsidR="00030607" w:rsidRDefault="00030607">
            <w:pPr>
              <w:pStyle w:val="TableParagraph"/>
              <w:rPr>
                <w:sz w:val="18"/>
              </w:rPr>
            </w:pPr>
          </w:p>
        </w:tc>
        <w:tc>
          <w:tcPr>
            <w:tcW w:w="1317" w:type="dxa"/>
            <w:tcBorders>
              <w:bottom w:val="double" w:sz="2" w:space="0" w:color="000000"/>
            </w:tcBorders>
          </w:tcPr>
          <w:p w14:paraId="5C1549BE" w14:textId="77777777" w:rsidR="00030607" w:rsidRDefault="00FB2450">
            <w:pPr>
              <w:pStyle w:val="TableParagraph"/>
              <w:spacing w:line="201" w:lineRule="exact"/>
              <w:ind w:left="266" w:right="198"/>
              <w:jc w:val="center"/>
              <w:rPr>
                <w:rFonts w:ascii="Arial MT"/>
                <w:sz w:val="18"/>
              </w:rPr>
            </w:pPr>
            <w:r>
              <w:rPr>
                <w:rFonts w:ascii="Arial MT"/>
                <w:sz w:val="18"/>
              </w:rPr>
              <w:t>KI</w:t>
            </w:r>
          </w:p>
        </w:tc>
        <w:tc>
          <w:tcPr>
            <w:tcW w:w="1249" w:type="dxa"/>
            <w:tcBorders>
              <w:bottom w:val="double" w:sz="2" w:space="0" w:color="000000"/>
            </w:tcBorders>
          </w:tcPr>
          <w:p w14:paraId="37BAF83B" w14:textId="77777777" w:rsidR="00030607" w:rsidRDefault="00FB2450">
            <w:pPr>
              <w:pStyle w:val="TableParagraph"/>
              <w:spacing w:line="201" w:lineRule="exact"/>
              <w:ind w:left="199" w:right="198"/>
              <w:jc w:val="center"/>
              <w:rPr>
                <w:rFonts w:ascii="Arial MT"/>
                <w:sz w:val="18"/>
              </w:rPr>
            </w:pPr>
            <w:r>
              <w:rPr>
                <w:rFonts w:ascii="Arial MT"/>
                <w:sz w:val="18"/>
              </w:rPr>
              <w:t>KA</w:t>
            </w:r>
          </w:p>
        </w:tc>
        <w:tc>
          <w:tcPr>
            <w:tcW w:w="1249" w:type="dxa"/>
            <w:tcBorders>
              <w:bottom w:val="double" w:sz="2" w:space="0" w:color="000000"/>
            </w:tcBorders>
          </w:tcPr>
          <w:p w14:paraId="1AD1D317" w14:textId="77777777" w:rsidR="00030607" w:rsidRDefault="00FB2450">
            <w:pPr>
              <w:pStyle w:val="TableParagraph"/>
              <w:spacing w:line="201" w:lineRule="exact"/>
              <w:ind w:left="199" w:right="193"/>
              <w:jc w:val="center"/>
              <w:rPr>
                <w:rFonts w:ascii="Arial MT"/>
                <w:sz w:val="18"/>
              </w:rPr>
            </w:pPr>
            <w:r>
              <w:rPr>
                <w:rFonts w:ascii="Arial MT"/>
                <w:sz w:val="18"/>
              </w:rPr>
              <w:t>KM</w:t>
            </w:r>
          </w:p>
        </w:tc>
        <w:tc>
          <w:tcPr>
            <w:tcW w:w="1250" w:type="dxa"/>
            <w:tcBorders>
              <w:bottom w:val="double" w:sz="2" w:space="0" w:color="000000"/>
            </w:tcBorders>
          </w:tcPr>
          <w:p w14:paraId="7E9BE328" w14:textId="77777777" w:rsidR="00030607" w:rsidRDefault="00FB2450">
            <w:pPr>
              <w:pStyle w:val="TableParagraph"/>
              <w:spacing w:line="201" w:lineRule="exact"/>
              <w:ind w:left="199" w:right="195"/>
              <w:jc w:val="center"/>
              <w:rPr>
                <w:rFonts w:ascii="Arial MT"/>
                <w:sz w:val="18"/>
              </w:rPr>
            </w:pPr>
            <w:r>
              <w:rPr>
                <w:rFonts w:ascii="Arial MT"/>
                <w:sz w:val="18"/>
              </w:rPr>
              <w:t>BSIZE</w:t>
            </w:r>
          </w:p>
        </w:tc>
        <w:tc>
          <w:tcPr>
            <w:tcW w:w="1251" w:type="dxa"/>
            <w:tcBorders>
              <w:bottom w:val="double" w:sz="2" w:space="0" w:color="000000"/>
            </w:tcBorders>
          </w:tcPr>
          <w:p w14:paraId="3D667283" w14:textId="77777777" w:rsidR="00030607" w:rsidRDefault="00FB2450">
            <w:pPr>
              <w:pStyle w:val="TableParagraph"/>
              <w:spacing w:line="201" w:lineRule="exact"/>
              <w:ind w:left="200" w:right="197"/>
              <w:jc w:val="center"/>
              <w:rPr>
                <w:rFonts w:ascii="Arial MT"/>
                <w:sz w:val="18"/>
              </w:rPr>
            </w:pPr>
            <w:r>
              <w:rPr>
                <w:rFonts w:ascii="Arial MT"/>
                <w:sz w:val="18"/>
              </w:rPr>
              <w:t>DER</w:t>
            </w:r>
          </w:p>
        </w:tc>
      </w:tr>
      <w:tr w:rsidR="00030607" w14:paraId="1992D65B" w14:textId="77777777">
        <w:trPr>
          <w:trHeight w:val="317"/>
        </w:trPr>
        <w:tc>
          <w:tcPr>
            <w:tcW w:w="1152" w:type="dxa"/>
            <w:tcBorders>
              <w:top w:val="double" w:sz="2" w:space="0" w:color="000000"/>
            </w:tcBorders>
          </w:tcPr>
          <w:p w14:paraId="2DA30030" w14:textId="77777777" w:rsidR="00030607" w:rsidRDefault="00FB2450">
            <w:pPr>
              <w:pStyle w:val="TableParagraph"/>
              <w:spacing w:before="101" w:line="196" w:lineRule="exact"/>
              <w:ind w:left="448" w:right="389"/>
              <w:jc w:val="center"/>
              <w:rPr>
                <w:rFonts w:ascii="Arial MT"/>
                <w:sz w:val="18"/>
              </w:rPr>
            </w:pPr>
            <w:r>
              <w:rPr>
                <w:rFonts w:ascii="Arial MT"/>
                <w:sz w:val="18"/>
              </w:rPr>
              <w:t>KI</w:t>
            </w:r>
          </w:p>
        </w:tc>
        <w:tc>
          <w:tcPr>
            <w:tcW w:w="1317" w:type="dxa"/>
            <w:tcBorders>
              <w:top w:val="double" w:sz="2" w:space="0" w:color="000000"/>
            </w:tcBorders>
          </w:tcPr>
          <w:p w14:paraId="614AEF8D" w14:textId="77777777" w:rsidR="00030607" w:rsidRDefault="00FB2450">
            <w:pPr>
              <w:pStyle w:val="TableParagraph"/>
              <w:spacing w:before="101" w:line="196" w:lineRule="exact"/>
              <w:ind w:left="266" w:right="149"/>
              <w:jc w:val="center"/>
              <w:rPr>
                <w:rFonts w:ascii="Arial MT"/>
                <w:sz w:val="18"/>
              </w:rPr>
            </w:pPr>
            <w:r>
              <w:rPr>
                <w:rFonts w:ascii="Arial MT"/>
                <w:sz w:val="18"/>
              </w:rPr>
              <w:t>1.000000</w:t>
            </w:r>
          </w:p>
        </w:tc>
        <w:tc>
          <w:tcPr>
            <w:tcW w:w="1249" w:type="dxa"/>
            <w:tcBorders>
              <w:top w:val="double" w:sz="2" w:space="0" w:color="000000"/>
            </w:tcBorders>
          </w:tcPr>
          <w:p w14:paraId="12D4E452" w14:textId="77777777" w:rsidR="00030607" w:rsidRDefault="00FB2450">
            <w:pPr>
              <w:pStyle w:val="TableParagraph"/>
              <w:spacing w:before="101" w:line="196" w:lineRule="exact"/>
              <w:ind w:right="215"/>
              <w:jc w:val="right"/>
              <w:rPr>
                <w:rFonts w:ascii="Arial MT"/>
                <w:sz w:val="18"/>
              </w:rPr>
            </w:pPr>
            <w:r>
              <w:rPr>
                <w:rFonts w:ascii="Arial MT"/>
                <w:sz w:val="18"/>
              </w:rPr>
              <w:t>-0.147548</w:t>
            </w:r>
          </w:p>
        </w:tc>
        <w:tc>
          <w:tcPr>
            <w:tcW w:w="1249" w:type="dxa"/>
            <w:tcBorders>
              <w:top w:val="double" w:sz="2" w:space="0" w:color="000000"/>
            </w:tcBorders>
          </w:tcPr>
          <w:p w14:paraId="0C47C714" w14:textId="77777777" w:rsidR="00030607" w:rsidRDefault="00FB2450">
            <w:pPr>
              <w:pStyle w:val="TableParagraph"/>
              <w:spacing w:before="101" w:line="196" w:lineRule="exact"/>
              <w:ind w:left="199" w:right="148"/>
              <w:jc w:val="center"/>
              <w:rPr>
                <w:rFonts w:ascii="Arial MT"/>
                <w:sz w:val="18"/>
              </w:rPr>
            </w:pPr>
            <w:r>
              <w:rPr>
                <w:rFonts w:ascii="Arial MT"/>
                <w:sz w:val="18"/>
              </w:rPr>
              <w:t>0.238264</w:t>
            </w:r>
          </w:p>
        </w:tc>
        <w:tc>
          <w:tcPr>
            <w:tcW w:w="1250" w:type="dxa"/>
            <w:tcBorders>
              <w:top w:val="double" w:sz="2" w:space="0" w:color="000000"/>
            </w:tcBorders>
          </w:tcPr>
          <w:p w14:paraId="38AD00F7" w14:textId="77777777" w:rsidR="00030607" w:rsidRDefault="00FB2450">
            <w:pPr>
              <w:pStyle w:val="TableParagraph"/>
              <w:spacing w:before="101" w:line="196" w:lineRule="exact"/>
              <w:ind w:left="199" w:right="146"/>
              <w:jc w:val="center"/>
              <w:rPr>
                <w:rFonts w:ascii="Arial MT"/>
                <w:sz w:val="18"/>
              </w:rPr>
            </w:pPr>
            <w:r>
              <w:rPr>
                <w:rFonts w:ascii="Arial MT"/>
                <w:sz w:val="18"/>
              </w:rPr>
              <w:t>0.004721</w:t>
            </w:r>
          </w:p>
        </w:tc>
        <w:tc>
          <w:tcPr>
            <w:tcW w:w="1251" w:type="dxa"/>
            <w:tcBorders>
              <w:top w:val="double" w:sz="2" w:space="0" w:color="000000"/>
            </w:tcBorders>
          </w:tcPr>
          <w:p w14:paraId="600ACE22" w14:textId="77777777" w:rsidR="00030607" w:rsidRDefault="00FB2450">
            <w:pPr>
              <w:pStyle w:val="TableParagraph"/>
              <w:spacing w:before="101" w:line="196" w:lineRule="exact"/>
              <w:ind w:left="200" w:right="197"/>
              <w:jc w:val="center"/>
              <w:rPr>
                <w:rFonts w:ascii="Arial MT"/>
                <w:sz w:val="18"/>
              </w:rPr>
            </w:pPr>
            <w:r>
              <w:rPr>
                <w:rFonts w:ascii="Arial MT"/>
                <w:sz w:val="18"/>
              </w:rPr>
              <w:t>-0.060624</w:t>
            </w:r>
          </w:p>
        </w:tc>
      </w:tr>
      <w:tr w:rsidR="00030607" w14:paraId="1AD462E5" w14:textId="77777777">
        <w:trPr>
          <w:trHeight w:val="219"/>
        </w:trPr>
        <w:tc>
          <w:tcPr>
            <w:tcW w:w="1152" w:type="dxa"/>
          </w:tcPr>
          <w:p w14:paraId="31361908" w14:textId="77777777" w:rsidR="00030607" w:rsidRDefault="00FB2450">
            <w:pPr>
              <w:pStyle w:val="TableParagraph"/>
              <w:spacing w:before="2" w:line="197" w:lineRule="exact"/>
              <w:ind w:left="451" w:right="389"/>
              <w:jc w:val="center"/>
              <w:rPr>
                <w:rFonts w:ascii="Arial MT"/>
                <w:sz w:val="18"/>
              </w:rPr>
            </w:pPr>
            <w:r>
              <w:rPr>
                <w:rFonts w:ascii="Arial MT"/>
                <w:sz w:val="18"/>
              </w:rPr>
              <w:t>KA</w:t>
            </w:r>
          </w:p>
        </w:tc>
        <w:tc>
          <w:tcPr>
            <w:tcW w:w="1317" w:type="dxa"/>
          </w:tcPr>
          <w:p w14:paraId="036B15B0" w14:textId="77777777" w:rsidR="00030607" w:rsidRDefault="00FB2450">
            <w:pPr>
              <w:pStyle w:val="TableParagraph"/>
              <w:spacing w:before="2" w:line="197" w:lineRule="exact"/>
              <w:ind w:left="266" w:right="199"/>
              <w:jc w:val="center"/>
              <w:rPr>
                <w:rFonts w:ascii="Arial MT"/>
                <w:sz w:val="18"/>
              </w:rPr>
            </w:pPr>
            <w:r>
              <w:rPr>
                <w:rFonts w:ascii="Arial MT"/>
                <w:sz w:val="18"/>
              </w:rPr>
              <w:t>-0.147548</w:t>
            </w:r>
          </w:p>
        </w:tc>
        <w:tc>
          <w:tcPr>
            <w:tcW w:w="1249" w:type="dxa"/>
          </w:tcPr>
          <w:p w14:paraId="3E2BA2E1" w14:textId="77777777" w:rsidR="00030607" w:rsidRDefault="00FB2450">
            <w:pPr>
              <w:pStyle w:val="TableParagraph"/>
              <w:spacing w:before="2" w:line="197" w:lineRule="exact"/>
              <w:ind w:right="220"/>
              <w:jc w:val="right"/>
              <w:rPr>
                <w:rFonts w:ascii="Arial MT"/>
                <w:sz w:val="18"/>
              </w:rPr>
            </w:pPr>
            <w:r>
              <w:rPr>
                <w:rFonts w:ascii="Arial MT"/>
                <w:sz w:val="18"/>
              </w:rPr>
              <w:t>1.000000</w:t>
            </w:r>
          </w:p>
        </w:tc>
        <w:tc>
          <w:tcPr>
            <w:tcW w:w="1249" w:type="dxa"/>
          </w:tcPr>
          <w:p w14:paraId="2B147672" w14:textId="77777777" w:rsidR="00030607" w:rsidRDefault="00FB2450">
            <w:pPr>
              <w:pStyle w:val="TableParagraph"/>
              <w:spacing w:before="2" w:line="197" w:lineRule="exact"/>
              <w:ind w:left="199" w:right="148"/>
              <w:jc w:val="center"/>
              <w:rPr>
                <w:rFonts w:ascii="Arial MT"/>
                <w:sz w:val="18"/>
              </w:rPr>
            </w:pPr>
            <w:r>
              <w:rPr>
                <w:rFonts w:ascii="Arial MT"/>
                <w:sz w:val="18"/>
              </w:rPr>
              <w:t>0.143139</w:t>
            </w:r>
          </w:p>
        </w:tc>
        <w:tc>
          <w:tcPr>
            <w:tcW w:w="1250" w:type="dxa"/>
          </w:tcPr>
          <w:p w14:paraId="4B10ABAF" w14:textId="77777777" w:rsidR="00030607" w:rsidRDefault="00FB2450">
            <w:pPr>
              <w:pStyle w:val="TableParagraph"/>
              <w:spacing w:before="2" w:line="197" w:lineRule="exact"/>
              <w:ind w:left="199" w:right="197"/>
              <w:jc w:val="center"/>
              <w:rPr>
                <w:rFonts w:ascii="Arial MT"/>
                <w:sz w:val="18"/>
              </w:rPr>
            </w:pPr>
            <w:r>
              <w:rPr>
                <w:rFonts w:ascii="Arial MT"/>
                <w:sz w:val="18"/>
              </w:rPr>
              <w:t>-0.111045</w:t>
            </w:r>
          </w:p>
        </w:tc>
        <w:tc>
          <w:tcPr>
            <w:tcW w:w="1251" w:type="dxa"/>
          </w:tcPr>
          <w:p w14:paraId="59974239" w14:textId="77777777" w:rsidR="00030607" w:rsidRDefault="00FB2450">
            <w:pPr>
              <w:pStyle w:val="TableParagraph"/>
              <w:spacing w:before="2" w:line="197" w:lineRule="exact"/>
              <w:ind w:left="200" w:right="146"/>
              <w:jc w:val="center"/>
              <w:rPr>
                <w:rFonts w:ascii="Arial MT"/>
                <w:sz w:val="18"/>
              </w:rPr>
            </w:pPr>
            <w:r>
              <w:rPr>
                <w:rFonts w:ascii="Arial MT"/>
                <w:sz w:val="18"/>
              </w:rPr>
              <w:t>0.286485</w:t>
            </w:r>
          </w:p>
        </w:tc>
      </w:tr>
      <w:tr w:rsidR="00030607" w14:paraId="54216922" w14:textId="77777777">
        <w:trPr>
          <w:trHeight w:val="220"/>
        </w:trPr>
        <w:tc>
          <w:tcPr>
            <w:tcW w:w="1152" w:type="dxa"/>
          </w:tcPr>
          <w:p w14:paraId="60E2AB07" w14:textId="77777777" w:rsidR="00030607" w:rsidRDefault="00FB2450">
            <w:pPr>
              <w:pStyle w:val="TableParagraph"/>
              <w:spacing w:before="4" w:line="197" w:lineRule="exact"/>
              <w:ind w:left="452" w:right="389"/>
              <w:jc w:val="center"/>
              <w:rPr>
                <w:rFonts w:ascii="Arial MT"/>
                <w:sz w:val="18"/>
              </w:rPr>
            </w:pPr>
            <w:r>
              <w:rPr>
                <w:rFonts w:ascii="Arial MT"/>
                <w:sz w:val="18"/>
              </w:rPr>
              <w:t>KM</w:t>
            </w:r>
          </w:p>
        </w:tc>
        <w:tc>
          <w:tcPr>
            <w:tcW w:w="1317" w:type="dxa"/>
          </w:tcPr>
          <w:p w14:paraId="72C82274" w14:textId="77777777" w:rsidR="00030607" w:rsidRDefault="00FB2450">
            <w:pPr>
              <w:pStyle w:val="TableParagraph"/>
              <w:spacing w:before="4" w:line="197" w:lineRule="exact"/>
              <w:ind w:left="266" w:right="149"/>
              <w:jc w:val="center"/>
              <w:rPr>
                <w:rFonts w:ascii="Arial MT"/>
                <w:sz w:val="18"/>
              </w:rPr>
            </w:pPr>
            <w:r>
              <w:rPr>
                <w:rFonts w:ascii="Arial MT"/>
                <w:sz w:val="18"/>
              </w:rPr>
              <w:t>0.238264</w:t>
            </w:r>
          </w:p>
        </w:tc>
        <w:tc>
          <w:tcPr>
            <w:tcW w:w="1249" w:type="dxa"/>
          </w:tcPr>
          <w:p w14:paraId="02DEA019" w14:textId="77777777" w:rsidR="00030607" w:rsidRDefault="00FB2450">
            <w:pPr>
              <w:pStyle w:val="TableParagraph"/>
              <w:spacing w:before="4" w:line="197" w:lineRule="exact"/>
              <w:ind w:right="220"/>
              <w:jc w:val="right"/>
              <w:rPr>
                <w:rFonts w:ascii="Arial MT"/>
                <w:sz w:val="18"/>
              </w:rPr>
            </w:pPr>
            <w:r>
              <w:rPr>
                <w:rFonts w:ascii="Arial MT"/>
                <w:sz w:val="18"/>
              </w:rPr>
              <w:t>0.143139</w:t>
            </w:r>
          </w:p>
        </w:tc>
        <w:tc>
          <w:tcPr>
            <w:tcW w:w="1249" w:type="dxa"/>
          </w:tcPr>
          <w:p w14:paraId="31B09E8C" w14:textId="77777777" w:rsidR="00030607" w:rsidRDefault="00FB2450">
            <w:pPr>
              <w:pStyle w:val="TableParagraph"/>
              <w:spacing w:before="4" w:line="197" w:lineRule="exact"/>
              <w:ind w:left="199" w:right="148"/>
              <w:jc w:val="center"/>
              <w:rPr>
                <w:rFonts w:ascii="Arial MT"/>
                <w:sz w:val="18"/>
              </w:rPr>
            </w:pPr>
            <w:r>
              <w:rPr>
                <w:rFonts w:ascii="Arial MT"/>
                <w:sz w:val="18"/>
              </w:rPr>
              <w:t>1.000000</w:t>
            </w:r>
          </w:p>
        </w:tc>
        <w:tc>
          <w:tcPr>
            <w:tcW w:w="1250" w:type="dxa"/>
          </w:tcPr>
          <w:p w14:paraId="5FBF34EE" w14:textId="77777777" w:rsidR="00030607" w:rsidRDefault="00FB2450">
            <w:pPr>
              <w:pStyle w:val="TableParagraph"/>
              <w:spacing w:before="4" w:line="197" w:lineRule="exact"/>
              <w:ind w:left="199" w:right="146"/>
              <w:jc w:val="center"/>
              <w:rPr>
                <w:rFonts w:ascii="Arial MT"/>
                <w:sz w:val="18"/>
              </w:rPr>
            </w:pPr>
            <w:r>
              <w:rPr>
                <w:rFonts w:ascii="Arial MT"/>
                <w:sz w:val="18"/>
              </w:rPr>
              <w:t>0.088356</w:t>
            </w:r>
          </w:p>
        </w:tc>
        <w:tc>
          <w:tcPr>
            <w:tcW w:w="1251" w:type="dxa"/>
          </w:tcPr>
          <w:p w14:paraId="455E77A9" w14:textId="77777777" w:rsidR="00030607" w:rsidRDefault="00FB2450">
            <w:pPr>
              <w:pStyle w:val="TableParagraph"/>
              <w:spacing w:before="4" w:line="197" w:lineRule="exact"/>
              <w:ind w:left="200" w:right="197"/>
              <w:jc w:val="center"/>
              <w:rPr>
                <w:rFonts w:ascii="Arial MT"/>
                <w:sz w:val="18"/>
              </w:rPr>
            </w:pPr>
            <w:r>
              <w:rPr>
                <w:rFonts w:ascii="Arial MT"/>
                <w:sz w:val="18"/>
              </w:rPr>
              <w:t>-0.026870</w:t>
            </w:r>
          </w:p>
        </w:tc>
      </w:tr>
      <w:tr w:rsidR="00030607" w14:paraId="3CDAC34C" w14:textId="77777777">
        <w:trPr>
          <w:trHeight w:val="219"/>
        </w:trPr>
        <w:tc>
          <w:tcPr>
            <w:tcW w:w="1152" w:type="dxa"/>
          </w:tcPr>
          <w:p w14:paraId="20CB15EB" w14:textId="77777777" w:rsidR="00030607" w:rsidRDefault="00FB2450">
            <w:pPr>
              <w:pStyle w:val="TableParagraph"/>
              <w:spacing w:before="4" w:line="196" w:lineRule="exact"/>
              <w:ind w:left="345"/>
              <w:rPr>
                <w:rFonts w:ascii="Arial MT"/>
                <w:sz w:val="18"/>
              </w:rPr>
            </w:pPr>
            <w:r>
              <w:rPr>
                <w:rFonts w:ascii="Arial MT"/>
                <w:sz w:val="18"/>
              </w:rPr>
              <w:t>BSIZE</w:t>
            </w:r>
          </w:p>
        </w:tc>
        <w:tc>
          <w:tcPr>
            <w:tcW w:w="1317" w:type="dxa"/>
          </w:tcPr>
          <w:p w14:paraId="2A14A6AC" w14:textId="77777777" w:rsidR="00030607" w:rsidRDefault="00FB2450">
            <w:pPr>
              <w:pStyle w:val="TableParagraph"/>
              <w:spacing w:before="4" w:line="196" w:lineRule="exact"/>
              <w:ind w:left="266" w:right="149"/>
              <w:jc w:val="center"/>
              <w:rPr>
                <w:rFonts w:ascii="Arial MT"/>
                <w:sz w:val="18"/>
              </w:rPr>
            </w:pPr>
            <w:r>
              <w:rPr>
                <w:rFonts w:ascii="Arial MT"/>
                <w:sz w:val="18"/>
              </w:rPr>
              <w:t>0.004721</w:t>
            </w:r>
          </w:p>
        </w:tc>
        <w:tc>
          <w:tcPr>
            <w:tcW w:w="1249" w:type="dxa"/>
          </w:tcPr>
          <w:p w14:paraId="754AE734" w14:textId="77777777" w:rsidR="00030607" w:rsidRDefault="00FB2450">
            <w:pPr>
              <w:pStyle w:val="TableParagraph"/>
              <w:spacing w:before="4" w:line="196" w:lineRule="exact"/>
              <w:ind w:right="215"/>
              <w:jc w:val="right"/>
              <w:rPr>
                <w:rFonts w:ascii="Arial MT"/>
                <w:sz w:val="18"/>
              </w:rPr>
            </w:pPr>
            <w:r>
              <w:rPr>
                <w:rFonts w:ascii="Arial MT"/>
                <w:sz w:val="18"/>
              </w:rPr>
              <w:t>-0.111045</w:t>
            </w:r>
          </w:p>
        </w:tc>
        <w:tc>
          <w:tcPr>
            <w:tcW w:w="1249" w:type="dxa"/>
          </w:tcPr>
          <w:p w14:paraId="5594A41C" w14:textId="77777777" w:rsidR="00030607" w:rsidRDefault="00FB2450">
            <w:pPr>
              <w:pStyle w:val="TableParagraph"/>
              <w:spacing w:before="4" w:line="196" w:lineRule="exact"/>
              <w:ind w:left="199" w:right="148"/>
              <w:jc w:val="center"/>
              <w:rPr>
                <w:rFonts w:ascii="Arial MT"/>
                <w:sz w:val="18"/>
              </w:rPr>
            </w:pPr>
            <w:r>
              <w:rPr>
                <w:rFonts w:ascii="Arial MT"/>
                <w:sz w:val="18"/>
              </w:rPr>
              <w:t>0.088356</w:t>
            </w:r>
          </w:p>
        </w:tc>
        <w:tc>
          <w:tcPr>
            <w:tcW w:w="1250" w:type="dxa"/>
          </w:tcPr>
          <w:p w14:paraId="4268A781" w14:textId="77777777" w:rsidR="00030607" w:rsidRDefault="00FB2450">
            <w:pPr>
              <w:pStyle w:val="TableParagraph"/>
              <w:spacing w:before="4" w:line="196" w:lineRule="exact"/>
              <w:ind w:left="199" w:right="146"/>
              <w:jc w:val="center"/>
              <w:rPr>
                <w:rFonts w:ascii="Arial MT"/>
                <w:sz w:val="18"/>
              </w:rPr>
            </w:pPr>
            <w:r>
              <w:rPr>
                <w:rFonts w:ascii="Arial MT"/>
                <w:sz w:val="18"/>
              </w:rPr>
              <w:t>1.000000</w:t>
            </w:r>
          </w:p>
        </w:tc>
        <w:tc>
          <w:tcPr>
            <w:tcW w:w="1251" w:type="dxa"/>
          </w:tcPr>
          <w:p w14:paraId="43EED7D4" w14:textId="77777777" w:rsidR="00030607" w:rsidRDefault="00FB2450">
            <w:pPr>
              <w:pStyle w:val="TableParagraph"/>
              <w:spacing w:before="4" w:line="196" w:lineRule="exact"/>
              <w:ind w:left="200" w:right="197"/>
              <w:jc w:val="center"/>
              <w:rPr>
                <w:rFonts w:ascii="Arial MT"/>
                <w:sz w:val="18"/>
              </w:rPr>
            </w:pPr>
            <w:r>
              <w:rPr>
                <w:rFonts w:ascii="Arial MT"/>
                <w:sz w:val="18"/>
              </w:rPr>
              <w:t>-0.042745</w:t>
            </w:r>
          </w:p>
        </w:tc>
      </w:tr>
      <w:tr w:rsidR="00030607" w14:paraId="37B98793" w14:textId="77777777">
        <w:trPr>
          <w:trHeight w:val="209"/>
        </w:trPr>
        <w:tc>
          <w:tcPr>
            <w:tcW w:w="1152" w:type="dxa"/>
          </w:tcPr>
          <w:p w14:paraId="2F8307F0" w14:textId="77777777" w:rsidR="00030607" w:rsidRDefault="00FB2450">
            <w:pPr>
              <w:pStyle w:val="TableParagraph"/>
              <w:spacing w:before="2" w:line="187" w:lineRule="exact"/>
              <w:ind w:left="417"/>
              <w:rPr>
                <w:rFonts w:ascii="Arial MT"/>
                <w:sz w:val="18"/>
              </w:rPr>
            </w:pPr>
            <w:r>
              <w:rPr>
                <w:rFonts w:ascii="Arial MT"/>
                <w:sz w:val="18"/>
              </w:rPr>
              <w:t>DER</w:t>
            </w:r>
          </w:p>
        </w:tc>
        <w:tc>
          <w:tcPr>
            <w:tcW w:w="1317" w:type="dxa"/>
          </w:tcPr>
          <w:p w14:paraId="50D4470C" w14:textId="77777777" w:rsidR="00030607" w:rsidRDefault="00FB2450">
            <w:pPr>
              <w:pStyle w:val="TableParagraph"/>
              <w:spacing w:before="2" w:line="187" w:lineRule="exact"/>
              <w:ind w:left="266" w:right="199"/>
              <w:jc w:val="center"/>
              <w:rPr>
                <w:rFonts w:ascii="Arial MT"/>
                <w:sz w:val="18"/>
              </w:rPr>
            </w:pPr>
            <w:r>
              <w:rPr>
                <w:rFonts w:ascii="Arial MT"/>
                <w:sz w:val="18"/>
              </w:rPr>
              <w:t>-0.060624</w:t>
            </w:r>
          </w:p>
        </w:tc>
        <w:tc>
          <w:tcPr>
            <w:tcW w:w="1249" w:type="dxa"/>
          </w:tcPr>
          <w:p w14:paraId="7AB66E6C" w14:textId="77777777" w:rsidR="00030607" w:rsidRDefault="00FB2450">
            <w:pPr>
              <w:pStyle w:val="TableParagraph"/>
              <w:spacing w:before="2" w:line="187" w:lineRule="exact"/>
              <w:ind w:right="220"/>
              <w:jc w:val="right"/>
              <w:rPr>
                <w:rFonts w:ascii="Arial MT"/>
                <w:sz w:val="18"/>
              </w:rPr>
            </w:pPr>
            <w:r>
              <w:rPr>
                <w:rFonts w:ascii="Arial MT"/>
                <w:sz w:val="18"/>
              </w:rPr>
              <w:t>0.286485</w:t>
            </w:r>
          </w:p>
        </w:tc>
        <w:tc>
          <w:tcPr>
            <w:tcW w:w="1249" w:type="dxa"/>
          </w:tcPr>
          <w:p w14:paraId="43B727FC" w14:textId="77777777" w:rsidR="00030607" w:rsidRDefault="00FB2450">
            <w:pPr>
              <w:pStyle w:val="TableParagraph"/>
              <w:spacing w:before="2" w:line="187" w:lineRule="exact"/>
              <w:ind w:left="199" w:right="198"/>
              <w:jc w:val="center"/>
              <w:rPr>
                <w:rFonts w:ascii="Arial MT"/>
                <w:sz w:val="18"/>
              </w:rPr>
            </w:pPr>
            <w:r>
              <w:rPr>
                <w:rFonts w:ascii="Arial MT"/>
                <w:sz w:val="18"/>
              </w:rPr>
              <w:t>-0.026870</w:t>
            </w:r>
          </w:p>
        </w:tc>
        <w:tc>
          <w:tcPr>
            <w:tcW w:w="1250" w:type="dxa"/>
          </w:tcPr>
          <w:p w14:paraId="6485C709" w14:textId="77777777" w:rsidR="00030607" w:rsidRDefault="00FB2450">
            <w:pPr>
              <w:pStyle w:val="TableParagraph"/>
              <w:spacing w:before="2" w:line="187" w:lineRule="exact"/>
              <w:ind w:left="199" w:right="197"/>
              <w:jc w:val="center"/>
              <w:rPr>
                <w:rFonts w:ascii="Arial MT"/>
                <w:sz w:val="18"/>
              </w:rPr>
            </w:pPr>
            <w:r>
              <w:rPr>
                <w:rFonts w:ascii="Arial MT"/>
                <w:sz w:val="18"/>
              </w:rPr>
              <w:t>-0.042745</w:t>
            </w:r>
          </w:p>
        </w:tc>
        <w:tc>
          <w:tcPr>
            <w:tcW w:w="1251" w:type="dxa"/>
          </w:tcPr>
          <w:p w14:paraId="7B3191F6" w14:textId="77777777" w:rsidR="00030607" w:rsidRDefault="00FB2450">
            <w:pPr>
              <w:pStyle w:val="TableParagraph"/>
              <w:spacing w:before="2" w:line="187" w:lineRule="exact"/>
              <w:ind w:left="200" w:right="146"/>
              <w:jc w:val="center"/>
              <w:rPr>
                <w:rFonts w:ascii="Arial MT"/>
                <w:sz w:val="18"/>
              </w:rPr>
            </w:pPr>
            <w:r>
              <w:rPr>
                <w:rFonts w:ascii="Arial MT"/>
                <w:sz w:val="18"/>
              </w:rPr>
              <w:t>1.000000</w:t>
            </w:r>
          </w:p>
        </w:tc>
      </w:tr>
    </w:tbl>
    <w:p w14:paraId="6392D9F5" w14:textId="77777777" w:rsidR="00030607" w:rsidRDefault="00030607">
      <w:pPr>
        <w:pStyle w:val="BodyText"/>
        <w:rPr>
          <w:b/>
          <w:sz w:val="27"/>
        </w:rPr>
      </w:pPr>
    </w:p>
    <w:p w14:paraId="13C077C1" w14:textId="77777777" w:rsidR="00030607" w:rsidRPr="007D04A5" w:rsidRDefault="00FB2450" w:rsidP="007D04A5">
      <w:pPr>
        <w:pStyle w:val="BodyText"/>
        <w:ind w:left="851"/>
        <w:rPr>
          <w:b/>
          <w:u w:val="single"/>
        </w:rPr>
      </w:pPr>
      <w:r w:rsidRPr="007D04A5">
        <w:rPr>
          <w:b/>
          <w:u w:val="single"/>
        </w:rPr>
        <w:t>Lampiran</w:t>
      </w:r>
      <w:r w:rsidRPr="007D04A5">
        <w:rPr>
          <w:b/>
          <w:spacing w:val="-3"/>
          <w:u w:val="single"/>
        </w:rPr>
        <w:t xml:space="preserve"> </w:t>
      </w:r>
      <w:r w:rsidRPr="007D04A5">
        <w:rPr>
          <w:b/>
          <w:u w:val="single"/>
        </w:rPr>
        <w:t>13</w:t>
      </w:r>
      <w:r w:rsidRPr="007D04A5">
        <w:rPr>
          <w:b/>
          <w:spacing w:val="-3"/>
          <w:u w:val="single"/>
        </w:rPr>
        <w:t xml:space="preserve"> </w:t>
      </w:r>
      <w:r w:rsidRPr="007D04A5">
        <w:rPr>
          <w:b/>
          <w:u w:val="single"/>
        </w:rPr>
        <w:t>Hasil</w:t>
      </w:r>
      <w:r w:rsidRPr="007D04A5">
        <w:rPr>
          <w:b/>
          <w:spacing w:val="-3"/>
          <w:u w:val="single"/>
        </w:rPr>
        <w:t xml:space="preserve"> </w:t>
      </w:r>
      <w:r w:rsidRPr="007D04A5">
        <w:rPr>
          <w:b/>
          <w:u w:val="single"/>
        </w:rPr>
        <w:t>Uji</w:t>
      </w:r>
      <w:r w:rsidRPr="007D04A5">
        <w:rPr>
          <w:b/>
          <w:spacing w:val="-3"/>
          <w:u w:val="single"/>
        </w:rPr>
        <w:t xml:space="preserve"> </w:t>
      </w:r>
      <w:r w:rsidRPr="007D04A5">
        <w:rPr>
          <w:b/>
          <w:u w:val="single"/>
        </w:rPr>
        <w:t>Multikolinearitas</w:t>
      </w:r>
      <w:r w:rsidRPr="007D04A5">
        <w:rPr>
          <w:b/>
          <w:spacing w:val="-2"/>
          <w:u w:val="single"/>
        </w:rPr>
        <w:t xml:space="preserve"> </w:t>
      </w:r>
      <w:r w:rsidRPr="007D04A5">
        <w:rPr>
          <w:b/>
          <w:u w:val="single"/>
        </w:rPr>
        <w:t>Persamaan</w:t>
      </w:r>
      <w:r w:rsidRPr="007D04A5">
        <w:rPr>
          <w:b/>
          <w:spacing w:val="-1"/>
          <w:u w:val="single"/>
        </w:rPr>
        <w:t xml:space="preserve"> </w:t>
      </w:r>
      <w:r w:rsidRPr="007D04A5">
        <w:rPr>
          <w:b/>
          <w:u w:val="single"/>
        </w:rPr>
        <w:t>Penelitian</w:t>
      </w:r>
      <w:r w:rsidRPr="007D04A5">
        <w:rPr>
          <w:b/>
          <w:spacing w:val="-3"/>
          <w:u w:val="single"/>
        </w:rPr>
        <w:t xml:space="preserve"> </w:t>
      </w:r>
      <w:r w:rsidRPr="007D04A5">
        <w:rPr>
          <w:b/>
          <w:u w:val="single"/>
        </w:rPr>
        <w:t>2</w:t>
      </w:r>
    </w:p>
    <w:p w14:paraId="59BEE23B" w14:textId="77777777" w:rsidR="00030607" w:rsidRDefault="00030607">
      <w:pPr>
        <w:pStyle w:val="BodyText"/>
        <w:rPr>
          <w:b/>
          <w:sz w:val="20"/>
        </w:rPr>
      </w:pPr>
    </w:p>
    <w:p w14:paraId="0AF9D757" w14:textId="77777777" w:rsidR="00030607" w:rsidRDefault="00030607">
      <w:pPr>
        <w:pStyle w:val="BodyText"/>
        <w:spacing w:before="6" w:after="1"/>
        <w:rPr>
          <w:b/>
          <w:sz w:val="11"/>
        </w:rPr>
      </w:pPr>
    </w:p>
    <w:tbl>
      <w:tblPr>
        <w:tblW w:w="0" w:type="auto"/>
        <w:tblInd w:w="847" w:type="dxa"/>
        <w:tblLayout w:type="fixed"/>
        <w:tblCellMar>
          <w:left w:w="0" w:type="dxa"/>
          <w:right w:w="0" w:type="dxa"/>
        </w:tblCellMar>
        <w:tblLook w:val="01E0" w:firstRow="1" w:lastRow="1" w:firstColumn="1" w:lastColumn="1" w:noHBand="0" w:noVBand="0"/>
      </w:tblPr>
      <w:tblGrid>
        <w:gridCol w:w="1226"/>
        <w:gridCol w:w="1243"/>
        <w:gridCol w:w="1277"/>
        <w:gridCol w:w="1217"/>
        <w:gridCol w:w="1256"/>
        <w:gridCol w:w="1250"/>
        <w:gridCol w:w="1251"/>
      </w:tblGrid>
      <w:tr w:rsidR="00030607" w14:paraId="106EF0B8" w14:textId="77777777">
        <w:trPr>
          <w:trHeight w:val="289"/>
        </w:trPr>
        <w:tc>
          <w:tcPr>
            <w:tcW w:w="1226" w:type="dxa"/>
            <w:tcBorders>
              <w:bottom w:val="double" w:sz="2" w:space="0" w:color="000000"/>
            </w:tcBorders>
          </w:tcPr>
          <w:p w14:paraId="2DC6D948" w14:textId="77777777" w:rsidR="00030607" w:rsidRDefault="00030607">
            <w:pPr>
              <w:pStyle w:val="TableParagraph"/>
              <w:rPr>
                <w:sz w:val="18"/>
              </w:rPr>
            </w:pPr>
          </w:p>
        </w:tc>
        <w:tc>
          <w:tcPr>
            <w:tcW w:w="1243" w:type="dxa"/>
            <w:tcBorders>
              <w:bottom w:val="double" w:sz="2" w:space="0" w:color="000000"/>
            </w:tcBorders>
          </w:tcPr>
          <w:p w14:paraId="408A6D3B" w14:textId="77777777" w:rsidR="00030607" w:rsidRDefault="00FB2450">
            <w:pPr>
              <w:pStyle w:val="TableParagraph"/>
              <w:spacing w:line="201" w:lineRule="exact"/>
              <w:ind w:left="194" w:right="197"/>
              <w:jc w:val="center"/>
              <w:rPr>
                <w:rFonts w:ascii="Arial MT"/>
                <w:sz w:val="18"/>
              </w:rPr>
            </w:pPr>
            <w:r>
              <w:rPr>
                <w:rFonts w:ascii="Arial MT"/>
                <w:sz w:val="18"/>
              </w:rPr>
              <w:t>KI</w:t>
            </w:r>
          </w:p>
        </w:tc>
        <w:tc>
          <w:tcPr>
            <w:tcW w:w="1277" w:type="dxa"/>
            <w:tcBorders>
              <w:bottom w:val="double" w:sz="2" w:space="0" w:color="000000"/>
            </w:tcBorders>
          </w:tcPr>
          <w:p w14:paraId="198D549E" w14:textId="77777777" w:rsidR="00030607" w:rsidRDefault="00FB2450">
            <w:pPr>
              <w:pStyle w:val="TableParagraph"/>
              <w:spacing w:line="201" w:lineRule="exact"/>
              <w:ind w:left="486" w:right="510"/>
              <w:jc w:val="center"/>
              <w:rPr>
                <w:rFonts w:ascii="Arial MT"/>
                <w:sz w:val="18"/>
              </w:rPr>
            </w:pPr>
            <w:r>
              <w:rPr>
                <w:rFonts w:ascii="Arial MT"/>
                <w:sz w:val="18"/>
              </w:rPr>
              <w:t>KA</w:t>
            </w:r>
          </w:p>
        </w:tc>
        <w:tc>
          <w:tcPr>
            <w:tcW w:w="1217" w:type="dxa"/>
            <w:tcBorders>
              <w:bottom w:val="double" w:sz="2" w:space="0" w:color="000000"/>
            </w:tcBorders>
          </w:tcPr>
          <w:p w14:paraId="5DF3DF41" w14:textId="77777777" w:rsidR="00030607" w:rsidRDefault="00FB2450">
            <w:pPr>
              <w:pStyle w:val="TableParagraph"/>
              <w:spacing w:line="201" w:lineRule="exact"/>
              <w:ind w:left="184" w:right="199"/>
              <w:jc w:val="center"/>
              <w:rPr>
                <w:rFonts w:ascii="Arial MT"/>
                <w:sz w:val="18"/>
              </w:rPr>
            </w:pPr>
            <w:r>
              <w:rPr>
                <w:rFonts w:ascii="Arial MT"/>
                <w:sz w:val="18"/>
              </w:rPr>
              <w:t>KM</w:t>
            </w:r>
          </w:p>
        </w:tc>
        <w:tc>
          <w:tcPr>
            <w:tcW w:w="1256" w:type="dxa"/>
            <w:tcBorders>
              <w:bottom w:val="double" w:sz="2" w:space="0" w:color="000000"/>
            </w:tcBorders>
          </w:tcPr>
          <w:p w14:paraId="6FC8A0BE" w14:textId="77777777" w:rsidR="00030607" w:rsidRDefault="00FB2450">
            <w:pPr>
              <w:pStyle w:val="TableParagraph"/>
              <w:spacing w:line="201" w:lineRule="exact"/>
              <w:ind w:right="216"/>
              <w:jc w:val="right"/>
              <w:rPr>
                <w:rFonts w:ascii="Arial MT"/>
                <w:sz w:val="18"/>
              </w:rPr>
            </w:pPr>
            <w:r>
              <w:rPr>
                <w:rFonts w:ascii="Arial MT"/>
                <w:sz w:val="18"/>
              </w:rPr>
              <w:t>PANDEMI</w:t>
            </w:r>
          </w:p>
        </w:tc>
        <w:tc>
          <w:tcPr>
            <w:tcW w:w="1250" w:type="dxa"/>
            <w:tcBorders>
              <w:bottom w:val="double" w:sz="2" w:space="0" w:color="000000"/>
            </w:tcBorders>
          </w:tcPr>
          <w:p w14:paraId="7ECB9AF2" w14:textId="77777777" w:rsidR="00030607" w:rsidRDefault="00FB2450">
            <w:pPr>
              <w:pStyle w:val="TableParagraph"/>
              <w:spacing w:line="201" w:lineRule="exact"/>
              <w:ind w:left="199" w:right="197"/>
              <w:jc w:val="center"/>
              <w:rPr>
                <w:rFonts w:ascii="Arial MT"/>
                <w:sz w:val="18"/>
              </w:rPr>
            </w:pPr>
            <w:r>
              <w:rPr>
                <w:rFonts w:ascii="Arial MT"/>
                <w:sz w:val="18"/>
              </w:rPr>
              <w:t>BSIZE</w:t>
            </w:r>
          </w:p>
        </w:tc>
        <w:tc>
          <w:tcPr>
            <w:tcW w:w="1251" w:type="dxa"/>
            <w:tcBorders>
              <w:bottom w:val="double" w:sz="2" w:space="0" w:color="000000"/>
            </w:tcBorders>
          </w:tcPr>
          <w:p w14:paraId="640434EA" w14:textId="77777777" w:rsidR="00030607" w:rsidRDefault="00FB2450">
            <w:pPr>
              <w:pStyle w:val="TableParagraph"/>
              <w:spacing w:line="201" w:lineRule="exact"/>
              <w:ind w:left="198" w:right="198"/>
              <w:jc w:val="center"/>
              <w:rPr>
                <w:rFonts w:ascii="Arial MT"/>
                <w:sz w:val="18"/>
              </w:rPr>
            </w:pPr>
            <w:r>
              <w:rPr>
                <w:rFonts w:ascii="Arial MT"/>
                <w:sz w:val="18"/>
              </w:rPr>
              <w:t>DER</w:t>
            </w:r>
          </w:p>
        </w:tc>
      </w:tr>
      <w:tr w:rsidR="00030607" w14:paraId="5348632B" w14:textId="77777777">
        <w:trPr>
          <w:trHeight w:val="317"/>
        </w:trPr>
        <w:tc>
          <w:tcPr>
            <w:tcW w:w="1226" w:type="dxa"/>
            <w:tcBorders>
              <w:top w:val="double" w:sz="2" w:space="0" w:color="000000"/>
            </w:tcBorders>
          </w:tcPr>
          <w:p w14:paraId="0B15720D" w14:textId="77777777" w:rsidR="00030607" w:rsidRDefault="00FB2450">
            <w:pPr>
              <w:pStyle w:val="TableParagraph"/>
              <w:spacing w:before="101" w:line="196" w:lineRule="exact"/>
              <w:ind w:left="176" w:right="188"/>
              <w:jc w:val="center"/>
              <w:rPr>
                <w:rFonts w:ascii="Arial MT"/>
                <w:sz w:val="18"/>
              </w:rPr>
            </w:pPr>
            <w:r>
              <w:rPr>
                <w:rFonts w:ascii="Arial MT"/>
                <w:sz w:val="18"/>
              </w:rPr>
              <w:t>KI</w:t>
            </w:r>
          </w:p>
        </w:tc>
        <w:tc>
          <w:tcPr>
            <w:tcW w:w="1243" w:type="dxa"/>
            <w:tcBorders>
              <w:top w:val="double" w:sz="2" w:space="0" w:color="000000"/>
            </w:tcBorders>
          </w:tcPr>
          <w:p w14:paraId="50C520D5" w14:textId="77777777" w:rsidR="00030607" w:rsidRDefault="00FB2450">
            <w:pPr>
              <w:pStyle w:val="TableParagraph"/>
              <w:spacing w:before="101" w:line="196" w:lineRule="exact"/>
              <w:ind w:left="194" w:right="151"/>
              <w:jc w:val="center"/>
              <w:rPr>
                <w:rFonts w:ascii="Arial MT"/>
                <w:sz w:val="18"/>
              </w:rPr>
            </w:pPr>
            <w:r>
              <w:rPr>
                <w:rFonts w:ascii="Arial MT"/>
                <w:sz w:val="18"/>
              </w:rPr>
              <w:t>1.000000</w:t>
            </w:r>
          </w:p>
        </w:tc>
        <w:tc>
          <w:tcPr>
            <w:tcW w:w="1277" w:type="dxa"/>
            <w:tcBorders>
              <w:top w:val="double" w:sz="2" w:space="0" w:color="000000"/>
            </w:tcBorders>
          </w:tcPr>
          <w:p w14:paraId="3589697D" w14:textId="77777777" w:rsidR="00030607" w:rsidRDefault="00FB2450">
            <w:pPr>
              <w:pStyle w:val="TableParagraph"/>
              <w:spacing w:before="101" w:line="196" w:lineRule="exact"/>
              <w:ind w:right="243"/>
              <w:jc w:val="right"/>
              <w:rPr>
                <w:rFonts w:ascii="Arial MT"/>
                <w:sz w:val="18"/>
              </w:rPr>
            </w:pPr>
            <w:r>
              <w:rPr>
                <w:rFonts w:ascii="Arial MT"/>
                <w:sz w:val="18"/>
              </w:rPr>
              <w:t>-0.171200</w:t>
            </w:r>
          </w:p>
        </w:tc>
        <w:tc>
          <w:tcPr>
            <w:tcW w:w="1217" w:type="dxa"/>
            <w:tcBorders>
              <w:top w:val="double" w:sz="2" w:space="0" w:color="000000"/>
            </w:tcBorders>
          </w:tcPr>
          <w:p w14:paraId="73A0BFA4" w14:textId="77777777" w:rsidR="00030607" w:rsidRDefault="00FB2450">
            <w:pPr>
              <w:pStyle w:val="TableParagraph"/>
              <w:spacing w:before="101" w:line="196" w:lineRule="exact"/>
              <w:ind w:left="226" w:right="199"/>
              <w:jc w:val="center"/>
              <w:rPr>
                <w:rFonts w:ascii="Arial MT"/>
                <w:sz w:val="18"/>
              </w:rPr>
            </w:pPr>
            <w:r>
              <w:rPr>
                <w:rFonts w:ascii="Arial MT"/>
                <w:sz w:val="18"/>
              </w:rPr>
              <w:t>0.175859</w:t>
            </w:r>
          </w:p>
        </w:tc>
        <w:tc>
          <w:tcPr>
            <w:tcW w:w="1256" w:type="dxa"/>
            <w:tcBorders>
              <w:top w:val="double" w:sz="2" w:space="0" w:color="000000"/>
            </w:tcBorders>
          </w:tcPr>
          <w:p w14:paraId="78E4F19B" w14:textId="77777777" w:rsidR="00030607" w:rsidRDefault="00FB2450">
            <w:pPr>
              <w:pStyle w:val="TableParagraph"/>
              <w:spacing w:before="101" w:line="196" w:lineRule="exact"/>
              <w:ind w:right="222"/>
              <w:jc w:val="right"/>
              <w:rPr>
                <w:rFonts w:ascii="Arial MT"/>
                <w:sz w:val="18"/>
              </w:rPr>
            </w:pPr>
            <w:r>
              <w:rPr>
                <w:rFonts w:ascii="Arial MT"/>
                <w:sz w:val="18"/>
              </w:rPr>
              <w:t>0.037269</w:t>
            </w:r>
          </w:p>
        </w:tc>
        <w:tc>
          <w:tcPr>
            <w:tcW w:w="1250" w:type="dxa"/>
            <w:tcBorders>
              <w:top w:val="double" w:sz="2" w:space="0" w:color="000000"/>
            </w:tcBorders>
          </w:tcPr>
          <w:p w14:paraId="0215D168" w14:textId="77777777" w:rsidR="00030607" w:rsidRDefault="00FB2450">
            <w:pPr>
              <w:pStyle w:val="TableParagraph"/>
              <w:spacing w:before="101" w:line="196" w:lineRule="exact"/>
              <w:ind w:left="198" w:right="198"/>
              <w:jc w:val="center"/>
              <w:rPr>
                <w:rFonts w:ascii="Arial MT"/>
                <w:sz w:val="18"/>
              </w:rPr>
            </w:pPr>
            <w:r>
              <w:rPr>
                <w:rFonts w:ascii="Arial MT"/>
                <w:sz w:val="18"/>
              </w:rPr>
              <w:t>-0.074817</w:t>
            </w:r>
          </w:p>
        </w:tc>
        <w:tc>
          <w:tcPr>
            <w:tcW w:w="1251" w:type="dxa"/>
            <w:tcBorders>
              <w:top w:val="double" w:sz="2" w:space="0" w:color="000000"/>
            </w:tcBorders>
          </w:tcPr>
          <w:p w14:paraId="1A0F2D45" w14:textId="77777777" w:rsidR="00030607" w:rsidRDefault="00FB2450">
            <w:pPr>
              <w:pStyle w:val="TableParagraph"/>
              <w:spacing w:before="101" w:line="196" w:lineRule="exact"/>
              <w:ind w:left="198" w:right="198"/>
              <w:jc w:val="center"/>
              <w:rPr>
                <w:rFonts w:ascii="Arial MT"/>
                <w:sz w:val="18"/>
              </w:rPr>
            </w:pPr>
            <w:r>
              <w:rPr>
                <w:rFonts w:ascii="Arial MT"/>
                <w:sz w:val="18"/>
              </w:rPr>
              <w:t>-0.011445</w:t>
            </w:r>
          </w:p>
        </w:tc>
      </w:tr>
      <w:tr w:rsidR="00030607" w14:paraId="5161B77F" w14:textId="77777777">
        <w:trPr>
          <w:trHeight w:val="219"/>
        </w:trPr>
        <w:tc>
          <w:tcPr>
            <w:tcW w:w="1226" w:type="dxa"/>
          </w:tcPr>
          <w:p w14:paraId="1B1154D2" w14:textId="77777777" w:rsidR="00030607" w:rsidRDefault="00FB2450">
            <w:pPr>
              <w:pStyle w:val="TableParagraph"/>
              <w:spacing w:before="2" w:line="197" w:lineRule="exact"/>
              <w:ind w:left="176" w:right="185"/>
              <w:jc w:val="center"/>
              <w:rPr>
                <w:rFonts w:ascii="Arial MT"/>
                <w:sz w:val="18"/>
              </w:rPr>
            </w:pPr>
            <w:r>
              <w:rPr>
                <w:rFonts w:ascii="Arial MT"/>
                <w:sz w:val="18"/>
              </w:rPr>
              <w:t>KA</w:t>
            </w:r>
          </w:p>
        </w:tc>
        <w:tc>
          <w:tcPr>
            <w:tcW w:w="1243" w:type="dxa"/>
          </w:tcPr>
          <w:p w14:paraId="02EFBADC" w14:textId="77777777" w:rsidR="00030607" w:rsidRDefault="00FB2450">
            <w:pPr>
              <w:pStyle w:val="TableParagraph"/>
              <w:spacing w:before="2" w:line="197" w:lineRule="exact"/>
              <w:ind w:left="194" w:right="198"/>
              <w:jc w:val="center"/>
              <w:rPr>
                <w:rFonts w:ascii="Arial MT"/>
                <w:sz w:val="18"/>
              </w:rPr>
            </w:pPr>
            <w:r>
              <w:rPr>
                <w:rFonts w:ascii="Arial MT"/>
                <w:sz w:val="18"/>
              </w:rPr>
              <w:t>-0.171200</w:t>
            </w:r>
          </w:p>
        </w:tc>
        <w:tc>
          <w:tcPr>
            <w:tcW w:w="1277" w:type="dxa"/>
          </w:tcPr>
          <w:p w14:paraId="41E030BC" w14:textId="77777777" w:rsidR="00030607" w:rsidRDefault="00FB2450">
            <w:pPr>
              <w:pStyle w:val="TableParagraph"/>
              <w:spacing w:before="2" w:line="197" w:lineRule="exact"/>
              <w:ind w:right="248"/>
              <w:jc w:val="right"/>
              <w:rPr>
                <w:rFonts w:ascii="Arial MT"/>
                <w:sz w:val="18"/>
              </w:rPr>
            </w:pPr>
            <w:r>
              <w:rPr>
                <w:rFonts w:ascii="Arial MT"/>
                <w:sz w:val="18"/>
              </w:rPr>
              <w:t>1.000000</w:t>
            </w:r>
          </w:p>
        </w:tc>
        <w:tc>
          <w:tcPr>
            <w:tcW w:w="1217" w:type="dxa"/>
          </w:tcPr>
          <w:p w14:paraId="50BA7996" w14:textId="77777777" w:rsidR="00030607" w:rsidRDefault="00FB2450">
            <w:pPr>
              <w:pStyle w:val="TableParagraph"/>
              <w:spacing w:before="2" w:line="197" w:lineRule="exact"/>
              <w:ind w:left="226" w:right="199"/>
              <w:jc w:val="center"/>
              <w:rPr>
                <w:rFonts w:ascii="Arial MT"/>
                <w:sz w:val="18"/>
              </w:rPr>
            </w:pPr>
            <w:r>
              <w:rPr>
                <w:rFonts w:ascii="Arial MT"/>
                <w:sz w:val="18"/>
              </w:rPr>
              <w:t>0.262901</w:t>
            </w:r>
          </w:p>
        </w:tc>
        <w:tc>
          <w:tcPr>
            <w:tcW w:w="1256" w:type="dxa"/>
          </w:tcPr>
          <w:p w14:paraId="1CD73F71" w14:textId="77777777" w:rsidR="00030607" w:rsidRDefault="00FB2450">
            <w:pPr>
              <w:pStyle w:val="TableParagraph"/>
              <w:spacing w:before="2" w:line="197" w:lineRule="exact"/>
              <w:ind w:right="222"/>
              <w:jc w:val="right"/>
              <w:rPr>
                <w:rFonts w:ascii="Arial MT"/>
                <w:sz w:val="18"/>
              </w:rPr>
            </w:pPr>
            <w:r>
              <w:rPr>
                <w:rFonts w:ascii="Arial MT"/>
                <w:sz w:val="18"/>
              </w:rPr>
              <w:t>0.138876</w:t>
            </w:r>
          </w:p>
        </w:tc>
        <w:tc>
          <w:tcPr>
            <w:tcW w:w="1250" w:type="dxa"/>
          </w:tcPr>
          <w:p w14:paraId="08A9A4A0" w14:textId="77777777" w:rsidR="00030607" w:rsidRDefault="00FB2450">
            <w:pPr>
              <w:pStyle w:val="TableParagraph"/>
              <w:spacing w:before="2" w:line="197" w:lineRule="exact"/>
              <w:ind w:left="198" w:right="198"/>
              <w:jc w:val="center"/>
              <w:rPr>
                <w:rFonts w:ascii="Arial MT"/>
                <w:sz w:val="18"/>
              </w:rPr>
            </w:pPr>
            <w:r>
              <w:rPr>
                <w:rFonts w:ascii="Arial MT"/>
                <w:sz w:val="18"/>
              </w:rPr>
              <w:t>-0.057799</w:t>
            </w:r>
          </w:p>
        </w:tc>
        <w:tc>
          <w:tcPr>
            <w:tcW w:w="1251" w:type="dxa"/>
          </w:tcPr>
          <w:p w14:paraId="6F1D480B" w14:textId="77777777" w:rsidR="00030607" w:rsidRDefault="00FB2450">
            <w:pPr>
              <w:pStyle w:val="TableParagraph"/>
              <w:spacing w:before="2" w:line="197" w:lineRule="exact"/>
              <w:ind w:left="200" w:right="149"/>
              <w:jc w:val="center"/>
              <w:rPr>
                <w:rFonts w:ascii="Arial MT"/>
                <w:sz w:val="18"/>
              </w:rPr>
            </w:pPr>
            <w:r>
              <w:rPr>
                <w:rFonts w:ascii="Arial MT"/>
                <w:sz w:val="18"/>
              </w:rPr>
              <w:t>0.332878</w:t>
            </w:r>
          </w:p>
        </w:tc>
      </w:tr>
      <w:tr w:rsidR="00030607" w14:paraId="29553D80" w14:textId="77777777">
        <w:trPr>
          <w:trHeight w:val="220"/>
        </w:trPr>
        <w:tc>
          <w:tcPr>
            <w:tcW w:w="1226" w:type="dxa"/>
          </w:tcPr>
          <w:p w14:paraId="2CC95363" w14:textId="77777777" w:rsidR="00030607" w:rsidRDefault="00FB2450">
            <w:pPr>
              <w:pStyle w:val="TableParagraph"/>
              <w:spacing w:before="4" w:line="197" w:lineRule="exact"/>
              <w:ind w:left="176" w:right="184"/>
              <w:jc w:val="center"/>
              <w:rPr>
                <w:rFonts w:ascii="Arial MT"/>
                <w:sz w:val="18"/>
              </w:rPr>
            </w:pPr>
            <w:r>
              <w:rPr>
                <w:rFonts w:ascii="Arial MT"/>
                <w:sz w:val="18"/>
              </w:rPr>
              <w:t>KM</w:t>
            </w:r>
          </w:p>
        </w:tc>
        <w:tc>
          <w:tcPr>
            <w:tcW w:w="1243" w:type="dxa"/>
          </w:tcPr>
          <w:p w14:paraId="4290C50C" w14:textId="77777777" w:rsidR="00030607" w:rsidRDefault="00FB2450">
            <w:pPr>
              <w:pStyle w:val="TableParagraph"/>
              <w:spacing w:before="4" w:line="197" w:lineRule="exact"/>
              <w:ind w:left="194" w:right="151"/>
              <w:jc w:val="center"/>
              <w:rPr>
                <w:rFonts w:ascii="Arial MT"/>
                <w:sz w:val="18"/>
              </w:rPr>
            </w:pPr>
            <w:r>
              <w:rPr>
                <w:rFonts w:ascii="Arial MT"/>
                <w:sz w:val="18"/>
              </w:rPr>
              <w:t>0.175859</w:t>
            </w:r>
          </w:p>
        </w:tc>
        <w:tc>
          <w:tcPr>
            <w:tcW w:w="1277" w:type="dxa"/>
          </w:tcPr>
          <w:p w14:paraId="46E42D28" w14:textId="77777777" w:rsidR="00030607" w:rsidRDefault="00FB2450">
            <w:pPr>
              <w:pStyle w:val="TableParagraph"/>
              <w:spacing w:before="4" w:line="197" w:lineRule="exact"/>
              <w:ind w:right="248"/>
              <w:jc w:val="right"/>
              <w:rPr>
                <w:rFonts w:ascii="Arial MT"/>
                <w:sz w:val="18"/>
              </w:rPr>
            </w:pPr>
            <w:r>
              <w:rPr>
                <w:rFonts w:ascii="Arial MT"/>
                <w:sz w:val="18"/>
              </w:rPr>
              <w:t>0.262901</w:t>
            </w:r>
          </w:p>
        </w:tc>
        <w:tc>
          <w:tcPr>
            <w:tcW w:w="1217" w:type="dxa"/>
          </w:tcPr>
          <w:p w14:paraId="3AA54288" w14:textId="77777777" w:rsidR="00030607" w:rsidRDefault="00FB2450">
            <w:pPr>
              <w:pStyle w:val="TableParagraph"/>
              <w:spacing w:before="4" w:line="197" w:lineRule="exact"/>
              <w:ind w:left="226" w:right="199"/>
              <w:jc w:val="center"/>
              <w:rPr>
                <w:rFonts w:ascii="Arial MT"/>
                <w:sz w:val="18"/>
              </w:rPr>
            </w:pPr>
            <w:r>
              <w:rPr>
                <w:rFonts w:ascii="Arial MT"/>
                <w:sz w:val="18"/>
              </w:rPr>
              <w:t>1.000000</w:t>
            </w:r>
          </w:p>
        </w:tc>
        <w:tc>
          <w:tcPr>
            <w:tcW w:w="1256" w:type="dxa"/>
          </w:tcPr>
          <w:p w14:paraId="70F61D91" w14:textId="77777777" w:rsidR="00030607" w:rsidRDefault="00FB2450">
            <w:pPr>
              <w:pStyle w:val="TableParagraph"/>
              <w:spacing w:before="4" w:line="197" w:lineRule="exact"/>
              <w:ind w:right="222"/>
              <w:jc w:val="right"/>
              <w:rPr>
                <w:rFonts w:ascii="Arial MT"/>
                <w:sz w:val="18"/>
              </w:rPr>
            </w:pPr>
            <w:r>
              <w:rPr>
                <w:rFonts w:ascii="Arial MT"/>
                <w:sz w:val="18"/>
              </w:rPr>
              <w:t>0.018960</w:t>
            </w:r>
          </w:p>
        </w:tc>
        <w:tc>
          <w:tcPr>
            <w:tcW w:w="1250" w:type="dxa"/>
          </w:tcPr>
          <w:p w14:paraId="2CD92C6D" w14:textId="77777777" w:rsidR="00030607" w:rsidRDefault="00FB2450">
            <w:pPr>
              <w:pStyle w:val="TableParagraph"/>
              <w:spacing w:before="4" w:line="197" w:lineRule="exact"/>
              <w:ind w:left="199" w:right="148"/>
              <w:jc w:val="center"/>
              <w:rPr>
                <w:rFonts w:ascii="Arial MT"/>
                <w:sz w:val="18"/>
              </w:rPr>
            </w:pPr>
            <w:r>
              <w:rPr>
                <w:rFonts w:ascii="Arial MT"/>
                <w:sz w:val="18"/>
              </w:rPr>
              <w:t>0.044006</w:t>
            </w:r>
          </w:p>
        </w:tc>
        <w:tc>
          <w:tcPr>
            <w:tcW w:w="1251" w:type="dxa"/>
          </w:tcPr>
          <w:p w14:paraId="228A290B" w14:textId="77777777" w:rsidR="00030607" w:rsidRDefault="00FB2450">
            <w:pPr>
              <w:pStyle w:val="TableParagraph"/>
              <w:spacing w:before="4" w:line="197" w:lineRule="exact"/>
              <w:ind w:left="200" w:right="149"/>
              <w:jc w:val="center"/>
              <w:rPr>
                <w:rFonts w:ascii="Arial MT"/>
                <w:sz w:val="18"/>
              </w:rPr>
            </w:pPr>
            <w:r>
              <w:rPr>
                <w:rFonts w:ascii="Arial MT"/>
                <w:sz w:val="18"/>
              </w:rPr>
              <w:t>0.059841</w:t>
            </w:r>
          </w:p>
        </w:tc>
      </w:tr>
      <w:tr w:rsidR="00030607" w14:paraId="7BB67B26" w14:textId="77777777">
        <w:trPr>
          <w:trHeight w:val="219"/>
        </w:trPr>
        <w:tc>
          <w:tcPr>
            <w:tcW w:w="1226" w:type="dxa"/>
          </w:tcPr>
          <w:p w14:paraId="46251B4F" w14:textId="77777777" w:rsidR="00030607" w:rsidRDefault="00FB2450">
            <w:pPr>
              <w:pStyle w:val="TableParagraph"/>
              <w:spacing w:before="4" w:line="196" w:lineRule="exact"/>
              <w:ind w:left="176" w:right="188"/>
              <w:jc w:val="center"/>
              <w:rPr>
                <w:rFonts w:ascii="Arial MT"/>
                <w:sz w:val="18"/>
              </w:rPr>
            </w:pPr>
            <w:r>
              <w:rPr>
                <w:rFonts w:ascii="Arial MT"/>
                <w:sz w:val="18"/>
              </w:rPr>
              <w:t>PANDEMI</w:t>
            </w:r>
          </w:p>
        </w:tc>
        <w:tc>
          <w:tcPr>
            <w:tcW w:w="1243" w:type="dxa"/>
          </w:tcPr>
          <w:p w14:paraId="18958E4D" w14:textId="77777777" w:rsidR="00030607" w:rsidRDefault="00FB2450">
            <w:pPr>
              <w:pStyle w:val="TableParagraph"/>
              <w:spacing w:before="4" w:line="196" w:lineRule="exact"/>
              <w:ind w:left="194" w:right="151"/>
              <w:jc w:val="center"/>
              <w:rPr>
                <w:rFonts w:ascii="Arial MT"/>
                <w:sz w:val="18"/>
              </w:rPr>
            </w:pPr>
            <w:r>
              <w:rPr>
                <w:rFonts w:ascii="Arial MT"/>
                <w:sz w:val="18"/>
              </w:rPr>
              <w:t>0.037269</w:t>
            </w:r>
          </w:p>
        </w:tc>
        <w:tc>
          <w:tcPr>
            <w:tcW w:w="1277" w:type="dxa"/>
          </w:tcPr>
          <w:p w14:paraId="3C80E954" w14:textId="77777777" w:rsidR="00030607" w:rsidRDefault="00FB2450">
            <w:pPr>
              <w:pStyle w:val="TableParagraph"/>
              <w:spacing w:before="4" w:line="196" w:lineRule="exact"/>
              <w:ind w:right="248"/>
              <w:jc w:val="right"/>
              <w:rPr>
                <w:rFonts w:ascii="Arial MT"/>
                <w:sz w:val="18"/>
              </w:rPr>
            </w:pPr>
            <w:r>
              <w:rPr>
                <w:rFonts w:ascii="Arial MT"/>
                <w:sz w:val="18"/>
              </w:rPr>
              <w:t>0.138876</w:t>
            </w:r>
          </w:p>
        </w:tc>
        <w:tc>
          <w:tcPr>
            <w:tcW w:w="1217" w:type="dxa"/>
          </w:tcPr>
          <w:p w14:paraId="38840EB0" w14:textId="77777777" w:rsidR="00030607" w:rsidRDefault="00FB2450">
            <w:pPr>
              <w:pStyle w:val="TableParagraph"/>
              <w:spacing w:before="4" w:line="196" w:lineRule="exact"/>
              <w:ind w:left="226" w:right="199"/>
              <w:jc w:val="center"/>
              <w:rPr>
                <w:rFonts w:ascii="Arial MT"/>
                <w:sz w:val="18"/>
              </w:rPr>
            </w:pPr>
            <w:r>
              <w:rPr>
                <w:rFonts w:ascii="Arial MT"/>
                <w:sz w:val="18"/>
              </w:rPr>
              <w:t>0.018960</w:t>
            </w:r>
          </w:p>
        </w:tc>
        <w:tc>
          <w:tcPr>
            <w:tcW w:w="1256" w:type="dxa"/>
          </w:tcPr>
          <w:p w14:paraId="3D34413E" w14:textId="77777777" w:rsidR="00030607" w:rsidRDefault="00FB2450">
            <w:pPr>
              <w:pStyle w:val="TableParagraph"/>
              <w:spacing w:before="4" w:line="196" w:lineRule="exact"/>
              <w:ind w:right="222"/>
              <w:jc w:val="right"/>
              <w:rPr>
                <w:rFonts w:ascii="Arial MT"/>
                <w:sz w:val="18"/>
              </w:rPr>
            </w:pPr>
            <w:r>
              <w:rPr>
                <w:rFonts w:ascii="Arial MT"/>
                <w:sz w:val="18"/>
              </w:rPr>
              <w:t>1.000000</w:t>
            </w:r>
          </w:p>
        </w:tc>
        <w:tc>
          <w:tcPr>
            <w:tcW w:w="1250" w:type="dxa"/>
          </w:tcPr>
          <w:p w14:paraId="18B7B00F" w14:textId="77777777" w:rsidR="00030607" w:rsidRDefault="00FB2450">
            <w:pPr>
              <w:pStyle w:val="TableParagraph"/>
              <w:spacing w:before="4" w:line="196" w:lineRule="exact"/>
              <w:ind w:left="198" w:right="198"/>
              <w:jc w:val="center"/>
              <w:rPr>
                <w:rFonts w:ascii="Arial MT"/>
                <w:sz w:val="18"/>
              </w:rPr>
            </w:pPr>
            <w:r>
              <w:rPr>
                <w:rFonts w:ascii="Arial MT"/>
                <w:sz w:val="18"/>
              </w:rPr>
              <w:t>-0.080086</w:t>
            </w:r>
          </w:p>
        </w:tc>
        <w:tc>
          <w:tcPr>
            <w:tcW w:w="1251" w:type="dxa"/>
          </w:tcPr>
          <w:p w14:paraId="59E9DC54" w14:textId="77777777" w:rsidR="00030607" w:rsidRDefault="00FB2450">
            <w:pPr>
              <w:pStyle w:val="TableParagraph"/>
              <w:spacing w:before="4" w:line="196" w:lineRule="exact"/>
              <w:ind w:left="200" w:right="149"/>
              <w:jc w:val="center"/>
              <w:rPr>
                <w:rFonts w:ascii="Arial MT"/>
                <w:sz w:val="18"/>
              </w:rPr>
            </w:pPr>
            <w:r>
              <w:rPr>
                <w:rFonts w:ascii="Arial MT"/>
                <w:sz w:val="18"/>
              </w:rPr>
              <w:t>0.104221</w:t>
            </w:r>
          </w:p>
        </w:tc>
      </w:tr>
      <w:tr w:rsidR="00030607" w14:paraId="52873096" w14:textId="77777777">
        <w:trPr>
          <w:trHeight w:val="219"/>
        </w:trPr>
        <w:tc>
          <w:tcPr>
            <w:tcW w:w="1226" w:type="dxa"/>
          </w:tcPr>
          <w:p w14:paraId="229F4B94" w14:textId="77777777" w:rsidR="00030607" w:rsidRDefault="00FB2450">
            <w:pPr>
              <w:pStyle w:val="TableParagraph"/>
              <w:spacing w:before="2" w:line="197" w:lineRule="exact"/>
              <w:ind w:left="176" w:right="188"/>
              <w:jc w:val="center"/>
              <w:rPr>
                <w:rFonts w:ascii="Arial MT"/>
                <w:sz w:val="18"/>
              </w:rPr>
            </w:pPr>
            <w:r>
              <w:rPr>
                <w:rFonts w:ascii="Arial MT"/>
                <w:sz w:val="18"/>
              </w:rPr>
              <w:t>BSIZE</w:t>
            </w:r>
          </w:p>
        </w:tc>
        <w:tc>
          <w:tcPr>
            <w:tcW w:w="1243" w:type="dxa"/>
          </w:tcPr>
          <w:p w14:paraId="54234076" w14:textId="77777777" w:rsidR="00030607" w:rsidRDefault="00FB2450">
            <w:pPr>
              <w:pStyle w:val="TableParagraph"/>
              <w:spacing w:before="2" w:line="197" w:lineRule="exact"/>
              <w:ind w:left="194" w:right="198"/>
              <w:jc w:val="center"/>
              <w:rPr>
                <w:rFonts w:ascii="Arial MT"/>
                <w:sz w:val="18"/>
              </w:rPr>
            </w:pPr>
            <w:r>
              <w:rPr>
                <w:rFonts w:ascii="Arial MT"/>
                <w:sz w:val="18"/>
              </w:rPr>
              <w:t>-0.074817</w:t>
            </w:r>
          </w:p>
        </w:tc>
        <w:tc>
          <w:tcPr>
            <w:tcW w:w="1277" w:type="dxa"/>
          </w:tcPr>
          <w:p w14:paraId="676CC495" w14:textId="77777777" w:rsidR="00030607" w:rsidRDefault="00FB2450">
            <w:pPr>
              <w:pStyle w:val="TableParagraph"/>
              <w:spacing w:before="2" w:line="197" w:lineRule="exact"/>
              <w:ind w:right="243"/>
              <w:jc w:val="right"/>
              <w:rPr>
                <w:rFonts w:ascii="Arial MT"/>
                <w:sz w:val="18"/>
              </w:rPr>
            </w:pPr>
            <w:r>
              <w:rPr>
                <w:rFonts w:ascii="Arial MT"/>
                <w:sz w:val="18"/>
              </w:rPr>
              <w:t>-0.057799</w:t>
            </w:r>
          </w:p>
        </w:tc>
        <w:tc>
          <w:tcPr>
            <w:tcW w:w="1217" w:type="dxa"/>
          </w:tcPr>
          <w:p w14:paraId="52BE808A" w14:textId="77777777" w:rsidR="00030607" w:rsidRDefault="00FB2450">
            <w:pPr>
              <w:pStyle w:val="TableParagraph"/>
              <w:spacing w:before="2" w:line="197" w:lineRule="exact"/>
              <w:ind w:left="226" w:right="199"/>
              <w:jc w:val="center"/>
              <w:rPr>
                <w:rFonts w:ascii="Arial MT"/>
                <w:sz w:val="18"/>
              </w:rPr>
            </w:pPr>
            <w:r>
              <w:rPr>
                <w:rFonts w:ascii="Arial MT"/>
                <w:sz w:val="18"/>
              </w:rPr>
              <w:t>0.044006</w:t>
            </w:r>
          </w:p>
        </w:tc>
        <w:tc>
          <w:tcPr>
            <w:tcW w:w="1256" w:type="dxa"/>
          </w:tcPr>
          <w:p w14:paraId="715603FF" w14:textId="77777777" w:rsidR="00030607" w:rsidRDefault="00FB2450">
            <w:pPr>
              <w:pStyle w:val="TableParagraph"/>
              <w:spacing w:before="2" w:line="197" w:lineRule="exact"/>
              <w:ind w:right="217"/>
              <w:jc w:val="right"/>
              <w:rPr>
                <w:rFonts w:ascii="Arial MT"/>
                <w:sz w:val="18"/>
              </w:rPr>
            </w:pPr>
            <w:r>
              <w:rPr>
                <w:rFonts w:ascii="Arial MT"/>
                <w:sz w:val="18"/>
              </w:rPr>
              <w:t>-0.080086</w:t>
            </w:r>
          </w:p>
        </w:tc>
        <w:tc>
          <w:tcPr>
            <w:tcW w:w="1250" w:type="dxa"/>
          </w:tcPr>
          <w:p w14:paraId="0BE453FD" w14:textId="77777777" w:rsidR="00030607" w:rsidRDefault="00FB2450">
            <w:pPr>
              <w:pStyle w:val="TableParagraph"/>
              <w:spacing w:before="2" w:line="197" w:lineRule="exact"/>
              <w:ind w:left="199" w:right="148"/>
              <w:jc w:val="center"/>
              <w:rPr>
                <w:rFonts w:ascii="Arial MT"/>
                <w:sz w:val="18"/>
              </w:rPr>
            </w:pPr>
            <w:r>
              <w:rPr>
                <w:rFonts w:ascii="Arial MT"/>
                <w:sz w:val="18"/>
              </w:rPr>
              <w:t>1.000000</w:t>
            </w:r>
          </w:p>
        </w:tc>
        <w:tc>
          <w:tcPr>
            <w:tcW w:w="1251" w:type="dxa"/>
          </w:tcPr>
          <w:p w14:paraId="5176B83F" w14:textId="77777777" w:rsidR="00030607" w:rsidRDefault="00FB2450">
            <w:pPr>
              <w:pStyle w:val="TableParagraph"/>
              <w:spacing w:before="2" w:line="197" w:lineRule="exact"/>
              <w:ind w:left="198" w:right="198"/>
              <w:jc w:val="center"/>
              <w:rPr>
                <w:rFonts w:ascii="Arial MT"/>
                <w:sz w:val="18"/>
              </w:rPr>
            </w:pPr>
            <w:r>
              <w:rPr>
                <w:rFonts w:ascii="Arial MT"/>
                <w:sz w:val="18"/>
              </w:rPr>
              <w:t>-0.053655</w:t>
            </w:r>
          </w:p>
        </w:tc>
      </w:tr>
      <w:tr w:rsidR="00030607" w14:paraId="0E209C01" w14:textId="77777777">
        <w:trPr>
          <w:trHeight w:val="210"/>
        </w:trPr>
        <w:tc>
          <w:tcPr>
            <w:tcW w:w="1226" w:type="dxa"/>
          </w:tcPr>
          <w:p w14:paraId="275FD352" w14:textId="77777777" w:rsidR="00030607" w:rsidRDefault="00FB2450">
            <w:pPr>
              <w:pStyle w:val="TableParagraph"/>
              <w:spacing w:before="4" w:line="187" w:lineRule="exact"/>
              <w:ind w:left="176" w:right="184"/>
              <w:jc w:val="center"/>
              <w:rPr>
                <w:rFonts w:ascii="Arial MT"/>
                <w:sz w:val="18"/>
              </w:rPr>
            </w:pPr>
            <w:r>
              <w:rPr>
                <w:rFonts w:ascii="Arial MT"/>
                <w:sz w:val="18"/>
              </w:rPr>
              <w:t>DER</w:t>
            </w:r>
          </w:p>
        </w:tc>
        <w:tc>
          <w:tcPr>
            <w:tcW w:w="1243" w:type="dxa"/>
          </w:tcPr>
          <w:p w14:paraId="223AA8B0" w14:textId="77777777" w:rsidR="00030607" w:rsidRDefault="00FB2450">
            <w:pPr>
              <w:pStyle w:val="TableParagraph"/>
              <w:spacing w:before="4" w:line="187" w:lineRule="exact"/>
              <w:ind w:left="194" w:right="198"/>
              <w:jc w:val="center"/>
              <w:rPr>
                <w:rFonts w:ascii="Arial MT"/>
                <w:sz w:val="18"/>
              </w:rPr>
            </w:pPr>
            <w:r>
              <w:rPr>
                <w:rFonts w:ascii="Arial MT"/>
                <w:sz w:val="18"/>
              </w:rPr>
              <w:t>-0.011445</w:t>
            </w:r>
          </w:p>
        </w:tc>
        <w:tc>
          <w:tcPr>
            <w:tcW w:w="1277" w:type="dxa"/>
          </w:tcPr>
          <w:p w14:paraId="3F662EBF" w14:textId="77777777" w:rsidR="00030607" w:rsidRDefault="00FB2450">
            <w:pPr>
              <w:pStyle w:val="TableParagraph"/>
              <w:spacing w:before="4" w:line="187" w:lineRule="exact"/>
              <w:ind w:right="248"/>
              <w:jc w:val="right"/>
              <w:rPr>
                <w:rFonts w:ascii="Arial MT"/>
                <w:sz w:val="18"/>
              </w:rPr>
            </w:pPr>
            <w:r>
              <w:rPr>
                <w:rFonts w:ascii="Arial MT"/>
                <w:sz w:val="18"/>
              </w:rPr>
              <w:t>0.332878</w:t>
            </w:r>
          </w:p>
        </w:tc>
        <w:tc>
          <w:tcPr>
            <w:tcW w:w="1217" w:type="dxa"/>
          </w:tcPr>
          <w:p w14:paraId="4E1C21D0" w14:textId="77777777" w:rsidR="00030607" w:rsidRDefault="00FB2450">
            <w:pPr>
              <w:pStyle w:val="TableParagraph"/>
              <w:spacing w:before="4" w:line="187" w:lineRule="exact"/>
              <w:ind w:left="226" w:right="199"/>
              <w:jc w:val="center"/>
              <w:rPr>
                <w:rFonts w:ascii="Arial MT"/>
                <w:sz w:val="18"/>
              </w:rPr>
            </w:pPr>
            <w:r>
              <w:rPr>
                <w:rFonts w:ascii="Arial MT"/>
                <w:sz w:val="18"/>
              </w:rPr>
              <w:t>0.059841</w:t>
            </w:r>
          </w:p>
        </w:tc>
        <w:tc>
          <w:tcPr>
            <w:tcW w:w="1256" w:type="dxa"/>
          </w:tcPr>
          <w:p w14:paraId="284A0CE5" w14:textId="77777777" w:rsidR="00030607" w:rsidRDefault="00FB2450">
            <w:pPr>
              <w:pStyle w:val="TableParagraph"/>
              <w:spacing w:before="4" w:line="187" w:lineRule="exact"/>
              <w:ind w:right="222"/>
              <w:jc w:val="right"/>
              <w:rPr>
                <w:rFonts w:ascii="Arial MT"/>
                <w:sz w:val="18"/>
              </w:rPr>
            </w:pPr>
            <w:r>
              <w:rPr>
                <w:rFonts w:ascii="Arial MT"/>
                <w:sz w:val="18"/>
              </w:rPr>
              <w:t>0.104221</w:t>
            </w:r>
          </w:p>
        </w:tc>
        <w:tc>
          <w:tcPr>
            <w:tcW w:w="1250" w:type="dxa"/>
          </w:tcPr>
          <w:p w14:paraId="3BDD68FC" w14:textId="77777777" w:rsidR="00030607" w:rsidRDefault="00FB2450">
            <w:pPr>
              <w:pStyle w:val="TableParagraph"/>
              <w:spacing w:before="4" w:line="187" w:lineRule="exact"/>
              <w:ind w:left="198" w:right="198"/>
              <w:jc w:val="center"/>
              <w:rPr>
                <w:rFonts w:ascii="Arial MT"/>
                <w:sz w:val="18"/>
              </w:rPr>
            </w:pPr>
            <w:r>
              <w:rPr>
                <w:rFonts w:ascii="Arial MT"/>
                <w:sz w:val="18"/>
              </w:rPr>
              <w:t>-0.053655</w:t>
            </w:r>
          </w:p>
        </w:tc>
        <w:tc>
          <w:tcPr>
            <w:tcW w:w="1251" w:type="dxa"/>
          </w:tcPr>
          <w:p w14:paraId="38116370" w14:textId="77777777" w:rsidR="00030607" w:rsidRDefault="00FB2450">
            <w:pPr>
              <w:pStyle w:val="TableParagraph"/>
              <w:spacing w:before="4" w:line="187" w:lineRule="exact"/>
              <w:ind w:left="200" w:right="149"/>
              <w:jc w:val="center"/>
              <w:rPr>
                <w:rFonts w:ascii="Arial MT"/>
                <w:sz w:val="18"/>
              </w:rPr>
            </w:pPr>
            <w:r>
              <w:rPr>
                <w:rFonts w:ascii="Arial MT"/>
                <w:sz w:val="18"/>
              </w:rPr>
              <w:t>1.000000</w:t>
            </w:r>
          </w:p>
        </w:tc>
      </w:tr>
    </w:tbl>
    <w:p w14:paraId="140D7D73" w14:textId="77777777" w:rsidR="00030607" w:rsidRDefault="00030607">
      <w:pPr>
        <w:pStyle w:val="BodyText"/>
        <w:spacing w:before="1"/>
        <w:rPr>
          <w:b/>
          <w:sz w:val="27"/>
        </w:rPr>
      </w:pPr>
    </w:p>
    <w:p w14:paraId="64926943" w14:textId="77777777" w:rsidR="00030607" w:rsidRPr="007D04A5" w:rsidRDefault="00FB2450" w:rsidP="007D04A5">
      <w:pPr>
        <w:pStyle w:val="BodyText"/>
        <w:ind w:left="851"/>
        <w:rPr>
          <w:b/>
          <w:u w:val="single"/>
        </w:rPr>
      </w:pPr>
      <w:r w:rsidRPr="007D04A5">
        <w:rPr>
          <w:b/>
          <w:u w:val="single"/>
        </w:rPr>
        <w:t>Lampiran</w:t>
      </w:r>
      <w:r w:rsidRPr="007D04A5">
        <w:rPr>
          <w:b/>
          <w:spacing w:val="-4"/>
          <w:u w:val="single"/>
        </w:rPr>
        <w:t xml:space="preserve"> </w:t>
      </w:r>
      <w:r w:rsidRPr="007D04A5">
        <w:rPr>
          <w:b/>
          <w:u w:val="single"/>
        </w:rPr>
        <w:t>14</w:t>
      </w:r>
      <w:r w:rsidRPr="007D04A5">
        <w:rPr>
          <w:b/>
          <w:spacing w:val="-3"/>
          <w:u w:val="single"/>
        </w:rPr>
        <w:t xml:space="preserve"> </w:t>
      </w:r>
      <w:r w:rsidRPr="007D04A5">
        <w:rPr>
          <w:b/>
          <w:u w:val="single"/>
        </w:rPr>
        <w:t>Hasil</w:t>
      </w:r>
      <w:r w:rsidRPr="007D04A5">
        <w:rPr>
          <w:b/>
          <w:spacing w:val="-4"/>
          <w:u w:val="single"/>
        </w:rPr>
        <w:t xml:space="preserve"> </w:t>
      </w:r>
      <w:r w:rsidRPr="007D04A5">
        <w:rPr>
          <w:b/>
          <w:u w:val="single"/>
        </w:rPr>
        <w:t>Uji</w:t>
      </w:r>
      <w:r w:rsidRPr="007D04A5">
        <w:rPr>
          <w:b/>
          <w:spacing w:val="-3"/>
          <w:u w:val="single"/>
        </w:rPr>
        <w:t xml:space="preserve"> </w:t>
      </w:r>
      <w:r w:rsidRPr="007D04A5">
        <w:rPr>
          <w:b/>
          <w:u w:val="single"/>
        </w:rPr>
        <w:t>Heteroskedastisitas</w:t>
      </w:r>
      <w:r w:rsidRPr="007D04A5">
        <w:rPr>
          <w:b/>
          <w:spacing w:val="-2"/>
          <w:u w:val="single"/>
        </w:rPr>
        <w:t xml:space="preserve"> </w:t>
      </w:r>
      <w:r w:rsidRPr="007D04A5">
        <w:rPr>
          <w:b/>
          <w:u w:val="single"/>
        </w:rPr>
        <w:t>Persamaan</w:t>
      </w:r>
      <w:r w:rsidRPr="007D04A5">
        <w:rPr>
          <w:b/>
          <w:spacing w:val="-2"/>
          <w:u w:val="single"/>
        </w:rPr>
        <w:t xml:space="preserve"> </w:t>
      </w:r>
      <w:r w:rsidRPr="007D04A5">
        <w:rPr>
          <w:b/>
          <w:u w:val="single"/>
        </w:rPr>
        <w:t>Penelitian</w:t>
      </w:r>
    </w:p>
    <w:p w14:paraId="5FDD09ED" w14:textId="77777777" w:rsidR="00030607" w:rsidRDefault="00030607">
      <w:pPr>
        <w:pStyle w:val="BodyText"/>
        <w:spacing w:before="11"/>
        <w:rPr>
          <w:b/>
          <w:sz w:val="22"/>
        </w:rPr>
      </w:pPr>
    </w:p>
    <w:p w14:paraId="3DD2BA17" w14:textId="77777777" w:rsidR="00030607" w:rsidRDefault="00FB2450">
      <w:pPr>
        <w:spacing w:before="94"/>
        <w:ind w:left="837"/>
        <w:rPr>
          <w:rFonts w:ascii="Arial MT"/>
          <w:sz w:val="18"/>
        </w:rPr>
      </w:pPr>
      <w:r>
        <w:rPr>
          <w:rFonts w:ascii="Arial MT"/>
          <w:sz w:val="18"/>
        </w:rPr>
        <w:t>Dependent</w:t>
      </w:r>
      <w:r>
        <w:rPr>
          <w:rFonts w:ascii="Arial MT"/>
          <w:spacing w:val="-3"/>
          <w:sz w:val="18"/>
        </w:rPr>
        <w:t xml:space="preserve"> </w:t>
      </w:r>
      <w:r>
        <w:rPr>
          <w:rFonts w:ascii="Arial MT"/>
          <w:sz w:val="18"/>
        </w:rPr>
        <w:t>Variable:</w:t>
      </w:r>
      <w:r>
        <w:rPr>
          <w:rFonts w:ascii="Arial MT"/>
          <w:spacing w:val="-3"/>
          <w:sz w:val="18"/>
        </w:rPr>
        <w:t xml:space="preserve"> </w:t>
      </w:r>
      <w:r>
        <w:rPr>
          <w:rFonts w:ascii="Arial MT"/>
          <w:sz w:val="18"/>
        </w:rPr>
        <w:t>RESABS</w:t>
      </w:r>
    </w:p>
    <w:p w14:paraId="5839DAE6" w14:textId="77777777" w:rsidR="00030607" w:rsidRDefault="00FB2450">
      <w:pPr>
        <w:spacing w:before="11" w:line="256" w:lineRule="auto"/>
        <w:ind w:left="837" w:right="4811"/>
        <w:rPr>
          <w:rFonts w:ascii="Arial MT"/>
          <w:sz w:val="18"/>
        </w:rPr>
      </w:pPr>
      <w:r>
        <w:rPr>
          <w:rFonts w:ascii="Arial MT"/>
          <w:sz w:val="18"/>
        </w:rPr>
        <w:t>Method: Panel EGLS (Cross-section random effects)</w:t>
      </w:r>
      <w:r>
        <w:rPr>
          <w:rFonts w:ascii="Arial MT"/>
          <w:spacing w:val="-47"/>
          <w:sz w:val="18"/>
        </w:rPr>
        <w:t xml:space="preserve"> </w:t>
      </w:r>
      <w:r>
        <w:rPr>
          <w:rFonts w:ascii="Arial MT"/>
          <w:sz w:val="18"/>
        </w:rPr>
        <w:t>Date:</w:t>
      </w:r>
      <w:r>
        <w:rPr>
          <w:rFonts w:ascii="Arial MT"/>
          <w:spacing w:val="-1"/>
          <w:sz w:val="18"/>
        </w:rPr>
        <w:t xml:space="preserve"> </w:t>
      </w:r>
      <w:r>
        <w:rPr>
          <w:rFonts w:ascii="Arial MT"/>
          <w:sz w:val="18"/>
        </w:rPr>
        <w:t>11/14/21</w:t>
      </w:r>
      <w:r>
        <w:rPr>
          <w:rFonts w:ascii="Arial MT"/>
          <w:spacing w:val="1"/>
          <w:sz w:val="18"/>
        </w:rPr>
        <w:t xml:space="preserve"> </w:t>
      </w:r>
      <w:r>
        <w:rPr>
          <w:rFonts w:ascii="Arial MT"/>
          <w:sz w:val="18"/>
        </w:rPr>
        <w:t>Time: 20:18</w:t>
      </w:r>
    </w:p>
    <w:p w14:paraId="3E8F7B87" w14:textId="77777777" w:rsidR="00030607" w:rsidRDefault="00FB2450">
      <w:pPr>
        <w:spacing w:line="206" w:lineRule="exact"/>
        <w:ind w:left="837"/>
        <w:rPr>
          <w:rFonts w:ascii="Arial MT"/>
          <w:sz w:val="18"/>
        </w:rPr>
      </w:pPr>
      <w:r>
        <w:rPr>
          <w:rFonts w:ascii="Arial MT"/>
          <w:sz w:val="18"/>
        </w:rPr>
        <w:t>Sample:</w:t>
      </w:r>
      <w:r>
        <w:rPr>
          <w:rFonts w:ascii="Arial MT"/>
          <w:spacing w:val="-2"/>
          <w:sz w:val="18"/>
        </w:rPr>
        <w:t xml:space="preserve"> </w:t>
      </w:r>
      <w:r>
        <w:rPr>
          <w:rFonts w:ascii="Arial MT"/>
          <w:sz w:val="18"/>
        </w:rPr>
        <w:t>2016</w:t>
      </w:r>
      <w:r>
        <w:rPr>
          <w:rFonts w:ascii="Arial MT"/>
          <w:spacing w:val="-4"/>
          <w:sz w:val="18"/>
        </w:rPr>
        <w:t xml:space="preserve"> </w:t>
      </w:r>
      <w:r>
        <w:rPr>
          <w:rFonts w:ascii="Arial MT"/>
          <w:sz w:val="18"/>
        </w:rPr>
        <w:t>2019</w:t>
      </w:r>
    </w:p>
    <w:p w14:paraId="2182B8F2" w14:textId="77777777" w:rsidR="00030607" w:rsidRDefault="00FB2450">
      <w:pPr>
        <w:spacing w:before="12"/>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4</w:t>
      </w:r>
    </w:p>
    <w:p w14:paraId="2EFDD9A8" w14:textId="77777777" w:rsidR="00030607" w:rsidRDefault="00FB2450">
      <w:pPr>
        <w:spacing w:before="14"/>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2</w:t>
      </w:r>
    </w:p>
    <w:p w14:paraId="5B93CF48" w14:textId="77777777" w:rsidR="00030607" w:rsidRDefault="00FB2450">
      <w:pPr>
        <w:spacing w:before="13"/>
        <w:ind w:left="837"/>
        <w:rPr>
          <w:rFonts w:ascii="Arial MT"/>
          <w:sz w:val="18"/>
        </w:rPr>
      </w:pPr>
      <w:r>
        <w:rPr>
          <w:rFonts w:ascii="Arial MT"/>
          <w:sz w:val="18"/>
        </w:rPr>
        <w:t>Total</w:t>
      </w:r>
      <w:r>
        <w:rPr>
          <w:rFonts w:ascii="Arial MT"/>
          <w:spacing w:val="-4"/>
          <w:sz w:val="18"/>
        </w:rPr>
        <w:t xml:space="preserve"> </w:t>
      </w:r>
      <w:r>
        <w:rPr>
          <w:rFonts w:ascii="Arial MT"/>
          <w:sz w:val="18"/>
        </w:rPr>
        <w:t>panel</w:t>
      </w:r>
      <w:r>
        <w:rPr>
          <w:rFonts w:ascii="Arial MT"/>
          <w:spacing w:val="-4"/>
          <w:sz w:val="18"/>
        </w:rPr>
        <w:t xml:space="preserve"> </w:t>
      </w:r>
      <w:r>
        <w:rPr>
          <w:rFonts w:ascii="Arial MT"/>
          <w:sz w:val="18"/>
        </w:rPr>
        <w:t>(unbalanced)</w:t>
      </w:r>
      <w:r>
        <w:rPr>
          <w:rFonts w:ascii="Arial MT"/>
          <w:spacing w:val="-5"/>
          <w:sz w:val="18"/>
        </w:rPr>
        <w:t xml:space="preserve"> </w:t>
      </w:r>
      <w:r>
        <w:rPr>
          <w:rFonts w:ascii="Arial MT"/>
          <w:sz w:val="18"/>
        </w:rPr>
        <w:t>observations:</w:t>
      </w:r>
      <w:r>
        <w:rPr>
          <w:rFonts w:ascii="Arial MT"/>
          <w:spacing w:val="-4"/>
          <w:sz w:val="18"/>
        </w:rPr>
        <w:t xml:space="preserve"> </w:t>
      </w:r>
      <w:r>
        <w:rPr>
          <w:rFonts w:ascii="Arial MT"/>
          <w:sz w:val="18"/>
        </w:rPr>
        <w:t>125</w:t>
      </w:r>
    </w:p>
    <w:p w14:paraId="5083E169" w14:textId="5A65871A" w:rsidR="00030607" w:rsidRDefault="00CB053C">
      <w:pPr>
        <w:spacing w:before="12"/>
        <w:ind w:left="837"/>
        <w:rPr>
          <w:rFonts w:ascii="Arial MT"/>
          <w:sz w:val="18"/>
        </w:rPr>
      </w:pPr>
      <w:r>
        <w:rPr>
          <w:noProof/>
          <w:lang w:val="en-US"/>
        </w:rPr>
        <mc:AlternateContent>
          <mc:Choice Requires="wps">
            <w:drawing>
              <wp:anchor distT="0" distB="0" distL="0" distR="0" simplePos="0" relativeHeight="487619072" behindDoc="1" locked="0" layoutInCell="1" allowOverlap="1" wp14:anchorId="1976A62E" wp14:editId="42EEB368">
                <wp:simplePos x="0" y="0"/>
                <wp:positionH relativeFrom="page">
                  <wp:posOffset>1460500</wp:posOffset>
                </wp:positionH>
                <wp:positionV relativeFrom="paragraph">
                  <wp:posOffset>195580</wp:posOffset>
                </wp:positionV>
                <wp:extent cx="1219200" cy="8890"/>
                <wp:effectExtent l="0" t="0" r="0" b="0"/>
                <wp:wrapTopAndBottom/>
                <wp:docPr id="49"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205415" id="Rectangle 37" o:spid="_x0000_s1026" style="position:absolute;margin-left:115pt;margin-top:15.4pt;width:96pt;height:.7pt;z-index:-15697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" fillcolor="black" stroked="f">
                <w10:wrap type="topAndBottom" anchorx="page"/>
              </v:rect>
            </w:pict>
          </mc:Fallback>
        </mc:AlternateContent>
      </w:r>
      <w:r>
        <w:rPr>
          <w:noProof/>
          <w:lang w:val="en-US"/>
        </w:rPr>
        <mc:AlternateContent>
          <mc:Choice Requires="wps">
            <w:drawing>
              <wp:anchor distT="0" distB="0" distL="114300" distR="114300" simplePos="0" relativeHeight="482817536" behindDoc="1" locked="0" layoutInCell="1" allowOverlap="1" wp14:anchorId="77D1E1FD" wp14:editId="34783D5B">
                <wp:simplePos x="0" y="0"/>
                <wp:positionH relativeFrom="page">
                  <wp:posOffset>1460500</wp:posOffset>
                </wp:positionH>
                <wp:positionV relativeFrom="paragraph">
                  <wp:posOffset>476250</wp:posOffset>
                </wp:positionV>
                <wp:extent cx="1219200" cy="8890"/>
                <wp:effectExtent l="0" t="0" r="0" b="0"/>
                <wp:wrapNone/>
                <wp:docPr id="4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07637D" id="Rectangle 36" o:spid="_x0000_s1026" style="position:absolute;margin-left:115pt;margin-top:37.5pt;width:96pt;height:.7pt;z-index:-20498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" fillcolor="black" stroked="f">
                <w10:wrap anchorx="page"/>
              </v:rect>
            </w:pict>
          </mc:Fallback>
        </mc:AlternateContent>
      </w:r>
      <w:r w:rsidR="00FB2450">
        <w:rPr>
          <w:rFonts w:ascii="Arial MT"/>
          <w:sz w:val="18"/>
        </w:rPr>
        <w:t>Swamy</w:t>
      </w:r>
      <w:r w:rsidR="00FB2450">
        <w:rPr>
          <w:rFonts w:ascii="Arial MT"/>
          <w:spacing w:val="-5"/>
          <w:sz w:val="18"/>
        </w:rPr>
        <w:t xml:space="preserve"> </w:t>
      </w:r>
      <w:r w:rsidR="00FB2450">
        <w:rPr>
          <w:rFonts w:ascii="Arial MT"/>
          <w:sz w:val="18"/>
        </w:rPr>
        <w:t>and</w:t>
      </w:r>
      <w:r w:rsidR="00FB2450">
        <w:rPr>
          <w:rFonts w:ascii="Arial MT"/>
          <w:spacing w:val="-2"/>
          <w:sz w:val="18"/>
        </w:rPr>
        <w:t xml:space="preserve"> </w:t>
      </w:r>
      <w:r w:rsidR="00FB2450">
        <w:rPr>
          <w:rFonts w:ascii="Arial MT"/>
          <w:sz w:val="18"/>
        </w:rPr>
        <w:t>Arora</w:t>
      </w:r>
      <w:r w:rsidR="00FB2450">
        <w:rPr>
          <w:rFonts w:ascii="Arial MT"/>
          <w:spacing w:val="-2"/>
          <w:sz w:val="18"/>
        </w:rPr>
        <w:t xml:space="preserve"> </w:t>
      </w:r>
      <w:r w:rsidR="00FB2450">
        <w:rPr>
          <w:rFonts w:ascii="Arial MT"/>
          <w:sz w:val="18"/>
        </w:rPr>
        <w:t>estimator</w:t>
      </w:r>
      <w:r w:rsidR="00FB2450">
        <w:rPr>
          <w:rFonts w:ascii="Arial MT"/>
          <w:spacing w:val="-2"/>
          <w:sz w:val="18"/>
        </w:rPr>
        <w:t xml:space="preserve"> </w:t>
      </w:r>
      <w:r w:rsidR="00FB2450">
        <w:rPr>
          <w:rFonts w:ascii="Arial MT"/>
          <w:sz w:val="18"/>
        </w:rPr>
        <w:t>of</w:t>
      </w:r>
      <w:r w:rsidR="00FB2450">
        <w:rPr>
          <w:rFonts w:ascii="Arial MT"/>
          <w:spacing w:val="-4"/>
          <w:sz w:val="18"/>
        </w:rPr>
        <w:t xml:space="preserve"> </w:t>
      </w:r>
      <w:r w:rsidR="00FB2450">
        <w:rPr>
          <w:rFonts w:ascii="Arial MT"/>
          <w:sz w:val="18"/>
        </w:rPr>
        <w:t>component</w:t>
      </w:r>
      <w:r w:rsidR="00FB2450">
        <w:rPr>
          <w:rFonts w:ascii="Arial MT"/>
          <w:spacing w:val="-2"/>
          <w:sz w:val="18"/>
        </w:rPr>
        <w:t xml:space="preserve"> </w:t>
      </w:r>
      <w:r w:rsidR="00FB2450">
        <w:rPr>
          <w:rFonts w:ascii="Arial MT"/>
          <w:sz w:val="18"/>
        </w:rPr>
        <w:t>variance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8"/>
        <w:gridCol w:w="1130"/>
        <w:gridCol w:w="1180"/>
        <w:gridCol w:w="769"/>
      </w:tblGrid>
      <w:tr w:rsidR="00030607" w14:paraId="62218C9E" w14:textId="77777777">
        <w:trPr>
          <w:trHeight w:val="396"/>
        </w:trPr>
        <w:tc>
          <w:tcPr>
            <w:tcW w:w="1920" w:type="dxa"/>
            <w:tcBorders>
              <w:top w:val="single" w:sz="6" w:space="0" w:color="000000"/>
              <w:bottom w:val="single" w:sz="6" w:space="0" w:color="000000"/>
            </w:tcBorders>
          </w:tcPr>
          <w:p w14:paraId="6E6B5454" w14:textId="77777777" w:rsidR="00030607" w:rsidRDefault="00FB2450">
            <w:pPr>
              <w:pStyle w:val="TableParagraph"/>
              <w:spacing w:before="87"/>
              <w:ind w:left="527" w:right="531"/>
              <w:jc w:val="center"/>
              <w:rPr>
                <w:rFonts w:ascii="Arial MT"/>
                <w:sz w:val="18"/>
              </w:rPr>
            </w:pPr>
            <w:r>
              <w:rPr>
                <w:rFonts w:ascii="Arial MT"/>
                <w:sz w:val="18"/>
              </w:rPr>
              <w:t>Variable</w:t>
            </w:r>
          </w:p>
        </w:tc>
        <w:tc>
          <w:tcPr>
            <w:tcW w:w="1218" w:type="dxa"/>
            <w:tcBorders>
              <w:top w:val="double" w:sz="2" w:space="0" w:color="000000"/>
              <w:bottom w:val="double" w:sz="2" w:space="0" w:color="000000"/>
            </w:tcBorders>
          </w:tcPr>
          <w:p w14:paraId="268F1CE5" w14:textId="77777777" w:rsidR="00030607" w:rsidRDefault="00FB2450">
            <w:pPr>
              <w:pStyle w:val="TableParagraph"/>
              <w:spacing w:before="87"/>
              <w:ind w:left="159" w:right="167"/>
              <w:jc w:val="center"/>
              <w:rPr>
                <w:rFonts w:ascii="Arial MT"/>
                <w:sz w:val="18"/>
              </w:rPr>
            </w:pPr>
            <w:r>
              <w:rPr>
                <w:rFonts w:ascii="Arial MT"/>
                <w:sz w:val="18"/>
              </w:rPr>
              <w:t>Coefficient</w:t>
            </w:r>
          </w:p>
        </w:tc>
        <w:tc>
          <w:tcPr>
            <w:tcW w:w="1130" w:type="dxa"/>
            <w:tcBorders>
              <w:top w:val="double" w:sz="2" w:space="0" w:color="000000"/>
              <w:bottom w:val="double" w:sz="2" w:space="0" w:color="000000"/>
            </w:tcBorders>
          </w:tcPr>
          <w:p w14:paraId="5B5432C4" w14:textId="77777777" w:rsidR="00030607" w:rsidRDefault="00FB2450">
            <w:pPr>
              <w:pStyle w:val="TableParagraph"/>
              <w:spacing w:before="87"/>
              <w:ind w:left="172" w:right="147"/>
              <w:jc w:val="center"/>
              <w:rPr>
                <w:rFonts w:ascii="Arial MT"/>
                <w:sz w:val="18"/>
              </w:rPr>
            </w:pPr>
            <w:r>
              <w:rPr>
                <w:rFonts w:ascii="Arial MT"/>
                <w:sz w:val="18"/>
              </w:rPr>
              <w:t>Std. Error</w:t>
            </w:r>
          </w:p>
        </w:tc>
        <w:tc>
          <w:tcPr>
            <w:tcW w:w="1180" w:type="dxa"/>
            <w:tcBorders>
              <w:top w:val="double" w:sz="2" w:space="0" w:color="000000"/>
              <w:bottom w:val="double" w:sz="2" w:space="0" w:color="000000"/>
            </w:tcBorders>
          </w:tcPr>
          <w:p w14:paraId="482C5E2C" w14:textId="77777777" w:rsidR="00030607" w:rsidRDefault="00FB2450">
            <w:pPr>
              <w:pStyle w:val="TableParagraph"/>
              <w:spacing w:before="87"/>
              <w:ind w:right="195"/>
              <w:jc w:val="right"/>
              <w:rPr>
                <w:rFonts w:ascii="Arial MT"/>
                <w:sz w:val="18"/>
              </w:rPr>
            </w:pPr>
            <w:r>
              <w:rPr>
                <w:rFonts w:ascii="Arial MT"/>
                <w:sz w:val="18"/>
              </w:rPr>
              <w:t>t-Statistic</w:t>
            </w:r>
          </w:p>
        </w:tc>
        <w:tc>
          <w:tcPr>
            <w:tcW w:w="769" w:type="dxa"/>
            <w:tcBorders>
              <w:top w:val="double" w:sz="2" w:space="0" w:color="000000"/>
              <w:bottom w:val="double" w:sz="2" w:space="0" w:color="000000"/>
            </w:tcBorders>
          </w:tcPr>
          <w:p w14:paraId="69259712" w14:textId="77777777" w:rsidR="00030607" w:rsidRDefault="00FB2450">
            <w:pPr>
              <w:pStyle w:val="TableParagraph"/>
              <w:spacing w:before="87"/>
              <w:ind w:left="221"/>
              <w:rPr>
                <w:rFonts w:ascii="Arial MT"/>
                <w:sz w:val="18"/>
              </w:rPr>
            </w:pPr>
            <w:r>
              <w:rPr>
                <w:rFonts w:ascii="Arial MT"/>
                <w:sz w:val="18"/>
              </w:rPr>
              <w:t>Prob.</w:t>
            </w:r>
          </w:p>
        </w:tc>
      </w:tr>
      <w:tr w:rsidR="00030607" w14:paraId="59C3147C" w14:textId="77777777">
        <w:trPr>
          <w:trHeight w:val="301"/>
        </w:trPr>
        <w:tc>
          <w:tcPr>
            <w:tcW w:w="1920" w:type="dxa"/>
            <w:tcBorders>
              <w:top w:val="single" w:sz="6" w:space="0" w:color="000000"/>
            </w:tcBorders>
          </w:tcPr>
          <w:p w14:paraId="3C1C65A3" w14:textId="77777777" w:rsidR="00030607" w:rsidRDefault="00FB2450">
            <w:pPr>
              <w:pStyle w:val="TableParagraph"/>
              <w:spacing w:before="85" w:line="197" w:lineRule="exact"/>
              <w:ind w:right="2"/>
              <w:jc w:val="center"/>
              <w:rPr>
                <w:rFonts w:ascii="Arial MT"/>
                <w:sz w:val="18"/>
              </w:rPr>
            </w:pPr>
            <w:r>
              <w:rPr>
                <w:rFonts w:ascii="Arial MT"/>
                <w:w w:val="99"/>
                <w:sz w:val="18"/>
              </w:rPr>
              <w:t>C</w:t>
            </w:r>
          </w:p>
        </w:tc>
        <w:tc>
          <w:tcPr>
            <w:tcW w:w="1218" w:type="dxa"/>
            <w:tcBorders>
              <w:top w:val="double" w:sz="2" w:space="0" w:color="000000"/>
            </w:tcBorders>
          </w:tcPr>
          <w:p w14:paraId="2873E8B2" w14:textId="77777777" w:rsidR="00030607" w:rsidRDefault="00FB2450">
            <w:pPr>
              <w:pStyle w:val="TableParagraph"/>
              <w:spacing w:before="85" w:line="197" w:lineRule="exact"/>
              <w:ind w:left="159" w:right="132"/>
              <w:jc w:val="center"/>
              <w:rPr>
                <w:rFonts w:ascii="Arial MT"/>
                <w:sz w:val="18"/>
              </w:rPr>
            </w:pPr>
            <w:r>
              <w:rPr>
                <w:rFonts w:ascii="Arial MT"/>
                <w:sz w:val="18"/>
              </w:rPr>
              <w:t>-0.931133</w:t>
            </w:r>
          </w:p>
        </w:tc>
        <w:tc>
          <w:tcPr>
            <w:tcW w:w="1130" w:type="dxa"/>
            <w:tcBorders>
              <w:top w:val="double" w:sz="2" w:space="0" w:color="000000"/>
            </w:tcBorders>
          </w:tcPr>
          <w:p w14:paraId="01B2BD46" w14:textId="77777777" w:rsidR="00030607" w:rsidRDefault="00FB2450">
            <w:pPr>
              <w:pStyle w:val="TableParagraph"/>
              <w:spacing w:before="85" w:line="197" w:lineRule="exact"/>
              <w:ind w:left="172" w:right="128"/>
              <w:jc w:val="center"/>
              <w:rPr>
                <w:rFonts w:ascii="Arial MT"/>
                <w:sz w:val="18"/>
              </w:rPr>
            </w:pPr>
            <w:r>
              <w:rPr>
                <w:rFonts w:ascii="Arial MT"/>
                <w:sz w:val="18"/>
              </w:rPr>
              <w:t>8.987352</w:t>
            </w:r>
          </w:p>
        </w:tc>
        <w:tc>
          <w:tcPr>
            <w:tcW w:w="1180" w:type="dxa"/>
            <w:tcBorders>
              <w:top w:val="double" w:sz="2" w:space="0" w:color="000000"/>
            </w:tcBorders>
          </w:tcPr>
          <w:p w14:paraId="4113DA48" w14:textId="77777777" w:rsidR="00030607" w:rsidRDefault="00FB2450">
            <w:pPr>
              <w:pStyle w:val="TableParagraph"/>
              <w:spacing w:before="85" w:line="197" w:lineRule="exact"/>
              <w:ind w:right="195"/>
              <w:jc w:val="right"/>
              <w:rPr>
                <w:rFonts w:ascii="Arial MT"/>
                <w:sz w:val="18"/>
              </w:rPr>
            </w:pPr>
            <w:r>
              <w:rPr>
                <w:rFonts w:ascii="Arial MT"/>
                <w:sz w:val="18"/>
              </w:rPr>
              <w:t>-0.103605</w:t>
            </w:r>
          </w:p>
        </w:tc>
        <w:tc>
          <w:tcPr>
            <w:tcW w:w="769" w:type="dxa"/>
            <w:tcBorders>
              <w:top w:val="double" w:sz="2" w:space="0" w:color="000000"/>
            </w:tcBorders>
          </w:tcPr>
          <w:p w14:paraId="31A9CA4F" w14:textId="77777777" w:rsidR="00030607" w:rsidRDefault="00FB2450">
            <w:pPr>
              <w:pStyle w:val="TableParagraph"/>
              <w:spacing w:before="85" w:line="197" w:lineRule="exact"/>
              <w:ind w:left="202"/>
              <w:rPr>
                <w:rFonts w:ascii="Arial MT"/>
                <w:sz w:val="18"/>
              </w:rPr>
            </w:pPr>
            <w:r>
              <w:rPr>
                <w:rFonts w:ascii="Arial MT"/>
                <w:sz w:val="18"/>
              </w:rPr>
              <w:t>0.9177</w:t>
            </w:r>
          </w:p>
        </w:tc>
      </w:tr>
      <w:tr w:rsidR="00030607" w14:paraId="08BD7BBE" w14:textId="77777777">
        <w:trPr>
          <w:trHeight w:val="210"/>
        </w:trPr>
        <w:tc>
          <w:tcPr>
            <w:tcW w:w="1920" w:type="dxa"/>
          </w:tcPr>
          <w:p w14:paraId="2BF5C672" w14:textId="77777777" w:rsidR="00030607" w:rsidRDefault="00FB2450">
            <w:pPr>
              <w:pStyle w:val="TableParagraph"/>
              <w:spacing w:before="4" w:line="187" w:lineRule="exact"/>
              <w:ind w:left="527" w:right="532"/>
              <w:jc w:val="center"/>
              <w:rPr>
                <w:rFonts w:ascii="Arial MT"/>
                <w:sz w:val="18"/>
              </w:rPr>
            </w:pPr>
            <w:r>
              <w:rPr>
                <w:rFonts w:ascii="Arial MT"/>
                <w:sz w:val="18"/>
              </w:rPr>
              <w:t>KI</w:t>
            </w:r>
          </w:p>
        </w:tc>
        <w:tc>
          <w:tcPr>
            <w:tcW w:w="1218" w:type="dxa"/>
          </w:tcPr>
          <w:p w14:paraId="0ECABE63" w14:textId="77777777" w:rsidR="00030607" w:rsidRDefault="00FB2450">
            <w:pPr>
              <w:pStyle w:val="TableParagraph"/>
              <w:spacing w:before="4" w:line="187" w:lineRule="exact"/>
              <w:ind w:left="159" w:right="72"/>
              <w:jc w:val="center"/>
              <w:rPr>
                <w:rFonts w:ascii="Arial MT"/>
                <w:sz w:val="18"/>
              </w:rPr>
            </w:pPr>
            <w:r>
              <w:rPr>
                <w:rFonts w:ascii="Arial MT"/>
                <w:sz w:val="18"/>
              </w:rPr>
              <w:t>0.196824</w:t>
            </w:r>
          </w:p>
        </w:tc>
        <w:tc>
          <w:tcPr>
            <w:tcW w:w="1130" w:type="dxa"/>
          </w:tcPr>
          <w:p w14:paraId="12F68D92" w14:textId="77777777" w:rsidR="00030607" w:rsidRDefault="00FB2450">
            <w:pPr>
              <w:pStyle w:val="TableParagraph"/>
              <w:spacing w:before="4" w:line="187" w:lineRule="exact"/>
              <w:ind w:left="172" w:right="129"/>
              <w:jc w:val="center"/>
              <w:rPr>
                <w:rFonts w:ascii="Arial MT"/>
                <w:sz w:val="18"/>
              </w:rPr>
            </w:pPr>
            <w:r>
              <w:rPr>
                <w:rFonts w:ascii="Arial MT"/>
                <w:sz w:val="18"/>
              </w:rPr>
              <w:t>0.199069</w:t>
            </w:r>
          </w:p>
        </w:tc>
        <w:tc>
          <w:tcPr>
            <w:tcW w:w="1180" w:type="dxa"/>
          </w:tcPr>
          <w:p w14:paraId="17A1D6F5" w14:textId="77777777" w:rsidR="00030607" w:rsidRDefault="00FB2450">
            <w:pPr>
              <w:pStyle w:val="TableParagraph"/>
              <w:spacing w:before="4" w:line="187" w:lineRule="exact"/>
              <w:ind w:right="195"/>
              <w:jc w:val="right"/>
              <w:rPr>
                <w:rFonts w:ascii="Arial MT"/>
                <w:sz w:val="18"/>
              </w:rPr>
            </w:pPr>
            <w:r>
              <w:rPr>
                <w:rFonts w:ascii="Arial MT"/>
                <w:sz w:val="18"/>
              </w:rPr>
              <w:t>0.988720</w:t>
            </w:r>
          </w:p>
        </w:tc>
        <w:tc>
          <w:tcPr>
            <w:tcW w:w="769" w:type="dxa"/>
          </w:tcPr>
          <w:p w14:paraId="36C04255" w14:textId="77777777" w:rsidR="00030607" w:rsidRDefault="00FB2450">
            <w:pPr>
              <w:pStyle w:val="TableParagraph"/>
              <w:spacing w:before="4" w:line="187" w:lineRule="exact"/>
              <w:ind w:left="202"/>
              <w:rPr>
                <w:rFonts w:ascii="Arial MT"/>
                <w:sz w:val="18"/>
              </w:rPr>
            </w:pPr>
            <w:r>
              <w:rPr>
                <w:rFonts w:ascii="Arial MT"/>
                <w:sz w:val="18"/>
              </w:rPr>
              <w:t>0.3248</w:t>
            </w:r>
          </w:p>
        </w:tc>
      </w:tr>
    </w:tbl>
    <w:p w14:paraId="6840D8BA" w14:textId="77777777" w:rsidR="00030607" w:rsidRDefault="00030607">
      <w:pPr>
        <w:spacing w:line="187" w:lineRule="exact"/>
        <w:rPr>
          <w:rFonts w:ascii="Arial MT"/>
          <w:sz w:val="18"/>
        </w:rPr>
        <w:sectPr w:rsidR="00030607">
          <w:type w:val="continuous"/>
          <w:pgSz w:w="11910" w:h="16840"/>
          <w:pgMar w:top="1580" w:right="580" w:bottom="280" w:left="1460" w:header="720" w:footer="720" w:gutter="0"/>
          <w:cols w:space="720"/>
        </w:sectPr>
      </w:pPr>
    </w:p>
    <w:p w14:paraId="1AC733F6" w14:textId="77777777" w:rsidR="00030607" w:rsidRDefault="00030607">
      <w:pPr>
        <w:pStyle w:val="BodyText"/>
        <w:rPr>
          <w:rFonts w:ascii="Arial MT"/>
          <w:sz w:val="20"/>
        </w:rPr>
      </w:pPr>
    </w:p>
    <w:p w14:paraId="6721166B" w14:textId="77777777" w:rsidR="00030607" w:rsidRDefault="00030607">
      <w:pPr>
        <w:pStyle w:val="BodyText"/>
        <w:rPr>
          <w:rFonts w:ascii="Arial MT"/>
          <w:sz w:val="20"/>
        </w:rPr>
      </w:pPr>
    </w:p>
    <w:p w14:paraId="7B65ED98" w14:textId="77777777" w:rsidR="00030607" w:rsidRDefault="00030607">
      <w:pPr>
        <w:pStyle w:val="BodyText"/>
        <w:spacing w:before="8"/>
        <w:rPr>
          <w:rFonts w:ascii="Arial MT"/>
          <w:sz w:val="11"/>
        </w:rPr>
      </w:pPr>
    </w:p>
    <w:tbl>
      <w:tblPr>
        <w:tblW w:w="0" w:type="auto"/>
        <w:tblInd w:w="847" w:type="dxa"/>
        <w:tblLayout w:type="fixed"/>
        <w:tblCellMar>
          <w:left w:w="0" w:type="dxa"/>
          <w:right w:w="0" w:type="dxa"/>
        </w:tblCellMar>
        <w:tblLook w:val="01E0" w:firstRow="1" w:lastRow="1" w:firstColumn="1" w:lastColumn="1" w:noHBand="0" w:noVBand="0"/>
      </w:tblPr>
      <w:tblGrid>
        <w:gridCol w:w="1707"/>
        <w:gridCol w:w="1442"/>
        <w:gridCol w:w="1151"/>
        <w:gridCol w:w="1151"/>
        <w:gridCol w:w="769"/>
      </w:tblGrid>
      <w:tr w:rsidR="00030607" w14:paraId="051AA354" w14:textId="77777777">
        <w:trPr>
          <w:trHeight w:val="210"/>
        </w:trPr>
        <w:tc>
          <w:tcPr>
            <w:tcW w:w="1707" w:type="dxa"/>
          </w:tcPr>
          <w:p w14:paraId="1058E18C" w14:textId="77777777" w:rsidR="00030607" w:rsidRDefault="00FB2450">
            <w:pPr>
              <w:pStyle w:val="TableParagraph"/>
              <w:spacing w:line="191" w:lineRule="exact"/>
              <w:ind w:left="802" w:right="594"/>
              <w:jc w:val="center"/>
              <w:rPr>
                <w:rFonts w:ascii="Arial MT"/>
                <w:sz w:val="18"/>
              </w:rPr>
            </w:pPr>
            <w:r>
              <w:rPr>
                <w:rFonts w:ascii="Arial MT"/>
                <w:sz w:val="18"/>
              </w:rPr>
              <w:t>KA</w:t>
            </w:r>
          </w:p>
        </w:tc>
        <w:tc>
          <w:tcPr>
            <w:tcW w:w="1442" w:type="dxa"/>
          </w:tcPr>
          <w:p w14:paraId="3CD17F1E" w14:textId="77777777" w:rsidR="00030607" w:rsidRDefault="00FB2450">
            <w:pPr>
              <w:pStyle w:val="TableParagraph"/>
              <w:spacing w:line="191" w:lineRule="exact"/>
              <w:ind w:right="198"/>
              <w:jc w:val="right"/>
              <w:rPr>
                <w:rFonts w:ascii="Arial MT"/>
                <w:sz w:val="18"/>
              </w:rPr>
            </w:pPr>
            <w:r>
              <w:rPr>
                <w:rFonts w:ascii="Arial MT"/>
                <w:sz w:val="18"/>
              </w:rPr>
              <w:t>0.056990</w:t>
            </w:r>
          </w:p>
        </w:tc>
        <w:tc>
          <w:tcPr>
            <w:tcW w:w="1151" w:type="dxa"/>
          </w:tcPr>
          <w:p w14:paraId="4C0671C6" w14:textId="77777777" w:rsidR="00030607" w:rsidRDefault="00FB2450">
            <w:pPr>
              <w:pStyle w:val="TableParagraph"/>
              <w:spacing w:line="191" w:lineRule="exact"/>
              <w:ind w:right="197"/>
              <w:jc w:val="right"/>
              <w:rPr>
                <w:rFonts w:ascii="Arial MT"/>
                <w:sz w:val="18"/>
              </w:rPr>
            </w:pPr>
            <w:r>
              <w:rPr>
                <w:rFonts w:ascii="Arial MT"/>
                <w:sz w:val="18"/>
              </w:rPr>
              <w:t>0.050242</w:t>
            </w:r>
          </w:p>
        </w:tc>
        <w:tc>
          <w:tcPr>
            <w:tcW w:w="1151" w:type="dxa"/>
          </w:tcPr>
          <w:p w14:paraId="2E478489" w14:textId="77777777" w:rsidR="00030607" w:rsidRDefault="00FB2450">
            <w:pPr>
              <w:pStyle w:val="TableParagraph"/>
              <w:spacing w:line="191" w:lineRule="exact"/>
              <w:ind w:left="179" w:right="180"/>
              <w:jc w:val="center"/>
              <w:rPr>
                <w:rFonts w:ascii="Arial MT"/>
                <w:sz w:val="18"/>
              </w:rPr>
            </w:pPr>
            <w:r>
              <w:rPr>
                <w:rFonts w:ascii="Arial MT"/>
                <w:sz w:val="18"/>
              </w:rPr>
              <w:t>1.134310</w:t>
            </w:r>
          </w:p>
        </w:tc>
        <w:tc>
          <w:tcPr>
            <w:tcW w:w="769" w:type="dxa"/>
          </w:tcPr>
          <w:p w14:paraId="08B439D0" w14:textId="77777777" w:rsidR="00030607" w:rsidRDefault="00FB2450">
            <w:pPr>
              <w:pStyle w:val="TableParagraph"/>
              <w:spacing w:line="191" w:lineRule="exact"/>
              <w:ind w:right="16"/>
              <w:jc w:val="right"/>
              <w:rPr>
                <w:rFonts w:ascii="Arial MT"/>
                <w:sz w:val="18"/>
              </w:rPr>
            </w:pPr>
            <w:r>
              <w:rPr>
                <w:rFonts w:ascii="Arial MT"/>
                <w:sz w:val="18"/>
              </w:rPr>
              <w:t>0.2589</w:t>
            </w:r>
          </w:p>
        </w:tc>
      </w:tr>
      <w:tr w:rsidR="00030607" w14:paraId="396EBCBB" w14:textId="77777777">
        <w:trPr>
          <w:trHeight w:val="220"/>
        </w:trPr>
        <w:tc>
          <w:tcPr>
            <w:tcW w:w="1707" w:type="dxa"/>
          </w:tcPr>
          <w:p w14:paraId="69F87AEC" w14:textId="77777777" w:rsidR="00030607" w:rsidRDefault="00FB2450">
            <w:pPr>
              <w:pStyle w:val="TableParagraph"/>
              <w:spacing w:before="4" w:line="197" w:lineRule="exact"/>
              <w:ind w:left="803" w:right="594"/>
              <w:jc w:val="center"/>
              <w:rPr>
                <w:rFonts w:ascii="Arial MT"/>
                <w:sz w:val="18"/>
              </w:rPr>
            </w:pPr>
            <w:r>
              <w:rPr>
                <w:rFonts w:ascii="Arial MT"/>
                <w:sz w:val="18"/>
              </w:rPr>
              <w:t>KM</w:t>
            </w:r>
          </w:p>
        </w:tc>
        <w:tc>
          <w:tcPr>
            <w:tcW w:w="1442" w:type="dxa"/>
          </w:tcPr>
          <w:p w14:paraId="7C908C6B" w14:textId="77777777" w:rsidR="00030607" w:rsidRDefault="00FB2450">
            <w:pPr>
              <w:pStyle w:val="TableParagraph"/>
              <w:spacing w:before="4" w:line="197" w:lineRule="exact"/>
              <w:ind w:right="198"/>
              <w:jc w:val="right"/>
              <w:rPr>
                <w:rFonts w:ascii="Arial MT"/>
                <w:sz w:val="18"/>
              </w:rPr>
            </w:pPr>
            <w:r>
              <w:rPr>
                <w:rFonts w:ascii="Arial MT"/>
                <w:sz w:val="18"/>
              </w:rPr>
              <w:t>0.006582</w:t>
            </w:r>
          </w:p>
        </w:tc>
        <w:tc>
          <w:tcPr>
            <w:tcW w:w="1151" w:type="dxa"/>
          </w:tcPr>
          <w:p w14:paraId="5067D929" w14:textId="77777777" w:rsidR="00030607" w:rsidRDefault="00FB2450">
            <w:pPr>
              <w:pStyle w:val="TableParagraph"/>
              <w:spacing w:before="4" w:line="197" w:lineRule="exact"/>
              <w:ind w:right="197"/>
              <w:jc w:val="right"/>
              <w:rPr>
                <w:rFonts w:ascii="Arial MT"/>
                <w:sz w:val="18"/>
              </w:rPr>
            </w:pPr>
            <w:r>
              <w:rPr>
                <w:rFonts w:ascii="Arial MT"/>
                <w:sz w:val="18"/>
              </w:rPr>
              <w:t>0.006991</w:t>
            </w:r>
          </w:p>
        </w:tc>
        <w:tc>
          <w:tcPr>
            <w:tcW w:w="1151" w:type="dxa"/>
          </w:tcPr>
          <w:p w14:paraId="3B02D023" w14:textId="77777777" w:rsidR="00030607" w:rsidRDefault="00FB2450">
            <w:pPr>
              <w:pStyle w:val="TableParagraph"/>
              <w:spacing w:before="4" w:line="197" w:lineRule="exact"/>
              <w:ind w:left="179" w:right="180"/>
              <w:jc w:val="center"/>
              <w:rPr>
                <w:rFonts w:ascii="Arial MT"/>
                <w:sz w:val="18"/>
              </w:rPr>
            </w:pPr>
            <w:r>
              <w:rPr>
                <w:rFonts w:ascii="Arial MT"/>
                <w:sz w:val="18"/>
              </w:rPr>
              <w:t>0.941495</w:t>
            </w:r>
          </w:p>
        </w:tc>
        <w:tc>
          <w:tcPr>
            <w:tcW w:w="769" w:type="dxa"/>
          </w:tcPr>
          <w:p w14:paraId="75F7AB2C" w14:textId="77777777" w:rsidR="00030607" w:rsidRDefault="00FB2450">
            <w:pPr>
              <w:pStyle w:val="TableParagraph"/>
              <w:spacing w:before="4" w:line="197" w:lineRule="exact"/>
              <w:ind w:right="16"/>
              <w:jc w:val="right"/>
              <w:rPr>
                <w:rFonts w:ascii="Arial MT"/>
                <w:sz w:val="18"/>
              </w:rPr>
            </w:pPr>
            <w:r>
              <w:rPr>
                <w:rFonts w:ascii="Arial MT"/>
                <w:sz w:val="18"/>
              </w:rPr>
              <w:t>0.3484</w:t>
            </w:r>
          </w:p>
        </w:tc>
      </w:tr>
      <w:tr w:rsidR="00030607" w14:paraId="04CFBA59" w14:textId="77777777">
        <w:trPr>
          <w:trHeight w:val="219"/>
        </w:trPr>
        <w:tc>
          <w:tcPr>
            <w:tcW w:w="1707" w:type="dxa"/>
          </w:tcPr>
          <w:p w14:paraId="684B349D" w14:textId="77777777" w:rsidR="00030607" w:rsidRDefault="00FB2450">
            <w:pPr>
              <w:pStyle w:val="TableParagraph"/>
              <w:spacing w:before="4" w:line="196" w:lineRule="exact"/>
              <w:ind w:right="488"/>
              <w:jc w:val="right"/>
              <w:rPr>
                <w:rFonts w:ascii="Arial MT"/>
                <w:sz w:val="18"/>
              </w:rPr>
            </w:pPr>
            <w:r>
              <w:rPr>
                <w:rFonts w:ascii="Arial MT"/>
                <w:sz w:val="18"/>
              </w:rPr>
              <w:t>BSIZE</w:t>
            </w:r>
          </w:p>
        </w:tc>
        <w:tc>
          <w:tcPr>
            <w:tcW w:w="1442" w:type="dxa"/>
          </w:tcPr>
          <w:p w14:paraId="282E4D58" w14:textId="77777777" w:rsidR="00030607" w:rsidRDefault="00FB2450">
            <w:pPr>
              <w:pStyle w:val="TableParagraph"/>
              <w:spacing w:before="4" w:line="196" w:lineRule="exact"/>
              <w:ind w:right="198"/>
              <w:jc w:val="right"/>
              <w:rPr>
                <w:rFonts w:ascii="Arial MT"/>
                <w:sz w:val="18"/>
              </w:rPr>
            </w:pPr>
            <w:r>
              <w:rPr>
                <w:rFonts w:ascii="Arial MT"/>
                <w:sz w:val="18"/>
              </w:rPr>
              <w:t>0.061383</w:t>
            </w:r>
          </w:p>
        </w:tc>
        <w:tc>
          <w:tcPr>
            <w:tcW w:w="1151" w:type="dxa"/>
          </w:tcPr>
          <w:p w14:paraId="1359E870" w14:textId="77777777" w:rsidR="00030607" w:rsidRDefault="00FB2450">
            <w:pPr>
              <w:pStyle w:val="TableParagraph"/>
              <w:spacing w:before="4" w:line="196" w:lineRule="exact"/>
              <w:ind w:right="197"/>
              <w:jc w:val="right"/>
              <w:rPr>
                <w:rFonts w:ascii="Arial MT"/>
                <w:sz w:val="18"/>
              </w:rPr>
            </w:pPr>
            <w:r>
              <w:rPr>
                <w:rFonts w:ascii="Arial MT"/>
                <w:sz w:val="18"/>
              </w:rPr>
              <w:t>0.429690</w:t>
            </w:r>
          </w:p>
        </w:tc>
        <w:tc>
          <w:tcPr>
            <w:tcW w:w="1151" w:type="dxa"/>
          </w:tcPr>
          <w:p w14:paraId="7B36BE64" w14:textId="77777777" w:rsidR="00030607" w:rsidRDefault="00FB2450">
            <w:pPr>
              <w:pStyle w:val="TableParagraph"/>
              <w:spacing w:before="4" w:line="196" w:lineRule="exact"/>
              <w:ind w:left="179" w:right="180"/>
              <w:jc w:val="center"/>
              <w:rPr>
                <w:rFonts w:ascii="Arial MT"/>
                <w:sz w:val="18"/>
              </w:rPr>
            </w:pPr>
            <w:r>
              <w:rPr>
                <w:rFonts w:ascii="Arial MT"/>
                <w:sz w:val="18"/>
              </w:rPr>
              <w:t>0.142854</w:t>
            </w:r>
          </w:p>
        </w:tc>
        <w:tc>
          <w:tcPr>
            <w:tcW w:w="769" w:type="dxa"/>
          </w:tcPr>
          <w:p w14:paraId="7E32FAE2" w14:textId="77777777" w:rsidR="00030607" w:rsidRDefault="00FB2450">
            <w:pPr>
              <w:pStyle w:val="TableParagraph"/>
              <w:spacing w:before="4" w:line="196" w:lineRule="exact"/>
              <w:ind w:right="16"/>
              <w:jc w:val="right"/>
              <w:rPr>
                <w:rFonts w:ascii="Arial MT"/>
                <w:sz w:val="18"/>
              </w:rPr>
            </w:pPr>
            <w:r>
              <w:rPr>
                <w:rFonts w:ascii="Arial MT"/>
                <w:sz w:val="18"/>
              </w:rPr>
              <w:t>0.8866</w:t>
            </w:r>
          </w:p>
        </w:tc>
      </w:tr>
      <w:tr w:rsidR="00030607" w14:paraId="59237777" w14:textId="77777777">
        <w:trPr>
          <w:trHeight w:val="312"/>
        </w:trPr>
        <w:tc>
          <w:tcPr>
            <w:tcW w:w="1707" w:type="dxa"/>
            <w:tcBorders>
              <w:bottom w:val="single" w:sz="6" w:space="0" w:color="000000"/>
            </w:tcBorders>
          </w:tcPr>
          <w:p w14:paraId="302CA0C1" w14:textId="77777777" w:rsidR="00030607" w:rsidRDefault="00FB2450">
            <w:pPr>
              <w:pStyle w:val="TableParagraph"/>
              <w:spacing w:before="2"/>
              <w:ind w:right="557"/>
              <w:jc w:val="right"/>
              <w:rPr>
                <w:rFonts w:ascii="Arial MT"/>
                <w:sz w:val="18"/>
              </w:rPr>
            </w:pPr>
            <w:r>
              <w:rPr>
                <w:rFonts w:ascii="Arial MT"/>
                <w:sz w:val="18"/>
              </w:rPr>
              <w:t>DER</w:t>
            </w:r>
          </w:p>
        </w:tc>
        <w:tc>
          <w:tcPr>
            <w:tcW w:w="1442" w:type="dxa"/>
            <w:tcBorders>
              <w:bottom w:val="double" w:sz="2" w:space="0" w:color="000000"/>
            </w:tcBorders>
          </w:tcPr>
          <w:p w14:paraId="3B1FDD56" w14:textId="77777777" w:rsidR="00030607" w:rsidRDefault="00FB2450">
            <w:pPr>
              <w:pStyle w:val="TableParagraph"/>
              <w:spacing w:before="2"/>
              <w:ind w:right="198"/>
              <w:jc w:val="right"/>
              <w:rPr>
                <w:rFonts w:ascii="Arial MT"/>
                <w:sz w:val="18"/>
              </w:rPr>
            </w:pPr>
            <w:r>
              <w:rPr>
                <w:rFonts w:ascii="Arial MT"/>
                <w:sz w:val="18"/>
              </w:rPr>
              <w:t>0.020923</w:t>
            </w:r>
          </w:p>
        </w:tc>
        <w:tc>
          <w:tcPr>
            <w:tcW w:w="1151" w:type="dxa"/>
            <w:tcBorders>
              <w:bottom w:val="double" w:sz="2" w:space="0" w:color="000000"/>
            </w:tcBorders>
          </w:tcPr>
          <w:p w14:paraId="507B022F" w14:textId="77777777" w:rsidR="00030607" w:rsidRDefault="00FB2450">
            <w:pPr>
              <w:pStyle w:val="TableParagraph"/>
              <w:spacing w:before="2"/>
              <w:ind w:right="197"/>
              <w:jc w:val="right"/>
              <w:rPr>
                <w:rFonts w:ascii="Arial MT"/>
                <w:sz w:val="18"/>
              </w:rPr>
            </w:pPr>
            <w:r>
              <w:rPr>
                <w:rFonts w:ascii="Arial MT"/>
                <w:sz w:val="18"/>
              </w:rPr>
              <w:t>0.021270</w:t>
            </w:r>
          </w:p>
        </w:tc>
        <w:tc>
          <w:tcPr>
            <w:tcW w:w="1151" w:type="dxa"/>
            <w:tcBorders>
              <w:bottom w:val="double" w:sz="2" w:space="0" w:color="000000"/>
            </w:tcBorders>
          </w:tcPr>
          <w:p w14:paraId="1A0FAC07" w14:textId="77777777" w:rsidR="00030607" w:rsidRDefault="00FB2450">
            <w:pPr>
              <w:pStyle w:val="TableParagraph"/>
              <w:spacing w:before="2"/>
              <w:ind w:left="179" w:right="180"/>
              <w:jc w:val="center"/>
              <w:rPr>
                <w:rFonts w:ascii="Arial MT"/>
                <w:sz w:val="18"/>
              </w:rPr>
            </w:pPr>
            <w:r>
              <w:rPr>
                <w:rFonts w:ascii="Arial MT"/>
                <w:sz w:val="18"/>
              </w:rPr>
              <w:t>0.983709</w:t>
            </w:r>
          </w:p>
        </w:tc>
        <w:tc>
          <w:tcPr>
            <w:tcW w:w="769" w:type="dxa"/>
            <w:tcBorders>
              <w:bottom w:val="double" w:sz="2" w:space="0" w:color="000000"/>
            </w:tcBorders>
          </w:tcPr>
          <w:p w14:paraId="6647520C" w14:textId="77777777" w:rsidR="00030607" w:rsidRDefault="00FB2450">
            <w:pPr>
              <w:pStyle w:val="TableParagraph"/>
              <w:spacing w:before="2"/>
              <w:ind w:right="16"/>
              <w:jc w:val="right"/>
              <w:rPr>
                <w:rFonts w:ascii="Arial MT"/>
                <w:sz w:val="18"/>
              </w:rPr>
            </w:pPr>
            <w:r>
              <w:rPr>
                <w:rFonts w:ascii="Arial MT"/>
                <w:sz w:val="18"/>
              </w:rPr>
              <w:t>0.3273</w:t>
            </w:r>
          </w:p>
        </w:tc>
      </w:tr>
    </w:tbl>
    <w:p w14:paraId="40AAF9A8" w14:textId="06DE8212" w:rsidR="00030607" w:rsidRDefault="00CB053C">
      <w:pPr>
        <w:spacing w:before="95"/>
        <w:ind w:left="3048"/>
        <w:rPr>
          <w:rFonts w:ascii="Arial MT"/>
          <w:sz w:val="18"/>
        </w:rPr>
      </w:pPr>
      <w:r>
        <w:rPr>
          <w:noProof/>
          <w:lang w:val="en-US"/>
        </w:rPr>
        <mc:AlternateContent>
          <mc:Choice Requires="wps">
            <w:drawing>
              <wp:anchor distT="0" distB="0" distL="114300" distR="114300" simplePos="0" relativeHeight="482822144" behindDoc="1" locked="0" layoutInCell="1" allowOverlap="1" wp14:anchorId="49D7985A" wp14:editId="65444380">
                <wp:simplePos x="0" y="0"/>
                <wp:positionH relativeFrom="page">
                  <wp:posOffset>1460500</wp:posOffset>
                </wp:positionH>
                <wp:positionV relativeFrom="paragraph">
                  <wp:posOffset>-32385</wp:posOffset>
                </wp:positionV>
                <wp:extent cx="1219200" cy="8890"/>
                <wp:effectExtent l="0" t="0" r="0" b="0"/>
                <wp:wrapNone/>
                <wp:docPr id="47"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AB351A" id="Rectangle 35" o:spid="_x0000_s1026" style="position:absolute;margin-left:115pt;margin-top:-2.55pt;width:96pt;height:.7pt;z-index:-20494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" fillcolor="black" stroked="f">
                <w10:wrap anchorx="page"/>
              </v:rect>
            </w:pict>
          </mc:Fallback>
        </mc:AlternateContent>
      </w:r>
      <w:r w:rsidR="00FB2450">
        <w:rPr>
          <w:rFonts w:ascii="Arial MT"/>
          <w:sz w:val="18"/>
        </w:rPr>
        <w:t>Effects</w:t>
      </w:r>
      <w:r w:rsidR="00FB2450">
        <w:rPr>
          <w:rFonts w:ascii="Arial MT"/>
          <w:spacing w:val="-3"/>
          <w:sz w:val="18"/>
        </w:rPr>
        <w:t xml:space="preserve"> </w:t>
      </w:r>
      <w:r w:rsidR="00FB2450">
        <w:rPr>
          <w:rFonts w:ascii="Arial MT"/>
          <w:sz w:val="18"/>
        </w:rPr>
        <w:t>Specification</w:t>
      </w:r>
    </w:p>
    <w:p w14:paraId="7A386B4F" w14:textId="16446D3C" w:rsidR="00030607" w:rsidRDefault="00CB053C">
      <w:pPr>
        <w:tabs>
          <w:tab w:val="left" w:pos="6610"/>
        </w:tabs>
        <w:spacing w:before="11"/>
        <w:ind w:left="5638"/>
        <w:rPr>
          <w:rFonts w:ascii="Arial MT"/>
          <w:sz w:val="18"/>
        </w:rPr>
      </w:pPr>
      <w:r>
        <w:rPr>
          <w:noProof/>
          <w:lang w:val="en-US"/>
        </w:rPr>
        <mc:AlternateContent>
          <mc:Choice Requires="wps">
            <w:drawing>
              <wp:anchor distT="0" distB="0" distL="0" distR="0" simplePos="0" relativeHeight="487621120" behindDoc="1" locked="0" layoutInCell="1" allowOverlap="1" wp14:anchorId="6EFC8ED5" wp14:editId="438D13FB">
                <wp:simplePos x="0" y="0"/>
                <wp:positionH relativeFrom="page">
                  <wp:posOffset>1460500</wp:posOffset>
                </wp:positionH>
                <wp:positionV relativeFrom="paragraph">
                  <wp:posOffset>194945</wp:posOffset>
                </wp:positionV>
                <wp:extent cx="3949700" cy="27940"/>
                <wp:effectExtent l="0" t="0" r="0" b="0"/>
                <wp:wrapTopAndBottom/>
                <wp:docPr id="46" name="Auto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6 307"/>
                            <a:gd name="T3" fmla="*/ 336 h 44"/>
                            <a:gd name="T4" fmla="+- 0 2300 2300"/>
                            <a:gd name="T5" fmla="*/ T4 w 6220"/>
                            <a:gd name="T6" fmla="+- 0 336 307"/>
                            <a:gd name="T7" fmla="*/ 336 h 44"/>
                            <a:gd name="T8" fmla="+- 0 2300 2300"/>
                            <a:gd name="T9" fmla="*/ T8 w 6220"/>
                            <a:gd name="T10" fmla="+- 0 350 307"/>
                            <a:gd name="T11" fmla="*/ 350 h 44"/>
                            <a:gd name="T12" fmla="+- 0 4220 2300"/>
                            <a:gd name="T13" fmla="*/ T12 w 6220"/>
                            <a:gd name="T14" fmla="+- 0 350 307"/>
                            <a:gd name="T15" fmla="*/ 350 h 44"/>
                            <a:gd name="T16" fmla="+- 0 4220 2300"/>
                            <a:gd name="T17" fmla="*/ T16 w 6220"/>
                            <a:gd name="T18" fmla="+- 0 336 307"/>
                            <a:gd name="T19" fmla="*/ 336 h 44"/>
                            <a:gd name="T20" fmla="+- 0 4220 2300"/>
                            <a:gd name="T21" fmla="*/ T20 w 6220"/>
                            <a:gd name="T22" fmla="+- 0 307 307"/>
                            <a:gd name="T23" fmla="*/ 307 h 44"/>
                            <a:gd name="T24" fmla="+- 0 2300 2300"/>
                            <a:gd name="T25" fmla="*/ T24 w 6220"/>
                            <a:gd name="T26" fmla="+- 0 307 307"/>
                            <a:gd name="T27" fmla="*/ 307 h 44"/>
                            <a:gd name="T28" fmla="+- 0 2300 2300"/>
                            <a:gd name="T29" fmla="*/ T28 w 6220"/>
                            <a:gd name="T30" fmla="+- 0 321 307"/>
                            <a:gd name="T31" fmla="*/ 321 h 44"/>
                            <a:gd name="T32" fmla="+- 0 4220 2300"/>
                            <a:gd name="T33" fmla="*/ T32 w 6220"/>
                            <a:gd name="T34" fmla="+- 0 321 307"/>
                            <a:gd name="T35" fmla="*/ 321 h 44"/>
                            <a:gd name="T36" fmla="+- 0 4220 2300"/>
                            <a:gd name="T37" fmla="*/ T36 w 6220"/>
                            <a:gd name="T38" fmla="+- 0 307 307"/>
                            <a:gd name="T39" fmla="*/ 307 h 44"/>
                            <a:gd name="T40" fmla="+- 0 7569 2300"/>
                            <a:gd name="T41" fmla="*/ T40 w 6220"/>
                            <a:gd name="T42" fmla="+- 0 336 307"/>
                            <a:gd name="T43" fmla="*/ 336 h 44"/>
                            <a:gd name="T44" fmla="+- 0 6501 2300"/>
                            <a:gd name="T45" fmla="*/ T44 w 6220"/>
                            <a:gd name="T46" fmla="+- 0 336 307"/>
                            <a:gd name="T47" fmla="*/ 336 h 44"/>
                            <a:gd name="T48" fmla="+- 0 6419 2300"/>
                            <a:gd name="T49" fmla="*/ T48 w 6220"/>
                            <a:gd name="T50" fmla="+- 0 336 307"/>
                            <a:gd name="T51" fmla="*/ 336 h 44"/>
                            <a:gd name="T52" fmla="+- 0 6419 2300"/>
                            <a:gd name="T53" fmla="*/ T52 w 6220"/>
                            <a:gd name="T54" fmla="+- 0 336 307"/>
                            <a:gd name="T55" fmla="*/ 336 h 44"/>
                            <a:gd name="T56" fmla="+- 0 5351 2300"/>
                            <a:gd name="T57" fmla="*/ T56 w 6220"/>
                            <a:gd name="T58" fmla="+- 0 336 307"/>
                            <a:gd name="T59" fmla="*/ 336 h 44"/>
                            <a:gd name="T60" fmla="+- 0 5269 2300"/>
                            <a:gd name="T61" fmla="*/ T60 w 6220"/>
                            <a:gd name="T62" fmla="+- 0 336 307"/>
                            <a:gd name="T63" fmla="*/ 336 h 44"/>
                            <a:gd name="T64" fmla="+- 0 4302 2300"/>
                            <a:gd name="T65" fmla="*/ T64 w 6220"/>
                            <a:gd name="T66" fmla="+- 0 336 307"/>
                            <a:gd name="T67" fmla="*/ 336 h 44"/>
                            <a:gd name="T68" fmla="+- 0 4220 2300"/>
                            <a:gd name="T69" fmla="*/ T68 w 6220"/>
                            <a:gd name="T70" fmla="+- 0 336 307"/>
                            <a:gd name="T71" fmla="*/ 336 h 44"/>
                            <a:gd name="T72" fmla="+- 0 4220 2300"/>
                            <a:gd name="T73" fmla="*/ T72 w 6220"/>
                            <a:gd name="T74" fmla="+- 0 350 307"/>
                            <a:gd name="T75" fmla="*/ 350 h 44"/>
                            <a:gd name="T76" fmla="+- 0 4302 2300"/>
                            <a:gd name="T77" fmla="*/ T76 w 6220"/>
                            <a:gd name="T78" fmla="+- 0 350 307"/>
                            <a:gd name="T79" fmla="*/ 350 h 44"/>
                            <a:gd name="T80" fmla="+- 0 5269 2300"/>
                            <a:gd name="T81" fmla="*/ T80 w 6220"/>
                            <a:gd name="T82" fmla="+- 0 350 307"/>
                            <a:gd name="T83" fmla="*/ 350 h 44"/>
                            <a:gd name="T84" fmla="+- 0 5351 2300"/>
                            <a:gd name="T85" fmla="*/ T84 w 6220"/>
                            <a:gd name="T86" fmla="+- 0 350 307"/>
                            <a:gd name="T87" fmla="*/ 350 h 44"/>
                            <a:gd name="T88" fmla="+- 0 6419 2300"/>
                            <a:gd name="T89" fmla="*/ T88 w 6220"/>
                            <a:gd name="T90" fmla="+- 0 350 307"/>
                            <a:gd name="T91" fmla="*/ 350 h 44"/>
                            <a:gd name="T92" fmla="+- 0 6419 2300"/>
                            <a:gd name="T93" fmla="*/ T92 w 6220"/>
                            <a:gd name="T94" fmla="+- 0 350 307"/>
                            <a:gd name="T95" fmla="*/ 350 h 44"/>
                            <a:gd name="T96" fmla="+- 0 6501 2300"/>
                            <a:gd name="T97" fmla="*/ T96 w 6220"/>
                            <a:gd name="T98" fmla="+- 0 350 307"/>
                            <a:gd name="T99" fmla="*/ 350 h 44"/>
                            <a:gd name="T100" fmla="+- 0 7569 2300"/>
                            <a:gd name="T101" fmla="*/ T100 w 6220"/>
                            <a:gd name="T102" fmla="+- 0 350 307"/>
                            <a:gd name="T103" fmla="*/ 350 h 44"/>
                            <a:gd name="T104" fmla="+- 0 7569 2300"/>
                            <a:gd name="T105" fmla="*/ T104 w 6220"/>
                            <a:gd name="T106" fmla="+- 0 336 307"/>
                            <a:gd name="T107" fmla="*/ 336 h 44"/>
                            <a:gd name="T108" fmla="+- 0 7569 2300"/>
                            <a:gd name="T109" fmla="*/ T108 w 6220"/>
                            <a:gd name="T110" fmla="+- 0 307 307"/>
                            <a:gd name="T111" fmla="*/ 307 h 44"/>
                            <a:gd name="T112" fmla="+- 0 6501 2300"/>
                            <a:gd name="T113" fmla="*/ T112 w 6220"/>
                            <a:gd name="T114" fmla="+- 0 307 307"/>
                            <a:gd name="T115" fmla="*/ 307 h 44"/>
                            <a:gd name="T116" fmla="+- 0 6419 2300"/>
                            <a:gd name="T117" fmla="*/ T116 w 6220"/>
                            <a:gd name="T118" fmla="+- 0 307 307"/>
                            <a:gd name="T119" fmla="*/ 307 h 44"/>
                            <a:gd name="T120" fmla="+- 0 6419 2300"/>
                            <a:gd name="T121" fmla="*/ T120 w 6220"/>
                            <a:gd name="T122" fmla="+- 0 307 307"/>
                            <a:gd name="T123" fmla="*/ 307 h 44"/>
                            <a:gd name="T124" fmla="+- 0 5351 2300"/>
                            <a:gd name="T125" fmla="*/ T124 w 6220"/>
                            <a:gd name="T126" fmla="+- 0 307 307"/>
                            <a:gd name="T127" fmla="*/ 307 h 44"/>
                            <a:gd name="T128" fmla="+- 0 5269 2300"/>
                            <a:gd name="T129" fmla="*/ T128 w 6220"/>
                            <a:gd name="T130" fmla="+- 0 307 307"/>
                            <a:gd name="T131" fmla="*/ 307 h 44"/>
                            <a:gd name="T132" fmla="+- 0 4302 2300"/>
                            <a:gd name="T133" fmla="*/ T132 w 6220"/>
                            <a:gd name="T134" fmla="+- 0 307 307"/>
                            <a:gd name="T135" fmla="*/ 307 h 44"/>
                            <a:gd name="T136" fmla="+- 0 4220 2300"/>
                            <a:gd name="T137" fmla="*/ T136 w 6220"/>
                            <a:gd name="T138" fmla="+- 0 307 307"/>
                            <a:gd name="T139" fmla="*/ 307 h 44"/>
                            <a:gd name="T140" fmla="+- 0 4220 2300"/>
                            <a:gd name="T141" fmla="*/ T140 w 6220"/>
                            <a:gd name="T142" fmla="+- 0 321 307"/>
                            <a:gd name="T143" fmla="*/ 321 h 44"/>
                            <a:gd name="T144" fmla="+- 0 4302 2300"/>
                            <a:gd name="T145" fmla="*/ T144 w 6220"/>
                            <a:gd name="T146" fmla="+- 0 321 307"/>
                            <a:gd name="T147" fmla="*/ 321 h 44"/>
                            <a:gd name="T148" fmla="+- 0 5269 2300"/>
                            <a:gd name="T149" fmla="*/ T148 w 6220"/>
                            <a:gd name="T150" fmla="+- 0 321 307"/>
                            <a:gd name="T151" fmla="*/ 321 h 44"/>
                            <a:gd name="T152" fmla="+- 0 5351 2300"/>
                            <a:gd name="T153" fmla="*/ T152 w 6220"/>
                            <a:gd name="T154" fmla="+- 0 321 307"/>
                            <a:gd name="T155" fmla="*/ 321 h 44"/>
                            <a:gd name="T156" fmla="+- 0 6419 2300"/>
                            <a:gd name="T157" fmla="*/ T156 w 6220"/>
                            <a:gd name="T158" fmla="+- 0 321 307"/>
                            <a:gd name="T159" fmla="*/ 321 h 44"/>
                            <a:gd name="T160" fmla="+- 0 6419 2300"/>
                            <a:gd name="T161" fmla="*/ T160 w 6220"/>
                            <a:gd name="T162" fmla="+- 0 321 307"/>
                            <a:gd name="T163" fmla="*/ 321 h 44"/>
                            <a:gd name="T164" fmla="+- 0 6501 2300"/>
                            <a:gd name="T165" fmla="*/ T164 w 6220"/>
                            <a:gd name="T166" fmla="+- 0 321 307"/>
                            <a:gd name="T167" fmla="*/ 321 h 44"/>
                            <a:gd name="T168" fmla="+- 0 7569 2300"/>
                            <a:gd name="T169" fmla="*/ T168 w 6220"/>
                            <a:gd name="T170" fmla="+- 0 321 307"/>
                            <a:gd name="T171" fmla="*/ 321 h 44"/>
                            <a:gd name="T172" fmla="+- 0 7569 2300"/>
                            <a:gd name="T173" fmla="*/ T172 w 6220"/>
                            <a:gd name="T174" fmla="+- 0 307 307"/>
                            <a:gd name="T175" fmla="*/ 307 h 44"/>
                            <a:gd name="T176" fmla="+- 0 8519 2300"/>
                            <a:gd name="T177" fmla="*/ T176 w 6220"/>
                            <a:gd name="T178" fmla="+- 0 336 307"/>
                            <a:gd name="T179" fmla="*/ 336 h 44"/>
                            <a:gd name="T180" fmla="+- 0 7650 2300"/>
                            <a:gd name="T181" fmla="*/ T180 w 6220"/>
                            <a:gd name="T182" fmla="+- 0 336 307"/>
                            <a:gd name="T183" fmla="*/ 336 h 44"/>
                            <a:gd name="T184" fmla="+- 0 7569 2300"/>
                            <a:gd name="T185" fmla="*/ T184 w 6220"/>
                            <a:gd name="T186" fmla="+- 0 336 307"/>
                            <a:gd name="T187" fmla="*/ 336 h 44"/>
                            <a:gd name="T188" fmla="+- 0 7569 2300"/>
                            <a:gd name="T189" fmla="*/ T188 w 6220"/>
                            <a:gd name="T190" fmla="+- 0 350 307"/>
                            <a:gd name="T191" fmla="*/ 350 h 44"/>
                            <a:gd name="T192" fmla="+- 0 7650 2300"/>
                            <a:gd name="T193" fmla="*/ T192 w 6220"/>
                            <a:gd name="T194" fmla="+- 0 350 307"/>
                            <a:gd name="T195" fmla="*/ 350 h 44"/>
                            <a:gd name="T196" fmla="+- 0 8519 2300"/>
                            <a:gd name="T197" fmla="*/ T196 w 6220"/>
                            <a:gd name="T198" fmla="+- 0 350 307"/>
                            <a:gd name="T199" fmla="*/ 350 h 44"/>
                            <a:gd name="T200" fmla="+- 0 8519 2300"/>
                            <a:gd name="T201" fmla="*/ T200 w 6220"/>
                            <a:gd name="T202" fmla="+- 0 336 307"/>
                            <a:gd name="T203" fmla="*/ 336 h 44"/>
                            <a:gd name="T204" fmla="+- 0 8519 2300"/>
                            <a:gd name="T205" fmla="*/ T204 w 6220"/>
                            <a:gd name="T206" fmla="+- 0 307 307"/>
                            <a:gd name="T207" fmla="*/ 307 h 44"/>
                            <a:gd name="T208" fmla="+- 0 7650 2300"/>
                            <a:gd name="T209" fmla="*/ T208 w 6220"/>
                            <a:gd name="T210" fmla="+- 0 307 307"/>
                            <a:gd name="T211" fmla="*/ 307 h 44"/>
                            <a:gd name="T212" fmla="+- 0 7569 2300"/>
                            <a:gd name="T213" fmla="*/ T212 w 6220"/>
                            <a:gd name="T214" fmla="+- 0 307 307"/>
                            <a:gd name="T215" fmla="*/ 307 h 44"/>
                            <a:gd name="T216" fmla="+- 0 7569 2300"/>
                            <a:gd name="T217" fmla="*/ T216 w 6220"/>
                            <a:gd name="T218" fmla="+- 0 321 307"/>
                            <a:gd name="T219" fmla="*/ 321 h 44"/>
                            <a:gd name="T220" fmla="+- 0 7650 2300"/>
                            <a:gd name="T221" fmla="*/ T220 w 6220"/>
                            <a:gd name="T222" fmla="+- 0 321 307"/>
                            <a:gd name="T223" fmla="*/ 321 h 44"/>
                            <a:gd name="T224" fmla="+- 0 8519 2300"/>
                            <a:gd name="T225" fmla="*/ T224 w 6220"/>
                            <a:gd name="T226" fmla="+- 0 321 307"/>
                            <a:gd name="T227" fmla="*/ 321 h 44"/>
                            <a:gd name="T228" fmla="+- 0 8519 2300"/>
                            <a:gd name="T229" fmla="*/ T228 w 6220"/>
                            <a:gd name="T230" fmla="+- 0 307 307"/>
                            <a:gd name="T231" fmla="*/ 307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6B5734" id="AutoShape 34" o:spid="_x0000_s1026" style="position:absolute;margin-left:115pt;margin-top:15.35pt;width:311pt;height:2.2pt;z-index:-15695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3360;0,213360;0,222250;1219200,222250;1219200,213360;1219200,194945;0,194945;0,203835;1219200,203835;1219200,194945;3345815,213360;2667635,213360;2615565,213360;2615565,213360;1937385,213360;1885315,213360;1271270,213360;1219200,213360;1219200,222250;1271270,222250;1885315,222250;1937385,222250;2615565,222250;2615565,222250;2667635,222250;3345815,222250;3345815,213360;3345815,194945;2667635,194945;2615565,194945;2615565,194945;1937385,194945;1885315,194945;1271270,194945;1219200,194945;1219200,203835;1271270,203835;1885315,203835;1937385,203835;2615565,203835;2615565,203835;2667635,203835;3345815,203835;3345815,194945;3949065,213360;3397250,213360;3345815,213360;3345815,222250;3397250,222250;3949065,222250;3949065,213360;3949065,194945;3397250,194945;3345815,194945;3345815,203835;3397250,203835;3949065,203835;3949065,194945" o:connectangles="0,0,0,0,0,0,0,0,0,0,0,0,0,0,0,0,0,0,0,0,0,0,0,0,0,0,0,0,0,0,0,0,0,0,0,0,0,0,0,0,0,0,0,0,0,0,0,0,0,0,0,0,0,0,0,0,0,0"/>
                <w10:wrap type="topAndBottom" anchorx="page"/>
              </v:shape>
            </w:pict>
          </mc:Fallback>
        </mc:AlternateContent>
      </w:r>
      <w:r w:rsidR="00FB2450">
        <w:rPr>
          <w:rFonts w:ascii="Arial MT"/>
          <w:sz w:val="18"/>
        </w:rPr>
        <w:t>S.D.</w:t>
      </w:r>
      <w:r w:rsidR="00FB2450">
        <w:rPr>
          <w:rFonts w:ascii="Arial MT"/>
          <w:sz w:val="18"/>
        </w:rPr>
        <w:tab/>
        <w:t>Rho</w:t>
      </w:r>
    </w:p>
    <w:p w14:paraId="6179A843" w14:textId="77777777" w:rsidR="00030607" w:rsidRDefault="00FB2450">
      <w:pPr>
        <w:tabs>
          <w:tab w:val="left" w:pos="5338"/>
          <w:tab w:val="right" w:pos="7040"/>
        </w:tabs>
        <w:spacing w:before="73"/>
        <w:ind w:left="837"/>
        <w:rPr>
          <w:rFonts w:ascii="Arial MT"/>
          <w:sz w:val="18"/>
        </w:rPr>
      </w:pPr>
      <w:r>
        <w:rPr>
          <w:rFonts w:ascii="Arial MT"/>
          <w:sz w:val="18"/>
        </w:rPr>
        <w:t>Cross-section</w:t>
      </w:r>
      <w:r>
        <w:rPr>
          <w:rFonts w:ascii="Arial MT"/>
          <w:spacing w:val="-2"/>
          <w:sz w:val="18"/>
        </w:rPr>
        <w:t xml:space="preserve"> </w:t>
      </w:r>
      <w:r>
        <w:rPr>
          <w:rFonts w:ascii="Arial MT"/>
          <w:sz w:val="18"/>
        </w:rPr>
        <w:t>random</w:t>
      </w:r>
      <w:r>
        <w:rPr>
          <w:rFonts w:ascii="Arial MT"/>
          <w:sz w:val="18"/>
        </w:rPr>
        <w:tab/>
        <w:t>0.351317</w:t>
      </w:r>
      <w:r>
        <w:rPr>
          <w:rFonts w:ascii="Arial MT"/>
          <w:sz w:val="18"/>
        </w:rPr>
        <w:tab/>
        <w:t>0.3488</w:t>
      </w:r>
    </w:p>
    <w:p w14:paraId="13390835" w14:textId="3EE60E4F" w:rsidR="00030607" w:rsidRDefault="00CB053C">
      <w:pPr>
        <w:tabs>
          <w:tab w:val="left" w:pos="5338"/>
          <w:tab w:val="right" w:pos="7040"/>
        </w:tabs>
        <w:spacing w:before="11"/>
        <w:ind w:left="837"/>
        <w:rPr>
          <w:rFonts w:ascii="Arial MT"/>
          <w:sz w:val="18"/>
        </w:rPr>
      </w:pPr>
      <w:r>
        <w:rPr>
          <w:noProof/>
          <w:lang w:val="en-US"/>
        </w:rPr>
        <mc:AlternateContent>
          <mc:Choice Requires="wps">
            <w:drawing>
              <wp:anchor distT="0" distB="0" distL="114300" distR="114300" simplePos="0" relativeHeight="15766016" behindDoc="0" locked="0" layoutInCell="1" allowOverlap="1" wp14:anchorId="6A006EEC" wp14:editId="2DC6CE53">
                <wp:simplePos x="0" y="0"/>
                <wp:positionH relativeFrom="page">
                  <wp:posOffset>1460500</wp:posOffset>
                </wp:positionH>
                <wp:positionV relativeFrom="paragraph">
                  <wp:posOffset>194945</wp:posOffset>
                </wp:positionV>
                <wp:extent cx="3949700" cy="27940"/>
                <wp:effectExtent l="0" t="0" r="0" b="0"/>
                <wp:wrapNone/>
                <wp:docPr id="45"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6 307"/>
                            <a:gd name="T3" fmla="*/ 336 h 44"/>
                            <a:gd name="T4" fmla="+- 0 2300 2300"/>
                            <a:gd name="T5" fmla="*/ T4 w 6220"/>
                            <a:gd name="T6" fmla="+- 0 336 307"/>
                            <a:gd name="T7" fmla="*/ 336 h 44"/>
                            <a:gd name="T8" fmla="+- 0 2300 2300"/>
                            <a:gd name="T9" fmla="*/ T8 w 6220"/>
                            <a:gd name="T10" fmla="+- 0 350 307"/>
                            <a:gd name="T11" fmla="*/ 350 h 44"/>
                            <a:gd name="T12" fmla="+- 0 4220 2300"/>
                            <a:gd name="T13" fmla="*/ T12 w 6220"/>
                            <a:gd name="T14" fmla="+- 0 350 307"/>
                            <a:gd name="T15" fmla="*/ 350 h 44"/>
                            <a:gd name="T16" fmla="+- 0 4220 2300"/>
                            <a:gd name="T17" fmla="*/ T16 w 6220"/>
                            <a:gd name="T18" fmla="+- 0 336 307"/>
                            <a:gd name="T19" fmla="*/ 336 h 44"/>
                            <a:gd name="T20" fmla="+- 0 4220 2300"/>
                            <a:gd name="T21" fmla="*/ T20 w 6220"/>
                            <a:gd name="T22" fmla="+- 0 307 307"/>
                            <a:gd name="T23" fmla="*/ 307 h 44"/>
                            <a:gd name="T24" fmla="+- 0 2300 2300"/>
                            <a:gd name="T25" fmla="*/ T24 w 6220"/>
                            <a:gd name="T26" fmla="+- 0 307 307"/>
                            <a:gd name="T27" fmla="*/ 307 h 44"/>
                            <a:gd name="T28" fmla="+- 0 2300 2300"/>
                            <a:gd name="T29" fmla="*/ T28 w 6220"/>
                            <a:gd name="T30" fmla="+- 0 321 307"/>
                            <a:gd name="T31" fmla="*/ 321 h 44"/>
                            <a:gd name="T32" fmla="+- 0 4220 2300"/>
                            <a:gd name="T33" fmla="*/ T32 w 6220"/>
                            <a:gd name="T34" fmla="+- 0 321 307"/>
                            <a:gd name="T35" fmla="*/ 321 h 44"/>
                            <a:gd name="T36" fmla="+- 0 4220 2300"/>
                            <a:gd name="T37" fmla="*/ T36 w 6220"/>
                            <a:gd name="T38" fmla="+- 0 307 307"/>
                            <a:gd name="T39" fmla="*/ 307 h 44"/>
                            <a:gd name="T40" fmla="+- 0 7569 2300"/>
                            <a:gd name="T41" fmla="*/ T40 w 6220"/>
                            <a:gd name="T42" fmla="+- 0 336 307"/>
                            <a:gd name="T43" fmla="*/ 336 h 44"/>
                            <a:gd name="T44" fmla="+- 0 6501 2300"/>
                            <a:gd name="T45" fmla="*/ T44 w 6220"/>
                            <a:gd name="T46" fmla="+- 0 336 307"/>
                            <a:gd name="T47" fmla="*/ 336 h 44"/>
                            <a:gd name="T48" fmla="+- 0 6419 2300"/>
                            <a:gd name="T49" fmla="*/ T48 w 6220"/>
                            <a:gd name="T50" fmla="+- 0 336 307"/>
                            <a:gd name="T51" fmla="*/ 336 h 44"/>
                            <a:gd name="T52" fmla="+- 0 6419 2300"/>
                            <a:gd name="T53" fmla="*/ T52 w 6220"/>
                            <a:gd name="T54" fmla="+- 0 336 307"/>
                            <a:gd name="T55" fmla="*/ 336 h 44"/>
                            <a:gd name="T56" fmla="+- 0 5351 2300"/>
                            <a:gd name="T57" fmla="*/ T56 w 6220"/>
                            <a:gd name="T58" fmla="+- 0 336 307"/>
                            <a:gd name="T59" fmla="*/ 336 h 44"/>
                            <a:gd name="T60" fmla="+- 0 5269 2300"/>
                            <a:gd name="T61" fmla="*/ T60 w 6220"/>
                            <a:gd name="T62" fmla="+- 0 336 307"/>
                            <a:gd name="T63" fmla="*/ 336 h 44"/>
                            <a:gd name="T64" fmla="+- 0 4302 2300"/>
                            <a:gd name="T65" fmla="*/ T64 w 6220"/>
                            <a:gd name="T66" fmla="+- 0 336 307"/>
                            <a:gd name="T67" fmla="*/ 336 h 44"/>
                            <a:gd name="T68" fmla="+- 0 4220 2300"/>
                            <a:gd name="T69" fmla="*/ T68 w 6220"/>
                            <a:gd name="T70" fmla="+- 0 336 307"/>
                            <a:gd name="T71" fmla="*/ 336 h 44"/>
                            <a:gd name="T72" fmla="+- 0 4220 2300"/>
                            <a:gd name="T73" fmla="*/ T72 w 6220"/>
                            <a:gd name="T74" fmla="+- 0 350 307"/>
                            <a:gd name="T75" fmla="*/ 350 h 44"/>
                            <a:gd name="T76" fmla="+- 0 4302 2300"/>
                            <a:gd name="T77" fmla="*/ T76 w 6220"/>
                            <a:gd name="T78" fmla="+- 0 350 307"/>
                            <a:gd name="T79" fmla="*/ 350 h 44"/>
                            <a:gd name="T80" fmla="+- 0 5269 2300"/>
                            <a:gd name="T81" fmla="*/ T80 w 6220"/>
                            <a:gd name="T82" fmla="+- 0 350 307"/>
                            <a:gd name="T83" fmla="*/ 350 h 44"/>
                            <a:gd name="T84" fmla="+- 0 5351 2300"/>
                            <a:gd name="T85" fmla="*/ T84 w 6220"/>
                            <a:gd name="T86" fmla="+- 0 350 307"/>
                            <a:gd name="T87" fmla="*/ 350 h 44"/>
                            <a:gd name="T88" fmla="+- 0 6419 2300"/>
                            <a:gd name="T89" fmla="*/ T88 w 6220"/>
                            <a:gd name="T90" fmla="+- 0 350 307"/>
                            <a:gd name="T91" fmla="*/ 350 h 44"/>
                            <a:gd name="T92" fmla="+- 0 6419 2300"/>
                            <a:gd name="T93" fmla="*/ T92 w 6220"/>
                            <a:gd name="T94" fmla="+- 0 350 307"/>
                            <a:gd name="T95" fmla="*/ 350 h 44"/>
                            <a:gd name="T96" fmla="+- 0 6501 2300"/>
                            <a:gd name="T97" fmla="*/ T96 w 6220"/>
                            <a:gd name="T98" fmla="+- 0 350 307"/>
                            <a:gd name="T99" fmla="*/ 350 h 44"/>
                            <a:gd name="T100" fmla="+- 0 7569 2300"/>
                            <a:gd name="T101" fmla="*/ T100 w 6220"/>
                            <a:gd name="T102" fmla="+- 0 350 307"/>
                            <a:gd name="T103" fmla="*/ 350 h 44"/>
                            <a:gd name="T104" fmla="+- 0 7569 2300"/>
                            <a:gd name="T105" fmla="*/ T104 w 6220"/>
                            <a:gd name="T106" fmla="+- 0 336 307"/>
                            <a:gd name="T107" fmla="*/ 336 h 44"/>
                            <a:gd name="T108" fmla="+- 0 7569 2300"/>
                            <a:gd name="T109" fmla="*/ T108 w 6220"/>
                            <a:gd name="T110" fmla="+- 0 307 307"/>
                            <a:gd name="T111" fmla="*/ 307 h 44"/>
                            <a:gd name="T112" fmla="+- 0 6501 2300"/>
                            <a:gd name="T113" fmla="*/ T112 w 6220"/>
                            <a:gd name="T114" fmla="+- 0 307 307"/>
                            <a:gd name="T115" fmla="*/ 307 h 44"/>
                            <a:gd name="T116" fmla="+- 0 6419 2300"/>
                            <a:gd name="T117" fmla="*/ T116 w 6220"/>
                            <a:gd name="T118" fmla="+- 0 307 307"/>
                            <a:gd name="T119" fmla="*/ 307 h 44"/>
                            <a:gd name="T120" fmla="+- 0 6419 2300"/>
                            <a:gd name="T121" fmla="*/ T120 w 6220"/>
                            <a:gd name="T122" fmla="+- 0 307 307"/>
                            <a:gd name="T123" fmla="*/ 307 h 44"/>
                            <a:gd name="T124" fmla="+- 0 5351 2300"/>
                            <a:gd name="T125" fmla="*/ T124 w 6220"/>
                            <a:gd name="T126" fmla="+- 0 307 307"/>
                            <a:gd name="T127" fmla="*/ 307 h 44"/>
                            <a:gd name="T128" fmla="+- 0 5269 2300"/>
                            <a:gd name="T129" fmla="*/ T128 w 6220"/>
                            <a:gd name="T130" fmla="+- 0 307 307"/>
                            <a:gd name="T131" fmla="*/ 307 h 44"/>
                            <a:gd name="T132" fmla="+- 0 4302 2300"/>
                            <a:gd name="T133" fmla="*/ T132 w 6220"/>
                            <a:gd name="T134" fmla="+- 0 307 307"/>
                            <a:gd name="T135" fmla="*/ 307 h 44"/>
                            <a:gd name="T136" fmla="+- 0 4220 2300"/>
                            <a:gd name="T137" fmla="*/ T136 w 6220"/>
                            <a:gd name="T138" fmla="+- 0 307 307"/>
                            <a:gd name="T139" fmla="*/ 307 h 44"/>
                            <a:gd name="T140" fmla="+- 0 4220 2300"/>
                            <a:gd name="T141" fmla="*/ T140 w 6220"/>
                            <a:gd name="T142" fmla="+- 0 321 307"/>
                            <a:gd name="T143" fmla="*/ 321 h 44"/>
                            <a:gd name="T144" fmla="+- 0 4302 2300"/>
                            <a:gd name="T145" fmla="*/ T144 w 6220"/>
                            <a:gd name="T146" fmla="+- 0 321 307"/>
                            <a:gd name="T147" fmla="*/ 321 h 44"/>
                            <a:gd name="T148" fmla="+- 0 5269 2300"/>
                            <a:gd name="T149" fmla="*/ T148 w 6220"/>
                            <a:gd name="T150" fmla="+- 0 321 307"/>
                            <a:gd name="T151" fmla="*/ 321 h 44"/>
                            <a:gd name="T152" fmla="+- 0 5351 2300"/>
                            <a:gd name="T153" fmla="*/ T152 w 6220"/>
                            <a:gd name="T154" fmla="+- 0 321 307"/>
                            <a:gd name="T155" fmla="*/ 321 h 44"/>
                            <a:gd name="T156" fmla="+- 0 6419 2300"/>
                            <a:gd name="T157" fmla="*/ T156 w 6220"/>
                            <a:gd name="T158" fmla="+- 0 321 307"/>
                            <a:gd name="T159" fmla="*/ 321 h 44"/>
                            <a:gd name="T160" fmla="+- 0 6419 2300"/>
                            <a:gd name="T161" fmla="*/ T160 w 6220"/>
                            <a:gd name="T162" fmla="+- 0 321 307"/>
                            <a:gd name="T163" fmla="*/ 321 h 44"/>
                            <a:gd name="T164" fmla="+- 0 6501 2300"/>
                            <a:gd name="T165" fmla="*/ T164 w 6220"/>
                            <a:gd name="T166" fmla="+- 0 321 307"/>
                            <a:gd name="T167" fmla="*/ 321 h 44"/>
                            <a:gd name="T168" fmla="+- 0 7569 2300"/>
                            <a:gd name="T169" fmla="*/ T168 w 6220"/>
                            <a:gd name="T170" fmla="+- 0 321 307"/>
                            <a:gd name="T171" fmla="*/ 321 h 44"/>
                            <a:gd name="T172" fmla="+- 0 7569 2300"/>
                            <a:gd name="T173" fmla="*/ T172 w 6220"/>
                            <a:gd name="T174" fmla="+- 0 307 307"/>
                            <a:gd name="T175" fmla="*/ 307 h 44"/>
                            <a:gd name="T176" fmla="+- 0 8519 2300"/>
                            <a:gd name="T177" fmla="*/ T176 w 6220"/>
                            <a:gd name="T178" fmla="+- 0 336 307"/>
                            <a:gd name="T179" fmla="*/ 336 h 44"/>
                            <a:gd name="T180" fmla="+- 0 7650 2300"/>
                            <a:gd name="T181" fmla="*/ T180 w 6220"/>
                            <a:gd name="T182" fmla="+- 0 336 307"/>
                            <a:gd name="T183" fmla="*/ 336 h 44"/>
                            <a:gd name="T184" fmla="+- 0 7569 2300"/>
                            <a:gd name="T185" fmla="*/ T184 w 6220"/>
                            <a:gd name="T186" fmla="+- 0 336 307"/>
                            <a:gd name="T187" fmla="*/ 336 h 44"/>
                            <a:gd name="T188" fmla="+- 0 7569 2300"/>
                            <a:gd name="T189" fmla="*/ T188 w 6220"/>
                            <a:gd name="T190" fmla="+- 0 350 307"/>
                            <a:gd name="T191" fmla="*/ 350 h 44"/>
                            <a:gd name="T192" fmla="+- 0 7650 2300"/>
                            <a:gd name="T193" fmla="*/ T192 w 6220"/>
                            <a:gd name="T194" fmla="+- 0 350 307"/>
                            <a:gd name="T195" fmla="*/ 350 h 44"/>
                            <a:gd name="T196" fmla="+- 0 8519 2300"/>
                            <a:gd name="T197" fmla="*/ T196 w 6220"/>
                            <a:gd name="T198" fmla="+- 0 350 307"/>
                            <a:gd name="T199" fmla="*/ 350 h 44"/>
                            <a:gd name="T200" fmla="+- 0 8519 2300"/>
                            <a:gd name="T201" fmla="*/ T200 w 6220"/>
                            <a:gd name="T202" fmla="+- 0 336 307"/>
                            <a:gd name="T203" fmla="*/ 336 h 44"/>
                            <a:gd name="T204" fmla="+- 0 8519 2300"/>
                            <a:gd name="T205" fmla="*/ T204 w 6220"/>
                            <a:gd name="T206" fmla="+- 0 307 307"/>
                            <a:gd name="T207" fmla="*/ 307 h 44"/>
                            <a:gd name="T208" fmla="+- 0 7650 2300"/>
                            <a:gd name="T209" fmla="*/ T208 w 6220"/>
                            <a:gd name="T210" fmla="+- 0 307 307"/>
                            <a:gd name="T211" fmla="*/ 307 h 44"/>
                            <a:gd name="T212" fmla="+- 0 7569 2300"/>
                            <a:gd name="T213" fmla="*/ T212 w 6220"/>
                            <a:gd name="T214" fmla="+- 0 307 307"/>
                            <a:gd name="T215" fmla="*/ 307 h 44"/>
                            <a:gd name="T216" fmla="+- 0 7569 2300"/>
                            <a:gd name="T217" fmla="*/ T216 w 6220"/>
                            <a:gd name="T218" fmla="+- 0 321 307"/>
                            <a:gd name="T219" fmla="*/ 321 h 44"/>
                            <a:gd name="T220" fmla="+- 0 7650 2300"/>
                            <a:gd name="T221" fmla="*/ T220 w 6220"/>
                            <a:gd name="T222" fmla="+- 0 321 307"/>
                            <a:gd name="T223" fmla="*/ 321 h 44"/>
                            <a:gd name="T224" fmla="+- 0 8519 2300"/>
                            <a:gd name="T225" fmla="*/ T224 w 6220"/>
                            <a:gd name="T226" fmla="+- 0 321 307"/>
                            <a:gd name="T227" fmla="*/ 321 h 44"/>
                            <a:gd name="T228" fmla="+- 0 8519 2300"/>
                            <a:gd name="T229" fmla="*/ T228 w 6220"/>
                            <a:gd name="T230" fmla="+- 0 307 307"/>
                            <a:gd name="T231" fmla="*/ 307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D56FCF" id="AutoShape 33" o:spid="_x0000_s1026" style="position:absolute;margin-left:115pt;margin-top:15.35pt;width:311pt;height:2.2pt;z-index:15766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3360;0,213360;0,222250;1219200,222250;1219200,213360;1219200,194945;0,194945;0,203835;1219200,203835;1219200,194945;3345815,213360;2667635,213360;2615565,213360;2615565,213360;1937385,213360;1885315,213360;1271270,213360;1219200,213360;1219200,222250;1271270,222250;1885315,222250;1937385,222250;2615565,222250;2615565,222250;2667635,222250;3345815,222250;3345815,213360;3345815,194945;2667635,194945;2615565,194945;2615565,194945;1937385,194945;1885315,194945;1271270,194945;1219200,194945;1219200,203835;1271270,203835;1885315,203835;1937385,203835;2615565,203835;2615565,203835;2667635,203835;3345815,203835;3345815,194945;3949065,213360;3397250,213360;3345815,213360;3345815,222250;3397250,222250;3949065,222250;3949065,213360;3949065,194945;3397250,194945;3345815,194945;3345815,203835;3397250,203835;3949065,203835;3949065,194945" o:connectangles="0,0,0,0,0,0,0,0,0,0,0,0,0,0,0,0,0,0,0,0,0,0,0,0,0,0,0,0,0,0,0,0,0,0,0,0,0,0,0,0,0,0,0,0,0,0,0,0,0,0,0,0,0,0,0,0,0,0"/>
                <w10:wrap anchorx="page"/>
              </v:shape>
            </w:pict>
          </mc:Fallback>
        </mc:AlternateContent>
      </w:r>
      <w:r w:rsidR="00FB2450">
        <w:rPr>
          <w:rFonts w:ascii="Arial MT"/>
          <w:sz w:val="18"/>
        </w:rPr>
        <w:t>Idiosyncratic</w:t>
      </w:r>
      <w:r w:rsidR="00FB2450">
        <w:rPr>
          <w:rFonts w:ascii="Arial MT"/>
          <w:spacing w:val="-2"/>
          <w:sz w:val="18"/>
        </w:rPr>
        <w:t xml:space="preserve"> </w:t>
      </w:r>
      <w:r w:rsidR="00FB2450">
        <w:rPr>
          <w:rFonts w:ascii="Arial MT"/>
          <w:sz w:val="18"/>
        </w:rPr>
        <w:t>random</w:t>
      </w:r>
      <w:r w:rsidR="00FB2450">
        <w:rPr>
          <w:rFonts w:ascii="Arial MT"/>
          <w:sz w:val="18"/>
        </w:rPr>
        <w:tab/>
        <w:t>0.480037</w:t>
      </w:r>
      <w:r w:rsidR="00FB2450">
        <w:rPr>
          <w:rFonts w:ascii="Arial MT"/>
          <w:sz w:val="18"/>
        </w:rPr>
        <w:tab/>
        <w:t>0.6512</w:t>
      </w:r>
    </w:p>
    <w:p w14:paraId="0DFC8205" w14:textId="6423967E" w:rsidR="00030607" w:rsidRDefault="00CB053C">
      <w:pPr>
        <w:spacing w:before="236"/>
        <w:ind w:left="3091"/>
        <w:rPr>
          <w:rFonts w:ascii="Arial MT"/>
          <w:sz w:val="18"/>
        </w:rPr>
      </w:pPr>
      <w:r>
        <w:rPr>
          <w:noProof/>
          <w:lang w:val="en-US"/>
        </w:rPr>
        <mc:AlternateContent>
          <mc:Choice Requires="wps">
            <w:drawing>
              <wp:anchor distT="0" distB="0" distL="0" distR="0" simplePos="0" relativeHeight="487621632" behindDoc="1" locked="0" layoutInCell="1" allowOverlap="1" wp14:anchorId="2DAC4327" wp14:editId="58A8F09D">
                <wp:simplePos x="0" y="0"/>
                <wp:positionH relativeFrom="page">
                  <wp:posOffset>1460500</wp:posOffset>
                </wp:positionH>
                <wp:positionV relativeFrom="paragraph">
                  <wp:posOffset>337820</wp:posOffset>
                </wp:positionV>
                <wp:extent cx="1219200" cy="8890"/>
                <wp:effectExtent l="0" t="0" r="0" b="0"/>
                <wp:wrapTopAndBottom/>
                <wp:docPr id="4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A3137F" id="Rectangle 32" o:spid="_x0000_s1026" style="position:absolute;margin-left:115pt;margin-top:26.6pt;width:96pt;height:.7pt;z-index:-15694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" fillcolor="black" stroked="f">
                <w10:wrap type="topAndBottom" anchorx="page"/>
              </v:rect>
            </w:pict>
          </mc:Fallback>
        </mc:AlternateContent>
      </w:r>
      <w:r w:rsidR="00FB2450">
        <w:rPr>
          <w:rFonts w:ascii="Arial MT"/>
          <w:sz w:val="18"/>
        </w:rPr>
        <w:t>Weighted</w:t>
      </w:r>
      <w:r w:rsidR="00FB2450">
        <w:rPr>
          <w:rFonts w:ascii="Arial MT"/>
          <w:spacing w:val="-3"/>
          <w:sz w:val="18"/>
        </w:rPr>
        <w:t xml:space="preserve"> </w:t>
      </w:r>
      <w:r w:rsidR="00FB2450">
        <w:rPr>
          <w:rFonts w:ascii="Arial MT"/>
          <w:sz w:val="18"/>
        </w:rPr>
        <w:t>Statistic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139"/>
        <w:gridCol w:w="2074"/>
        <w:gridCol w:w="1085"/>
      </w:tblGrid>
      <w:tr w:rsidR="00030607" w14:paraId="787E3280" w14:textId="77777777">
        <w:trPr>
          <w:trHeight w:val="301"/>
        </w:trPr>
        <w:tc>
          <w:tcPr>
            <w:tcW w:w="1920" w:type="dxa"/>
            <w:tcBorders>
              <w:top w:val="single" w:sz="6" w:space="0" w:color="000000"/>
            </w:tcBorders>
          </w:tcPr>
          <w:p w14:paraId="2B14A61A" w14:textId="77777777" w:rsidR="00030607" w:rsidRDefault="00FB2450">
            <w:pPr>
              <w:pStyle w:val="TableParagraph"/>
              <w:spacing w:before="84" w:line="197" w:lineRule="exact"/>
              <w:ind w:left="-3"/>
              <w:rPr>
                <w:rFonts w:ascii="Arial MT"/>
                <w:sz w:val="18"/>
              </w:rPr>
            </w:pPr>
            <w:r>
              <w:rPr>
                <w:rFonts w:ascii="Arial MT"/>
                <w:sz w:val="18"/>
              </w:rPr>
              <w:t>R-squared</w:t>
            </w:r>
          </w:p>
        </w:tc>
        <w:tc>
          <w:tcPr>
            <w:tcW w:w="1139" w:type="dxa"/>
            <w:tcBorders>
              <w:top w:val="double" w:sz="2" w:space="0" w:color="000000"/>
            </w:tcBorders>
          </w:tcPr>
          <w:p w14:paraId="5234F455" w14:textId="77777777" w:rsidR="00030607" w:rsidRDefault="00FB2450">
            <w:pPr>
              <w:pStyle w:val="TableParagraph"/>
              <w:spacing w:before="84" w:line="197" w:lineRule="exact"/>
              <w:ind w:right="108"/>
              <w:jc w:val="right"/>
              <w:rPr>
                <w:rFonts w:ascii="Arial MT"/>
                <w:sz w:val="18"/>
              </w:rPr>
            </w:pPr>
            <w:r>
              <w:rPr>
                <w:rFonts w:ascii="Arial MT"/>
                <w:sz w:val="18"/>
              </w:rPr>
              <w:t>0.042311</w:t>
            </w:r>
          </w:p>
        </w:tc>
        <w:tc>
          <w:tcPr>
            <w:tcW w:w="2074" w:type="dxa"/>
            <w:tcBorders>
              <w:top w:val="double" w:sz="2" w:space="0" w:color="000000"/>
            </w:tcBorders>
          </w:tcPr>
          <w:p w14:paraId="548E4642" w14:textId="77777777" w:rsidR="00030607" w:rsidRDefault="00FB2450">
            <w:pPr>
              <w:pStyle w:val="TableParagraph"/>
              <w:spacing w:before="84" w:line="197" w:lineRule="exact"/>
              <w:ind w:left="111"/>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712A2299" w14:textId="77777777" w:rsidR="00030607" w:rsidRDefault="00FB2450">
            <w:pPr>
              <w:pStyle w:val="TableParagraph"/>
              <w:spacing w:before="84" w:line="197" w:lineRule="exact"/>
              <w:ind w:right="14"/>
              <w:jc w:val="right"/>
              <w:rPr>
                <w:rFonts w:ascii="Arial MT"/>
                <w:sz w:val="18"/>
              </w:rPr>
            </w:pPr>
            <w:r>
              <w:rPr>
                <w:rFonts w:ascii="Arial MT"/>
                <w:sz w:val="18"/>
              </w:rPr>
              <w:t>0.494760</w:t>
            </w:r>
          </w:p>
        </w:tc>
      </w:tr>
      <w:tr w:rsidR="00030607" w14:paraId="3314F43B" w14:textId="77777777">
        <w:trPr>
          <w:trHeight w:val="219"/>
        </w:trPr>
        <w:tc>
          <w:tcPr>
            <w:tcW w:w="1920" w:type="dxa"/>
          </w:tcPr>
          <w:p w14:paraId="1C64607F" w14:textId="77777777" w:rsidR="00030607" w:rsidRDefault="00FB2450">
            <w:pPr>
              <w:pStyle w:val="TableParagraph"/>
              <w:spacing w:before="4" w:line="196"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139" w:type="dxa"/>
          </w:tcPr>
          <w:p w14:paraId="51D6B5B0" w14:textId="77777777" w:rsidR="00030607" w:rsidRDefault="00FB2450">
            <w:pPr>
              <w:pStyle w:val="TableParagraph"/>
              <w:spacing w:before="4" w:line="196" w:lineRule="exact"/>
              <w:ind w:right="108"/>
              <w:jc w:val="right"/>
              <w:rPr>
                <w:rFonts w:ascii="Arial MT"/>
                <w:sz w:val="18"/>
              </w:rPr>
            </w:pPr>
            <w:r>
              <w:rPr>
                <w:rFonts w:ascii="Arial MT"/>
                <w:sz w:val="18"/>
              </w:rPr>
              <w:t>0.002072</w:t>
            </w:r>
          </w:p>
        </w:tc>
        <w:tc>
          <w:tcPr>
            <w:tcW w:w="2074" w:type="dxa"/>
          </w:tcPr>
          <w:p w14:paraId="3504FAB4" w14:textId="77777777" w:rsidR="00030607" w:rsidRDefault="00FB2450">
            <w:pPr>
              <w:pStyle w:val="TableParagraph"/>
              <w:spacing w:before="4" w:line="196" w:lineRule="exact"/>
              <w:ind w:left="111"/>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1085" w:type="dxa"/>
          </w:tcPr>
          <w:p w14:paraId="1B129619" w14:textId="77777777" w:rsidR="00030607" w:rsidRDefault="00FB2450">
            <w:pPr>
              <w:pStyle w:val="TableParagraph"/>
              <w:spacing w:before="4" w:line="196" w:lineRule="exact"/>
              <w:ind w:right="14"/>
              <w:jc w:val="right"/>
              <w:rPr>
                <w:rFonts w:ascii="Arial MT"/>
                <w:sz w:val="18"/>
              </w:rPr>
            </w:pPr>
            <w:r>
              <w:rPr>
                <w:rFonts w:ascii="Arial MT"/>
                <w:sz w:val="18"/>
              </w:rPr>
              <w:t>0.486282</w:t>
            </w:r>
          </w:p>
        </w:tc>
      </w:tr>
      <w:tr w:rsidR="00030607" w14:paraId="342C7BCF" w14:textId="77777777">
        <w:trPr>
          <w:trHeight w:val="219"/>
        </w:trPr>
        <w:tc>
          <w:tcPr>
            <w:tcW w:w="1920" w:type="dxa"/>
          </w:tcPr>
          <w:p w14:paraId="45EA4949" w14:textId="77777777" w:rsidR="00030607" w:rsidRDefault="00FB2450">
            <w:pPr>
              <w:pStyle w:val="TableParagraph"/>
              <w:spacing w:before="2" w:line="19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139" w:type="dxa"/>
          </w:tcPr>
          <w:p w14:paraId="480A44CB" w14:textId="77777777" w:rsidR="00030607" w:rsidRDefault="00FB2450">
            <w:pPr>
              <w:pStyle w:val="TableParagraph"/>
              <w:spacing w:before="2" w:line="197" w:lineRule="exact"/>
              <w:ind w:right="108"/>
              <w:jc w:val="right"/>
              <w:rPr>
                <w:rFonts w:ascii="Arial MT"/>
                <w:sz w:val="18"/>
              </w:rPr>
            </w:pPr>
            <w:r>
              <w:rPr>
                <w:rFonts w:ascii="Arial MT"/>
                <w:sz w:val="18"/>
              </w:rPr>
              <w:t>0.487826</w:t>
            </w:r>
          </w:p>
        </w:tc>
        <w:tc>
          <w:tcPr>
            <w:tcW w:w="2074" w:type="dxa"/>
          </w:tcPr>
          <w:p w14:paraId="4CFE0054" w14:textId="77777777" w:rsidR="00030607" w:rsidRDefault="00FB2450">
            <w:pPr>
              <w:pStyle w:val="TableParagraph"/>
              <w:spacing w:before="2" w:line="197" w:lineRule="exact"/>
              <w:ind w:left="111"/>
              <w:rPr>
                <w:rFonts w:ascii="Arial MT"/>
                <w:sz w:val="18"/>
              </w:rPr>
            </w:pPr>
            <w:r>
              <w:rPr>
                <w:rFonts w:ascii="Arial MT"/>
                <w:sz w:val="18"/>
              </w:rPr>
              <w:t>Sum</w:t>
            </w:r>
            <w:r>
              <w:rPr>
                <w:rFonts w:ascii="Arial MT"/>
                <w:spacing w:val="-4"/>
                <w:sz w:val="18"/>
              </w:rPr>
              <w:t xml:space="preserve"> </w:t>
            </w:r>
            <w:r>
              <w:rPr>
                <w:rFonts w:ascii="Arial MT"/>
                <w:sz w:val="18"/>
              </w:rPr>
              <w:t>squared</w:t>
            </w:r>
            <w:r>
              <w:rPr>
                <w:rFonts w:ascii="Arial MT"/>
                <w:spacing w:val="-2"/>
                <w:sz w:val="18"/>
              </w:rPr>
              <w:t xml:space="preserve"> </w:t>
            </w:r>
            <w:r>
              <w:rPr>
                <w:rFonts w:ascii="Arial MT"/>
                <w:sz w:val="18"/>
              </w:rPr>
              <w:t>resid</w:t>
            </w:r>
          </w:p>
        </w:tc>
        <w:tc>
          <w:tcPr>
            <w:tcW w:w="1085" w:type="dxa"/>
          </w:tcPr>
          <w:p w14:paraId="475F7586" w14:textId="77777777" w:rsidR="00030607" w:rsidRDefault="00FB2450">
            <w:pPr>
              <w:pStyle w:val="TableParagraph"/>
              <w:spacing w:before="2" w:line="197" w:lineRule="exact"/>
              <w:ind w:right="14"/>
              <w:jc w:val="right"/>
              <w:rPr>
                <w:rFonts w:ascii="Arial MT"/>
                <w:sz w:val="18"/>
              </w:rPr>
            </w:pPr>
            <w:r>
              <w:rPr>
                <w:rFonts w:ascii="Arial MT"/>
                <w:sz w:val="18"/>
              </w:rPr>
              <w:t>28.31898</w:t>
            </w:r>
          </w:p>
        </w:tc>
      </w:tr>
      <w:tr w:rsidR="00030607" w14:paraId="3F4DBBCA" w14:textId="77777777">
        <w:trPr>
          <w:trHeight w:val="220"/>
        </w:trPr>
        <w:tc>
          <w:tcPr>
            <w:tcW w:w="1920" w:type="dxa"/>
          </w:tcPr>
          <w:p w14:paraId="29967DC8" w14:textId="77777777" w:rsidR="00030607" w:rsidRDefault="00FB2450">
            <w:pPr>
              <w:pStyle w:val="TableParagraph"/>
              <w:spacing w:before="4" w:line="197" w:lineRule="exact"/>
              <w:ind w:left="-3"/>
              <w:rPr>
                <w:rFonts w:ascii="Arial MT"/>
                <w:sz w:val="18"/>
              </w:rPr>
            </w:pPr>
            <w:r>
              <w:rPr>
                <w:rFonts w:ascii="Arial MT"/>
                <w:sz w:val="18"/>
              </w:rPr>
              <w:t>F-statistic</w:t>
            </w:r>
          </w:p>
        </w:tc>
        <w:tc>
          <w:tcPr>
            <w:tcW w:w="1139" w:type="dxa"/>
          </w:tcPr>
          <w:p w14:paraId="0D64235F" w14:textId="77777777" w:rsidR="00030607" w:rsidRDefault="00FB2450">
            <w:pPr>
              <w:pStyle w:val="TableParagraph"/>
              <w:spacing w:before="4" w:line="197" w:lineRule="exact"/>
              <w:ind w:right="108"/>
              <w:jc w:val="right"/>
              <w:rPr>
                <w:rFonts w:ascii="Arial MT"/>
                <w:sz w:val="18"/>
              </w:rPr>
            </w:pPr>
            <w:r>
              <w:rPr>
                <w:rFonts w:ascii="Arial MT"/>
                <w:sz w:val="18"/>
              </w:rPr>
              <w:t>1.051480</w:t>
            </w:r>
          </w:p>
        </w:tc>
        <w:tc>
          <w:tcPr>
            <w:tcW w:w="2074" w:type="dxa"/>
          </w:tcPr>
          <w:p w14:paraId="55ADB273" w14:textId="77777777" w:rsidR="00030607" w:rsidRDefault="00FB2450">
            <w:pPr>
              <w:pStyle w:val="TableParagraph"/>
              <w:spacing w:before="4" w:line="197" w:lineRule="exact"/>
              <w:ind w:left="111"/>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085" w:type="dxa"/>
          </w:tcPr>
          <w:p w14:paraId="03A3D5CD" w14:textId="77777777" w:rsidR="00030607" w:rsidRDefault="00FB2450">
            <w:pPr>
              <w:pStyle w:val="TableParagraph"/>
              <w:spacing w:before="4" w:line="197" w:lineRule="exact"/>
              <w:ind w:right="14"/>
              <w:jc w:val="right"/>
              <w:rPr>
                <w:rFonts w:ascii="Arial MT"/>
                <w:sz w:val="18"/>
              </w:rPr>
            </w:pPr>
            <w:r>
              <w:rPr>
                <w:rFonts w:ascii="Arial MT"/>
                <w:sz w:val="18"/>
              </w:rPr>
              <w:t>2.014715</w:t>
            </w:r>
          </w:p>
        </w:tc>
      </w:tr>
      <w:tr w:rsidR="00030607" w14:paraId="57982C44" w14:textId="77777777">
        <w:trPr>
          <w:trHeight w:val="299"/>
        </w:trPr>
        <w:tc>
          <w:tcPr>
            <w:tcW w:w="1920" w:type="dxa"/>
            <w:tcBorders>
              <w:bottom w:val="single" w:sz="6" w:space="0" w:color="000000"/>
            </w:tcBorders>
          </w:tcPr>
          <w:p w14:paraId="242A1591" w14:textId="77777777" w:rsidR="00030607" w:rsidRDefault="00FB2450">
            <w:pPr>
              <w:pStyle w:val="TableParagraph"/>
              <w:spacing w:before="4"/>
              <w:ind w:left="-3"/>
              <w:rPr>
                <w:rFonts w:ascii="Arial MT"/>
                <w:sz w:val="18"/>
              </w:rPr>
            </w:pPr>
            <w:r>
              <w:rPr>
                <w:rFonts w:ascii="Arial MT"/>
                <w:sz w:val="18"/>
              </w:rPr>
              <w:t>Prob(F-statistic)</w:t>
            </w:r>
          </w:p>
        </w:tc>
        <w:tc>
          <w:tcPr>
            <w:tcW w:w="1139" w:type="dxa"/>
          </w:tcPr>
          <w:p w14:paraId="7D8A25B4" w14:textId="77777777" w:rsidR="00030607" w:rsidRDefault="00FB2450">
            <w:pPr>
              <w:pStyle w:val="TableParagraph"/>
              <w:spacing w:before="4"/>
              <w:ind w:right="108"/>
              <w:jc w:val="right"/>
              <w:rPr>
                <w:rFonts w:ascii="Arial MT"/>
                <w:sz w:val="18"/>
              </w:rPr>
            </w:pPr>
            <w:r>
              <w:rPr>
                <w:rFonts w:ascii="Arial MT"/>
                <w:sz w:val="18"/>
              </w:rPr>
              <w:t>0.390924</w:t>
            </w:r>
          </w:p>
        </w:tc>
        <w:tc>
          <w:tcPr>
            <w:tcW w:w="2074" w:type="dxa"/>
          </w:tcPr>
          <w:p w14:paraId="37D555EA" w14:textId="77777777" w:rsidR="00030607" w:rsidRDefault="00030607">
            <w:pPr>
              <w:pStyle w:val="TableParagraph"/>
              <w:rPr>
                <w:sz w:val="18"/>
              </w:rPr>
            </w:pPr>
          </w:p>
        </w:tc>
        <w:tc>
          <w:tcPr>
            <w:tcW w:w="1085" w:type="dxa"/>
          </w:tcPr>
          <w:p w14:paraId="0E4DBEAA" w14:textId="77777777" w:rsidR="00030607" w:rsidRDefault="00030607">
            <w:pPr>
              <w:pStyle w:val="TableParagraph"/>
              <w:rPr>
                <w:sz w:val="18"/>
              </w:rPr>
            </w:pPr>
          </w:p>
        </w:tc>
      </w:tr>
      <w:tr w:rsidR="00030607" w14:paraId="1AF2FABE" w14:textId="77777777">
        <w:trPr>
          <w:trHeight w:val="394"/>
        </w:trPr>
        <w:tc>
          <w:tcPr>
            <w:tcW w:w="1920" w:type="dxa"/>
            <w:tcBorders>
              <w:top w:val="single" w:sz="6" w:space="0" w:color="000000"/>
              <w:bottom w:val="single" w:sz="6" w:space="0" w:color="000000"/>
            </w:tcBorders>
          </w:tcPr>
          <w:p w14:paraId="03E70280" w14:textId="77777777" w:rsidR="00030607" w:rsidRDefault="00030607">
            <w:pPr>
              <w:pStyle w:val="TableParagraph"/>
              <w:rPr>
                <w:rFonts w:ascii="Arial MT"/>
                <w:sz w:val="20"/>
              </w:rPr>
            </w:pPr>
          </w:p>
          <w:p w14:paraId="50579B27" w14:textId="77777777" w:rsidR="00030607" w:rsidRDefault="00030607">
            <w:pPr>
              <w:pStyle w:val="TableParagraph"/>
              <w:spacing w:before="1"/>
              <w:rPr>
                <w:rFonts w:ascii="Arial MT"/>
                <w:sz w:val="13"/>
              </w:rPr>
            </w:pPr>
          </w:p>
          <w:p w14:paraId="4BE7F8EA" w14:textId="6E85C615" w:rsidR="00030607" w:rsidRDefault="00CB053C">
            <w:pPr>
              <w:pStyle w:val="TableParagraph"/>
              <w:spacing w:line="20" w:lineRule="exact"/>
              <w:ind w:right="-72"/>
              <w:rPr>
                <w:rFonts w:ascii="Arial MT"/>
                <w:sz w:val="2"/>
              </w:rPr>
            </w:pPr>
            <w:r>
              <w:rPr>
                <w:rFonts w:ascii="Arial MT"/>
                <w:noProof/>
                <w:sz w:val="2"/>
                <w:lang w:val="en-US"/>
              </w:rPr>
              <mc:AlternateContent>
                <mc:Choice Requires="wpg">
                  <w:drawing>
                    <wp:inline distT="0" distB="0" distL="0" distR="0" wp14:anchorId="3E8DFCCE" wp14:editId="1C045D8E">
                      <wp:extent cx="1219835" cy="9525"/>
                      <wp:effectExtent l="0" t="0" r="0" b="0"/>
                      <wp:docPr id="42"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43" name="Rectangle 31"/>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29CAAF3" id="Group 30"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">
                      <v:rect id="Rectangle 31"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6fCMYA&#10;AADbAAAADwAAAGRycy9kb3ducmV2LnhtbESPS2vDMBCE74X+B7GF3Bq5eZTEtRKaQKGXQl6H5Lax&#10;traJtXIk1XH766NAoMdhZr5hsnlnatGS85VlBS/9BARxbnXFhYLd9uN5AsIHZI21ZVLwSx7ms8eH&#10;DFNtL7ymdhMKESHsU1RQhtCkUvq8JIO+bxvi6H1bZzBE6QqpHV4i3NRykCSv0mDFcaHEhpYl5afN&#10;j1GwmE4W59WIv/7WxwMd9sfTeOASpXpP3fsbiEBd+A/f259awWgIty/xB8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6fCMYAAADbAAAADwAAAAAAAAAAAAAAAACYAgAAZHJz&#10;L2Rvd25yZXYueG1sUEsFBgAAAAAEAAQA9QAAAIsDAAAAAA==&#10;" fillcolor="black" stroked="f"/>
                      <w10:anchorlock/>
                    </v:group>
                  </w:pict>
                </mc:Fallback>
              </mc:AlternateContent>
            </w:r>
          </w:p>
        </w:tc>
        <w:tc>
          <w:tcPr>
            <w:tcW w:w="3213" w:type="dxa"/>
            <w:gridSpan w:val="2"/>
            <w:tcBorders>
              <w:top w:val="double" w:sz="2" w:space="0" w:color="000000"/>
              <w:bottom w:val="double" w:sz="2" w:space="0" w:color="000000"/>
            </w:tcBorders>
          </w:tcPr>
          <w:p w14:paraId="1D45095E" w14:textId="77777777" w:rsidR="00030607" w:rsidRDefault="00FB2450">
            <w:pPr>
              <w:pStyle w:val="TableParagraph"/>
              <w:spacing w:before="84"/>
              <w:ind w:left="238"/>
              <w:rPr>
                <w:rFonts w:ascii="Arial MT"/>
                <w:sz w:val="18"/>
              </w:rPr>
            </w:pPr>
            <w:r>
              <w:rPr>
                <w:rFonts w:ascii="Arial MT"/>
                <w:sz w:val="18"/>
              </w:rPr>
              <w:t>Unweighted</w:t>
            </w:r>
            <w:r>
              <w:rPr>
                <w:rFonts w:ascii="Arial MT"/>
                <w:spacing w:val="-4"/>
                <w:sz w:val="18"/>
              </w:rPr>
              <w:t xml:space="preserve"> </w:t>
            </w:r>
            <w:r>
              <w:rPr>
                <w:rFonts w:ascii="Arial MT"/>
                <w:sz w:val="18"/>
              </w:rPr>
              <w:t>Statistics</w:t>
            </w:r>
          </w:p>
        </w:tc>
        <w:tc>
          <w:tcPr>
            <w:tcW w:w="1085" w:type="dxa"/>
            <w:tcBorders>
              <w:top w:val="double" w:sz="2" w:space="0" w:color="000000"/>
              <w:bottom w:val="double" w:sz="2" w:space="0" w:color="000000"/>
            </w:tcBorders>
          </w:tcPr>
          <w:p w14:paraId="7C852540" w14:textId="77777777" w:rsidR="00030607" w:rsidRDefault="00030607">
            <w:pPr>
              <w:pStyle w:val="TableParagraph"/>
              <w:rPr>
                <w:sz w:val="18"/>
              </w:rPr>
            </w:pPr>
          </w:p>
        </w:tc>
      </w:tr>
      <w:tr w:rsidR="00030607" w14:paraId="54B0AC9D" w14:textId="77777777">
        <w:trPr>
          <w:trHeight w:val="295"/>
        </w:trPr>
        <w:tc>
          <w:tcPr>
            <w:tcW w:w="1920" w:type="dxa"/>
            <w:tcBorders>
              <w:top w:val="single" w:sz="6" w:space="0" w:color="000000"/>
            </w:tcBorders>
          </w:tcPr>
          <w:p w14:paraId="768A137A" w14:textId="77777777" w:rsidR="00030607" w:rsidRDefault="00FB2450">
            <w:pPr>
              <w:pStyle w:val="TableParagraph"/>
              <w:spacing w:before="78" w:line="197" w:lineRule="exact"/>
              <w:ind w:left="-3"/>
              <w:rPr>
                <w:rFonts w:ascii="Arial MT"/>
                <w:sz w:val="18"/>
              </w:rPr>
            </w:pPr>
            <w:r>
              <w:rPr>
                <w:rFonts w:ascii="Arial MT"/>
                <w:sz w:val="18"/>
              </w:rPr>
              <w:t>R-squared</w:t>
            </w:r>
          </w:p>
        </w:tc>
        <w:tc>
          <w:tcPr>
            <w:tcW w:w="3213" w:type="dxa"/>
            <w:gridSpan w:val="2"/>
            <w:tcBorders>
              <w:top w:val="double" w:sz="2" w:space="0" w:color="000000"/>
            </w:tcBorders>
          </w:tcPr>
          <w:p w14:paraId="2A1A21F6" w14:textId="77777777" w:rsidR="00030607" w:rsidRDefault="00FB2450">
            <w:pPr>
              <w:pStyle w:val="TableParagraph"/>
              <w:tabs>
                <w:tab w:val="left" w:pos="1250"/>
              </w:tabs>
              <w:spacing w:before="78" w:line="197" w:lineRule="exact"/>
              <w:ind w:left="216"/>
              <w:rPr>
                <w:rFonts w:ascii="Arial MT"/>
                <w:sz w:val="18"/>
              </w:rPr>
            </w:pPr>
            <w:r>
              <w:rPr>
                <w:rFonts w:ascii="Arial MT"/>
                <w:sz w:val="18"/>
              </w:rPr>
              <w:t>-0.015375</w:t>
            </w:r>
            <w:r>
              <w:rPr>
                <w:rFonts w:ascii="Arial MT"/>
                <w:sz w:val="18"/>
              </w:rPr>
              <w:tab/>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4795B0E9" w14:textId="77777777" w:rsidR="00030607" w:rsidRDefault="00FB2450">
            <w:pPr>
              <w:pStyle w:val="TableParagraph"/>
              <w:spacing w:before="78" w:line="197" w:lineRule="exact"/>
              <w:ind w:right="14"/>
              <w:jc w:val="right"/>
              <w:rPr>
                <w:rFonts w:ascii="Arial MT"/>
                <w:sz w:val="18"/>
              </w:rPr>
            </w:pPr>
            <w:r>
              <w:rPr>
                <w:rFonts w:ascii="Arial MT"/>
                <w:sz w:val="18"/>
              </w:rPr>
              <w:t>0.876995</w:t>
            </w:r>
          </w:p>
        </w:tc>
      </w:tr>
      <w:tr w:rsidR="00030607" w14:paraId="12BD3631" w14:textId="77777777">
        <w:trPr>
          <w:trHeight w:val="299"/>
        </w:trPr>
        <w:tc>
          <w:tcPr>
            <w:tcW w:w="1920" w:type="dxa"/>
            <w:tcBorders>
              <w:bottom w:val="double" w:sz="2" w:space="0" w:color="000000"/>
            </w:tcBorders>
          </w:tcPr>
          <w:p w14:paraId="18DAF84D" w14:textId="77777777" w:rsidR="00030607" w:rsidRDefault="00FB2450">
            <w:pPr>
              <w:pStyle w:val="TableParagraph"/>
              <w:spacing w:before="4"/>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3213" w:type="dxa"/>
            <w:gridSpan w:val="2"/>
            <w:tcBorders>
              <w:bottom w:val="double" w:sz="2" w:space="0" w:color="000000"/>
            </w:tcBorders>
          </w:tcPr>
          <w:p w14:paraId="23745FB7" w14:textId="77777777" w:rsidR="00030607" w:rsidRDefault="00FB2450">
            <w:pPr>
              <w:pStyle w:val="TableParagraph"/>
              <w:tabs>
                <w:tab w:val="left" w:pos="1250"/>
              </w:tabs>
              <w:spacing w:before="4"/>
              <w:ind w:left="276"/>
              <w:rPr>
                <w:rFonts w:ascii="Arial MT"/>
                <w:sz w:val="18"/>
              </w:rPr>
            </w:pPr>
            <w:r>
              <w:rPr>
                <w:rFonts w:ascii="Arial MT"/>
                <w:sz w:val="18"/>
              </w:rPr>
              <w:t>43.90206</w:t>
            </w:r>
            <w:r>
              <w:rPr>
                <w:rFonts w:ascii="Arial MT"/>
                <w:sz w:val="18"/>
              </w:rPr>
              <w:tab/>
              <w:t>Durbin-Watson</w:t>
            </w:r>
            <w:r>
              <w:rPr>
                <w:rFonts w:ascii="Arial MT"/>
                <w:spacing w:val="-4"/>
                <w:sz w:val="18"/>
              </w:rPr>
              <w:t xml:space="preserve"> </w:t>
            </w:r>
            <w:r>
              <w:rPr>
                <w:rFonts w:ascii="Arial MT"/>
                <w:sz w:val="18"/>
              </w:rPr>
              <w:t>stat</w:t>
            </w:r>
          </w:p>
        </w:tc>
        <w:tc>
          <w:tcPr>
            <w:tcW w:w="1085" w:type="dxa"/>
            <w:tcBorders>
              <w:bottom w:val="double" w:sz="2" w:space="0" w:color="000000"/>
            </w:tcBorders>
          </w:tcPr>
          <w:p w14:paraId="4288BCBB" w14:textId="77777777" w:rsidR="00030607" w:rsidRDefault="00FB2450">
            <w:pPr>
              <w:pStyle w:val="TableParagraph"/>
              <w:spacing w:before="4"/>
              <w:ind w:right="14"/>
              <w:jc w:val="right"/>
              <w:rPr>
                <w:rFonts w:ascii="Arial MT"/>
                <w:sz w:val="18"/>
              </w:rPr>
            </w:pPr>
            <w:r>
              <w:rPr>
                <w:rFonts w:ascii="Arial MT"/>
                <w:sz w:val="18"/>
              </w:rPr>
              <w:t>1.299590</w:t>
            </w:r>
          </w:p>
        </w:tc>
      </w:tr>
    </w:tbl>
    <w:p w14:paraId="7FD4AA9F" w14:textId="77777777" w:rsidR="00030607" w:rsidRDefault="00030607">
      <w:pPr>
        <w:pStyle w:val="BodyText"/>
        <w:rPr>
          <w:rFonts w:ascii="Arial MT"/>
          <w:sz w:val="20"/>
        </w:rPr>
      </w:pPr>
    </w:p>
    <w:p w14:paraId="1CA29824" w14:textId="77777777" w:rsidR="00030607" w:rsidRDefault="00030607">
      <w:pPr>
        <w:pStyle w:val="BodyText"/>
        <w:spacing w:before="9"/>
        <w:rPr>
          <w:rFonts w:ascii="Arial MT"/>
          <w:sz w:val="15"/>
        </w:rPr>
      </w:pPr>
    </w:p>
    <w:p w14:paraId="24B352A7" w14:textId="77777777" w:rsidR="00030607" w:rsidRPr="007D04A5" w:rsidRDefault="00FB2450" w:rsidP="007D04A5">
      <w:pPr>
        <w:pStyle w:val="BodyText"/>
        <w:ind w:left="851"/>
        <w:rPr>
          <w:b/>
          <w:u w:val="single"/>
        </w:rPr>
      </w:pPr>
      <w:r w:rsidRPr="007D04A5">
        <w:rPr>
          <w:b/>
          <w:u w:val="single"/>
        </w:rPr>
        <w:t>Lampiran</w:t>
      </w:r>
      <w:r w:rsidRPr="007D04A5">
        <w:rPr>
          <w:b/>
          <w:spacing w:val="-3"/>
          <w:u w:val="single"/>
        </w:rPr>
        <w:t xml:space="preserve"> </w:t>
      </w:r>
      <w:r w:rsidRPr="007D04A5">
        <w:rPr>
          <w:b/>
          <w:u w:val="single"/>
        </w:rPr>
        <w:t>15</w:t>
      </w:r>
      <w:r w:rsidRPr="007D04A5">
        <w:rPr>
          <w:b/>
          <w:spacing w:val="-2"/>
          <w:u w:val="single"/>
        </w:rPr>
        <w:t xml:space="preserve"> </w:t>
      </w:r>
      <w:r w:rsidRPr="007D04A5">
        <w:rPr>
          <w:b/>
          <w:u w:val="single"/>
        </w:rPr>
        <w:t>Hasil</w:t>
      </w:r>
      <w:r w:rsidRPr="007D04A5">
        <w:rPr>
          <w:b/>
          <w:spacing w:val="-2"/>
          <w:u w:val="single"/>
        </w:rPr>
        <w:t xml:space="preserve"> </w:t>
      </w:r>
      <w:r w:rsidRPr="007D04A5">
        <w:rPr>
          <w:b/>
          <w:u w:val="single"/>
        </w:rPr>
        <w:t>Uji</w:t>
      </w:r>
      <w:r w:rsidRPr="007D04A5">
        <w:rPr>
          <w:b/>
          <w:spacing w:val="-3"/>
          <w:u w:val="single"/>
        </w:rPr>
        <w:t xml:space="preserve"> </w:t>
      </w:r>
      <w:r w:rsidRPr="007D04A5">
        <w:rPr>
          <w:b/>
          <w:u w:val="single"/>
        </w:rPr>
        <w:t>Heterokedastisitas Persamaan</w:t>
      </w:r>
      <w:r w:rsidRPr="007D04A5">
        <w:rPr>
          <w:b/>
          <w:spacing w:val="-1"/>
          <w:u w:val="single"/>
        </w:rPr>
        <w:t xml:space="preserve"> </w:t>
      </w:r>
      <w:r w:rsidRPr="007D04A5">
        <w:rPr>
          <w:b/>
          <w:u w:val="single"/>
        </w:rPr>
        <w:t>Penelitian</w:t>
      </w:r>
      <w:r w:rsidRPr="007D04A5">
        <w:rPr>
          <w:b/>
          <w:spacing w:val="-2"/>
          <w:u w:val="single"/>
        </w:rPr>
        <w:t xml:space="preserve"> </w:t>
      </w:r>
      <w:r w:rsidRPr="007D04A5">
        <w:rPr>
          <w:b/>
          <w:u w:val="single"/>
        </w:rPr>
        <w:t>2</w:t>
      </w:r>
    </w:p>
    <w:p w14:paraId="0E76A5A4" w14:textId="77777777" w:rsidR="00030607" w:rsidRDefault="00030607">
      <w:pPr>
        <w:pStyle w:val="BodyText"/>
        <w:spacing w:before="2"/>
        <w:rPr>
          <w:b/>
          <w:sz w:val="23"/>
        </w:rPr>
      </w:pPr>
    </w:p>
    <w:p w14:paraId="78BD374D" w14:textId="77777777" w:rsidR="00030607" w:rsidRDefault="00FB2450">
      <w:pPr>
        <w:spacing w:before="94"/>
        <w:ind w:left="837"/>
        <w:rPr>
          <w:rFonts w:ascii="Arial MT"/>
          <w:sz w:val="18"/>
        </w:rPr>
      </w:pPr>
      <w:r>
        <w:rPr>
          <w:rFonts w:ascii="Arial MT"/>
          <w:sz w:val="18"/>
        </w:rPr>
        <w:t>Dependent</w:t>
      </w:r>
      <w:r>
        <w:rPr>
          <w:rFonts w:ascii="Arial MT"/>
          <w:spacing w:val="-3"/>
          <w:sz w:val="18"/>
        </w:rPr>
        <w:t xml:space="preserve"> </w:t>
      </w:r>
      <w:r>
        <w:rPr>
          <w:rFonts w:ascii="Arial MT"/>
          <w:sz w:val="18"/>
        </w:rPr>
        <w:t>Variable:</w:t>
      </w:r>
      <w:r>
        <w:rPr>
          <w:rFonts w:ascii="Arial MT"/>
          <w:spacing w:val="-3"/>
          <w:sz w:val="18"/>
        </w:rPr>
        <w:t xml:space="preserve"> </w:t>
      </w:r>
      <w:r>
        <w:rPr>
          <w:rFonts w:ascii="Arial MT"/>
          <w:sz w:val="18"/>
        </w:rPr>
        <w:t>RESABS</w:t>
      </w:r>
    </w:p>
    <w:p w14:paraId="0DFF840E" w14:textId="77777777" w:rsidR="00030607" w:rsidRDefault="00FB2450">
      <w:pPr>
        <w:spacing w:before="11" w:line="256" w:lineRule="auto"/>
        <w:ind w:left="837" w:right="4811"/>
        <w:rPr>
          <w:rFonts w:ascii="Arial MT"/>
          <w:sz w:val="18"/>
        </w:rPr>
      </w:pPr>
      <w:r>
        <w:rPr>
          <w:rFonts w:ascii="Arial MT"/>
          <w:sz w:val="18"/>
        </w:rPr>
        <w:t>Method: Panel EGLS (Cross-section random effects)</w:t>
      </w:r>
      <w:r>
        <w:rPr>
          <w:rFonts w:ascii="Arial MT"/>
          <w:spacing w:val="-47"/>
          <w:sz w:val="18"/>
        </w:rPr>
        <w:t xml:space="preserve"> </w:t>
      </w:r>
      <w:r>
        <w:rPr>
          <w:rFonts w:ascii="Arial MT"/>
          <w:sz w:val="18"/>
        </w:rPr>
        <w:t>Date:</w:t>
      </w:r>
      <w:r>
        <w:rPr>
          <w:rFonts w:ascii="Arial MT"/>
          <w:spacing w:val="-1"/>
          <w:sz w:val="18"/>
        </w:rPr>
        <w:t xml:space="preserve"> </w:t>
      </w:r>
      <w:r>
        <w:rPr>
          <w:rFonts w:ascii="Arial MT"/>
          <w:sz w:val="18"/>
        </w:rPr>
        <w:t>11/19/21</w:t>
      </w:r>
      <w:r>
        <w:rPr>
          <w:rFonts w:ascii="Arial MT"/>
          <w:spacing w:val="1"/>
          <w:sz w:val="18"/>
        </w:rPr>
        <w:t xml:space="preserve"> </w:t>
      </w:r>
      <w:r>
        <w:rPr>
          <w:rFonts w:ascii="Arial MT"/>
          <w:sz w:val="18"/>
        </w:rPr>
        <w:t>Time: 23:18</w:t>
      </w:r>
    </w:p>
    <w:p w14:paraId="1E79C2F6" w14:textId="77777777" w:rsidR="00030607" w:rsidRDefault="00FB2450">
      <w:pPr>
        <w:spacing w:line="206" w:lineRule="exact"/>
        <w:ind w:left="837"/>
        <w:rPr>
          <w:rFonts w:ascii="Arial MT"/>
          <w:sz w:val="18"/>
        </w:rPr>
      </w:pPr>
      <w:r>
        <w:rPr>
          <w:rFonts w:ascii="Arial MT"/>
          <w:sz w:val="18"/>
        </w:rPr>
        <w:t>Sample:</w:t>
      </w:r>
      <w:r>
        <w:rPr>
          <w:rFonts w:ascii="Arial MT"/>
          <w:spacing w:val="-2"/>
          <w:sz w:val="18"/>
        </w:rPr>
        <w:t xml:space="preserve"> </w:t>
      </w:r>
      <w:r>
        <w:rPr>
          <w:rFonts w:ascii="Arial MT"/>
          <w:sz w:val="18"/>
        </w:rPr>
        <w:t>2019</w:t>
      </w:r>
      <w:r>
        <w:rPr>
          <w:rFonts w:ascii="Arial MT"/>
          <w:spacing w:val="-3"/>
          <w:sz w:val="18"/>
        </w:rPr>
        <w:t xml:space="preserve"> </w:t>
      </w:r>
      <w:r>
        <w:rPr>
          <w:rFonts w:ascii="Arial MT"/>
          <w:sz w:val="18"/>
        </w:rPr>
        <w:t>2020</w:t>
      </w:r>
    </w:p>
    <w:p w14:paraId="403921D9" w14:textId="77777777" w:rsidR="00030607" w:rsidRDefault="00FB2450">
      <w:pPr>
        <w:spacing w:before="12"/>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2</w:t>
      </w:r>
    </w:p>
    <w:p w14:paraId="6AD44A6F" w14:textId="77777777" w:rsidR="00030607" w:rsidRDefault="00FB2450">
      <w:pPr>
        <w:spacing w:before="14"/>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0</w:t>
      </w:r>
    </w:p>
    <w:p w14:paraId="6D3884E6" w14:textId="77777777" w:rsidR="00030607" w:rsidRDefault="00FB2450">
      <w:pPr>
        <w:spacing w:before="13"/>
        <w:ind w:left="837"/>
        <w:rPr>
          <w:rFonts w:ascii="Arial MT"/>
          <w:sz w:val="18"/>
        </w:rPr>
      </w:pPr>
      <w:r>
        <w:rPr>
          <w:rFonts w:ascii="Arial MT"/>
          <w:sz w:val="18"/>
        </w:rPr>
        <w:t>Total</w:t>
      </w:r>
      <w:r>
        <w:rPr>
          <w:rFonts w:ascii="Arial MT"/>
          <w:spacing w:val="-4"/>
          <w:sz w:val="18"/>
        </w:rPr>
        <w:t xml:space="preserve"> </w:t>
      </w:r>
      <w:r>
        <w:rPr>
          <w:rFonts w:ascii="Arial MT"/>
          <w:sz w:val="18"/>
        </w:rPr>
        <w:t>panel</w:t>
      </w:r>
      <w:r>
        <w:rPr>
          <w:rFonts w:ascii="Arial MT"/>
          <w:spacing w:val="-3"/>
          <w:sz w:val="18"/>
        </w:rPr>
        <w:t xml:space="preserve"> </w:t>
      </w:r>
      <w:r>
        <w:rPr>
          <w:rFonts w:ascii="Arial MT"/>
          <w:sz w:val="18"/>
        </w:rPr>
        <w:t>(unbalanced)</w:t>
      </w:r>
      <w:r>
        <w:rPr>
          <w:rFonts w:ascii="Arial MT"/>
          <w:spacing w:val="-5"/>
          <w:sz w:val="18"/>
        </w:rPr>
        <w:t xml:space="preserve"> </w:t>
      </w:r>
      <w:r>
        <w:rPr>
          <w:rFonts w:ascii="Arial MT"/>
          <w:sz w:val="18"/>
        </w:rPr>
        <w:t>observations:</w:t>
      </w:r>
      <w:r>
        <w:rPr>
          <w:rFonts w:ascii="Arial MT"/>
          <w:spacing w:val="-3"/>
          <w:sz w:val="18"/>
        </w:rPr>
        <w:t xml:space="preserve"> </w:t>
      </w:r>
      <w:r>
        <w:rPr>
          <w:rFonts w:ascii="Arial MT"/>
          <w:sz w:val="18"/>
        </w:rPr>
        <w:t>59</w:t>
      </w:r>
    </w:p>
    <w:p w14:paraId="2C4F6012" w14:textId="425F3158" w:rsidR="00030607" w:rsidRDefault="00CB053C">
      <w:pPr>
        <w:spacing w:before="12"/>
        <w:ind w:left="837"/>
        <w:rPr>
          <w:rFonts w:ascii="Arial MT"/>
          <w:sz w:val="18"/>
        </w:rPr>
      </w:pPr>
      <w:r>
        <w:rPr>
          <w:noProof/>
          <w:lang w:val="en-US"/>
        </w:rPr>
        <mc:AlternateContent>
          <mc:Choice Requires="wps">
            <w:drawing>
              <wp:anchor distT="0" distB="0" distL="0" distR="0" simplePos="0" relativeHeight="487622656" behindDoc="1" locked="0" layoutInCell="1" allowOverlap="1" wp14:anchorId="682831DE" wp14:editId="42E766CA">
                <wp:simplePos x="0" y="0"/>
                <wp:positionH relativeFrom="page">
                  <wp:posOffset>1460500</wp:posOffset>
                </wp:positionH>
                <wp:positionV relativeFrom="paragraph">
                  <wp:posOffset>195580</wp:posOffset>
                </wp:positionV>
                <wp:extent cx="1219200" cy="8890"/>
                <wp:effectExtent l="0" t="0" r="0" b="0"/>
                <wp:wrapTopAndBottom/>
                <wp:docPr id="41"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43A81" id="Rectangle 29" o:spid="_x0000_s1026" style="position:absolute;margin-left:115pt;margin-top:15.4pt;width:96pt;height:.7pt;z-index:-156938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RZdgIAAPs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" fillcolor="black" stroked="f">
                <w10:wrap type="topAndBottom" anchorx="page"/>
              </v:rect>
            </w:pict>
          </mc:Fallback>
        </mc:AlternateContent>
      </w:r>
      <w:r>
        <w:rPr>
          <w:noProof/>
          <w:lang w:val="en-US"/>
        </w:rPr>
        <mc:AlternateContent>
          <mc:Choice Requires="wps">
            <w:drawing>
              <wp:anchor distT="0" distB="0" distL="114300" distR="114300" simplePos="0" relativeHeight="482823168" behindDoc="1" locked="0" layoutInCell="1" allowOverlap="1" wp14:anchorId="690DF2FA" wp14:editId="00EDC392">
                <wp:simplePos x="0" y="0"/>
                <wp:positionH relativeFrom="page">
                  <wp:posOffset>1460500</wp:posOffset>
                </wp:positionH>
                <wp:positionV relativeFrom="paragraph">
                  <wp:posOffset>474345</wp:posOffset>
                </wp:positionV>
                <wp:extent cx="1219200" cy="8890"/>
                <wp:effectExtent l="0" t="0" r="0" b="0"/>
                <wp:wrapNone/>
                <wp:docPr id="40"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96B718" id="Rectangle 28" o:spid="_x0000_s1026" style="position:absolute;margin-left:115pt;margin-top:37.35pt;width:96pt;height:.7pt;z-index:-20493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L8pdQIAAPs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" fillcolor="black" stroked="f">
                <w10:wrap anchorx="page"/>
              </v:rect>
            </w:pict>
          </mc:Fallback>
        </mc:AlternateContent>
      </w:r>
      <w:r w:rsidR="00FB2450">
        <w:rPr>
          <w:rFonts w:ascii="Arial MT"/>
          <w:sz w:val="18"/>
        </w:rPr>
        <w:t>Swamy</w:t>
      </w:r>
      <w:r w:rsidR="00FB2450">
        <w:rPr>
          <w:rFonts w:ascii="Arial MT"/>
          <w:spacing w:val="-5"/>
          <w:sz w:val="18"/>
        </w:rPr>
        <w:t xml:space="preserve"> </w:t>
      </w:r>
      <w:r w:rsidR="00FB2450">
        <w:rPr>
          <w:rFonts w:ascii="Arial MT"/>
          <w:sz w:val="18"/>
        </w:rPr>
        <w:t>and</w:t>
      </w:r>
      <w:r w:rsidR="00FB2450">
        <w:rPr>
          <w:rFonts w:ascii="Arial MT"/>
          <w:spacing w:val="-2"/>
          <w:sz w:val="18"/>
        </w:rPr>
        <w:t xml:space="preserve"> </w:t>
      </w:r>
      <w:r w:rsidR="00FB2450">
        <w:rPr>
          <w:rFonts w:ascii="Arial MT"/>
          <w:sz w:val="18"/>
        </w:rPr>
        <w:t>Arora</w:t>
      </w:r>
      <w:r w:rsidR="00FB2450">
        <w:rPr>
          <w:rFonts w:ascii="Arial MT"/>
          <w:spacing w:val="-2"/>
          <w:sz w:val="18"/>
        </w:rPr>
        <w:t xml:space="preserve"> </w:t>
      </w:r>
      <w:r w:rsidR="00FB2450">
        <w:rPr>
          <w:rFonts w:ascii="Arial MT"/>
          <w:sz w:val="18"/>
        </w:rPr>
        <w:t>estimator</w:t>
      </w:r>
      <w:r w:rsidR="00FB2450">
        <w:rPr>
          <w:rFonts w:ascii="Arial MT"/>
          <w:spacing w:val="-2"/>
          <w:sz w:val="18"/>
        </w:rPr>
        <w:t xml:space="preserve"> </w:t>
      </w:r>
      <w:r w:rsidR="00FB2450">
        <w:rPr>
          <w:rFonts w:ascii="Arial MT"/>
          <w:sz w:val="18"/>
        </w:rPr>
        <w:t>of</w:t>
      </w:r>
      <w:r w:rsidR="00FB2450">
        <w:rPr>
          <w:rFonts w:ascii="Arial MT"/>
          <w:spacing w:val="-4"/>
          <w:sz w:val="18"/>
        </w:rPr>
        <w:t xml:space="preserve"> </w:t>
      </w:r>
      <w:r w:rsidR="00FB2450">
        <w:rPr>
          <w:rFonts w:ascii="Arial MT"/>
          <w:sz w:val="18"/>
        </w:rPr>
        <w:t>component</w:t>
      </w:r>
      <w:r w:rsidR="00FB2450">
        <w:rPr>
          <w:rFonts w:ascii="Arial MT"/>
          <w:spacing w:val="-2"/>
          <w:sz w:val="18"/>
        </w:rPr>
        <w:t xml:space="preserve"> </w:t>
      </w:r>
      <w:r w:rsidR="00FB2450">
        <w:rPr>
          <w:rFonts w:ascii="Arial MT"/>
          <w:sz w:val="18"/>
        </w:rPr>
        <w:t>variance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8"/>
        <w:gridCol w:w="1131"/>
        <w:gridCol w:w="1180"/>
        <w:gridCol w:w="769"/>
      </w:tblGrid>
      <w:tr w:rsidR="00030607" w14:paraId="6945F968" w14:textId="77777777">
        <w:trPr>
          <w:trHeight w:val="394"/>
        </w:trPr>
        <w:tc>
          <w:tcPr>
            <w:tcW w:w="1920" w:type="dxa"/>
            <w:tcBorders>
              <w:top w:val="single" w:sz="6" w:space="0" w:color="000000"/>
              <w:bottom w:val="single" w:sz="6" w:space="0" w:color="000000"/>
            </w:tcBorders>
          </w:tcPr>
          <w:p w14:paraId="7C255765" w14:textId="77777777" w:rsidR="00030607" w:rsidRDefault="00FB2450">
            <w:pPr>
              <w:pStyle w:val="TableParagraph"/>
              <w:spacing w:before="87"/>
              <w:ind w:left="527" w:right="531"/>
              <w:jc w:val="center"/>
              <w:rPr>
                <w:rFonts w:ascii="Arial MT"/>
                <w:sz w:val="18"/>
              </w:rPr>
            </w:pPr>
            <w:r>
              <w:rPr>
                <w:rFonts w:ascii="Arial MT"/>
                <w:sz w:val="18"/>
              </w:rPr>
              <w:t>Variable</w:t>
            </w:r>
          </w:p>
        </w:tc>
        <w:tc>
          <w:tcPr>
            <w:tcW w:w="1218" w:type="dxa"/>
            <w:tcBorders>
              <w:top w:val="double" w:sz="2" w:space="0" w:color="000000"/>
              <w:bottom w:val="double" w:sz="2" w:space="0" w:color="000000"/>
            </w:tcBorders>
          </w:tcPr>
          <w:p w14:paraId="3F96BB1F" w14:textId="77777777" w:rsidR="00030607" w:rsidRDefault="00FB2450">
            <w:pPr>
              <w:pStyle w:val="TableParagraph"/>
              <w:spacing w:before="87"/>
              <w:ind w:left="159" w:right="167"/>
              <w:jc w:val="center"/>
              <w:rPr>
                <w:rFonts w:ascii="Arial MT"/>
                <w:sz w:val="18"/>
              </w:rPr>
            </w:pPr>
            <w:r>
              <w:rPr>
                <w:rFonts w:ascii="Arial MT"/>
                <w:sz w:val="18"/>
              </w:rPr>
              <w:t>Coefficient</w:t>
            </w:r>
          </w:p>
        </w:tc>
        <w:tc>
          <w:tcPr>
            <w:tcW w:w="1131" w:type="dxa"/>
            <w:tcBorders>
              <w:top w:val="double" w:sz="2" w:space="0" w:color="000000"/>
              <w:bottom w:val="double" w:sz="2" w:space="0" w:color="000000"/>
            </w:tcBorders>
          </w:tcPr>
          <w:p w14:paraId="149570CD" w14:textId="77777777" w:rsidR="00030607" w:rsidRDefault="00FB2450">
            <w:pPr>
              <w:pStyle w:val="TableParagraph"/>
              <w:spacing w:before="87"/>
              <w:ind w:left="172" w:right="148"/>
              <w:jc w:val="center"/>
              <w:rPr>
                <w:rFonts w:ascii="Arial MT"/>
                <w:sz w:val="18"/>
              </w:rPr>
            </w:pPr>
            <w:r>
              <w:rPr>
                <w:rFonts w:ascii="Arial MT"/>
                <w:sz w:val="18"/>
              </w:rPr>
              <w:t>Std. Error</w:t>
            </w:r>
          </w:p>
        </w:tc>
        <w:tc>
          <w:tcPr>
            <w:tcW w:w="1180" w:type="dxa"/>
            <w:tcBorders>
              <w:top w:val="double" w:sz="2" w:space="0" w:color="000000"/>
              <w:bottom w:val="double" w:sz="2" w:space="0" w:color="000000"/>
            </w:tcBorders>
          </w:tcPr>
          <w:p w14:paraId="44152876" w14:textId="77777777" w:rsidR="00030607" w:rsidRDefault="00FB2450">
            <w:pPr>
              <w:pStyle w:val="TableParagraph"/>
              <w:spacing w:before="87"/>
              <w:ind w:right="196"/>
              <w:jc w:val="right"/>
              <w:rPr>
                <w:rFonts w:ascii="Arial MT"/>
                <w:sz w:val="18"/>
              </w:rPr>
            </w:pPr>
            <w:r>
              <w:rPr>
                <w:rFonts w:ascii="Arial MT"/>
                <w:sz w:val="18"/>
              </w:rPr>
              <w:t>t-Statistic</w:t>
            </w:r>
          </w:p>
        </w:tc>
        <w:tc>
          <w:tcPr>
            <w:tcW w:w="769" w:type="dxa"/>
            <w:tcBorders>
              <w:top w:val="double" w:sz="2" w:space="0" w:color="000000"/>
              <w:bottom w:val="double" w:sz="2" w:space="0" w:color="000000"/>
            </w:tcBorders>
          </w:tcPr>
          <w:p w14:paraId="7ABE1559" w14:textId="77777777" w:rsidR="00030607" w:rsidRDefault="00FB2450">
            <w:pPr>
              <w:pStyle w:val="TableParagraph"/>
              <w:spacing w:before="87"/>
              <w:ind w:left="220"/>
              <w:rPr>
                <w:rFonts w:ascii="Arial MT"/>
                <w:sz w:val="18"/>
              </w:rPr>
            </w:pPr>
            <w:r>
              <w:rPr>
                <w:rFonts w:ascii="Arial MT"/>
                <w:sz w:val="18"/>
              </w:rPr>
              <w:t>Prob.</w:t>
            </w:r>
          </w:p>
        </w:tc>
      </w:tr>
      <w:tr w:rsidR="00030607" w14:paraId="17FB4890" w14:textId="77777777">
        <w:trPr>
          <w:trHeight w:val="303"/>
        </w:trPr>
        <w:tc>
          <w:tcPr>
            <w:tcW w:w="1920" w:type="dxa"/>
            <w:tcBorders>
              <w:top w:val="single" w:sz="6" w:space="0" w:color="000000"/>
            </w:tcBorders>
          </w:tcPr>
          <w:p w14:paraId="3C7DF135" w14:textId="77777777" w:rsidR="00030607" w:rsidRDefault="00FB2450">
            <w:pPr>
              <w:pStyle w:val="TableParagraph"/>
              <w:spacing w:before="87" w:line="197" w:lineRule="exact"/>
              <w:ind w:right="2"/>
              <w:jc w:val="center"/>
              <w:rPr>
                <w:rFonts w:ascii="Arial MT"/>
                <w:sz w:val="18"/>
              </w:rPr>
            </w:pPr>
            <w:r>
              <w:rPr>
                <w:rFonts w:ascii="Arial MT"/>
                <w:w w:val="99"/>
                <w:sz w:val="18"/>
              </w:rPr>
              <w:t>C</w:t>
            </w:r>
          </w:p>
        </w:tc>
        <w:tc>
          <w:tcPr>
            <w:tcW w:w="1218" w:type="dxa"/>
            <w:tcBorders>
              <w:top w:val="double" w:sz="2" w:space="0" w:color="000000"/>
            </w:tcBorders>
          </w:tcPr>
          <w:p w14:paraId="469B63B5" w14:textId="77777777" w:rsidR="00030607" w:rsidRDefault="00FB2450">
            <w:pPr>
              <w:pStyle w:val="TableParagraph"/>
              <w:spacing w:before="87" w:line="197" w:lineRule="exact"/>
              <w:ind w:left="159" w:right="132"/>
              <w:jc w:val="center"/>
              <w:rPr>
                <w:rFonts w:ascii="Arial MT"/>
                <w:sz w:val="18"/>
              </w:rPr>
            </w:pPr>
            <w:r>
              <w:rPr>
                <w:rFonts w:ascii="Arial MT"/>
                <w:sz w:val="18"/>
              </w:rPr>
              <w:t>-18.85741</w:t>
            </w:r>
          </w:p>
        </w:tc>
        <w:tc>
          <w:tcPr>
            <w:tcW w:w="1131" w:type="dxa"/>
            <w:tcBorders>
              <w:top w:val="double" w:sz="2" w:space="0" w:color="000000"/>
            </w:tcBorders>
          </w:tcPr>
          <w:p w14:paraId="524CEE58" w14:textId="77777777" w:rsidR="00030607" w:rsidRDefault="00FB2450">
            <w:pPr>
              <w:pStyle w:val="TableParagraph"/>
              <w:spacing w:before="87" w:line="197" w:lineRule="exact"/>
              <w:ind w:left="172" w:right="128"/>
              <w:jc w:val="center"/>
              <w:rPr>
                <w:rFonts w:ascii="Arial MT"/>
                <w:sz w:val="18"/>
              </w:rPr>
            </w:pPr>
            <w:r>
              <w:rPr>
                <w:rFonts w:ascii="Arial MT"/>
                <w:sz w:val="18"/>
              </w:rPr>
              <w:t>17.69097</w:t>
            </w:r>
          </w:p>
        </w:tc>
        <w:tc>
          <w:tcPr>
            <w:tcW w:w="1180" w:type="dxa"/>
            <w:tcBorders>
              <w:top w:val="double" w:sz="2" w:space="0" w:color="000000"/>
            </w:tcBorders>
          </w:tcPr>
          <w:p w14:paraId="6C608CC5" w14:textId="77777777" w:rsidR="00030607" w:rsidRDefault="00FB2450">
            <w:pPr>
              <w:pStyle w:val="TableParagraph"/>
              <w:spacing w:before="87" w:line="197" w:lineRule="exact"/>
              <w:ind w:right="196"/>
              <w:jc w:val="right"/>
              <w:rPr>
                <w:rFonts w:ascii="Arial MT"/>
                <w:sz w:val="18"/>
              </w:rPr>
            </w:pPr>
            <w:r>
              <w:rPr>
                <w:rFonts w:ascii="Arial MT"/>
                <w:sz w:val="18"/>
              </w:rPr>
              <w:t>-1.065934</w:t>
            </w:r>
          </w:p>
        </w:tc>
        <w:tc>
          <w:tcPr>
            <w:tcW w:w="769" w:type="dxa"/>
            <w:tcBorders>
              <w:top w:val="double" w:sz="2" w:space="0" w:color="000000"/>
            </w:tcBorders>
          </w:tcPr>
          <w:p w14:paraId="4F05437F" w14:textId="77777777" w:rsidR="00030607" w:rsidRDefault="00FB2450">
            <w:pPr>
              <w:pStyle w:val="TableParagraph"/>
              <w:spacing w:before="87" w:line="197" w:lineRule="exact"/>
              <w:ind w:left="201"/>
              <w:rPr>
                <w:rFonts w:ascii="Arial MT"/>
                <w:sz w:val="18"/>
              </w:rPr>
            </w:pPr>
            <w:r>
              <w:rPr>
                <w:rFonts w:ascii="Arial MT"/>
                <w:sz w:val="18"/>
              </w:rPr>
              <w:t>0.2914</w:t>
            </w:r>
          </w:p>
        </w:tc>
      </w:tr>
      <w:tr w:rsidR="00030607" w14:paraId="7467B8A8" w14:textId="77777777">
        <w:trPr>
          <w:trHeight w:val="219"/>
        </w:trPr>
        <w:tc>
          <w:tcPr>
            <w:tcW w:w="1920" w:type="dxa"/>
          </w:tcPr>
          <w:p w14:paraId="1E1B8598" w14:textId="77777777" w:rsidR="00030607" w:rsidRDefault="00FB2450">
            <w:pPr>
              <w:pStyle w:val="TableParagraph"/>
              <w:spacing w:before="4" w:line="196" w:lineRule="exact"/>
              <w:ind w:left="527" w:right="532"/>
              <w:jc w:val="center"/>
              <w:rPr>
                <w:rFonts w:ascii="Arial MT"/>
                <w:sz w:val="18"/>
              </w:rPr>
            </w:pPr>
            <w:r>
              <w:rPr>
                <w:rFonts w:ascii="Arial MT"/>
                <w:sz w:val="18"/>
              </w:rPr>
              <w:t>KI</w:t>
            </w:r>
          </w:p>
        </w:tc>
        <w:tc>
          <w:tcPr>
            <w:tcW w:w="1218" w:type="dxa"/>
          </w:tcPr>
          <w:p w14:paraId="20E0E46C" w14:textId="77777777" w:rsidR="00030607" w:rsidRDefault="00FB2450">
            <w:pPr>
              <w:pStyle w:val="TableParagraph"/>
              <w:spacing w:before="4" w:line="196" w:lineRule="exact"/>
              <w:ind w:left="159" w:right="132"/>
              <w:jc w:val="center"/>
              <w:rPr>
                <w:rFonts w:ascii="Arial MT"/>
                <w:sz w:val="18"/>
              </w:rPr>
            </w:pPr>
            <w:r>
              <w:rPr>
                <w:rFonts w:ascii="Arial MT"/>
                <w:sz w:val="18"/>
              </w:rPr>
              <w:t>-0.322241</w:t>
            </w:r>
          </w:p>
        </w:tc>
        <w:tc>
          <w:tcPr>
            <w:tcW w:w="1131" w:type="dxa"/>
          </w:tcPr>
          <w:p w14:paraId="6EA7D2A8" w14:textId="77777777" w:rsidR="00030607" w:rsidRDefault="00FB2450">
            <w:pPr>
              <w:pStyle w:val="TableParagraph"/>
              <w:spacing w:before="4" w:line="196" w:lineRule="exact"/>
              <w:ind w:left="172" w:right="130"/>
              <w:jc w:val="center"/>
              <w:rPr>
                <w:rFonts w:ascii="Arial MT"/>
                <w:sz w:val="18"/>
              </w:rPr>
            </w:pPr>
            <w:r>
              <w:rPr>
                <w:rFonts w:ascii="Arial MT"/>
                <w:sz w:val="18"/>
              </w:rPr>
              <w:t>0.332434</w:t>
            </w:r>
          </w:p>
        </w:tc>
        <w:tc>
          <w:tcPr>
            <w:tcW w:w="1180" w:type="dxa"/>
          </w:tcPr>
          <w:p w14:paraId="3749658D" w14:textId="77777777" w:rsidR="00030607" w:rsidRDefault="00FB2450">
            <w:pPr>
              <w:pStyle w:val="TableParagraph"/>
              <w:spacing w:before="4" w:line="196" w:lineRule="exact"/>
              <w:ind w:right="196"/>
              <w:jc w:val="right"/>
              <w:rPr>
                <w:rFonts w:ascii="Arial MT"/>
                <w:sz w:val="18"/>
              </w:rPr>
            </w:pPr>
            <w:r>
              <w:rPr>
                <w:rFonts w:ascii="Arial MT"/>
                <w:sz w:val="18"/>
              </w:rPr>
              <w:t>-0.969340</w:t>
            </w:r>
          </w:p>
        </w:tc>
        <w:tc>
          <w:tcPr>
            <w:tcW w:w="769" w:type="dxa"/>
          </w:tcPr>
          <w:p w14:paraId="15C9A911" w14:textId="77777777" w:rsidR="00030607" w:rsidRDefault="00FB2450">
            <w:pPr>
              <w:pStyle w:val="TableParagraph"/>
              <w:spacing w:before="4" w:line="196" w:lineRule="exact"/>
              <w:ind w:left="201"/>
              <w:rPr>
                <w:rFonts w:ascii="Arial MT"/>
                <w:sz w:val="18"/>
              </w:rPr>
            </w:pPr>
            <w:r>
              <w:rPr>
                <w:rFonts w:ascii="Arial MT"/>
                <w:sz w:val="18"/>
              </w:rPr>
              <w:t>0.3369</w:t>
            </w:r>
          </w:p>
        </w:tc>
      </w:tr>
      <w:tr w:rsidR="00030607" w14:paraId="43C20D2A" w14:textId="77777777">
        <w:trPr>
          <w:trHeight w:val="219"/>
        </w:trPr>
        <w:tc>
          <w:tcPr>
            <w:tcW w:w="1920" w:type="dxa"/>
          </w:tcPr>
          <w:p w14:paraId="4A23E9CF" w14:textId="77777777" w:rsidR="00030607" w:rsidRDefault="00FB2450">
            <w:pPr>
              <w:pStyle w:val="TableParagraph"/>
              <w:spacing w:before="3" w:line="197" w:lineRule="exact"/>
              <w:ind w:left="527" w:right="529"/>
              <w:jc w:val="center"/>
              <w:rPr>
                <w:rFonts w:ascii="Arial MT"/>
                <w:sz w:val="18"/>
              </w:rPr>
            </w:pPr>
            <w:r>
              <w:rPr>
                <w:rFonts w:ascii="Arial MT"/>
                <w:sz w:val="18"/>
              </w:rPr>
              <w:t>KA</w:t>
            </w:r>
          </w:p>
        </w:tc>
        <w:tc>
          <w:tcPr>
            <w:tcW w:w="1218" w:type="dxa"/>
          </w:tcPr>
          <w:p w14:paraId="5ECD8FE0" w14:textId="77777777" w:rsidR="00030607" w:rsidRDefault="00FB2450">
            <w:pPr>
              <w:pStyle w:val="TableParagraph"/>
              <w:spacing w:before="3" w:line="197" w:lineRule="exact"/>
              <w:ind w:left="159" w:right="132"/>
              <w:jc w:val="center"/>
              <w:rPr>
                <w:rFonts w:ascii="Arial MT"/>
                <w:sz w:val="18"/>
              </w:rPr>
            </w:pPr>
            <w:r>
              <w:rPr>
                <w:rFonts w:ascii="Arial MT"/>
                <w:sz w:val="18"/>
              </w:rPr>
              <w:t>-0.108434</w:t>
            </w:r>
          </w:p>
        </w:tc>
        <w:tc>
          <w:tcPr>
            <w:tcW w:w="1131" w:type="dxa"/>
          </w:tcPr>
          <w:p w14:paraId="0F1570E0" w14:textId="77777777" w:rsidR="00030607" w:rsidRDefault="00FB2450">
            <w:pPr>
              <w:pStyle w:val="TableParagraph"/>
              <w:spacing w:before="3" w:line="197" w:lineRule="exact"/>
              <w:ind w:left="172" w:right="130"/>
              <w:jc w:val="center"/>
              <w:rPr>
                <w:rFonts w:ascii="Arial MT"/>
                <w:sz w:val="18"/>
              </w:rPr>
            </w:pPr>
            <w:r>
              <w:rPr>
                <w:rFonts w:ascii="Arial MT"/>
                <w:sz w:val="18"/>
              </w:rPr>
              <w:t>0.080937</w:t>
            </w:r>
          </w:p>
        </w:tc>
        <w:tc>
          <w:tcPr>
            <w:tcW w:w="1180" w:type="dxa"/>
          </w:tcPr>
          <w:p w14:paraId="4497F573" w14:textId="77777777" w:rsidR="00030607" w:rsidRDefault="00FB2450">
            <w:pPr>
              <w:pStyle w:val="TableParagraph"/>
              <w:spacing w:before="3" w:line="197" w:lineRule="exact"/>
              <w:ind w:right="196"/>
              <w:jc w:val="right"/>
              <w:rPr>
                <w:rFonts w:ascii="Arial MT"/>
                <w:sz w:val="18"/>
              </w:rPr>
            </w:pPr>
            <w:r>
              <w:rPr>
                <w:rFonts w:ascii="Arial MT"/>
                <w:sz w:val="18"/>
              </w:rPr>
              <w:t>-1.339722</w:t>
            </w:r>
          </w:p>
        </w:tc>
        <w:tc>
          <w:tcPr>
            <w:tcW w:w="769" w:type="dxa"/>
          </w:tcPr>
          <w:p w14:paraId="14B01FD6" w14:textId="77777777" w:rsidR="00030607" w:rsidRDefault="00FB2450">
            <w:pPr>
              <w:pStyle w:val="TableParagraph"/>
              <w:spacing w:before="3" w:line="197" w:lineRule="exact"/>
              <w:ind w:left="201"/>
              <w:rPr>
                <w:rFonts w:ascii="Arial MT"/>
                <w:sz w:val="18"/>
              </w:rPr>
            </w:pPr>
            <w:r>
              <w:rPr>
                <w:rFonts w:ascii="Arial MT"/>
                <w:sz w:val="18"/>
              </w:rPr>
              <w:t>0.1862</w:t>
            </w:r>
          </w:p>
        </w:tc>
      </w:tr>
      <w:tr w:rsidR="00030607" w14:paraId="6D74938F" w14:textId="77777777">
        <w:trPr>
          <w:trHeight w:val="220"/>
        </w:trPr>
        <w:tc>
          <w:tcPr>
            <w:tcW w:w="1920" w:type="dxa"/>
          </w:tcPr>
          <w:p w14:paraId="067FD57C" w14:textId="77777777" w:rsidR="00030607" w:rsidRDefault="00FB2450">
            <w:pPr>
              <w:pStyle w:val="TableParagraph"/>
              <w:spacing w:before="4" w:line="197" w:lineRule="exact"/>
              <w:ind w:left="527" w:right="528"/>
              <w:jc w:val="center"/>
              <w:rPr>
                <w:rFonts w:ascii="Arial MT"/>
                <w:sz w:val="18"/>
              </w:rPr>
            </w:pPr>
            <w:r>
              <w:rPr>
                <w:rFonts w:ascii="Arial MT"/>
                <w:sz w:val="18"/>
              </w:rPr>
              <w:t>KM</w:t>
            </w:r>
          </w:p>
        </w:tc>
        <w:tc>
          <w:tcPr>
            <w:tcW w:w="1218" w:type="dxa"/>
          </w:tcPr>
          <w:p w14:paraId="712DA5A0" w14:textId="77777777" w:rsidR="00030607" w:rsidRDefault="00FB2450">
            <w:pPr>
              <w:pStyle w:val="TableParagraph"/>
              <w:spacing w:before="4" w:line="197" w:lineRule="exact"/>
              <w:ind w:left="159" w:right="132"/>
              <w:jc w:val="center"/>
              <w:rPr>
                <w:rFonts w:ascii="Arial MT"/>
                <w:sz w:val="18"/>
              </w:rPr>
            </w:pPr>
            <w:r>
              <w:rPr>
                <w:rFonts w:ascii="Arial MT"/>
                <w:sz w:val="18"/>
              </w:rPr>
              <w:t>-0.001975</w:t>
            </w:r>
          </w:p>
        </w:tc>
        <w:tc>
          <w:tcPr>
            <w:tcW w:w="1131" w:type="dxa"/>
          </w:tcPr>
          <w:p w14:paraId="7F37D213" w14:textId="77777777" w:rsidR="00030607" w:rsidRDefault="00FB2450">
            <w:pPr>
              <w:pStyle w:val="TableParagraph"/>
              <w:spacing w:before="4" w:line="197" w:lineRule="exact"/>
              <w:ind w:left="172" w:right="130"/>
              <w:jc w:val="center"/>
              <w:rPr>
                <w:rFonts w:ascii="Arial MT"/>
                <w:sz w:val="18"/>
              </w:rPr>
            </w:pPr>
            <w:r>
              <w:rPr>
                <w:rFonts w:ascii="Arial MT"/>
                <w:sz w:val="18"/>
              </w:rPr>
              <w:t>0.012396</w:t>
            </w:r>
          </w:p>
        </w:tc>
        <w:tc>
          <w:tcPr>
            <w:tcW w:w="1180" w:type="dxa"/>
          </w:tcPr>
          <w:p w14:paraId="1B8312EC" w14:textId="77777777" w:rsidR="00030607" w:rsidRDefault="00FB2450">
            <w:pPr>
              <w:pStyle w:val="TableParagraph"/>
              <w:spacing w:before="4" w:line="197" w:lineRule="exact"/>
              <w:ind w:right="196"/>
              <w:jc w:val="right"/>
              <w:rPr>
                <w:rFonts w:ascii="Arial MT"/>
                <w:sz w:val="18"/>
              </w:rPr>
            </w:pPr>
            <w:r>
              <w:rPr>
                <w:rFonts w:ascii="Arial MT"/>
                <w:sz w:val="18"/>
              </w:rPr>
              <w:t>-0.159310</w:t>
            </w:r>
          </w:p>
        </w:tc>
        <w:tc>
          <w:tcPr>
            <w:tcW w:w="769" w:type="dxa"/>
          </w:tcPr>
          <w:p w14:paraId="0E79B07E" w14:textId="77777777" w:rsidR="00030607" w:rsidRDefault="00FB2450">
            <w:pPr>
              <w:pStyle w:val="TableParagraph"/>
              <w:spacing w:before="4" w:line="197" w:lineRule="exact"/>
              <w:ind w:left="201"/>
              <w:rPr>
                <w:rFonts w:ascii="Arial MT"/>
                <w:sz w:val="18"/>
              </w:rPr>
            </w:pPr>
            <w:r>
              <w:rPr>
                <w:rFonts w:ascii="Arial MT"/>
                <w:sz w:val="18"/>
              </w:rPr>
              <w:t>0.8740</w:t>
            </w:r>
          </w:p>
        </w:tc>
      </w:tr>
      <w:tr w:rsidR="00030607" w14:paraId="1DD4405E" w14:textId="77777777">
        <w:trPr>
          <w:trHeight w:val="219"/>
        </w:trPr>
        <w:tc>
          <w:tcPr>
            <w:tcW w:w="1920" w:type="dxa"/>
          </w:tcPr>
          <w:p w14:paraId="2C4DC139" w14:textId="77777777" w:rsidR="00030607" w:rsidRDefault="00FB2450">
            <w:pPr>
              <w:pStyle w:val="TableParagraph"/>
              <w:spacing w:before="4" w:line="196" w:lineRule="exact"/>
              <w:ind w:left="527" w:right="532"/>
              <w:jc w:val="center"/>
              <w:rPr>
                <w:rFonts w:ascii="Arial MT"/>
                <w:sz w:val="18"/>
              </w:rPr>
            </w:pPr>
            <w:r>
              <w:rPr>
                <w:rFonts w:ascii="Arial MT"/>
                <w:sz w:val="18"/>
              </w:rPr>
              <w:t>PANDEMI</w:t>
            </w:r>
          </w:p>
        </w:tc>
        <w:tc>
          <w:tcPr>
            <w:tcW w:w="1218" w:type="dxa"/>
          </w:tcPr>
          <w:p w14:paraId="3DFA6D51" w14:textId="77777777" w:rsidR="00030607" w:rsidRDefault="00FB2450">
            <w:pPr>
              <w:pStyle w:val="TableParagraph"/>
              <w:spacing w:before="4" w:line="196" w:lineRule="exact"/>
              <w:ind w:left="159" w:right="72"/>
              <w:jc w:val="center"/>
              <w:rPr>
                <w:rFonts w:ascii="Arial MT"/>
                <w:sz w:val="18"/>
              </w:rPr>
            </w:pPr>
            <w:r>
              <w:rPr>
                <w:rFonts w:ascii="Arial MT"/>
                <w:sz w:val="18"/>
              </w:rPr>
              <w:t>0.113538</w:t>
            </w:r>
          </w:p>
        </w:tc>
        <w:tc>
          <w:tcPr>
            <w:tcW w:w="1131" w:type="dxa"/>
          </w:tcPr>
          <w:p w14:paraId="4B408C73" w14:textId="77777777" w:rsidR="00030607" w:rsidRDefault="00FB2450">
            <w:pPr>
              <w:pStyle w:val="TableParagraph"/>
              <w:spacing w:before="4" w:line="196" w:lineRule="exact"/>
              <w:ind w:left="172" w:right="130"/>
              <w:jc w:val="center"/>
              <w:rPr>
                <w:rFonts w:ascii="Arial MT"/>
                <w:sz w:val="18"/>
              </w:rPr>
            </w:pPr>
            <w:r>
              <w:rPr>
                <w:rFonts w:ascii="Arial MT"/>
                <w:sz w:val="18"/>
              </w:rPr>
              <w:t>0.180004</w:t>
            </w:r>
          </w:p>
        </w:tc>
        <w:tc>
          <w:tcPr>
            <w:tcW w:w="1180" w:type="dxa"/>
          </w:tcPr>
          <w:p w14:paraId="0658F152" w14:textId="77777777" w:rsidR="00030607" w:rsidRDefault="00FB2450">
            <w:pPr>
              <w:pStyle w:val="TableParagraph"/>
              <w:spacing w:before="4" w:line="196" w:lineRule="exact"/>
              <w:ind w:right="196"/>
              <w:jc w:val="right"/>
              <w:rPr>
                <w:rFonts w:ascii="Arial MT"/>
                <w:sz w:val="18"/>
              </w:rPr>
            </w:pPr>
            <w:r>
              <w:rPr>
                <w:rFonts w:ascii="Arial MT"/>
                <w:sz w:val="18"/>
              </w:rPr>
              <w:t>0.630750</w:t>
            </w:r>
          </w:p>
        </w:tc>
        <w:tc>
          <w:tcPr>
            <w:tcW w:w="769" w:type="dxa"/>
          </w:tcPr>
          <w:p w14:paraId="1D2E8C97" w14:textId="77777777" w:rsidR="00030607" w:rsidRDefault="00FB2450">
            <w:pPr>
              <w:pStyle w:val="TableParagraph"/>
              <w:spacing w:before="4" w:line="196" w:lineRule="exact"/>
              <w:ind w:left="201"/>
              <w:rPr>
                <w:rFonts w:ascii="Arial MT"/>
                <w:sz w:val="18"/>
              </w:rPr>
            </w:pPr>
            <w:r>
              <w:rPr>
                <w:rFonts w:ascii="Arial MT"/>
                <w:sz w:val="18"/>
              </w:rPr>
              <w:t>0.5310</w:t>
            </w:r>
          </w:p>
        </w:tc>
      </w:tr>
      <w:tr w:rsidR="00030607" w14:paraId="3B9EC1CE" w14:textId="77777777">
        <w:trPr>
          <w:trHeight w:val="219"/>
        </w:trPr>
        <w:tc>
          <w:tcPr>
            <w:tcW w:w="1920" w:type="dxa"/>
          </w:tcPr>
          <w:p w14:paraId="72B622DF" w14:textId="77777777" w:rsidR="00030607" w:rsidRDefault="00FB2450">
            <w:pPr>
              <w:pStyle w:val="TableParagraph"/>
              <w:spacing w:before="2" w:line="197" w:lineRule="exact"/>
              <w:ind w:left="527" w:right="532"/>
              <w:jc w:val="center"/>
              <w:rPr>
                <w:rFonts w:ascii="Arial MT"/>
                <w:sz w:val="18"/>
              </w:rPr>
            </w:pPr>
            <w:r>
              <w:rPr>
                <w:rFonts w:ascii="Arial MT"/>
                <w:sz w:val="18"/>
              </w:rPr>
              <w:t>BSIZE</w:t>
            </w:r>
          </w:p>
        </w:tc>
        <w:tc>
          <w:tcPr>
            <w:tcW w:w="1218" w:type="dxa"/>
          </w:tcPr>
          <w:p w14:paraId="5064C537" w14:textId="77777777" w:rsidR="00030607" w:rsidRDefault="00FB2450">
            <w:pPr>
              <w:pStyle w:val="TableParagraph"/>
              <w:spacing w:before="2" w:line="197" w:lineRule="exact"/>
              <w:ind w:left="159" w:right="72"/>
              <w:jc w:val="center"/>
              <w:rPr>
                <w:rFonts w:ascii="Arial MT"/>
                <w:sz w:val="18"/>
              </w:rPr>
            </w:pPr>
            <w:r>
              <w:rPr>
                <w:rFonts w:ascii="Arial MT"/>
                <w:sz w:val="18"/>
              </w:rPr>
              <w:t>0.971687</w:t>
            </w:r>
          </w:p>
        </w:tc>
        <w:tc>
          <w:tcPr>
            <w:tcW w:w="1131" w:type="dxa"/>
          </w:tcPr>
          <w:p w14:paraId="44EEA0BA" w14:textId="77777777" w:rsidR="00030607" w:rsidRDefault="00FB2450">
            <w:pPr>
              <w:pStyle w:val="TableParagraph"/>
              <w:spacing w:before="2" w:line="197" w:lineRule="exact"/>
              <w:ind w:left="172" w:right="130"/>
              <w:jc w:val="center"/>
              <w:rPr>
                <w:rFonts w:ascii="Arial MT"/>
                <w:sz w:val="18"/>
              </w:rPr>
            </w:pPr>
            <w:r>
              <w:rPr>
                <w:rFonts w:ascii="Arial MT"/>
                <w:sz w:val="18"/>
              </w:rPr>
              <w:t>0.845785</w:t>
            </w:r>
          </w:p>
        </w:tc>
        <w:tc>
          <w:tcPr>
            <w:tcW w:w="1180" w:type="dxa"/>
          </w:tcPr>
          <w:p w14:paraId="1198DFEE" w14:textId="77777777" w:rsidR="00030607" w:rsidRDefault="00FB2450">
            <w:pPr>
              <w:pStyle w:val="TableParagraph"/>
              <w:spacing w:before="2" w:line="197" w:lineRule="exact"/>
              <w:ind w:right="196"/>
              <w:jc w:val="right"/>
              <w:rPr>
                <w:rFonts w:ascii="Arial MT"/>
                <w:sz w:val="18"/>
              </w:rPr>
            </w:pPr>
            <w:r>
              <w:rPr>
                <w:rFonts w:ascii="Arial MT"/>
                <w:sz w:val="18"/>
              </w:rPr>
              <w:t>1.148859</w:t>
            </w:r>
          </w:p>
        </w:tc>
        <w:tc>
          <w:tcPr>
            <w:tcW w:w="769" w:type="dxa"/>
          </w:tcPr>
          <w:p w14:paraId="30D37791" w14:textId="77777777" w:rsidR="00030607" w:rsidRDefault="00FB2450">
            <w:pPr>
              <w:pStyle w:val="TableParagraph"/>
              <w:spacing w:before="2" w:line="197" w:lineRule="exact"/>
              <w:ind w:left="201"/>
              <w:rPr>
                <w:rFonts w:ascii="Arial MT"/>
                <w:sz w:val="18"/>
              </w:rPr>
            </w:pPr>
            <w:r>
              <w:rPr>
                <w:rFonts w:ascii="Arial MT"/>
                <w:sz w:val="18"/>
              </w:rPr>
              <w:t>0.2559</w:t>
            </w:r>
          </w:p>
        </w:tc>
      </w:tr>
      <w:tr w:rsidR="00030607" w14:paraId="78F879A1" w14:textId="77777777">
        <w:trPr>
          <w:trHeight w:val="299"/>
        </w:trPr>
        <w:tc>
          <w:tcPr>
            <w:tcW w:w="1920" w:type="dxa"/>
            <w:tcBorders>
              <w:bottom w:val="single" w:sz="6" w:space="0" w:color="000000"/>
            </w:tcBorders>
          </w:tcPr>
          <w:p w14:paraId="547DC44A" w14:textId="77777777" w:rsidR="00030607" w:rsidRDefault="00FB2450">
            <w:pPr>
              <w:pStyle w:val="TableParagraph"/>
              <w:spacing w:before="4"/>
              <w:ind w:left="527" w:right="529"/>
              <w:jc w:val="center"/>
              <w:rPr>
                <w:rFonts w:ascii="Arial MT"/>
                <w:sz w:val="18"/>
              </w:rPr>
            </w:pPr>
            <w:r>
              <w:rPr>
                <w:rFonts w:ascii="Arial MT"/>
                <w:sz w:val="18"/>
              </w:rPr>
              <w:t>DER</w:t>
            </w:r>
          </w:p>
        </w:tc>
        <w:tc>
          <w:tcPr>
            <w:tcW w:w="1218" w:type="dxa"/>
          </w:tcPr>
          <w:p w14:paraId="77E03D85" w14:textId="77777777" w:rsidR="00030607" w:rsidRDefault="00FB2450">
            <w:pPr>
              <w:pStyle w:val="TableParagraph"/>
              <w:spacing w:before="4"/>
              <w:ind w:left="159" w:right="72"/>
              <w:jc w:val="center"/>
              <w:rPr>
                <w:rFonts w:ascii="Arial MT"/>
                <w:sz w:val="18"/>
              </w:rPr>
            </w:pPr>
            <w:r>
              <w:rPr>
                <w:rFonts w:ascii="Arial MT"/>
                <w:sz w:val="18"/>
              </w:rPr>
              <w:t>0.025443</w:t>
            </w:r>
          </w:p>
        </w:tc>
        <w:tc>
          <w:tcPr>
            <w:tcW w:w="1131" w:type="dxa"/>
          </w:tcPr>
          <w:p w14:paraId="70A51412" w14:textId="77777777" w:rsidR="00030607" w:rsidRDefault="00FB2450">
            <w:pPr>
              <w:pStyle w:val="TableParagraph"/>
              <w:spacing w:before="4"/>
              <w:ind w:left="172" w:right="130"/>
              <w:jc w:val="center"/>
              <w:rPr>
                <w:rFonts w:ascii="Arial MT"/>
                <w:sz w:val="18"/>
              </w:rPr>
            </w:pPr>
            <w:r>
              <w:rPr>
                <w:rFonts w:ascii="Arial MT"/>
                <w:sz w:val="18"/>
              </w:rPr>
              <w:t>0.035530</w:t>
            </w:r>
          </w:p>
        </w:tc>
        <w:tc>
          <w:tcPr>
            <w:tcW w:w="1180" w:type="dxa"/>
          </w:tcPr>
          <w:p w14:paraId="07FFE104" w14:textId="77777777" w:rsidR="00030607" w:rsidRDefault="00FB2450">
            <w:pPr>
              <w:pStyle w:val="TableParagraph"/>
              <w:spacing w:before="4"/>
              <w:ind w:right="196"/>
              <w:jc w:val="right"/>
              <w:rPr>
                <w:rFonts w:ascii="Arial MT"/>
                <w:sz w:val="18"/>
              </w:rPr>
            </w:pPr>
            <w:r>
              <w:rPr>
                <w:rFonts w:ascii="Arial MT"/>
                <w:sz w:val="18"/>
              </w:rPr>
              <w:t>0.716082</w:t>
            </w:r>
          </w:p>
        </w:tc>
        <w:tc>
          <w:tcPr>
            <w:tcW w:w="769" w:type="dxa"/>
          </w:tcPr>
          <w:p w14:paraId="7E680E45" w14:textId="77777777" w:rsidR="00030607" w:rsidRDefault="00FB2450">
            <w:pPr>
              <w:pStyle w:val="TableParagraph"/>
              <w:spacing w:before="4"/>
              <w:ind w:left="201"/>
              <w:rPr>
                <w:rFonts w:ascii="Arial MT"/>
                <w:sz w:val="18"/>
              </w:rPr>
            </w:pPr>
            <w:r>
              <w:rPr>
                <w:rFonts w:ascii="Arial MT"/>
                <w:sz w:val="18"/>
              </w:rPr>
              <w:t>0.4771</w:t>
            </w:r>
          </w:p>
        </w:tc>
      </w:tr>
    </w:tbl>
    <w:p w14:paraId="6F5F0C66" w14:textId="06442AE7" w:rsidR="00030607" w:rsidRDefault="00CB053C">
      <w:pPr>
        <w:spacing w:before="114"/>
        <w:ind w:left="3048"/>
        <w:rPr>
          <w:rFonts w:ascii="Arial MT"/>
          <w:sz w:val="18"/>
        </w:rPr>
      </w:pPr>
      <w:r>
        <w:rPr>
          <w:noProof/>
          <w:lang w:val="en-US"/>
        </w:rPr>
        <mc:AlternateContent>
          <mc:Choice Requires="wps">
            <w:drawing>
              <wp:anchor distT="0" distB="0" distL="114300" distR="114300" simplePos="0" relativeHeight="15767040" behindDoc="0" locked="0" layoutInCell="1" allowOverlap="1" wp14:anchorId="572F5F26" wp14:editId="346448A8">
                <wp:simplePos x="0" y="0"/>
                <wp:positionH relativeFrom="page">
                  <wp:posOffset>1460500</wp:posOffset>
                </wp:positionH>
                <wp:positionV relativeFrom="paragraph">
                  <wp:posOffset>-18415</wp:posOffset>
                </wp:positionV>
                <wp:extent cx="3949700" cy="27940"/>
                <wp:effectExtent l="0" t="0" r="0" b="0"/>
                <wp:wrapNone/>
                <wp:docPr id="39" name="AutoShap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0 -29"/>
                            <a:gd name="T3" fmla="*/ 0 h 44"/>
                            <a:gd name="T4" fmla="+- 0 2300 2300"/>
                            <a:gd name="T5" fmla="*/ T4 w 6220"/>
                            <a:gd name="T6" fmla="+- 0 0 -29"/>
                            <a:gd name="T7" fmla="*/ 0 h 44"/>
                            <a:gd name="T8" fmla="+- 0 2300 2300"/>
                            <a:gd name="T9" fmla="*/ T8 w 6220"/>
                            <a:gd name="T10" fmla="+- 0 14 -29"/>
                            <a:gd name="T11" fmla="*/ 14 h 44"/>
                            <a:gd name="T12" fmla="+- 0 4220 2300"/>
                            <a:gd name="T13" fmla="*/ T12 w 6220"/>
                            <a:gd name="T14" fmla="+- 0 14 -29"/>
                            <a:gd name="T15" fmla="*/ 14 h 44"/>
                            <a:gd name="T16" fmla="+- 0 4220 2300"/>
                            <a:gd name="T17" fmla="*/ T16 w 6220"/>
                            <a:gd name="T18" fmla="+- 0 0 -29"/>
                            <a:gd name="T19" fmla="*/ 0 h 44"/>
                            <a:gd name="T20" fmla="+- 0 7569 2300"/>
                            <a:gd name="T21" fmla="*/ T20 w 6220"/>
                            <a:gd name="T22" fmla="+- 0 0 -29"/>
                            <a:gd name="T23" fmla="*/ 0 h 44"/>
                            <a:gd name="T24" fmla="+- 0 6501 2300"/>
                            <a:gd name="T25" fmla="*/ T24 w 6220"/>
                            <a:gd name="T26" fmla="+- 0 0 -29"/>
                            <a:gd name="T27" fmla="*/ 0 h 44"/>
                            <a:gd name="T28" fmla="+- 0 6419 2300"/>
                            <a:gd name="T29" fmla="*/ T28 w 6220"/>
                            <a:gd name="T30" fmla="+- 0 0 -29"/>
                            <a:gd name="T31" fmla="*/ 0 h 44"/>
                            <a:gd name="T32" fmla="+- 0 6419 2300"/>
                            <a:gd name="T33" fmla="*/ T32 w 6220"/>
                            <a:gd name="T34" fmla="+- 0 0 -29"/>
                            <a:gd name="T35" fmla="*/ 0 h 44"/>
                            <a:gd name="T36" fmla="+- 0 5351 2300"/>
                            <a:gd name="T37" fmla="*/ T36 w 6220"/>
                            <a:gd name="T38" fmla="+- 0 0 -29"/>
                            <a:gd name="T39" fmla="*/ 0 h 44"/>
                            <a:gd name="T40" fmla="+- 0 5269 2300"/>
                            <a:gd name="T41" fmla="*/ T40 w 6220"/>
                            <a:gd name="T42" fmla="+- 0 0 -29"/>
                            <a:gd name="T43" fmla="*/ 0 h 44"/>
                            <a:gd name="T44" fmla="+- 0 4302 2300"/>
                            <a:gd name="T45" fmla="*/ T44 w 6220"/>
                            <a:gd name="T46" fmla="+- 0 0 -29"/>
                            <a:gd name="T47" fmla="*/ 0 h 44"/>
                            <a:gd name="T48" fmla="+- 0 4220 2300"/>
                            <a:gd name="T49" fmla="*/ T48 w 6220"/>
                            <a:gd name="T50" fmla="+- 0 0 -29"/>
                            <a:gd name="T51" fmla="*/ 0 h 44"/>
                            <a:gd name="T52" fmla="+- 0 4220 2300"/>
                            <a:gd name="T53" fmla="*/ T52 w 6220"/>
                            <a:gd name="T54" fmla="+- 0 14 -29"/>
                            <a:gd name="T55" fmla="*/ 14 h 44"/>
                            <a:gd name="T56" fmla="+- 0 4302 2300"/>
                            <a:gd name="T57" fmla="*/ T56 w 6220"/>
                            <a:gd name="T58" fmla="+- 0 14 -29"/>
                            <a:gd name="T59" fmla="*/ 14 h 44"/>
                            <a:gd name="T60" fmla="+- 0 5269 2300"/>
                            <a:gd name="T61" fmla="*/ T60 w 6220"/>
                            <a:gd name="T62" fmla="+- 0 14 -29"/>
                            <a:gd name="T63" fmla="*/ 14 h 44"/>
                            <a:gd name="T64" fmla="+- 0 5351 2300"/>
                            <a:gd name="T65" fmla="*/ T64 w 6220"/>
                            <a:gd name="T66" fmla="+- 0 14 -29"/>
                            <a:gd name="T67" fmla="*/ 14 h 44"/>
                            <a:gd name="T68" fmla="+- 0 6419 2300"/>
                            <a:gd name="T69" fmla="*/ T68 w 6220"/>
                            <a:gd name="T70" fmla="+- 0 14 -29"/>
                            <a:gd name="T71" fmla="*/ 14 h 44"/>
                            <a:gd name="T72" fmla="+- 0 6419 2300"/>
                            <a:gd name="T73" fmla="*/ T72 w 6220"/>
                            <a:gd name="T74" fmla="+- 0 14 -29"/>
                            <a:gd name="T75" fmla="*/ 14 h 44"/>
                            <a:gd name="T76" fmla="+- 0 6501 2300"/>
                            <a:gd name="T77" fmla="*/ T76 w 6220"/>
                            <a:gd name="T78" fmla="+- 0 14 -29"/>
                            <a:gd name="T79" fmla="*/ 14 h 44"/>
                            <a:gd name="T80" fmla="+- 0 7569 2300"/>
                            <a:gd name="T81" fmla="*/ T80 w 6220"/>
                            <a:gd name="T82" fmla="+- 0 14 -29"/>
                            <a:gd name="T83" fmla="*/ 14 h 44"/>
                            <a:gd name="T84" fmla="+- 0 7569 2300"/>
                            <a:gd name="T85" fmla="*/ T84 w 6220"/>
                            <a:gd name="T86" fmla="+- 0 0 -29"/>
                            <a:gd name="T87" fmla="*/ 0 h 44"/>
                            <a:gd name="T88" fmla="+- 0 7569 2300"/>
                            <a:gd name="T89" fmla="*/ T88 w 6220"/>
                            <a:gd name="T90" fmla="+- 0 -29 -29"/>
                            <a:gd name="T91" fmla="*/ -29 h 44"/>
                            <a:gd name="T92" fmla="+- 0 6501 2300"/>
                            <a:gd name="T93" fmla="*/ T92 w 6220"/>
                            <a:gd name="T94" fmla="+- 0 -29 -29"/>
                            <a:gd name="T95" fmla="*/ -29 h 44"/>
                            <a:gd name="T96" fmla="+- 0 6419 2300"/>
                            <a:gd name="T97" fmla="*/ T96 w 6220"/>
                            <a:gd name="T98" fmla="+- 0 -29 -29"/>
                            <a:gd name="T99" fmla="*/ -29 h 44"/>
                            <a:gd name="T100" fmla="+- 0 6419 2300"/>
                            <a:gd name="T101" fmla="*/ T100 w 6220"/>
                            <a:gd name="T102" fmla="+- 0 -29 -29"/>
                            <a:gd name="T103" fmla="*/ -29 h 44"/>
                            <a:gd name="T104" fmla="+- 0 5351 2300"/>
                            <a:gd name="T105" fmla="*/ T104 w 6220"/>
                            <a:gd name="T106" fmla="+- 0 -29 -29"/>
                            <a:gd name="T107" fmla="*/ -29 h 44"/>
                            <a:gd name="T108" fmla="+- 0 5269 2300"/>
                            <a:gd name="T109" fmla="*/ T108 w 6220"/>
                            <a:gd name="T110" fmla="+- 0 -29 -29"/>
                            <a:gd name="T111" fmla="*/ -29 h 44"/>
                            <a:gd name="T112" fmla="+- 0 4302 2300"/>
                            <a:gd name="T113" fmla="*/ T112 w 6220"/>
                            <a:gd name="T114" fmla="+- 0 -29 -29"/>
                            <a:gd name="T115" fmla="*/ -29 h 44"/>
                            <a:gd name="T116" fmla="+- 0 4220 2300"/>
                            <a:gd name="T117" fmla="*/ T116 w 6220"/>
                            <a:gd name="T118" fmla="+- 0 -29 -29"/>
                            <a:gd name="T119" fmla="*/ -29 h 44"/>
                            <a:gd name="T120" fmla="+- 0 4220 2300"/>
                            <a:gd name="T121" fmla="*/ T120 w 6220"/>
                            <a:gd name="T122" fmla="+- 0 -15 -29"/>
                            <a:gd name="T123" fmla="*/ -15 h 44"/>
                            <a:gd name="T124" fmla="+- 0 4302 2300"/>
                            <a:gd name="T125" fmla="*/ T124 w 6220"/>
                            <a:gd name="T126" fmla="+- 0 -15 -29"/>
                            <a:gd name="T127" fmla="*/ -15 h 44"/>
                            <a:gd name="T128" fmla="+- 0 5269 2300"/>
                            <a:gd name="T129" fmla="*/ T128 w 6220"/>
                            <a:gd name="T130" fmla="+- 0 -15 -29"/>
                            <a:gd name="T131" fmla="*/ -15 h 44"/>
                            <a:gd name="T132" fmla="+- 0 5351 2300"/>
                            <a:gd name="T133" fmla="*/ T132 w 6220"/>
                            <a:gd name="T134" fmla="+- 0 -15 -29"/>
                            <a:gd name="T135" fmla="*/ -15 h 44"/>
                            <a:gd name="T136" fmla="+- 0 6419 2300"/>
                            <a:gd name="T137" fmla="*/ T136 w 6220"/>
                            <a:gd name="T138" fmla="+- 0 -15 -29"/>
                            <a:gd name="T139" fmla="*/ -15 h 44"/>
                            <a:gd name="T140" fmla="+- 0 6419 2300"/>
                            <a:gd name="T141" fmla="*/ T140 w 6220"/>
                            <a:gd name="T142" fmla="+- 0 -15 -29"/>
                            <a:gd name="T143" fmla="*/ -15 h 44"/>
                            <a:gd name="T144" fmla="+- 0 6501 2300"/>
                            <a:gd name="T145" fmla="*/ T144 w 6220"/>
                            <a:gd name="T146" fmla="+- 0 -15 -29"/>
                            <a:gd name="T147" fmla="*/ -15 h 44"/>
                            <a:gd name="T148" fmla="+- 0 7569 2300"/>
                            <a:gd name="T149" fmla="*/ T148 w 6220"/>
                            <a:gd name="T150" fmla="+- 0 -15 -29"/>
                            <a:gd name="T151" fmla="*/ -15 h 44"/>
                            <a:gd name="T152" fmla="+- 0 7569 2300"/>
                            <a:gd name="T153" fmla="*/ T152 w 6220"/>
                            <a:gd name="T154" fmla="+- 0 -29 -29"/>
                            <a:gd name="T155" fmla="*/ -29 h 44"/>
                            <a:gd name="T156" fmla="+- 0 8519 2300"/>
                            <a:gd name="T157" fmla="*/ T156 w 6220"/>
                            <a:gd name="T158" fmla="+- 0 0 -29"/>
                            <a:gd name="T159" fmla="*/ 0 h 44"/>
                            <a:gd name="T160" fmla="+- 0 7650 2300"/>
                            <a:gd name="T161" fmla="*/ T160 w 6220"/>
                            <a:gd name="T162" fmla="+- 0 0 -29"/>
                            <a:gd name="T163" fmla="*/ 0 h 44"/>
                            <a:gd name="T164" fmla="+- 0 7569 2300"/>
                            <a:gd name="T165" fmla="*/ T164 w 6220"/>
                            <a:gd name="T166" fmla="+- 0 0 -29"/>
                            <a:gd name="T167" fmla="*/ 0 h 44"/>
                            <a:gd name="T168" fmla="+- 0 7569 2300"/>
                            <a:gd name="T169" fmla="*/ T168 w 6220"/>
                            <a:gd name="T170" fmla="+- 0 14 -29"/>
                            <a:gd name="T171" fmla="*/ 14 h 44"/>
                            <a:gd name="T172" fmla="+- 0 7650 2300"/>
                            <a:gd name="T173" fmla="*/ T172 w 6220"/>
                            <a:gd name="T174" fmla="+- 0 14 -29"/>
                            <a:gd name="T175" fmla="*/ 14 h 44"/>
                            <a:gd name="T176" fmla="+- 0 8519 2300"/>
                            <a:gd name="T177" fmla="*/ T176 w 6220"/>
                            <a:gd name="T178" fmla="+- 0 14 -29"/>
                            <a:gd name="T179" fmla="*/ 14 h 44"/>
                            <a:gd name="T180" fmla="+- 0 8519 2300"/>
                            <a:gd name="T181" fmla="*/ T180 w 6220"/>
                            <a:gd name="T182" fmla="+- 0 0 -29"/>
                            <a:gd name="T183" fmla="*/ 0 h 44"/>
                            <a:gd name="T184" fmla="+- 0 8519 2300"/>
                            <a:gd name="T185" fmla="*/ T184 w 6220"/>
                            <a:gd name="T186" fmla="+- 0 -29 -29"/>
                            <a:gd name="T187" fmla="*/ -29 h 44"/>
                            <a:gd name="T188" fmla="+- 0 7650 2300"/>
                            <a:gd name="T189" fmla="*/ T188 w 6220"/>
                            <a:gd name="T190" fmla="+- 0 -29 -29"/>
                            <a:gd name="T191" fmla="*/ -29 h 44"/>
                            <a:gd name="T192" fmla="+- 0 7569 2300"/>
                            <a:gd name="T193" fmla="*/ T192 w 6220"/>
                            <a:gd name="T194" fmla="+- 0 -29 -29"/>
                            <a:gd name="T195" fmla="*/ -29 h 44"/>
                            <a:gd name="T196" fmla="+- 0 7569 2300"/>
                            <a:gd name="T197" fmla="*/ T196 w 6220"/>
                            <a:gd name="T198" fmla="+- 0 -15 -29"/>
                            <a:gd name="T199" fmla="*/ -15 h 44"/>
                            <a:gd name="T200" fmla="+- 0 7650 2300"/>
                            <a:gd name="T201" fmla="*/ T200 w 6220"/>
                            <a:gd name="T202" fmla="+- 0 -15 -29"/>
                            <a:gd name="T203" fmla="*/ -15 h 44"/>
                            <a:gd name="T204" fmla="+- 0 8519 2300"/>
                            <a:gd name="T205" fmla="*/ T204 w 6220"/>
                            <a:gd name="T206" fmla="+- 0 -15 -29"/>
                            <a:gd name="T207" fmla="*/ -15 h 44"/>
                            <a:gd name="T208" fmla="+- 0 8519 2300"/>
                            <a:gd name="T209" fmla="*/ T208 w 6220"/>
                            <a:gd name="T210" fmla="+- 0 -29 -29"/>
                            <a:gd name="T211" fmla="*/ -29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3"/>
                              </a:lnTo>
                              <a:lnTo>
                                <a:pt x="1920" y="43"/>
                              </a:lnTo>
                              <a:lnTo>
                                <a:pt x="1920" y="29"/>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2FCB7C" id="AutoShape 27" o:spid="_x0000_s1026" style="position:absolute;margin-left:115pt;margin-top:-1.45pt;width:311pt;height:2.2pt;z-index:15767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" path="m1920,29l,29,,43r1920,l1920,29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0;0,0;0,8890;1219200,8890;1219200,0;3345815,0;2667635,0;2615565,0;2615565,0;1937385,0;1885315,0;1271270,0;1219200,0;1219200,8890;1271270,8890;1885315,8890;1937385,8890;2615565,8890;2615565,8890;2667635,8890;3345815,8890;3345815,0;3345815,-18415;2667635,-18415;2615565,-18415;2615565,-18415;1937385,-18415;1885315,-18415;1271270,-18415;1219200,-18415;1219200,-9525;1271270,-9525;1885315,-9525;1937385,-9525;2615565,-9525;2615565,-9525;2667635,-9525;3345815,-9525;3345815,-18415;3949065,0;3397250,0;3345815,0;3345815,8890;3397250,8890;3949065,8890;3949065,0;3949065,-18415;3397250,-18415;3345815,-18415;3345815,-9525;3397250,-9525;3949065,-9525;3949065,-18415" o:connectangles="0,0,0,0,0,0,0,0,0,0,0,0,0,0,0,0,0,0,0,0,0,0,0,0,0,0,0,0,0,0,0,0,0,0,0,0,0,0,0,0,0,0,0,0,0,0,0,0,0,0,0,0,0"/>
                <w10:wrap anchorx="page"/>
              </v:shape>
            </w:pict>
          </mc:Fallback>
        </mc:AlternateContent>
      </w:r>
      <w:r w:rsidR="00FB2450">
        <w:rPr>
          <w:rFonts w:ascii="Arial MT"/>
          <w:sz w:val="18"/>
        </w:rPr>
        <w:t>Effects</w:t>
      </w:r>
      <w:r w:rsidR="00FB2450">
        <w:rPr>
          <w:rFonts w:ascii="Arial MT"/>
          <w:spacing w:val="-3"/>
          <w:sz w:val="18"/>
        </w:rPr>
        <w:t xml:space="preserve"> </w:t>
      </w:r>
      <w:r w:rsidR="00FB2450">
        <w:rPr>
          <w:rFonts w:ascii="Arial MT"/>
          <w:sz w:val="18"/>
        </w:rPr>
        <w:t>Specification</w:t>
      </w:r>
    </w:p>
    <w:p w14:paraId="2C6B8916" w14:textId="3A4737D4" w:rsidR="00030607" w:rsidRDefault="00CB053C">
      <w:pPr>
        <w:tabs>
          <w:tab w:val="left" w:pos="6610"/>
        </w:tabs>
        <w:spacing w:before="14"/>
        <w:ind w:left="5638"/>
        <w:rPr>
          <w:rFonts w:ascii="Arial MT"/>
          <w:sz w:val="18"/>
        </w:rPr>
      </w:pPr>
      <w:r>
        <w:rPr>
          <w:noProof/>
          <w:lang w:val="en-US"/>
        </w:rPr>
        <mc:AlternateContent>
          <mc:Choice Requires="wps">
            <w:drawing>
              <wp:anchor distT="0" distB="0" distL="0" distR="0" simplePos="0" relativeHeight="487623168" behindDoc="1" locked="0" layoutInCell="1" allowOverlap="1" wp14:anchorId="4F621816" wp14:editId="158F6CA2">
                <wp:simplePos x="0" y="0"/>
                <wp:positionH relativeFrom="page">
                  <wp:posOffset>1460500</wp:posOffset>
                </wp:positionH>
                <wp:positionV relativeFrom="paragraph">
                  <wp:posOffset>196850</wp:posOffset>
                </wp:positionV>
                <wp:extent cx="3949700" cy="27940"/>
                <wp:effectExtent l="0" t="0" r="0" b="0"/>
                <wp:wrapTopAndBottom/>
                <wp:docPr id="38"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9 310"/>
                            <a:gd name="T3" fmla="*/ 339 h 44"/>
                            <a:gd name="T4" fmla="+- 0 2300 2300"/>
                            <a:gd name="T5" fmla="*/ T4 w 6220"/>
                            <a:gd name="T6" fmla="+- 0 339 310"/>
                            <a:gd name="T7" fmla="*/ 339 h 44"/>
                            <a:gd name="T8" fmla="+- 0 2300 2300"/>
                            <a:gd name="T9" fmla="*/ T8 w 6220"/>
                            <a:gd name="T10" fmla="+- 0 353 310"/>
                            <a:gd name="T11" fmla="*/ 353 h 44"/>
                            <a:gd name="T12" fmla="+- 0 4220 2300"/>
                            <a:gd name="T13" fmla="*/ T12 w 6220"/>
                            <a:gd name="T14" fmla="+- 0 353 310"/>
                            <a:gd name="T15" fmla="*/ 353 h 44"/>
                            <a:gd name="T16" fmla="+- 0 4220 2300"/>
                            <a:gd name="T17" fmla="*/ T16 w 6220"/>
                            <a:gd name="T18" fmla="+- 0 339 310"/>
                            <a:gd name="T19" fmla="*/ 339 h 44"/>
                            <a:gd name="T20" fmla="+- 0 4220 2300"/>
                            <a:gd name="T21" fmla="*/ T20 w 6220"/>
                            <a:gd name="T22" fmla="+- 0 310 310"/>
                            <a:gd name="T23" fmla="*/ 310 h 44"/>
                            <a:gd name="T24" fmla="+- 0 2300 2300"/>
                            <a:gd name="T25" fmla="*/ T24 w 6220"/>
                            <a:gd name="T26" fmla="+- 0 310 310"/>
                            <a:gd name="T27" fmla="*/ 310 h 44"/>
                            <a:gd name="T28" fmla="+- 0 2300 2300"/>
                            <a:gd name="T29" fmla="*/ T28 w 6220"/>
                            <a:gd name="T30" fmla="+- 0 324 310"/>
                            <a:gd name="T31" fmla="*/ 324 h 44"/>
                            <a:gd name="T32" fmla="+- 0 4220 2300"/>
                            <a:gd name="T33" fmla="*/ T32 w 6220"/>
                            <a:gd name="T34" fmla="+- 0 324 310"/>
                            <a:gd name="T35" fmla="*/ 324 h 44"/>
                            <a:gd name="T36" fmla="+- 0 4220 2300"/>
                            <a:gd name="T37" fmla="*/ T36 w 6220"/>
                            <a:gd name="T38" fmla="+- 0 310 310"/>
                            <a:gd name="T39" fmla="*/ 310 h 44"/>
                            <a:gd name="T40" fmla="+- 0 7569 2300"/>
                            <a:gd name="T41" fmla="*/ T40 w 6220"/>
                            <a:gd name="T42" fmla="+- 0 339 310"/>
                            <a:gd name="T43" fmla="*/ 339 h 44"/>
                            <a:gd name="T44" fmla="+- 0 6501 2300"/>
                            <a:gd name="T45" fmla="*/ T44 w 6220"/>
                            <a:gd name="T46" fmla="+- 0 339 310"/>
                            <a:gd name="T47" fmla="*/ 339 h 44"/>
                            <a:gd name="T48" fmla="+- 0 6419 2300"/>
                            <a:gd name="T49" fmla="*/ T48 w 6220"/>
                            <a:gd name="T50" fmla="+- 0 339 310"/>
                            <a:gd name="T51" fmla="*/ 339 h 44"/>
                            <a:gd name="T52" fmla="+- 0 6419 2300"/>
                            <a:gd name="T53" fmla="*/ T52 w 6220"/>
                            <a:gd name="T54" fmla="+- 0 339 310"/>
                            <a:gd name="T55" fmla="*/ 339 h 44"/>
                            <a:gd name="T56" fmla="+- 0 5351 2300"/>
                            <a:gd name="T57" fmla="*/ T56 w 6220"/>
                            <a:gd name="T58" fmla="+- 0 339 310"/>
                            <a:gd name="T59" fmla="*/ 339 h 44"/>
                            <a:gd name="T60" fmla="+- 0 5269 2300"/>
                            <a:gd name="T61" fmla="*/ T60 w 6220"/>
                            <a:gd name="T62" fmla="+- 0 339 310"/>
                            <a:gd name="T63" fmla="*/ 339 h 44"/>
                            <a:gd name="T64" fmla="+- 0 4302 2300"/>
                            <a:gd name="T65" fmla="*/ T64 w 6220"/>
                            <a:gd name="T66" fmla="+- 0 339 310"/>
                            <a:gd name="T67" fmla="*/ 339 h 44"/>
                            <a:gd name="T68" fmla="+- 0 4220 2300"/>
                            <a:gd name="T69" fmla="*/ T68 w 6220"/>
                            <a:gd name="T70" fmla="+- 0 339 310"/>
                            <a:gd name="T71" fmla="*/ 339 h 44"/>
                            <a:gd name="T72" fmla="+- 0 4220 2300"/>
                            <a:gd name="T73" fmla="*/ T72 w 6220"/>
                            <a:gd name="T74" fmla="+- 0 353 310"/>
                            <a:gd name="T75" fmla="*/ 353 h 44"/>
                            <a:gd name="T76" fmla="+- 0 4302 2300"/>
                            <a:gd name="T77" fmla="*/ T76 w 6220"/>
                            <a:gd name="T78" fmla="+- 0 353 310"/>
                            <a:gd name="T79" fmla="*/ 353 h 44"/>
                            <a:gd name="T80" fmla="+- 0 5269 2300"/>
                            <a:gd name="T81" fmla="*/ T80 w 6220"/>
                            <a:gd name="T82" fmla="+- 0 353 310"/>
                            <a:gd name="T83" fmla="*/ 353 h 44"/>
                            <a:gd name="T84" fmla="+- 0 5351 2300"/>
                            <a:gd name="T85" fmla="*/ T84 w 6220"/>
                            <a:gd name="T86" fmla="+- 0 353 310"/>
                            <a:gd name="T87" fmla="*/ 353 h 44"/>
                            <a:gd name="T88" fmla="+- 0 6419 2300"/>
                            <a:gd name="T89" fmla="*/ T88 w 6220"/>
                            <a:gd name="T90" fmla="+- 0 353 310"/>
                            <a:gd name="T91" fmla="*/ 353 h 44"/>
                            <a:gd name="T92" fmla="+- 0 6419 2300"/>
                            <a:gd name="T93" fmla="*/ T92 w 6220"/>
                            <a:gd name="T94" fmla="+- 0 353 310"/>
                            <a:gd name="T95" fmla="*/ 353 h 44"/>
                            <a:gd name="T96" fmla="+- 0 6501 2300"/>
                            <a:gd name="T97" fmla="*/ T96 w 6220"/>
                            <a:gd name="T98" fmla="+- 0 353 310"/>
                            <a:gd name="T99" fmla="*/ 353 h 44"/>
                            <a:gd name="T100" fmla="+- 0 7569 2300"/>
                            <a:gd name="T101" fmla="*/ T100 w 6220"/>
                            <a:gd name="T102" fmla="+- 0 353 310"/>
                            <a:gd name="T103" fmla="*/ 353 h 44"/>
                            <a:gd name="T104" fmla="+- 0 7569 2300"/>
                            <a:gd name="T105" fmla="*/ T104 w 6220"/>
                            <a:gd name="T106" fmla="+- 0 339 310"/>
                            <a:gd name="T107" fmla="*/ 339 h 44"/>
                            <a:gd name="T108" fmla="+- 0 7569 2300"/>
                            <a:gd name="T109" fmla="*/ T108 w 6220"/>
                            <a:gd name="T110" fmla="+- 0 310 310"/>
                            <a:gd name="T111" fmla="*/ 310 h 44"/>
                            <a:gd name="T112" fmla="+- 0 6501 2300"/>
                            <a:gd name="T113" fmla="*/ T112 w 6220"/>
                            <a:gd name="T114" fmla="+- 0 310 310"/>
                            <a:gd name="T115" fmla="*/ 310 h 44"/>
                            <a:gd name="T116" fmla="+- 0 6419 2300"/>
                            <a:gd name="T117" fmla="*/ T116 w 6220"/>
                            <a:gd name="T118" fmla="+- 0 310 310"/>
                            <a:gd name="T119" fmla="*/ 310 h 44"/>
                            <a:gd name="T120" fmla="+- 0 6419 2300"/>
                            <a:gd name="T121" fmla="*/ T120 w 6220"/>
                            <a:gd name="T122" fmla="+- 0 310 310"/>
                            <a:gd name="T123" fmla="*/ 310 h 44"/>
                            <a:gd name="T124" fmla="+- 0 5351 2300"/>
                            <a:gd name="T125" fmla="*/ T124 w 6220"/>
                            <a:gd name="T126" fmla="+- 0 310 310"/>
                            <a:gd name="T127" fmla="*/ 310 h 44"/>
                            <a:gd name="T128" fmla="+- 0 5269 2300"/>
                            <a:gd name="T129" fmla="*/ T128 w 6220"/>
                            <a:gd name="T130" fmla="+- 0 310 310"/>
                            <a:gd name="T131" fmla="*/ 310 h 44"/>
                            <a:gd name="T132" fmla="+- 0 4302 2300"/>
                            <a:gd name="T133" fmla="*/ T132 w 6220"/>
                            <a:gd name="T134" fmla="+- 0 310 310"/>
                            <a:gd name="T135" fmla="*/ 310 h 44"/>
                            <a:gd name="T136" fmla="+- 0 4220 2300"/>
                            <a:gd name="T137" fmla="*/ T136 w 6220"/>
                            <a:gd name="T138" fmla="+- 0 310 310"/>
                            <a:gd name="T139" fmla="*/ 310 h 44"/>
                            <a:gd name="T140" fmla="+- 0 4220 2300"/>
                            <a:gd name="T141" fmla="*/ T140 w 6220"/>
                            <a:gd name="T142" fmla="+- 0 324 310"/>
                            <a:gd name="T143" fmla="*/ 324 h 44"/>
                            <a:gd name="T144" fmla="+- 0 4302 2300"/>
                            <a:gd name="T145" fmla="*/ T144 w 6220"/>
                            <a:gd name="T146" fmla="+- 0 324 310"/>
                            <a:gd name="T147" fmla="*/ 324 h 44"/>
                            <a:gd name="T148" fmla="+- 0 5269 2300"/>
                            <a:gd name="T149" fmla="*/ T148 w 6220"/>
                            <a:gd name="T150" fmla="+- 0 324 310"/>
                            <a:gd name="T151" fmla="*/ 324 h 44"/>
                            <a:gd name="T152" fmla="+- 0 5351 2300"/>
                            <a:gd name="T153" fmla="*/ T152 w 6220"/>
                            <a:gd name="T154" fmla="+- 0 324 310"/>
                            <a:gd name="T155" fmla="*/ 324 h 44"/>
                            <a:gd name="T156" fmla="+- 0 6419 2300"/>
                            <a:gd name="T157" fmla="*/ T156 w 6220"/>
                            <a:gd name="T158" fmla="+- 0 324 310"/>
                            <a:gd name="T159" fmla="*/ 324 h 44"/>
                            <a:gd name="T160" fmla="+- 0 6419 2300"/>
                            <a:gd name="T161" fmla="*/ T160 w 6220"/>
                            <a:gd name="T162" fmla="+- 0 324 310"/>
                            <a:gd name="T163" fmla="*/ 324 h 44"/>
                            <a:gd name="T164" fmla="+- 0 6501 2300"/>
                            <a:gd name="T165" fmla="*/ T164 w 6220"/>
                            <a:gd name="T166" fmla="+- 0 324 310"/>
                            <a:gd name="T167" fmla="*/ 324 h 44"/>
                            <a:gd name="T168" fmla="+- 0 7569 2300"/>
                            <a:gd name="T169" fmla="*/ T168 w 6220"/>
                            <a:gd name="T170" fmla="+- 0 324 310"/>
                            <a:gd name="T171" fmla="*/ 324 h 44"/>
                            <a:gd name="T172" fmla="+- 0 7569 2300"/>
                            <a:gd name="T173" fmla="*/ T172 w 6220"/>
                            <a:gd name="T174" fmla="+- 0 310 310"/>
                            <a:gd name="T175" fmla="*/ 310 h 44"/>
                            <a:gd name="T176" fmla="+- 0 8519 2300"/>
                            <a:gd name="T177" fmla="*/ T176 w 6220"/>
                            <a:gd name="T178" fmla="+- 0 339 310"/>
                            <a:gd name="T179" fmla="*/ 339 h 44"/>
                            <a:gd name="T180" fmla="+- 0 7650 2300"/>
                            <a:gd name="T181" fmla="*/ T180 w 6220"/>
                            <a:gd name="T182" fmla="+- 0 339 310"/>
                            <a:gd name="T183" fmla="*/ 339 h 44"/>
                            <a:gd name="T184" fmla="+- 0 7569 2300"/>
                            <a:gd name="T185" fmla="*/ T184 w 6220"/>
                            <a:gd name="T186" fmla="+- 0 339 310"/>
                            <a:gd name="T187" fmla="*/ 339 h 44"/>
                            <a:gd name="T188" fmla="+- 0 7569 2300"/>
                            <a:gd name="T189" fmla="*/ T188 w 6220"/>
                            <a:gd name="T190" fmla="+- 0 353 310"/>
                            <a:gd name="T191" fmla="*/ 353 h 44"/>
                            <a:gd name="T192" fmla="+- 0 7650 2300"/>
                            <a:gd name="T193" fmla="*/ T192 w 6220"/>
                            <a:gd name="T194" fmla="+- 0 353 310"/>
                            <a:gd name="T195" fmla="*/ 353 h 44"/>
                            <a:gd name="T196" fmla="+- 0 8519 2300"/>
                            <a:gd name="T197" fmla="*/ T196 w 6220"/>
                            <a:gd name="T198" fmla="+- 0 353 310"/>
                            <a:gd name="T199" fmla="*/ 353 h 44"/>
                            <a:gd name="T200" fmla="+- 0 8519 2300"/>
                            <a:gd name="T201" fmla="*/ T200 w 6220"/>
                            <a:gd name="T202" fmla="+- 0 339 310"/>
                            <a:gd name="T203" fmla="*/ 339 h 44"/>
                            <a:gd name="T204" fmla="+- 0 8519 2300"/>
                            <a:gd name="T205" fmla="*/ T204 w 6220"/>
                            <a:gd name="T206" fmla="+- 0 310 310"/>
                            <a:gd name="T207" fmla="*/ 310 h 44"/>
                            <a:gd name="T208" fmla="+- 0 7650 2300"/>
                            <a:gd name="T209" fmla="*/ T208 w 6220"/>
                            <a:gd name="T210" fmla="+- 0 310 310"/>
                            <a:gd name="T211" fmla="*/ 310 h 44"/>
                            <a:gd name="T212" fmla="+- 0 7569 2300"/>
                            <a:gd name="T213" fmla="*/ T212 w 6220"/>
                            <a:gd name="T214" fmla="+- 0 310 310"/>
                            <a:gd name="T215" fmla="*/ 310 h 44"/>
                            <a:gd name="T216" fmla="+- 0 7569 2300"/>
                            <a:gd name="T217" fmla="*/ T216 w 6220"/>
                            <a:gd name="T218" fmla="+- 0 324 310"/>
                            <a:gd name="T219" fmla="*/ 324 h 44"/>
                            <a:gd name="T220" fmla="+- 0 7650 2300"/>
                            <a:gd name="T221" fmla="*/ T220 w 6220"/>
                            <a:gd name="T222" fmla="+- 0 324 310"/>
                            <a:gd name="T223" fmla="*/ 324 h 44"/>
                            <a:gd name="T224" fmla="+- 0 8519 2300"/>
                            <a:gd name="T225" fmla="*/ T224 w 6220"/>
                            <a:gd name="T226" fmla="+- 0 324 310"/>
                            <a:gd name="T227" fmla="*/ 324 h 44"/>
                            <a:gd name="T228" fmla="+- 0 8519 2300"/>
                            <a:gd name="T229" fmla="*/ T228 w 6220"/>
                            <a:gd name="T230" fmla="+- 0 310 310"/>
                            <a:gd name="T231" fmla="*/ 31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D2D6CE" id="AutoShape 26" o:spid="_x0000_s1026" style="position:absolute;margin-left:115pt;margin-top:15.5pt;width:311pt;height:2.2pt;z-index:-15693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5265;0,215265;0,224155;1219200,224155;1219200,215265;1219200,196850;0,196850;0,205740;1219200,205740;1219200,196850;3345815,215265;2667635,215265;2615565,215265;2615565,215265;1937385,215265;1885315,215265;1271270,215265;1219200,215265;1219200,224155;1271270,224155;1885315,224155;1937385,224155;2615565,224155;2615565,224155;2667635,224155;3345815,224155;3345815,215265;3345815,196850;2667635,196850;2615565,196850;2615565,196850;1937385,196850;1885315,196850;1271270,196850;1219200,196850;1219200,205740;1271270,205740;1885315,205740;1937385,205740;2615565,205740;2615565,205740;2667635,205740;3345815,205740;3345815,196850;3949065,215265;3397250,215265;3345815,215265;3345815,224155;3397250,224155;3949065,224155;3949065,215265;3949065,196850;3397250,196850;3345815,196850;3345815,205740;3397250,205740;3949065,205740;3949065,196850" o:connectangles="0,0,0,0,0,0,0,0,0,0,0,0,0,0,0,0,0,0,0,0,0,0,0,0,0,0,0,0,0,0,0,0,0,0,0,0,0,0,0,0,0,0,0,0,0,0,0,0,0,0,0,0,0,0,0,0,0,0"/>
                <w10:wrap type="topAndBottom" anchorx="page"/>
              </v:shape>
            </w:pict>
          </mc:Fallback>
        </mc:AlternateContent>
      </w:r>
      <w:r w:rsidR="00FB2450">
        <w:rPr>
          <w:rFonts w:ascii="Arial MT"/>
          <w:sz w:val="18"/>
        </w:rPr>
        <w:t>S.D.</w:t>
      </w:r>
      <w:r w:rsidR="00FB2450">
        <w:rPr>
          <w:rFonts w:ascii="Arial MT"/>
          <w:sz w:val="18"/>
        </w:rPr>
        <w:tab/>
        <w:t>Rho</w:t>
      </w:r>
    </w:p>
    <w:p w14:paraId="3476D75A" w14:textId="77777777" w:rsidR="00030607" w:rsidRDefault="00FB2450">
      <w:pPr>
        <w:tabs>
          <w:tab w:val="left" w:pos="5338"/>
          <w:tab w:val="left" w:pos="6490"/>
        </w:tabs>
        <w:spacing w:before="71"/>
        <w:ind w:left="837"/>
        <w:rPr>
          <w:rFonts w:ascii="Arial MT"/>
          <w:sz w:val="18"/>
        </w:rPr>
      </w:pPr>
      <w:r>
        <w:rPr>
          <w:rFonts w:ascii="Arial MT"/>
          <w:sz w:val="18"/>
        </w:rPr>
        <w:t>Cross-section</w:t>
      </w:r>
      <w:r>
        <w:rPr>
          <w:rFonts w:ascii="Arial MT"/>
          <w:spacing w:val="-2"/>
          <w:sz w:val="18"/>
        </w:rPr>
        <w:t xml:space="preserve"> </w:t>
      </w:r>
      <w:r>
        <w:rPr>
          <w:rFonts w:ascii="Arial MT"/>
          <w:sz w:val="18"/>
        </w:rPr>
        <w:t>random</w:t>
      </w:r>
      <w:r>
        <w:rPr>
          <w:rFonts w:ascii="Arial MT"/>
          <w:sz w:val="18"/>
        </w:rPr>
        <w:tab/>
        <w:t>0.000000</w:t>
      </w:r>
      <w:r>
        <w:rPr>
          <w:rFonts w:ascii="Arial MT"/>
          <w:sz w:val="18"/>
        </w:rPr>
        <w:tab/>
        <w:t>0.0000</w:t>
      </w:r>
    </w:p>
    <w:p w14:paraId="4E3060AD" w14:textId="4F7ADC90" w:rsidR="00030607" w:rsidRDefault="00CB053C">
      <w:pPr>
        <w:tabs>
          <w:tab w:val="left" w:pos="5338"/>
          <w:tab w:val="left" w:pos="6490"/>
        </w:tabs>
        <w:spacing w:before="13"/>
        <w:ind w:left="837"/>
        <w:rPr>
          <w:rFonts w:ascii="Arial MT"/>
          <w:sz w:val="18"/>
        </w:rPr>
      </w:pPr>
      <w:r>
        <w:rPr>
          <w:noProof/>
          <w:lang w:val="en-US"/>
        </w:rPr>
        <mc:AlternateContent>
          <mc:Choice Requires="wps">
            <w:drawing>
              <wp:anchor distT="0" distB="0" distL="0" distR="0" simplePos="0" relativeHeight="487623680" behindDoc="1" locked="0" layoutInCell="1" allowOverlap="1" wp14:anchorId="0142D153" wp14:editId="6639B8FE">
                <wp:simplePos x="0" y="0"/>
                <wp:positionH relativeFrom="page">
                  <wp:posOffset>1460500</wp:posOffset>
                </wp:positionH>
                <wp:positionV relativeFrom="paragraph">
                  <wp:posOffset>196215</wp:posOffset>
                </wp:positionV>
                <wp:extent cx="3949700" cy="27940"/>
                <wp:effectExtent l="0" t="0" r="0" b="0"/>
                <wp:wrapTopAndBottom/>
                <wp:docPr id="37"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8 309"/>
                            <a:gd name="T3" fmla="*/ 338 h 44"/>
                            <a:gd name="T4" fmla="+- 0 2300 2300"/>
                            <a:gd name="T5" fmla="*/ T4 w 6220"/>
                            <a:gd name="T6" fmla="+- 0 338 309"/>
                            <a:gd name="T7" fmla="*/ 338 h 44"/>
                            <a:gd name="T8" fmla="+- 0 2300 2300"/>
                            <a:gd name="T9" fmla="*/ T8 w 6220"/>
                            <a:gd name="T10" fmla="+- 0 352 309"/>
                            <a:gd name="T11" fmla="*/ 352 h 44"/>
                            <a:gd name="T12" fmla="+- 0 4220 2300"/>
                            <a:gd name="T13" fmla="*/ T12 w 6220"/>
                            <a:gd name="T14" fmla="+- 0 352 309"/>
                            <a:gd name="T15" fmla="*/ 352 h 44"/>
                            <a:gd name="T16" fmla="+- 0 4220 2300"/>
                            <a:gd name="T17" fmla="*/ T16 w 6220"/>
                            <a:gd name="T18" fmla="+- 0 338 309"/>
                            <a:gd name="T19" fmla="*/ 338 h 44"/>
                            <a:gd name="T20" fmla="+- 0 4220 2300"/>
                            <a:gd name="T21" fmla="*/ T20 w 6220"/>
                            <a:gd name="T22" fmla="+- 0 309 309"/>
                            <a:gd name="T23" fmla="*/ 309 h 44"/>
                            <a:gd name="T24" fmla="+- 0 2300 2300"/>
                            <a:gd name="T25" fmla="*/ T24 w 6220"/>
                            <a:gd name="T26" fmla="+- 0 309 309"/>
                            <a:gd name="T27" fmla="*/ 309 h 44"/>
                            <a:gd name="T28" fmla="+- 0 2300 2300"/>
                            <a:gd name="T29" fmla="*/ T28 w 6220"/>
                            <a:gd name="T30" fmla="+- 0 323 309"/>
                            <a:gd name="T31" fmla="*/ 323 h 44"/>
                            <a:gd name="T32" fmla="+- 0 4220 2300"/>
                            <a:gd name="T33" fmla="*/ T32 w 6220"/>
                            <a:gd name="T34" fmla="+- 0 323 309"/>
                            <a:gd name="T35" fmla="*/ 323 h 44"/>
                            <a:gd name="T36" fmla="+- 0 4220 2300"/>
                            <a:gd name="T37" fmla="*/ T36 w 6220"/>
                            <a:gd name="T38" fmla="+- 0 309 309"/>
                            <a:gd name="T39" fmla="*/ 309 h 44"/>
                            <a:gd name="T40" fmla="+- 0 7569 2300"/>
                            <a:gd name="T41" fmla="*/ T40 w 6220"/>
                            <a:gd name="T42" fmla="+- 0 338 309"/>
                            <a:gd name="T43" fmla="*/ 338 h 44"/>
                            <a:gd name="T44" fmla="+- 0 6501 2300"/>
                            <a:gd name="T45" fmla="*/ T44 w 6220"/>
                            <a:gd name="T46" fmla="+- 0 338 309"/>
                            <a:gd name="T47" fmla="*/ 338 h 44"/>
                            <a:gd name="T48" fmla="+- 0 6419 2300"/>
                            <a:gd name="T49" fmla="*/ T48 w 6220"/>
                            <a:gd name="T50" fmla="+- 0 338 309"/>
                            <a:gd name="T51" fmla="*/ 338 h 44"/>
                            <a:gd name="T52" fmla="+- 0 6419 2300"/>
                            <a:gd name="T53" fmla="*/ T52 w 6220"/>
                            <a:gd name="T54" fmla="+- 0 338 309"/>
                            <a:gd name="T55" fmla="*/ 338 h 44"/>
                            <a:gd name="T56" fmla="+- 0 5351 2300"/>
                            <a:gd name="T57" fmla="*/ T56 w 6220"/>
                            <a:gd name="T58" fmla="+- 0 338 309"/>
                            <a:gd name="T59" fmla="*/ 338 h 44"/>
                            <a:gd name="T60" fmla="+- 0 5269 2300"/>
                            <a:gd name="T61" fmla="*/ T60 w 6220"/>
                            <a:gd name="T62" fmla="+- 0 338 309"/>
                            <a:gd name="T63" fmla="*/ 338 h 44"/>
                            <a:gd name="T64" fmla="+- 0 4302 2300"/>
                            <a:gd name="T65" fmla="*/ T64 w 6220"/>
                            <a:gd name="T66" fmla="+- 0 338 309"/>
                            <a:gd name="T67" fmla="*/ 338 h 44"/>
                            <a:gd name="T68" fmla="+- 0 4220 2300"/>
                            <a:gd name="T69" fmla="*/ T68 w 6220"/>
                            <a:gd name="T70" fmla="+- 0 338 309"/>
                            <a:gd name="T71" fmla="*/ 338 h 44"/>
                            <a:gd name="T72" fmla="+- 0 4220 2300"/>
                            <a:gd name="T73" fmla="*/ T72 w 6220"/>
                            <a:gd name="T74" fmla="+- 0 352 309"/>
                            <a:gd name="T75" fmla="*/ 352 h 44"/>
                            <a:gd name="T76" fmla="+- 0 4302 2300"/>
                            <a:gd name="T77" fmla="*/ T76 w 6220"/>
                            <a:gd name="T78" fmla="+- 0 352 309"/>
                            <a:gd name="T79" fmla="*/ 352 h 44"/>
                            <a:gd name="T80" fmla="+- 0 5269 2300"/>
                            <a:gd name="T81" fmla="*/ T80 w 6220"/>
                            <a:gd name="T82" fmla="+- 0 352 309"/>
                            <a:gd name="T83" fmla="*/ 352 h 44"/>
                            <a:gd name="T84" fmla="+- 0 5351 2300"/>
                            <a:gd name="T85" fmla="*/ T84 w 6220"/>
                            <a:gd name="T86" fmla="+- 0 352 309"/>
                            <a:gd name="T87" fmla="*/ 352 h 44"/>
                            <a:gd name="T88" fmla="+- 0 6419 2300"/>
                            <a:gd name="T89" fmla="*/ T88 w 6220"/>
                            <a:gd name="T90" fmla="+- 0 352 309"/>
                            <a:gd name="T91" fmla="*/ 352 h 44"/>
                            <a:gd name="T92" fmla="+- 0 6419 2300"/>
                            <a:gd name="T93" fmla="*/ T92 w 6220"/>
                            <a:gd name="T94" fmla="+- 0 352 309"/>
                            <a:gd name="T95" fmla="*/ 352 h 44"/>
                            <a:gd name="T96" fmla="+- 0 6501 2300"/>
                            <a:gd name="T97" fmla="*/ T96 w 6220"/>
                            <a:gd name="T98" fmla="+- 0 352 309"/>
                            <a:gd name="T99" fmla="*/ 352 h 44"/>
                            <a:gd name="T100" fmla="+- 0 7569 2300"/>
                            <a:gd name="T101" fmla="*/ T100 w 6220"/>
                            <a:gd name="T102" fmla="+- 0 352 309"/>
                            <a:gd name="T103" fmla="*/ 352 h 44"/>
                            <a:gd name="T104" fmla="+- 0 7569 2300"/>
                            <a:gd name="T105" fmla="*/ T104 w 6220"/>
                            <a:gd name="T106" fmla="+- 0 338 309"/>
                            <a:gd name="T107" fmla="*/ 338 h 44"/>
                            <a:gd name="T108" fmla="+- 0 7569 2300"/>
                            <a:gd name="T109" fmla="*/ T108 w 6220"/>
                            <a:gd name="T110" fmla="+- 0 309 309"/>
                            <a:gd name="T111" fmla="*/ 309 h 44"/>
                            <a:gd name="T112" fmla="+- 0 6501 2300"/>
                            <a:gd name="T113" fmla="*/ T112 w 6220"/>
                            <a:gd name="T114" fmla="+- 0 309 309"/>
                            <a:gd name="T115" fmla="*/ 309 h 44"/>
                            <a:gd name="T116" fmla="+- 0 6419 2300"/>
                            <a:gd name="T117" fmla="*/ T116 w 6220"/>
                            <a:gd name="T118" fmla="+- 0 309 309"/>
                            <a:gd name="T119" fmla="*/ 309 h 44"/>
                            <a:gd name="T120" fmla="+- 0 6419 2300"/>
                            <a:gd name="T121" fmla="*/ T120 w 6220"/>
                            <a:gd name="T122" fmla="+- 0 309 309"/>
                            <a:gd name="T123" fmla="*/ 309 h 44"/>
                            <a:gd name="T124" fmla="+- 0 5351 2300"/>
                            <a:gd name="T125" fmla="*/ T124 w 6220"/>
                            <a:gd name="T126" fmla="+- 0 309 309"/>
                            <a:gd name="T127" fmla="*/ 309 h 44"/>
                            <a:gd name="T128" fmla="+- 0 5269 2300"/>
                            <a:gd name="T129" fmla="*/ T128 w 6220"/>
                            <a:gd name="T130" fmla="+- 0 309 309"/>
                            <a:gd name="T131" fmla="*/ 309 h 44"/>
                            <a:gd name="T132" fmla="+- 0 4302 2300"/>
                            <a:gd name="T133" fmla="*/ T132 w 6220"/>
                            <a:gd name="T134" fmla="+- 0 309 309"/>
                            <a:gd name="T135" fmla="*/ 309 h 44"/>
                            <a:gd name="T136" fmla="+- 0 4220 2300"/>
                            <a:gd name="T137" fmla="*/ T136 w 6220"/>
                            <a:gd name="T138" fmla="+- 0 309 309"/>
                            <a:gd name="T139" fmla="*/ 309 h 44"/>
                            <a:gd name="T140" fmla="+- 0 4220 2300"/>
                            <a:gd name="T141" fmla="*/ T140 w 6220"/>
                            <a:gd name="T142" fmla="+- 0 323 309"/>
                            <a:gd name="T143" fmla="*/ 323 h 44"/>
                            <a:gd name="T144" fmla="+- 0 4302 2300"/>
                            <a:gd name="T145" fmla="*/ T144 w 6220"/>
                            <a:gd name="T146" fmla="+- 0 323 309"/>
                            <a:gd name="T147" fmla="*/ 323 h 44"/>
                            <a:gd name="T148" fmla="+- 0 5269 2300"/>
                            <a:gd name="T149" fmla="*/ T148 w 6220"/>
                            <a:gd name="T150" fmla="+- 0 323 309"/>
                            <a:gd name="T151" fmla="*/ 323 h 44"/>
                            <a:gd name="T152" fmla="+- 0 5351 2300"/>
                            <a:gd name="T153" fmla="*/ T152 w 6220"/>
                            <a:gd name="T154" fmla="+- 0 323 309"/>
                            <a:gd name="T155" fmla="*/ 323 h 44"/>
                            <a:gd name="T156" fmla="+- 0 6419 2300"/>
                            <a:gd name="T157" fmla="*/ T156 w 6220"/>
                            <a:gd name="T158" fmla="+- 0 323 309"/>
                            <a:gd name="T159" fmla="*/ 323 h 44"/>
                            <a:gd name="T160" fmla="+- 0 6419 2300"/>
                            <a:gd name="T161" fmla="*/ T160 w 6220"/>
                            <a:gd name="T162" fmla="+- 0 323 309"/>
                            <a:gd name="T163" fmla="*/ 323 h 44"/>
                            <a:gd name="T164" fmla="+- 0 6501 2300"/>
                            <a:gd name="T165" fmla="*/ T164 w 6220"/>
                            <a:gd name="T166" fmla="+- 0 323 309"/>
                            <a:gd name="T167" fmla="*/ 323 h 44"/>
                            <a:gd name="T168" fmla="+- 0 7569 2300"/>
                            <a:gd name="T169" fmla="*/ T168 w 6220"/>
                            <a:gd name="T170" fmla="+- 0 323 309"/>
                            <a:gd name="T171" fmla="*/ 323 h 44"/>
                            <a:gd name="T172" fmla="+- 0 7569 2300"/>
                            <a:gd name="T173" fmla="*/ T172 w 6220"/>
                            <a:gd name="T174" fmla="+- 0 309 309"/>
                            <a:gd name="T175" fmla="*/ 309 h 44"/>
                            <a:gd name="T176" fmla="+- 0 8519 2300"/>
                            <a:gd name="T177" fmla="*/ T176 w 6220"/>
                            <a:gd name="T178" fmla="+- 0 338 309"/>
                            <a:gd name="T179" fmla="*/ 338 h 44"/>
                            <a:gd name="T180" fmla="+- 0 7650 2300"/>
                            <a:gd name="T181" fmla="*/ T180 w 6220"/>
                            <a:gd name="T182" fmla="+- 0 338 309"/>
                            <a:gd name="T183" fmla="*/ 338 h 44"/>
                            <a:gd name="T184" fmla="+- 0 7569 2300"/>
                            <a:gd name="T185" fmla="*/ T184 w 6220"/>
                            <a:gd name="T186" fmla="+- 0 338 309"/>
                            <a:gd name="T187" fmla="*/ 338 h 44"/>
                            <a:gd name="T188" fmla="+- 0 7569 2300"/>
                            <a:gd name="T189" fmla="*/ T188 w 6220"/>
                            <a:gd name="T190" fmla="+- 0 352 309"/>
                            <a:gd name="T191" fmla="*/ 352 h 44"/>
                            <a:gd name="T192" fmla="+- 0 7650 2300"/>
                            <a:gd name="T193" fmla="*/ T192 w 6220"/>
                            <a:gd name="T194" fmla="+- 0 352 309"/>
                            <a:gd name="T195" fmla="*/ 352 h 44"/>
                            <a:gd name="T196" fmla="+- 0 8519 2300"/>
                            <a:gd name="T197" fmla="*/ T196 w 6220"/>
                            <a:gd name="T198" fmla="+- 0 352 309"/>
                            <a:gd name="T199" fmla="*/ 352 h 44"/>
                            <a:gd name="T200" fmla="+- 0 8519 2300"/>
                            <a:gd name="T201" fmla="*/ T200 w 6220"/>
                            <a:gd name="T202" fmla="+- 0 338 309"/>
                            <a:gd name="T203" fmla="*/ 338 h 44"/>
                            <a:gd name="T204" fmla="+- 0 8519 2300"/>
                            <a:gd name="T205" fmla="*/ T204 w 6220"/>
                            <a:gd name="T206" fmla="+- 0 309 309"/>
                            <a:gd name="T207" fmla="*/ 309 h 44"/>
                            <a:gd name="T208" fmla="+- 0 7650 2300"/>
                            <a:gd name="T209" fmla="*/ T208 w 6220"/>
                            <a:gd name="T210" fmla="+- 0 309 309"/>
                            <a:gd name="T211" fmla="*/ 309 h 44"/>
                            <a:gd name="T212" fmla="+- 0 7569 2300"/>
                            <a:gd name="T213" fmla="*/ T212 w 6220"/>
                            <a:gd name="T214" fmla="+- 0 309 309"/>
                            <a:gd name="T215" fmla="*/ 309 h 44"/>
                            <a:gd name="T216" fmla="+- 0 7569 2300"/>
                            <a:gd name="T217" fmla="*/ T216 w 6220"/>
                            <a:gd name="T218" fmla="+- 0 323 309"/>
                            <a:gd name="T219" fmla="*/ 323 h 44"/>
                            <a:gd name="T220" fmla="+- 0 7650 2300"/>
                            <a:gd name="T221" fmla="*/ T220 w 6220"/>
                            <a:gd name="T222" fmla="+- 0 323 309"/>
                            <a:gd name="T223" fmla="*/ 323 h 44"/>
                            <a:gd name="T224" fmla="+- 0 8519 2300"/>
                            <a:gd name="T225" fmla="*/ T224 w 6220"/>
                            <a:gd name="T226" fmla="+- 0 323 309"/>
                            <a:gd name="T227" fmla="*/ 323 h 44"/>
                            <a:gd name="T228" fmla="+- 0 8519 2300"/>
                            <a:gd name="T229" fmla="*/ T228 w 6220"/>
                            <a:gd name="T230" fmla="+- 0 309 309"/>
                            <a:gd name="T231" fmla="*/ 309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D0DF12" id="AutoShape 25" o:spid="_x0000_s1026" style="position:absolute;margin-left:115pt;margin-top:15.45pt;width:311pt;height:2.2pt;z-index:-156928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4630;0,214630;0,223520;1219200,223520;1219200,214630;1219200,196215;0,196215;0,205105;1219200,205105;1219200,196215;3345815,214630;2667635,214630;2615565,214630;2615565,214630;1937385,214630;1885315,214630;1271270,214630;1219200,214630;1219200,223520;1271270,223520;1885315,223520;1937385,223520;2615565,223520;2615565,223520;2667635,223520;3345815,223520;3345815,214630;3345815,196215;2667635,196215;2615565,196215;2615565,196215;1937385,196215;1885315,196215;1271270,196215;1219200,196215;1219200,205105;1271270,205105;1885315,205105;1937385,205105;2615565,205105;2615565,205105;2667635,205105;3345815,205105;3345815,196215;3949065,214630;3397250,214630;3345815,214630;3345815,223520;3397250,223520;3949065,223520;3949065,214630;3949065,196215;3397250,196215;3345815,196215;3345815,205105;3397250,205105;3949065,205105;3949065,196215" o:connectangles="0,0,0,0,0,0,0,0,0,0,0,0,0,0,0,0,0,0,0,0,0,0,0,0,0,0,0,0,0,0,0,0,0,0,0,0,0,0,0,0,0,0,0,0,0,0,0,0,0,0,0,0,0,0,0,0,0,0"/>
                <w10:wrap type="topAndBottom" anchorx="page"/>
              </v:shape>
            </w:pict>
          </mc:Fallback>
        </mc:AlternateContent>
      </w:r>
      <w:r w:rsidR="00FB2450">
        <w:rPr>
          <w:rFonts w:ascii="Arial MT"/>
          <w:sz w:val="18"/>
        </w:rPr>
        <w:t>Idiosyncratic</w:t>
      </w:r>
      <w:r w:rsidR="00FB2450">
        <w:rPr>
          <w:rFonts w:ascii="Arial MT"/>
          <w:spacing w:val="-2"/>
          <w:sz w:val="18"/>
        </w:rPr>
        <w:t xml:space="preserve"> </w:t>
      </w:r>
      <w:r w:rsidR="00FB2450">
        <w:rPr>
          <w:rFonts w:ascii="Arial MT"/>
          <w:sz w:val="18"/>
        </w:rPr>
        <w:t>random</w:t>
      </w:r>
      <w:r w:rsidR="00FB2450">
        <w:rPr>
          <w:rFonts w:ascii="Arial MT"/>
          <w:sz w:val="18"/>
        </w:rPr>
        <w:tab/>
        <w:t>0.679476</w:t>
      </w:r>
      <w:r w:rsidR="00FB2450">
        <w:rPr>
          <w:rFonts w:ascii="Arial MT"/>
          <w:sz w:val="18"/>
        </w:rPr>
        <w:tab/>
        <w:t>1.0000</w:t>
      </w:r>
    </w:p>
    <w:p w14:paraId="30F9A38A" w14:textId="77777777" w:rsidR="00030607" w:rsidRDefault="00FB2450">
      <w:pPr>
        <w:spacing w:before="71" w:after="89"/>
        <w:ind w:left="3091"/>
        <w:rPr>
          <w:rFonts w:ascii="Arial MT"/>
          <w:sz w:val="18"/>
        </w:rPr>
      </w:pPr>
      <w:r>
        <w:rPr>
          <w:rFonts w:ascii="Arial MT"/>
          <w:sz w:val="18"/>
        </w:rPr>
        <w:t>Weighted</w:t>
      </w:r>
      <w:r>
        <w:rPr>
          <w:rFonts w:ascii="Arial MT"/>
          <w:spacing w:val="-3"/>
          <w:sz w:val="18"/>
        </w:rPr>
        <w:t xml:space="preserve"> </w:t>
      </w:r>
      <w:r>
        <w:rPr>
          <w:rFonts w:ascii="Arial MT"/>
          <w:sz w:val="18"/>
        </w:rPr>
        <w:t>Statistics</w:t>
      </w:r>
    </w:p>
    <w:p w14:paraId="7403C50A" w14:textId="077C8FAC" w:rsidR="00030607" w:rsidRDefault="00CB053C">
      <w:pPr>
        <w:pStyle w:val="BodyText"/>
        <w:spacing w:after="16" w:line="20" w:lineRule="exact"/>
        <w:ind w:left="839"/>
        <w:rPr>
          <w:rFonts w:ascii="Arial MT"/>
          <w:sz w:val="2"/>
        </w:rPr>
      </w:pPr>
      <w:r>
        <w:rPr>
          <w:rFonts w:ascii="Arial MT"/>
          <w:noProof/>
          <w:sz w:val="2"/>
          <w:lang w:val="en-US"/>
        </w:rPr>
        <mc:AlternateContent>
          <mc:Choice Requires="wpg">
            <w:drawing>
              <wp:inline distT="0" distB="0" distL="0" distR="0" wp14:anchorId="6C16E65F" wp14:editId="192A5145">
                <wp:extent cx="1219835" cy="9525"/>
                <wp:effectExtent l="0" t="0" r="0" b="0"/>
                <wp:docPr id="35"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36" name="Rectangle 24"/>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701399F1" id="Group 23"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">
                <v:rect id="Rectangle 24"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9P7cUA&#10;AADbAAAADwAAAGRycy9kb3ducmV2LnhtbESPT2sCMRTE74LfITyhN81qq+hqFC0Uein476C35+a5&#10;u7h52Sapbv30Rij0OMzMb5jZojGVuJLzpWUF/V4CgjizuuRcwX730R2D8AFZY2WZFPySh8W83Zph&#10;qu2NN3TdhlxECPsUFRQh1KmUPivIoO/Zmjh6Z+sMhihdLrXDW4SbSg6SZCQNlhwXCqzpvaDssv0x&#10;ClaT8ep7/cZf983pSMfD6TIcuESpl06znIII1IT/8F/7Uyt4HcHzS/wB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0/txQAAANsAAAAPAAAAAAAAAAAAAAAAAJgCAABkcnMv&#10;ZG93bnJldi54bWxQSwUGAAAAAAQABAD1AAAAigMAAAAA&#10;" fillcolor="black" stroked="f"/>
                <w10:anchorlock/>
              </v:group>
            </w:pict>
          </mc:Fallback>
        </mc:AlternateContent>
      </w:r>
    </w:p>
    <w:tbl>
      <w:tblPr>
        <w:tblW w:w="0" w:type="auto"/>
        <w:tblInd w:w="847" w:type="dxa"/>
        <w:tblLayout w:type="fixed"/>
        <w:tblCellMar>
          <w:left w:w="0" w:type="dxa"/>
          <w:right w:w="0" w:type="dxa"/>
        </w:tblCellMar>
        <w:tblLook w:val="01E0" w:firstRow="1" w:lastRow="1" w:firstColumn="1" w:lastColumn="1" w:noHBand="0" w:noVBand="0"/>
      </w:tblPr>
      <w:tblGrid>
        <w:gridCol w:w="1920"/>
        <w:gridCol w:w="1139"/>
        <w:gridCol w:w="2074"/>
        <w:gridCol w:w="1085"/>
      </w:tblGrid>
      <w:tr w:rsidR="00030607" w14:paraId="76FDD8E3" w14:textId="77777777">
        <w:trPr>
          <w:trHeight w:val="303"/>
        </w:trPr>
        <w:tc>
          <w:tcPr>
            <w:tcW w:w="1920" w:type="dxa"/>
            <w:tcBorders>
              <w:top w:val="single" w:sz="6" w:space="0" w:color="000000"/>
            </w:tcBorders>
          </w:tcPr>
          <w:p w14:paraId="4FAAFDA7" w14:textId="77777777" w:rsidR="00030607" w:rsidRDefault="00FB2450">
            <w:pPr>
              <w:pStyle w:val="TableParagraph"/>
              <w:spacing w:before="87" w:line="196" w:lineRule="exact"/>
              <w:ind w:left="-3"/>
              <w:rPr>
                <w:rFonts w:ascii="Arial MT"/>
                <w:sz w:val="18"/>
              </w:rPr>
            </w:pPr>
            <w:r>
              <w:rPr>
                <w:rFonts w:ascii="Arial MT"/>
                <w:sz w:val="18"/>
              </w:rPr>
              <w:t>R-squared</w:t>
            </w:r>
          </w:p>
        </w:tc>
        <w:tc>
          <w:tcPr>
            <w:tcW w:w="1139" w:type="dxa"/>
            <w:tcBorders>
              <w:top w:val="double" w:sz="2" w:space="0" w:color="000000"/>
            </w:tcBorders>
          </w:tcPr>
          <w:p w14:paraId="6DD1D498" w14:textId="77777777" w:rsidR="00030607" w:rsidRDefault="00FB2450">
            <w:pPr>
              <w:pStyle w:val="TableParagraph"/>
              <w:spacing w:before="87" w:line="196" w:lineRule="exact"/>
              <w:ind w:right="108"/>
              <w:jc w:val="right"/>
              <w:rPr>
                <w:rFonts w:ascii="Arial MT"/>
                <w:sz w:val="18"/>
              </w:rPr>
            </w:pPr>
            <w:r>
              <w:rPr>
                <w:rFonts w:ascii="Arial MT"/>
                <w:sz w:val="18"/>
              </w:rPr>
              <w:t>0.095116</w:t>
            </w:r>
          </w:p>
        </w:tc>
        <w:tc>
          <w:tcPr>
            <w:tcW w:w="2074" w:type="dxa"/>
            <w:tcBorders>
              <w:top w:val="double" w:sz="2" w:space="0" w:color="000000"/>
            </w:tcBorders>
          </w:tcPr>
          <w:p w14:paraId="25D5BEC3" w14:textId="77777777" w:rsidR="00030607" w:rsidRDefault="00FB2450">
            <w:pPr>
              <w:pStyle w:val="TableParagraph"/>
              <w:spacing w:before="87" w:line="196" w:lineRule="exact"/>
              <w:ind w:left="111"/>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1403F5EA" w14:textId="77777777" w:rsidR="00030607" w:rsidRDefault="00FB2450">
            <w:pPr>
              <w:pStyle w:val="TableParagraph"/>
              <w:spacing w:before="87" w:line="196" w:lineRule="exact"/>
              <w:ind w:right="14"/>
              <w:jc w:val="right"/>
              <w:rPr>
                <w:rFonts w:ascii="Arial MT"/>
                <w:sz w:val="18"/>
              </w:rPr>
            </w:pPr>
            <w:r>
              <w:rPr>
                <w:rFonts w:ascii="Arial MT"/>
                <w:sz w:val="18"/>
              </w:rPr>
              <w:t>0.946901</w:t>
            </w:r>
          </w:p>
        </w:tc>
      </w:tr>
      <w:tr w:rsidR="00030607" w14:paraId="5C5CD9C5" w14:textId="77777777">
        <w:trPr>
          <w:trHeight w:val="219"/>
        </w:trPr>
        <w:tc>
          <w:tcPr>
            <w:tcW w:w="1920" w:type="dxa"/>
          </w:tcPr>
          <w:p w14:paraId="0376763A" w14:textId="77777777" w:rsidR="00030607" w:rsidRDefault="00FB2450">
            <w:pPr>
              <w:pStyle w:val="TableParagraph"/>
              <w:spacing w:before="2" w:line="197" w:lineRule="exact"/>
              <w:ind w:left="-3"/>
              <w:rPr>
                <w:rFonts w:ascii="Arial MT"/>
                <w:sz w:val="18"/>
              </w:rPr>
            </w:pPr>
            <w:r>
              <w:rPr>
                <w:rFonts w:ascii="Arial MT"/>
                <w:sz w:val="18"/>
              </w:rPr>
              <w:t>Adjusted</w:t>
            </w:r>
            <w:r>
              <w:rPr>
                <w:rFonts w:ascii="Arial MT"/>
                <w:spacing w:val="-3"/>
                <w:sz w:val="18"/>
              </w:rPr>
              <w:t xml:space="preserve"> </w:t>
            </w:r>
            <w:r>
              <w:rPr>
                <w:rFonts w:ascii="Arial MT"/>
                <w:sz w:val="18"/>
              </w:rPr>
              <w:t>R-squared</w:t>
            </w:r>
          </w:p>
        </w:tc>
        <w:tc>
          <w:tcPr>
            <w:tcW w:w="1139" w:type="dxa"/>
          </w:tcPr>
          <w:p w14:paraId="72A248FD" w14:textId="77777777" w:rsidR="00030607" w:rsidRDefault="00FB2450">
            <w:pPr>
              <w:pStyle w:val="TableParagraph"/>
              <w:spacing w:before="2" w:line="197" w:lineRule="exact"/>
              <w:ind w:right="108"/>
              <w:jc w:val="right"/>
              <w:rPr>
                <w:rFonts w:ascii="Arial MT"/>
                <w:sz w:val="18"/>
              </w:rPr>
            </w:pPr>
            <w:r>
              <w:rPr>
                <w:rFonts w:ascii="Arial MT"/>
                <w:sz w:val="18"/>
              </w:rPr>
              <w:t>-0.009293</w:t>
            </w:r>
          </w:p>
        </w:tc>
        <w:tc>
          <w:tcPr>
            <w:tcW w:w="2074" w:type="dxa"/>
          </w:tcPr>
          <w:p w14:paraId="56D6FB68" w14:textId="77777777" w:rsidR="00030607" w:rsidRDefault="00FB2450">
            <w:pPr>
              <w:pStyle w:val="TableParagraph"/>
              <w:spacing w:before="2" w:line="197" w:lineRule="exact"/>
              <w:ind w:left="111"/>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1085" w:type="dxa"/>
          </w:tcPr>
          <w:p w14:paraId="1077BB65" w14:textId="77777777" w:rsidR="00030607" w:rsidRDefault="00FB2450">
            <w:pPr>
              <w:pStyle w:val="TableParagraph"/>
              <w:spacing w:before="2" w:line="197" w:lineRule="exact"/>
              <w:ind w:right="14"/>
              <w:jc w:val="right"/>
              <w:rPr>
                <w:rFonts w:ascii="Arial MT"/>
                <w:sz w:val="18"/>
              </w:rPr>
            </w:pPr>
            <w:r>
              <w:rPr>
                <w:rFonts w:ascii="Arial MT"/>
                <w:sz w:val="18"/>
              </w:rPr>
              <w:t>0.618236</w:t>
            </w:r>
          </w:p>
        </w:tc>
      </w:tr>
      <w:tr w:rsidR="00030607" w14:paraId="341DF116" w14:textId="77777777">
        <w:trPr>
          <w:trHeight w:val="210"/>
        </w:trPr>
        <w:tc>
          <w:tcPr>
            <w:tcW w:w="1920" w:type="dxa"/>
          </w:tcPr>
          <w:p w14:paraId="711B50BA" w14:textId="77777777" w:rsidR="00030607" w:rsidRDefault="00FB2450">
            <w:pPr>
              <w:pStyle w:val="TableParagraph"/>
              <w:spacing w:before="4" w:line="18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139" w:type="dxa"/>
          </w:tcPr>
          <w:p w14:paraId="3FF4DA91" w14:textId="77777777" w:rsidR="00030607" w:rsidRDefault="00FB2450">
            <w:pPr>
              <w:pStyle w:val="TableParagraph"/>
              <w:spacing w:before="4" w:line="187" w:lineRule="exact"/>
              <w:ind w:right="108"/>
              <w:jc w:val="right"/>
              <w:rPr>
                <w:rFonts w:ascii="Arial MT"/>
                <w:sz w:val="18"/>
              </w:rPr>
            </w:pPr>
            <w:r>
              <w:rPr>
                <w:rFonts w:ascii="Arial MT"/>
                <w:sz w:val="18"/>
              </w:rPr>
              <w:t>0.621102</w:t>
            </w:r>
          </w:p>
        </w:tc>
        <w:tc>
          <w:tcPr>
            <w:tcW w:w="2074" w:type="dxa"/>
          </w:tcPr>
          <w:p w14:paraId="2F71D534" w14:textId="77777777" w:rsidR="00030607" w:rsidRDefault="00FB2450">
            <w:pPr>
              <w:pStyle w:val="TableParagraph"/>
              <w:spacing w:before="4" w:line="187" w:lineRule="exact"/>
              <w:ind w:left="111"/>
              <w:rPr>
                <w:rFonts w:ascii="Arial MT"/>
                <w:sz w:val="18"/>
              </w:rPr>
            </w:pPr>
            <w:r>
              <w:rPr>
                <w:rFonts w:ascii="Arial MT"/>
                <w:sz w:val="18"/>
              </w:rPr>
              <w:t>Sum</w:t>
            </w:r>
            <w:r>
              <w:rPr>
                <w:rFonts w:ascii="Arial MT"/>
                <w:spacing w:val="-4"/>
                <w:sz w:val="18"/>
              </w:rPr>
              <w:t xml:space="preserve"> </w:t>
            </w:r>
            <w:r>
              <w:rPr>
                <w:rFonts w:ascii="Arial MT"/>
                <w:sz w:val="18"/>
              </w:rPr>
              <w:t>squared</w:t>
            </w:r>
            <w:r>
              <w:rPr>
                <w:rFonts w:ascii="Arial MT"/>
                <w:spacing w:val="-2"/>
                <w:sz w:val="18"/>
              </w:rPr>
              <w:t xml:space="preserve"> </w:t>
            </w:r>
            <w:r>
              <w:rPr>
                <w:rFonts w:ascii="Arial MT"/>
                <w:sz w:val="18"/>
              </w:rPr>
              <w:t>resid</w:t>
            </w:r>
          </w:p>
        </w:tc>
        <w:tc>
          <w:tcPr>
            <w:tcW w:w="1085" w:type="dxa"/>
          </w:tcPr>
          <w:p w14:paraId="3D0CEE47" w14:textId="77777777" w:rsidR="00030607" w:rsidRDefault="00FB2450">
            <w:pPr>
              <w:pStyle w:val="TableParagraph"/>
              <w:spacing w:before="4" w:line="187" w:lineRule="exact"/>
              <w:ind w:right="14"/>
              <w:jc w:val="right"/>
              <w:rPr>
                <w:rFonts w:ascii="Arial MT"/>
                <w:sz w:val="18"/>
              </w:rPr>
            </w:pPr>
            <w:r>
              <w:rPr>
                <w:rFonts w:ascii="Arial MT"/>
                <w:sz w:val="18"/>
              </w:rPr>
              <w:t>20.05992</w:t>
            </w:r>
          </w:p>
        </w:tc>
      </w:tr>
    </w:tbl>
    <w:p w14:paraId="7BB6A3EB" w14:textId="77777777" w:rsidR="00030607" w:rsidRDefault="00030607">
      <w:pPr>
        <w:spacing w:line="187" w:lineRule="exact"/>
        <w:jc w:val="right"/>
        <w:rPr>
          <w:rFonts w:ascii="Arial MT"/>
          <w:sz w:val="18"/>
        </w:rPr>
        <w:sectPr w:rsidR="00030607">
          <w:pgSz w:w="11910" w:h="16840"/>
          <w:pgMar w:top="1680" w:right="580" w:bottom="1400" w:left="1460" w:header="712" w:footer="1202" w:gutter="0"/>
          <w:cols w:space="720"/>
        </w:sectPr>
      </w:pPr>
    </w:p>
    <w:p w14:paraId="28BB60CA" w14:textId="77777777" w:rsidR="00030607" w:rsidRDefault="00030607">
      <w:pPr>
        <w:pStyle w:val="BodyText"/>
        <w:rPr>
          <w:rFonts w:ascii="Arial MT"/>
          <w:sz w:val="20"/>
        </w:rPr>
      </w:pPr>
    </w:p>
    <w:p w14:paraId="377CE6F2" w14:textId="77777777" w:rsidR="00030607" w:rsidRDefault="00030607">
      <w:pPr>
        <w:pStyle w:val="BodyText"/>
        <w:rPr>
          <w:rFonts w:ascii="Arial MT"/>
          <w:sz w:val="20"/>
        </w:rPr>
      </w:pPr>
    </w:p>
    <w:p w14:paraId="4DB4A948" w14:textId="77777777" w:rsidR="00030607" w:rsidRDefault="00030607">
      <w:pPr>
        <w:pStyle w:val="BodyText"/>
        <w:spacing w:before="8"/>
        <w:rPr>
          <w:rFonts w:ascii="Arial MT"/>
          <w:sz w:val="11"/>
        </w:rPr>
      </w:pPr>
    </w:p>
    <w:tbl>
      <w:tblPr>
        <w:tblW w:w="0" w:type="auto"/>
        <w:tblInd w:w="847" w:type="dxa"/>
        <w:tblLayout w:type="fixed"/>
        <w:tblCellMar>
          <w:left w:w="0" w:type="dxa"/>
          <w:right w:w="0" w:type="dxa"/>
        </w:tblCellMar>
        <w:tblLook w:val="01E0" w:firstRow="1" w:lastRow="1" w:firstColumn="1" w:lastColumn="1" w:noHBand="0" w:noVBand="0"/>
      </w:tblPr>
      <w:tblGrid>
        <w:gridCol w:w="1920"/>
        <w:gridCol w:w="3214"/>
        <w:gridCol w:w="1085"/>
      </w:tblGrid>
      <w:tr w:rsidR="00030607" w14:paraId="64C2F2A3" w14:textId="77777777">
        <w:trPr>
          <w:trHeight w:val="524"/>
        </w:trPr>
        <w:tc>
          <w:tcPr>
            <w:tcW w:w="1920" w:type="dxa"/>
            <w:tcBorders>
              <w:bottom w:val="single" w:sz="6" w:space="0" w:color="000000"/>
            </w:tcBorders>
          </w:tcPr>
          <w:p w14:paraId="26CF010E" w14:textId="77777777" w:rsidR="00030607" w:rsidRDefault="00FB2450">
            <w:pPr>
              <w:pStyle w:val="TableParagraph"/>
              <w:spacing w:line="256" w:lineRule="auto"/>
              <w:ind w:left="-3" w:right="649"/>
              <w:rPr>
                <w:rFonts w:ascii="Arial MT"/>
                <w:sz w:val="18"/>
              </w:rPr>
            </w:pPr>
            <w:r>
              <w:rPr>
                <w:rFonts w:ascii="Arial MT"/>
                <w:sz w:val="18"/>
              </w:rPr>
              <w:t>F-statistic</w:t>
            </w:r>
            <w:r>
              <w:rPr>
                <w:rFonts w:ascii="Arial MT"/>
                <w:spacing w:val="1"/>
                <w:sz w:val="18"/>
              </w:rPr>
              <w:t xml:space="preserve"> </w:t>
            </w:r>
            <w:r>
              <w:rPr>
                <w:rFonts w:ascii="Arial MT"/>
                <w:sz w:val="18"/>
              </w:rPr>
              <w:t>Prob(F-statistic)</w:t>
            </w:r>
          </w:p>
        </w:tc>
        <w:tc>
          <w:tcPr>
            <w:tcW w:w="3214" w:type="dxa"/>
            <w:tcBorders>
              <w:bottom w:val="double" w:sz="2" w:space="0" w:color="000000"/>
            </w:tcBorders>
          </w:tcPr>
          <w:p w14:paraId="6E683E04" w14:textId="77777777" w:rsidR="00030607" w:rsidRDefault="00FB2450">
            <w:pPr>
              <w:pStyle w:val="TableParagraph"/>
              <w:tabs>
                <w:tab w:val="left" w:pos="1250"/>
              </w:tabs>
              <w:spacing w:line="201" w:lineRule="exact"/>
              <w:ind w:left="276"/>
              <w:rPr>
                <w:rFonts w:ascii="Arial MT"/>
                <w:sz w:val="18"/>
              </w:rPr>
            </w:pPr>
            <w:r>
              <w:rPr>
                <w:rFonts w:ascii="Arial MT"/>
                <w:sz w:val="18"/>
              </w:rPr>
              <w:t>0.910991</w:t>
            </w:r>
            <w:r>
              <w:rPr>
                <w:rFonts w:ascii="Arial MT"/>
                <w:sz w:val="18"/>
              </w:rPr>
              <w:tab/>
              <w:t>Durbin-Watson</w:t>
            </w:r>
            <w:r>
              <w:rPr>
                <w:rFonts w:ascii="Arial MT"/>
                <w:spacing w:val="-4"/>
                <w:sz w:val="18"/>
              </w:rPr>
              <w:t xml:space="preserve"> </w:t>
            </w:r>
            <w:r>
              <w:rPr>
                <w:rFonts w:ascii="Arial MT"/>
                <w:sz w:val="18"/>
              </w:rPr>
              <w:t>stat</w:t>
            </w:r>
          </w:p>
          <w:p w14:paraId="302007AE" w14:textId="77777777" w:rsidR="00030607" w:rsidRDefault="00FB2450">
            <w:pPr>
              <w:pStyle w:val="TableParagraph"/>
              <w:spacing w:before="14"/>
              <w:ind w:left="276"/>
              <w:rPr>
                <w:rFonts w:ascii="Arial MT"/>
                <w:sz w:val="18"/>
              </w:rPr>
            </w:pPr>
            <w:r>
              <w:rPr>
                <w:rFonts w:ascii="Arial MT"/>
                <w:sz w:val="18"/>
              </w:rPr>
              <w:t>0.494469</w:t>
            </w:r>
          </w:p>
        </w:tc>
        <w:tc>
          <w:tcPr>
            <w:tcW w:w="1085" w:type="dxa"/>
            <w:tcBorders>
              <w:bottom w:val="double" w:sz="2" w:space="0" w:color="000000"/>
            </w:tcBorders>
          </w:tcPr>
          <w:p w14:paraId="57D36B29" w14:textId="77777777" w:rsidR="00030607" w:rsidRDefault="00FB2450">
            <w:pPr>
              <w:pStyle w:val="TableParagraph"/>
              <w:spacing w:line="201" w:lineRule="exact"/>
              <w:ind w:right="15"/>
              <w:jc w:val="right"/>
              <w:rPr>
                <w:rFonts w:ascii="Arial MT"/>
                <w:sz w:val="18"/>
              </w:rPr>
            </w:pPr>
            <w:r>
              <w:rPr>
                <w:rFonts w:ascii="Arial MT"/>
                <w:sz w:val="18"/>
              </w:rPr>
              <w:t>2.432243</w:t>
            </w:r>
          </w:p>
        </w:tc>
      </w:tr>
      <w:tr w:rsidR="00030607" w14:paraId="7D4CDAB2" w14:textId="77777777">
        <w:trPr>
          <w:trHeight w:val="394"/>
        </w:trPr>
        <w:tc>
          <w:tcPr>
            <w:tcW w:w="1920" w:type="dxa"/>
            <w:tcBorders>
              <w:top w:val="single" w:sz="6" w:space="0" w:color="000000"/>
              <w:bottom w:val="single" w:sz="6" w:space="0" w:color="000000"/>
            </w:tcBorders>
          </w:tcPr>
          <w:p w14:paraId="25E342E4" w14:textId="77777777" w:rsidR="00030607" w:rsidRDefault="00030607">
            <w:pPr>
              <w:pStyle w:val="TableParagraph"/>
              <w:rPr>
                <w:rFonts w:ascii="Arial MT"/>
                <w:sz w:val="20"/>
              </w:rPr>
            </w:pPr>
          </w:p>
          <w:p w14:paraId="1A89D8FB" w14:textId="77777777" w:rsidR="00030607" w:rsidRDefault="00030607">
            <w:pPr>
              <w:pStyle w:val="TableParagraph"/>
              <w:spacing w:before="1"/>
              <w:rPr>
                <w:rFonts w:ascii="Arial MT"/>
                <w:sz w:val="13"/>
              </w:rPr>
            </w:pPr>
          </w:p>
          <w:p w14:paraId="3555D8D8" w14:textId="52FA27A7" w:rsidR="00030607" w:rsidRDefault="00CB053C">
            <w:pPr>
              <w:pStyle w:val="TableParagraph"/>
              <w:spacing w:line="20" w:lineRule="exact"/>
              <w:ind w:right="-72"/>
              <w:rPr>
                <w:rFonts w:ascii="Arial MT"/>
                <w:sz w:val="2"/>
              </w:rPr>
            </w:pPr>
            <w:r>
              <w:rPr>
                <w:rFonts w:ascii="Arial MT"/>
                <w:noProof/>
                <w:sz w:val="2"/>
                <w:lang w:val="en-US"/>
              </w:rPr>
              <mc:AlternateContent>
                <mc:Choice Requires="wpg">
                  <w:drawing>
                    <wp:inline distT="0" distB="0" distL="0" distR="0" wp14:anchorId="5B1A4A21" wp14:editId="38E56255">
                      <wp:extent cx="1219835" cy="9525"/>
                      <wp:effectExtent l="0" t="0" r="0" b="0"/>
                      <wp:docPr id="33"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34" name="Rectangle 22"/>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5674768" id="Group 21"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">
                      <v:rect id="Rectangle 22"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F0AcYA&#10;AADbAAAADwAAAGRycy9kb3ducmV2LnhtbESPS2vDMBCE74X+B7GF3Bq5eZTEtRKaQKGXQl6H5Lax&#10;traJtXIk1XH766NAoMdhZr5hsnlnatGS85VlBS/9BARxbnXFhYLd9uN5AsIHZI21ZVLwSx7ms8eH&#10;DFNtL7ymdhMKESHsU1RQhtCkUvq8JIO+bxvi6H1bZzBE6QqpHV4i3NRykCSv0mDFcaHEhpYl5afN&#10;j1GwmE4W59WIv/7WxwMd9sfTeOASpXpP3fsbiEBd+A/f259awXAEty/xB8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F0AcYAAADbAAAADwAAAAAAAAAAAAAAAACYAgAAZHJz&#10;L2Rvd25yZXYueG1sUEsFBgAAAAAEAAQA9QAAAIsDAAAAAA==&#10;" fillcolor="black" stroked="f"/>
                      <w10:anchorlock/>
                    </v:group>
                  </w:pict>
                </mc:Fallback>
              </mc:AlternateContent>
            </w:r>
          </w:p>
        </w:tc>
        <w:tc>
          <w:tcPr>
            <w:tcW w:w="3214" w:type="dxa"/>
            <w:tcBorders>
              <w:top w:val="double" w:sz="2" w:space="0" w:color="000000"/>
              <w:bottom w:val="double" w:sz="2" w:space="0" w:color="000000"/>
            </w:tcBorders>
          </w:tcPr>
          <w:p w14:paraId="396CB122" w14:textId="77777777" w:rsidR="00030607" w:rsidRDefault="00FB2450">
            <w:pPr>
              <w:pStyle w:val="TableParagraph"/>
              <w:spacing w:before="84"/>
              <w:ind w:left="238"/>
              <w:rPr>
                <w:rFonts w:ascii="Arial MT"/>
                <w:sz w:val="18"/>
              </w:rPr>
            </w:pPr>
            <w:r>
              <w:rPr>
                <w:rFonts w:ascii="Arial MT"/>
                <w:sz w:val="18"/>
              </w:rPr>
              <w:t>Unweighted</w:t>
            </w:r>
            <w:r>
              <w:rPr>
                <w:rFonts w:ascii="Arial MT"/>
                <w:spacing w:val="-4"/>
                <w:sz w:val="18"/>
              </w:rPr>
              <w:t xml:space="preserve"> </w:t>
            </w:r>
            <w:r>
              <w:rPr>
                <w:rFonts w:ascii="Arial MT"/>
                <w:sz w:val="18"/>
              </w:rPr>
              <w:t>Statistics</w:t>
            </w:r>
          </w:p>
        </w:tc>
        <w:tc>
          <w:tcPr>
            <w:tcW w:w="1085" w:type="dxa"/>
            <w:tcBorders>
              <w:top w:val="double" w:sz="2" w:space="0" w:color="000000"/>
              <w:bottom w:val="double" w:sz="2" w:space="0" w:color="000000"/>
            </w:tcBorders>
          </w:tcPr>
          <w:p w14:paraId="19D436F3" w14:textId="77777777" w:rsidR="00030607" w:rsidRDefault="00030607">
            <w:pPr>
              <w:pStyle w:val="TableParagraph"/>
              <w:rPr>
                <w:sz w:val="18"/>
              </w:rPr>
            </w:pPr>
          </w:p>
        </w:tc>
      </w:tr>
      <w:tr w:rsidR="00030607" w14:paraId="5BE61B8C" w14:textId="77777777">
        <w:trPr>
          <w:trHeight w:val="295"/>
        </w:trPr>
        <w:tc>
          <w:tcPr>
            <w:tcW w:w="1920" w:type="dxa"/>
            <w:tcBorders>
              <w:top w:val="single" w:sz="6" w:space="0" w:color="000000"/>
            </w:tcBorders>
          </w:tcPr>
          <w:p w14:paraId="086ED761" w14:textId="77777777" w:rsidR="00030607" w:rsidRDefault="00FB2450">
            <w:pPr>
              <w:pStyle w:val="TableParagraph"/>
              <w:spacing w:before="80" w:line="196" w:lineRule="exact"/>
              <w:ind w:left="-3"/>
              <w:rPr>
                <w:rFonts w:ascii="Arial MT"/>
                <w:sz w:val="18"/>
              </w:rPr>
            </w:pPr>
            <w:r>
              <w:rPr>
                <w:rFonts w:ascii="Arial MT"/>
                <w:sz w:val="18"/>
              </w:rPr>
              <w:t>R-squared</w:t>
            </w:r>
          </w:p>
        </w:tc>
        <w:tc>
          <w:tcPr>
            <w:tcW w:w="3214" w:type="dxa"/>
            <w:tcBorders>
              <w:top w:val="double" w:sz="2" w:space="0" w:color="000000"/>
            </w:tcBorders>
          </w:tcPr>
          <w:p w14:paraId="1F494955" w14:textId="77777777" w:rsidR="00030607" w:rsidRDefault="00FB2450">
            <w:pPr>
              <w:pStyle w:val="TableParagraph"/>
              <w:tabs>
                <w:tab w:val="left" w:pos="1250"/>
              </w:tabs>
              <w:spacing w:before="80" w:line="196" w:lineRule="exact"/>
              <w:ind w:left="276"/>
              <w:rPr>
                <w:rFonts w:ascii="Arial MT"/>
                <w:sz w:val="18"/>
              </w:rPr>
            </w:pPr>
            <w:r>
              <w:rPr>
                <w:rFonts w:ascii="Arial MT"/>
                <w:sz w:val="18"/>
              </w:rPr>
              <w:t>0.095116</w:t>
            </w:r>
            <w:r>
              <w:rPr>
                <w:rFonts w:ascii="Arial MT"/>
                <w:sz w:val="18"/>
              </w:rPr>
              <w:tab/>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598EF1FB" w14:textId="77777777" w:rsidR="00030607" w:rsidRDefault="00FB2450">
            <w:pPr>
              <w:pStyle w:val="TableParagraph"/>
              <w:spacing w:before="80" w:line="196" w:lineRule="exact"/>
              <w:ind w:right="15"/>
              <w:jc w:val="right"/>
              <w:rPr>
                <w:rFonts w:ascii="Arial MT"/>
                <w:sz w:val="18"/>
              </w:rPr>
            </w:pPr>
            <w:r>
              <w:rPr>
                <w:rFonts w:ascii="Arial MT"/>
                <w:sz w:val="18"/>
              </w:rPr>
              <w:t>0.946901</w:t>
            </w:r>
          </w:p>
        </w:tc>
      </w:tr>
      <w:tr w:rsidR="00030607" w14:paraId="67C42B75" w14:textId="77777777">
        <w:trPr>
          <w:trHeight w:val="297"/>
        </w:trPr>
        <w:tc>
          <w:tcPr>
            <w:tcW w:w="1920" w:type="dxa"/>
            <w:tcBorders>
              <w:bottom w:val="double" w:sz="2" w:space="0" w:color="000000"/>
            </w:tcBorders>
          </w:tcPr>
          <w:p w14:paraId="25BBC33F" w14:textId="77777777" w:rsidR="00030607" w:rsidRDefault="00FB2450">
            <w:pPr>
              <w:pStyle w:val="TableParagraph"/>
              <w:spacing w:before="2"/>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3214" w:type="dxa"/>
            <w:tcBorders>
              <w:bottom w:val="double" w:sz="2" w:space="0" w:color="000000"/>
            </w:tcBorders>
          </w:tcPr>
          <w:p w14:paraId="2F3E0541" w14:textId="77777777" w:rsidR="00030607" w:rsidRDefault="00FB2450">
            <w:pPr>
              <w:pStyle w:val="TableParagraph"/>
              <w:tabs>
                <w:tab w:val="left" w:pos="1250"/>
              </w:tabs>
              <w:spacing w:before="2"/>
              <w:ind w:left="276"/>
              <w:rPr>
                <w:rFonts w:ascii="Arial MT"/>
                <w:sz w:val="18"/>
              </w:rPr>
            </w:pPr>
            <w:r>
              <w:rPr>
                <w:rFonts w:ascii="Arial MT"/>
                <w:sz w:val="18"/>
              </w:rPr>
              <w:t>20.05992</w:t>
            </w:r>
            <w:r>
              <w:rPr>
                <w:rFonts w:ascii="Arial MT"/>
                <w:sz w:val="18"/>
              </w:rPr>
              <w:tab/>
              <w:t>Durbin-Watson</w:t>
            </w:r>
            <w:r>
              <w:rPr>
                <w:rFonts w:ascii="Arial MT"/>
                <w:spacing w:val="-4"/>
                <w:sz w:val="18"/>
              </w:rPr>
              <w:t xml:space="preserve"> </w:t>
            </w:r>
            <w:r>
              <w:rPr>
                <w:rFonts w:ascii="Arial MT"/>
                <w:sz w:val="18"/>
              </w:rPr>
              <w:t>stat</w:t>
            </w:r>
          </w:p>
        </w:tc>
        <w:tc>
          <w:tcPr>
            <w:tcW w:w="1085" w:type="dxa"/>
            <w:tcBorders>
              <w:bottom w:val="double" w:sz="2" w:space="0" w:color="000000"/>
            </w:tcBorders>
          </w:tcPr>
          <w:p w14:paraId="795C5F62" w14:textId="77777777" w:rsidR="00030607" w:rsidRDefault="00FB2450">
            <w:pPr>
              <w:pStyle w:val="TableParagraph"/>
              <w:spacing w:before="2"/>
              <w:ind w:right="15"/>
              <w:jc w:val="right"/>
              <w:rPr>
                <w:rFonts w:ascii="Arial MT"/>
                <w:sz w:val="18"/>
              </w:rPr>
            </w:pPr>
            <w:r>
              <w:rPr>
                <w:rFonts w:ascii="Arial MT"/>
                <w:sz w:val="18"/>
              </w:rPr>
              <w:t>2.432243</w:t>
            </w:r>
          </w:p>
        </w:tc>
      </w:tr>
    </w:tbl>
    <w:p w14:paraId="6BC42741" w14:textId="77777777" w:rsidR="00030607" w:rsidRDefault="00030607">
      <w:pPr>
        <w:pStyle w:val="BodyText"/>
        <w:spacing w:before="6"/>
        <w:rPr>
          <w:rFonts w:ascii="Arial MT"/>
          <w:sz w:val="27"/>
        </w:rPr>
      </w:pPr>
    </w:p>
    <w:p w14:paraId="5F22DD33" w14:textId="78FB3B73" w:rsidR="00030607" w:rsidRPr="007D04A5" w:rsidRDefault="00CB053C" w:rsidP="007D04A5">
      <w:pPr>
        <w:pStyle w:val="BodyText"/>
        <w:ind w:left="851"/>
        <w:rPr>
          <w:b/>
          <w:u w:val="single"/>
        </w:rPr>
      </w:pPr>
      <w:r>
        <w:rPr>
          <w:b/>
          <w:noProof/>
          <w:u w:val="single"/>
          <w:lang w:val="en-US"/>
        </w:rPr>
        <mc:AlternateContent>
          <mc:Choice Requires="wps">
            <w:drawing>
              <wp:anchor distT="0" distB="0" distL="114300" distR="114300" simplePos="0" relativeHeight="482826752" behindDoc="1" locked="0" layoutInCell="1" allowOverlap="1" wp14:anchorId="1A9AACDB" wp14:editId="3164897D">
                <wp:simplePos x="0" y="0"/>
                <wp:positionH relativeFrom="page">
                  <wp:posOffset>1460500</wp:posOffset>
                </wp:positionH>
                <wp:positionV relativeFrom="paragraph">
                  <wp:posOffset>-922020</wp:posOffset>
                </wp:positionV>
                <wp:extent cx="1219200" cy="8890"/>
                <wp:effectExtent l="0" t="0" r="0" b="0"/>
                <wp:wrapNone/>
                <wp:docPr id="3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5FE1ED" id="Rectangle 20" o:spid="_x0000_s1026" style="position:absolute;margin-left:115pt;margin-top:-72.6pt;width:96pt;height:.7pt;z-index:-20489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" fillcolor="black" stroked="f">
                <w10:wrap anchorx="page"/>
              </v:rect>
            </w:pict>
          </mc:Fallback>
        </mc:AlternateContent>
      </w:r>
      <w:r w:rsidR="00FB2450" w:rsidRPr="007D04A5">
        <w:rPr>
          <w:b/>
          <w:u w:val="single"/>
        </w:rPr>
        <w:t>Lampiran</w:t>
      </w:r>
      <w:r w:rsidR="00FB2450" w:rsidRPr="007D04A5">
        <w:rPr>
          <w:b/>
          <w:spacing w:val="-3"/>
          <w:u w:val="single"/>
        </w:rPr>
        <w:t xml:space="preserve"> </w:t>
      </w:r>
      <w:r w:rsidR="00FB2450" w:rsidRPr="007D04A5">
        <w:rPr>
          <w:b/>
          <w:u w:val="single"/>
        </w:rPr>
        <w:t>16</w:t>
      </w:r>
      <w:r w:rsidR="00FB2450" w:rsidRPr="007D04A5">
        <w:rPr>
          <w:b/>
          <w:spacing w:val="-2"/>
          <w:u w:val="single"/>
        </w:rPr>
        <w:t xml:space="preserve"> </w:t>
      </w:r>
      <w:r w:rsidR="00FB2450" w:rsidRPr="007D04A5">
        <w:rPr>
          <w:b/>
          <w:u w:val="single"/>
        </w:rPr>
        <w:t>Hasil</w:t>
      </w:r>
      <w:r w:rsidR="00FB2450" w:rsidRPr="007D04A5">
        <w:rPr>
          <w:b/>
          <w:spacing w:val="-2"/>
          <w:u w:val="single"/>
        </w:rPr>
        <w:t xml:space="preserve"> </w:t>
      </w:r>
      <w:r w:rsidR="00FB2450" w:rsidRPr="007D04A5">
        <w:rPr>
          <w:b/>
          <w:u w:val="single"/>
        </w:rPr>
        <w:t>Uji</w:t>
      </w:r>
      <w:r w:rsidR="00FB2450" w:rsidRPr="007D04A5">
        <w:rPr>
          <w:b/>
          <w:spacing w:val="-2"/>
          <w:u w:val="single"/>
        </w:rPr>
        <w:t xml:space="preserve"> </w:t>
      </w:r>
      <w:r w:rsidR="00FB2450" w:rsidRPr="007D04A5">
        <w:rPr>
          <w:b/>
          <w:u w:val="single"/>
        </w:rPr>
        <w:t>Persamaan</w:t>
      </w:r>
      <w:r w:rsidR="00FB2450" w:rsidRPr="007D04A5">
        <w:rPr>
          <w:b/>
          <w:spacing w:val="-1"/>
          <w:u w:val="single"/>
        </w:rPr>
        <w:t xml:space="preserve"> </w:t>
      </w:r>
      <w:r w:rsidR="00FB2450" w:rsidRPr="007D04A5">
        <w:rPr>
          <w:b/>
          <w:u w:val="single"/>
        </w:rPr>
        <w:t>Penelitian</w:t>
      </w:r>
      <w:r w:rsidR="00FB2450" w:rsidRPr="007D04A5">
        <w:rPr>
          <w:b/>
          <w:spacing w:val="-2"/>
          <w:u w:val="single"/>
        </w:rPr>
        <w:t xml:space="preserve"> </w:t>
      </w:r>
      <w:r w:rsidR="00FB2450" w:rsidRPr="007D04A5">
        <w:rPr>
          <w:b/>
          <w:u w:val="single"/>
        </w:rPr>
        <w:t>1</w:t>
      </w:r>
    </w:p>
    <w:p w14:paraId="578CDFA4" w14:textId="77777777" w:rsidR="00030607" w:rsidRDefault="00030607">
      <w:pPr>
        <w:pStyle w:val="BodyText"/>
        <w:rPr>
          <w:b/>
          <w:sz w:val="23"/>
        </w:rPr>
      </w:pPr>
    </w:p>
    <w:p w14:paraId="526C88EB" w14:textId="77777777" w:rsidR="00030607" w:rsidRDefault="00FB2450">
      <w:pPr>
        <w:spacing w:before="94"/>
        <w:ind w:left="837"/>
        <w:rPr>
          <w:rFonts w:ascii="Arial MT"/>
          <w:sz w:val="18"/>
        </w:rPr>
      </w:pPr>
      <w:r>
        <w:rPr>
          <w:rFonts w:ascii="Arial MT"/>
          <w:sz w:val="18"/>
        </w:rPr>
        <w:t>Dependent</w:t>
      </w:r>
      <w:r>
        <w:rPr>
          <w:rFonts w:ascii="Arial MT"/>
          <w:spacing w:val="-3"/>
          <w:sz w:val="18"/>
        </w:rPr>
        <w:t xml:space="preserve"> </w:t>
      </w:r>
      <w:r>
        <w:rPr>
          <w:rFonts w:ascii="Arial MT"/>
          <w:sz w:val="18"/>
        </w:rPr>
        <w:t>Variable:</w:t>
      </w:r>
      <w:r>
        <w:rPr>
          <w:rFonts w:ascii="Arial MT"/>
          <w:spacing w:val="-3"/>
          <w:sz w:val="18"/>
        </w:rPr>
        <w:t xml:space="preserve"> </w:t>
      </w:r>
      <w:r>
        <w:rPr>
          <w:rFonts w:ascii="Arial MT"/>
          <w:sz w:val="18"/>
        </w:rPr>
        <w:t>ROA</w:t>
      </w:r>
    </w:p>
    <w:p w14:paraId="28CD8041" w14:textId="77777777" w:rsidR="00030607" w:rsidRDefault="00FB2450">
      <w:pPr>
        <w:spacing w:before="14" w:line="254" w:lineRule="auto"/>
        <w:ind w:left="837" w:right="4811"/>
        <w:rPr>
          <w:rFonts w:ascii="Arial MT"/>
          <w:sz w:val="18"/>
        </w:rPr>
      </w:pPr>
      <w:r>
        <w:rPr>
          <w:rFonts w:ascii="Arial MT"/>
          <w:sz w:val="18"/>
        </w:rPr>
        <w:t>Method: Panel EGLS (Cross-section random effects)</w:t>
      </w:r>
      <w:r>
        <w:rPr>
          <w:rFonts w:ascii="Arial MT"/>
          <w:spacing w:val="-47"/>
          <w:sz w:val="18"/>
        </w:rPr>
        <w:t xml:space="preserve"> </w:t>
      </w:r>
      <w:r>
        <w:rPr>
          <w:rFonts w:ascii="Arial MT"/>
          <w:sz w:val="18"/>
        </w:rPr>
        <w:t>Date:</w:t>
      </w:r>
      <w:r>
        <w:rPr>
          <w:rFonts w:ascii="Arial MT"/>
          <w:spacing w:val="-1"/>
          <w:sz w:val="18"/>
        </w:rPr>
        <w:t xml:space="preserve"> </w:t>
      </w:r>
      <w:r>
        <w:rPr>
          <w:rFonts w:ascii="Arial MT"/>
          <w:sz w:val="18"/>
        </w:rPr>
        <w:t>11/14/21</w:t>
      </w:r>
      <w:r>
        <w:rPr>
          <w:rFonts w:ascii="Arial MT"/>
          <w:spacing w:val="1"/>
          <w:sz w:val="18"/>
        </w:rPr>
        <w:t xml:space="preserve"> </w:t>
      </w:r>
      <w:r>
        <w:rPr>
          <w:rFonts w:ascii="Arial MT"/>
          <w:sz w:val="18"/>
        </w:rPr>
        <w:t>Time: 20:21</w:t>
      </w:r>
    </w:p>
    <w:p w14:paraId="6EBE1221" w14:textId="77777777" w:rsidR="00030607" w:rsidRDefault="00FB2450">
      <w:pPr>
        <w:ind w:left="837"/>
        <w:rPr>
          <w:rFonts w:ascii="Arial MT"/>
          <w:sz w:val="18"/>
        </w:rPr>
      </w:pPr>
      <w:r>
        <w:rPr>
          <w:rFonts w:ascii="Arial MT"/>
          <w:sz w:val="18"/>
        </w:rPr>
        <w:t>Sample:</w:t>
      </w:r>
      <w:r>
        <w:rPr>
          <w:rFonts w:ascii="Arial MT"/>
          <w:spacing w:val="-2"/>
          <w:sz w:val="18"/>
        </w:rPr>
        <w:t xml:space="preserve"> </w:t>
      </w:r>
      <w:r>
        <w:rPr>
          <w:rFonts w:ascii="Arial MT"/>
          <w:sz w:val="18"/>
        </w:rPr>
        <w:t>2016</w:t>
      </w:r>
      <w:r>
        <w:rPr>
          <w:rFonts w:ascii="Arial MT"/>
          <w:spacing w:val="-4"/>
          <w:sz w:val="18"/>
        </w:rPr>
        <w:t xml:space="preserve"> </w:t>
      </w:r>
      <w:r>
        <w:rPr>
          <w:rFonts w:ascii="Arial MT"/>
          <w:sz w:val="18"/>
        </w:rPr>
        <w:t>2019</w:t>
      </w:r>
    </w:p>
    <w:p w14:paraId="0CCA7800" w14:textId="77777777" w:rsidR="00030607" w:rsidRDefault="00FB2450">
      <w:pPr>
        <w:spacing w:before="14"/>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4</w:t>
      </w:r>
    </w:p>
    <w:p w14:paraId="4E6A3CCA" w14:textId="77777777" w:rsidR="00030607" w:rsidRDefault="00FB2450">
      <w:pPr>
        <w:spacing w:before="12"/>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2</w:t>
      </w:r>
    </w:p>
    <w:p w14:paraId="5CAAF257" w14:textId="77777777" w:rsidR="00030607" w:rsidRDefault="00FB2450">
      <w:pPr>
        <w:spacing w:before="13"/>
        <w:ind w:left="837"/>
        <w:rPr>
          <w:rFonts w:ascii="Arial MT"/>
          <w:sz w:val="18"/>
        </w:rPr>
      </w:pPr>
      <w:r>
        <w:rPr>
          <w:rFonts w:ascii="Arial MT"/>
          <w:sz w:val="18"/>
        </w:rPr>
        <w:t>Total</w:t>
      </w:r>
      <w:r>
        <w:rPr>
          <w:rFonts w:ascii="Arial MT"/>
          <w:spacing w:val="-4"/>
          <w:sz w:val="18"/>
        </w:rPr>
        <w:t xml:space="preserve"> </w:t>
      </w:r>
      <w:r>
        <w:rPr>
          <w:rFonts w:ascii="Arial MT"/>
          <w:sz w:val="18"/>
        </w:rPr>
        <w:t>panel</w:t>
      </w:r>
      <w:r>
        <w:rPr>
          <w:rFonts w:ascii="Arial MT"/>
          <w:spacing w:val="-4"/>
          <w:sz w:val="18"/>
        </w:rPr>
        <w:t xml:space="preserve"> </w:t>
      </w:r>
      <w:r>
        <w:rPr>
          <w:rFonts w:ascii="Arial MT"/>
          <w:sz w:val="18"/>
        </w:rPr>
        <w:t>(unbalanced)</w:t>
      </w:r>
      <w:r>
        <w:rPr>
          <w:rFonts w:ascii="Arial MT"/>
          <w:spacing w:val="-5"/>
          <w:sz w:val="18"/>
        </w:rPr>
        <w:t xml:space="preserve"> </w:t>
      </w:r>
      <w:r>
        <w:rPr>
          <w:rFonts w:ascii="Arial MT"/>
          <w:sz w:val="18"/>
        </w:rPr>
        <w:t>observations:</w:t>
      </w:r>
      <w:r>
        <w:rPr>
          <w:rFonts w:ascii="Arial MT"/>
          <w:spacing w:val="-4"/>
          <w:sz w:val="18"/>
        </w:rPr>
        <w:t xml:space="preserve"> </w:t>
      </w:r>
      <w:r>
        <w:rPr>
          <w:rFonts w:ascii="Arial MT"/>
          <w:sz w:val="18"/>
        </w:rPr>
        <w:t>125</w:t>
      </w:r>
    </w:p>
    <w:p w14:paraId="251FCF18" w14:textId="17A0B3D4" w:rsidR="00030607" w:rsidRDefault="00CB053C">
      <w:pPr>
        <w:spacing w:before="14"/>
        <w:ind w:left="837"/>
        <w:rPr>
          <w:rFonts w:ascii="Arial MT"/>
          <w:sz w:val="18"/>
        </w:rPr>
      </w:pPr>
      <w:r>
        <w:rPr>
          <w:noProof/>
          <w:lang w:val="en-US"/>
        </w:rPr>
        <mc:AlternateContent>
          <mc:Choice Requires="wps">
            <w:drawing>
              <wp:anchor distT="0" distB="0" distL="0" distR="0" simplePos="0" relativeHeight="487627264" behindDoc="1" locked="0" layoutInCell="1" allowOverlap="1" wp14:anchorId="3AE6115F" wp14:editId="404AFB8A">
                <wp:simplePos x="0" y="0"/>
                <wp:positionH relativeFrom="page">
                  <wp:posOffset>1460500</wp:posOffset>
                </wp:positionH>
                <wp:positionV relativeFrom="paragraph">
                  <wp:posOffset>195580</wp:posOffset>
                </wp:positionV>
                <wp:extent cx="1219200" cy="8890"/>
                <wp:effectExtent l="0" t="0" r="0" b="0"/>
                <wp:wrapTopAndBottom/>
                <wp:docPr id="3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E9E32D" id="Rectangle 19" o:spid="_x0000_s1026" style="position:absolute;margin-left:115pt;margin-top:15.4pt;width:96pt;height:.7pt;z-index:-15689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" fillcolor="black" stroked="f">
                <w10:wrap type="topAndBottom" anchorx="page"/>
              </v:rect>
            </w:pict>
          </mc:Fallback>
        </mc:AlternateContent>
      </w:r>
      <w:r>
        <w:rPr>
          <w:noProof/>
          <w:lang w:val="en-US"/>
        </w:rPr>
        <mc:AlternateContent>
          <mc:Choice Requires="wps">
            <w:drawing>
              <wp:anchor distT="0" distB="0" distL="114300" distR="114300" simplePos="0" relativeHeight="482827264" behindDoc="1" locked="0" layoutInCell="1" allowOverlap="1" wp14:anchorId="27352BC0" wp14:editId="0C95FEE4">
                <wp:simplePos x="0" y="0"/>
                <wp:positionH relativeFrom="page">
                  <wp:posOffset>1460500</wp:posOffset>
                </wp:positionH>
                <wp:positionV relativeFrom="paragraph">
                  <wp:posOffset>475615</wp:posOffset>
                </wp:positionV>
                <wp:extent cx="1219200" cy="8890"/>
                <wp:effectExtent l="0" t="0" r="0" b="0"/>
                <wp:wrapNone/>
                <wp:docPr id="30"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1682D1" id="Rectangle 18" o:spid="_x0000_s1026" style="position:absolute;margin-left:115pt;margin-top:37.45pt;width:96pt;height:.7pt;z-index:-20489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" fillcolor="black" stroked="f">
                <w10:wrap anchorx="page"/>
              </v:rect>
            </w:pict>
          </mc:Fallback>
        </mc:AlternateContent>
      </w:r>
      <w:r w:rsidR="00FB2450">
        <w:rPr>
          <w:rFonts w:ascii="Arial MT"/>
          <w:sz w:val="18"/>
        </w:rPr>
        <w:t>Swamy</w:t>
      </w:r>
      <w:r w:rsidR="00FB2450">
        <w:rPr>
          <w:rFonts w:ascii="Arial MT"/>
          <w:spacing w:val="-5"/>
          <w:sz w:val="18"/>
        </w:rPr>
        <w:t xml:space="preserve"> </w:t>
      </w:r>
      <w:r w:rsidR="00FB2450">
        <w:rPr>
          <w:rFonts w:ascii="Arial MT"/>
          <w:sz w:val="18"/>
        </w:rPr>
        <w:t>and</w:t>
      </w:r>
      <w:r w:rsidR="00FB2450">
        <w:rPr>
          <w:rFonts w:ascii="Arial MT"/>
          <w:spacing w:val="-2"/>
          <w:sz w:val="18"/>
        </w:rPr>
        <w:t xml:space="preserve"> </w:t>
      </w:r>
      <w:r w:rsidR="00FB2450">
        <w:rPr>
          <w:rFonts w:ascii="Arial MT"/>
          <w:sz w:val="18"/>
        </w:rPr>
        <w:t>Arora</w:t>
      </w:r>
      <w:r w:rsidR="00FB2450">
        <w:rPr>
          <w:rFonts w:ascii="Arial MT"/>
          <w:spacing w:val="-2"/>
          <w:sz w:val="18"/>
        </w:rPr>
        <w:t xml:space="preserve"> </w:t>
      </w:r>
      <w:r w:rsidR="00FB2450">
        <w:rPr>
          <w:rFonts w:ascii="Arial MT"/>
          <w:sz w:val="18"/>
        </w:rPr>
        <w:t>estimator</w:t>
      </w:r>
      <w:r w:rsidR="00FB2450">
        <w:rPr>
          <w:rFonts w:ascii="Arial MT"/>
          <w:spacing w:val="-2"/>
          <w:sz w:val="18"/>
        </w:rPr>
        <w:t xml:space="preserve"> </w:t>
      </w:r>
      <w:r w:rsidR="00FB2450">
        <w:rPr>
          <w:rFonts w:ascii="Arial MT"/>
          <w:sz w:val="18"/>
        </w:rPr>
        <w:t>of</w:t>
      </w:r>
      <w:r w:rsidR="00FB2450">
        <w:rPr>
          <w:rFonts w:ascii="Arial MT"/>
          <w:spacing w:val="-4"/>
          <w:sz w:val="18"/>
        </w:rPr>
        <w:t xml:space="preserve"> </w:t>
      </w:r>
      <w:r w:rsidR="00FB2450">
        <w:rPr>
          <w:rFonts w:ascii="Arial MT"/>
          <w:sz w:val="18"/>
        </w:rPr>
        <w:t>component</w:t>
      </w:r>
      <w:r w:rsidR="00FB2450">
        <w:rPr>
          <w:rFonts w:ascii="Arial MT"/>
          <w:spacing w:val="-2"/>
          <w:sz w:val="18"/>
        </w:rPr>
        <w:t xml:space="preserve"> </w:t>
      </w:r>
      <w:r w:rsidR="00FB2450">
        <w:rPr>
          <w:rFonts w:ascii="Arial MT"/>
          <w:sz w:val="18"/>
        </w:rPr>
        <w:t>variance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8"/>
        <w:gridCol w:w="1130"/>
        <w:gridCol w:w="1180"/>
        <w:gridCol w:w="769"/>
      </w:tblGrid>
      <w:tr w:rsidR="00030607" w14:paraId="276A0F8F" w14:textId="77777777">
        <w:trPr>
          <w:trHeight w:val="396"/>
        </w:trPr>
        <w:tc>
          <w:tcPr>
            <w:tcW w:w="1920" w:type="dxa"/>
            <w:tcBorders>
              <w:top w:val="single" w:sz="6" w:space="0" w:color="000000"/>
              <w:bottom w:val="single" w:sz="6" w:space="0" w:color="000000"/>
            </w:tcBorders>
          </w:tcPr>
          <w:p w14:paraId="50589D3D" w14:textId="77777777" w:rsidR="00030607" w:rsidRDefault="00FB2450">
            <w:pPr>
              <w:pStyle w:val="TableParagraph"/>
              <w:spacing w:before="87"/>
              <w:ind w:left="527" w:right="531"/>
              <w:jc w:val="center"/>
              <w:rPr>
                <w:rFonts w:ascii="Arial MT"/>
                <w:sz w:val="18"/>
              </w:rPr>
            </w:pPr>
            <w:r>
              <w:rPr>
                <w:rFonts w:ascii="Arial MT"/>
                <w:sz w:val="18"/>
              </w:rPr>
              <w:t>Variable</w:t>
            </w:r>
          </w:p>
        </w:tc>
        <w:tc>
          <w:tcPr>
            <w:tcW w:w="1218" w:type="dxa"/>
            <w:tcBorders>
              <w:top w:val="double" w:sz="2" w:space="0" w:color="000000"/>
              <w:bottom w:val="double" w:sz="2" w:space="0" w:color="000000"/>
            </w:tcBorders>
          </w:tcPr>
          <w:p w14:paraId="72951EF9" w14:textId="77777777" w:rsidR="00030607" w:rsidRDefault="00FB2450">
            <w:pPr>
              <w:pStyle w:val="TableParagraph"/>
              <w:spacing w:before="87"/>
              <w:ind w:left="159" w:right="167"/>
              <w:jc w:val="center"/>
              <w:rPr>
                <w:rFonts w:ascii="Arial MT"/>
                <w:sz w:val="18"/>
              </w:rPr>
            </w:pPr>
            <w:r>
              <w:rPr>
                <w:rFonts w:ascii="Arial MT"/>
                <w:sz w:val="18"/>
              </w:rPr>
              <w:t>Coefficient</w:t>
            </w:r>
          </w:p>
        </w:tc>
        <w:tc>
          <w:tcPr>
            <w:tcW w:w="1130" w:type="dxa"/>
            <w:tcBorders>
              <w:top w:val="double" w:sz="2" w:space="0" w:color="000000"/>
              <w:bottom w:val="double" w:sz="2" w:space="0" w:color="000000"/>
            </w:tcBorders>
          </w:tcPr>
          <w:p w14:paraId="5DD23349" w14:textId="77777777" w:rsidR="00030607" w:rsidRDefault="00FB2450">
            <w:pPr>
              <w:pStyle w:val="TableParagraph"/>
              <w:spacing w:before="87"/>
              <w:ind w:left="172" w:right="147"/>
              <w:jc w:val="center"/>
              <w:rPr>
                <w:rFonts w:ascii="Arial MT"/>
                <w:sz w:val="18"/>
              </w:rPr>
            </w:pPr>
            <w:r>
              <w:rPr>
                <w:rFonts w:ascii="Arial MT"/>
                <w:sz w:val="18"/>
              </w:rPr>
              <w:t>Std. Error</w:t>
            </w:r>
          </w:p>
        </w:tc>
        <w:tc>
          <w:tcPr>
            <w:tcW w:w="1180" w:type="dxa"/>
            <w:tcBorders>
              <w:top w:val="double" w:sz="2" w:space="0" w:color="000000"/>
              <w:bottom w:val="double" w:sz="2" w:space="0" w:color="000000"/>
            </w:tcBorders>
          </w:tcPr>
          <w:p w14:paraId="64066909" w14:textId="77777777" w:rsidR="00030607" w:rsidRDefault="00FB2450">
            <w:pPr>
              <w:pStyle w:val="TableParagraph"/>
              <w:spacing w:before="87"/>
              <w:ind w:right="195"/>
              <w:jc w:val="right"/>
              <w:rPr>
                <w:rFonts w:ascii="Arial MT"/>
                <w:sz w:val="18"/>
              </w:rPr>
            </w:pPr>
            <w:r>
              <w:rPr>
                <w:rFonts w:ascii="Arial MT"/>
                <w:sz w:val="18"/>
              </w:rPr>
              <w:t>t-Statistic</w:t>
            </w:r>
          </w:p>
        </w:tc>
        <w:tc>
          <w:tcPr>
            <w:tcW w:w="769" w:type="dxa"/>
            <w:tcBorders>
              <w:top w:val="double" w:sz="2" w:space="0" w:color="000000"/>
              <w:bottom w:val="double" w:sz="2" w:space="0" w:color="000000"/>
            </w:tcBorders>
          </w:tcPr>
          <w:p w14:paraId="64F85F3A" w14:textId="77777777" w:rsidR="00030607" w:rsidRDefault="00FB2450">
            <w:pPr>
              <w:pStyle w:val="TableParagraph"/>
              <w:spacing w:before="87"/>
              <w:ind w:left="221"/>
              <w:rPr>
                <w:rFonts w:ascii="Arial MT"/>
                <w:sz w:val="18"/>
              </w:rPr>
            </w:pPr>
            <w:r>
              <w:rPr>
                <w:rFonts w:ascii="Arial MT"/>
                <w:sz w:val="18"/>
              </w:rPr>
              <w:t>Prob.</w:t>
            </w:r>
          </w:p>
        </w:tc>
      </w:tr>
      <w:tr w:rsidR="00030607" w14:paraId="06DE0B2F" w14:textId="77777777">
        <w:trPr>
          <w:trHeight w:val="301"/>
        </w:trPr>
        <w:tc>
          <w:tcPr>
            <w:tcW w:w="1920" w:type="dxa"/>
            <w:tcBorders>
              <w:top w:val="single" w:sz="6" w:space="0" w:color="000000"/>
            </w:tcBorders>
          </w:tcPr>
          <w:p w14:paraId="2AE3B279" w14:textId="77777777" w:rsidR="00030607" w:rsidRDefault="00FB2450">
            <w:pPr>
              <w:pStyle w:val="TableParagraph"/>
              <w:spacing w:before="84" w:line="197" w:lineRule="exact"/>
              <w:ind w:right="2"/>
              <w:jc w:val="center"/>
              <w:rPr>
                <w:rFonts w:ascii="Arial MT"/>
                <w:sz w:val="18"/>
              </w:rPr>
            </w:pPr>
            <w:r>
              <w:rPr>
                <w:rFonts w:ascii="Arial MT"/>
                <w:w w:val="99"/>
                <w:sz w:val="18"/>
              </w:rPr>
              <w:t>C</w:t>
            </w:r>
          </w:p>
        </w:tc>
        <w:tc>
          <w:tcPr>
            <w:tcW w:w="1218" w:type="dxa"/>
            <w:tcBorders>
              <w:top w:val="double" w:sz="2" w:space="0" w:color="000000"/>
            </w:tcBorders>
          </w:tcPr>
          <w:p w14:paraId="7C429768" w14:textId="77777777" w:rsidR="00030607" w:rsidRDefault="00FB2450">
            <w:pPr>
              <w:pStyle w:val="TableParagraph"/>
              <w:spacing w:before="84" w:line="197" w:lineRule="exact"/>
              <w:ind w:left="159" w:right="72"/>
              <w:jc w:val="center"/>
              <w:rPr>
                <w:rFonts w:ascii="Arial MT"/>
                <w:sz w:val="18"/>
              </w:rPr>
            </w:pPr>
            <w:r>
              <w:rPr>
                <w:rFonts w:ascii="Arial MT"/>
                <w:sz w:val="18"/>
              </w:rPr>
              <w:t>11.74201</w:t>
            </w:r>
          </w:p>
        </w:tc>
        <w:tc>
          <w:tcPr>
            <w:tcW w:w="1130" w:type="dxa"/>
            <w:tcBorders>
              <w:top w:val="double" w:sz="2" w:space="0" w:color="000000"/>
            </w:tcBorders>
          </w:tcPr>
          <w:p w14:paraId="21B76D9D" w14:textId="77777777" w:rsidR="00030607" w:rsidRDefault="00FB2450">
            <w:pPr>
              <w:pStyle w:val="TableParagraph"/>
              <w:spacing w:before="84" w:line="197" w:lineRule="exact"/>
              <w:ind w:left="172" w:right="129"/>
              <w:jc w:val="center"/>
              <w:rPr>
                <w:rFonts w:ascii="Arial MT"/>
                <w:sz w:val="18"/>
              </w:rPr>
            </w:pPr>
            <w:r>
              <w:rPr>
                <w:rFonts w:ascii="Arial MT"/>
                <w:sz w:val="18"/>
              </w:rPr>
              <w:t>12.64458</w:t>
            </w:r>
          </w:p>
        </w:tc>
        <w:tc>
          <w:tcPr>
            <w:tcW w:w="1180" w:type="dxa"/>
            <w:tcBorders>
              <w:top w:val="double" w:sz="2" w:space="0" w:color="000000"/>
            </w:tcBorders>
          </w:tcPr>
          <w:p w14:paraId="14F4EB31" w14:textId="77777777" w:rsidR="00030607" w:rsidRDefault="00FB2450">
            <w:pPr>
              <w:pStyle w:val="TableParagraph"/>
              <w:spacing w:before="84" w:line="197" w:lineRule="exact"/>
              <w:ind w:right="195"/>
              <w:jc w:val="right"/>
              <w:rPr>
                <w:rFonts w:ascii="Arial MT"/>
                <w:sz w:val="18"/>
              </w:rPr>
            </w:pPr>
            <w:r>
              <w:rPr>
                <w:rFonts w:ascii="Arial MT"/>
                <w:sz w:val="18"/>
              </w:rPr>
              <w:t>0.928620</w:t>
            </w:r>
          </w:p>
        </w:tc>
        <w:tc>
          <w:tcPr>
            <w:tcW w:w="769" w:type="dxa"/>
            <w:tcBorders>
              <w:top w:val="double" w:sz="2" w:space="0" w:color="000000"/>
            </w:tcBorders>
          </w:tcPr>
          <w:p w14:paraId="12EF7166" w14:textId="77777777" w:rsidR="00030607" w:rsidRDefault="00FB2450">
            <w:pPr>
              <w:pStyle w:val="TableParagraph"/>
              <w:spacing w:before="84" w:line="197" w:lineRule="exact"/>
              <w:ind w:left="202"/>
              <w:rPr>
                <w:rFonts w:ascii="Arial MT"/>
                <w:sz w:val="18"/>
              </w:rPr>
            </w:pPr>
            <w:r>
              <w:rPr>
                <w:rFonts w:ascii="Arial MT"/>
                <w:sz w:val="18"/>
              </w:rPr>
              <w:t>0.3550</w:t>
            </w:r>
          </w:p>
        </w:tc>
      </w:tr>
      <w:tr w:rsidR="00030607" w14:paraId="26B3D9CC" w14:textId="77777777">
        <w:trPr>
          <w:trHeight w:val="220"/>
        </w:trPr>
        <w:tc>
          <w:tcPr>
            <w:tcW w:w="1920" w:type="dxa"/>
          </w:tcPr>
          <w:p w14:paraId="0F5FB53C" w14:textId="77777777" w:rsidR="00030607" w:rsidRDefault="00FB2450">
            <w:pPr>
              <w:pStyle w:val="TableParagraph"/>
              <w:spacing w:before="4" w:line="197" w:lineRule="exact"/>
              <w:ind w:left="527" w:right="532"/>
              <w:jc w:val="center"/>
              <w:rPr>
                <w:rFonts w:ascii="Arial MT"/>
                <w:sz w:val="18"/>
              </w:rPr>
            </w:pPr>
            <w:r>
              <w:rPr>
                <w:rFonts w:ascii="Arial MT"/>
                <w:sz w:val="18"/>
              </w:rPr>
              <w:t>KI</w:t>
            </w:r>
          </w:p>
        </w:tc>
        <w:tc>
          <w:tcPr>
            <w:tcW w:w="1218" w:type="dxa"/>
          </w:tcPr>
          <w:p w14:paraId="65B88A3F" w14:textId="77777777" w:rsidR="00030607" w:rsidRDefault="00FB2450">
            <w:pPr>
              <w:pStyle w:val="TableParagraph"/>
              <w:spacing w:before="4" w:line="197" w:lineRule="exact"/>
              <w:ind w:left="159" w:right="72"/>
              <w:jc w:val="center"/>
              <w:rPr>
                <w:rFonts w:ascii="Arial MT"/>
                <w:sz w:val="18"/>
              </w:rPr>
            </w:pPr>
            <w:r>
              <w:rPr>
                <w:rFonts w:ascii="Arial MT"/>
                <w:sz w:val="18"/>
              </w:rPr>
              <w:t>0.553730</w:t>
            </w:r>
          </w:p>
        </w:tc>
        <w:tc>
          <w:tcPr>
            <w:tcW w:w="1130" w:type="dxa"/>
          </w:tcPr>
          <w:p w14:paraId="739C8FB7" w14:textId="77777777" w:rsidR="00030607" w:rsidRDefault="00FB2450">
            <w:pPr>
              <w:pStyle w:val="TableParagraph"/>
              <w:spacing w:before="4" w:line="197" w:lineRule="exact"/>
              <w:ind w:left="172" w:right="129"/>
              <w:jc w:val="center"/>
              <w:rPr>
                <w:rFonts w:ascii="Arial MT"/>
                <w:sz w:val="18"/>
              </w:rPr>
            </w:pPr>
            <w:r>
              <w:rPr>
                <w:rFonts w:ascii="Arial MT"/>
                <w:sz w:val="18"/>
              </w:rPr>
              <w:t>0.277062</w:t>
            </w:r>
          </w:p>
        </w:tc>
        <w:tc>
          <w:tcPr>
            <w:tcW w:w="1180" w:type="dxa"/>
          </w:tcPr>
          <w:p w14:paraId="584250D9" w14:textId="77777777" w:rsidR="00030607" w:rsidRDefault="00FB2450">
            <w:pPr>
              <w:pStyle w:val="TableParagraph"/>
              <w:spacing w:before="4" w:line="197" w:lineRule="exact"/>
              <w:ind w:right="195"/>
              <w:jc w:val="right"/>
              <w:rPr>
                <w:rFonts w:ascii="Arial MT"/>
                <w:sz w:val="18"/>
              </w:rPr>
            </w:pPr>
            <w:r>
              <w:rPr>
                <w:rFonts w:ascii="Arial MT"/>
                <w:sz w:val="18"/>
              </w:rPr>
              <w:t>1.998580</w:t>
            </w:r>
          </w:p>
        </w:tc>
        <w:tc>
          <w:tcPr>
            <w:tcW w:w="769" w:type="dxa"/>
          </w:tcPr>
          <w:p w14:paraId="032467EE" w14:textId="77777777" w:rsidR="00030607" w:rsidRDefault="00FB2450">
            <w:pPr>
              <w:pStyle w:val="TableParagraph"/>
              <w:spacing w:before="4" w:line="197" w:lineRule="exact"/>
              <w:ind w:left="202"/>
              <w:rPr>
                <w:rFonts w:ascii="Arial MT"/>
                <w:sz w:val="18"/>
              </w:rPr>
            </w:pPr>
            <w:r>
              <w:rPr>
                <w:rFonts w:ascii="Arial MT"/>
                <w:sz w:val="18"/>
              </w:rPr>
              <w:t>0.0479</w:t>
            </w:r>
          </w:p>
        </w:tc>
      </w:tr>
      <w:tr w:rsidR="00030607" w14:paraId="4B73D0B8" w14:textId="77777777">
        <w:trPr>
          <w:trHeight w:val="219"/>
        </w:trPr>
        <w:tc>
          <w:tcPr>
            <w:tcW w:w="1920" w:type="dxa"/>
          </w:tcPr>
          <w:p w14:paraId="5CB733C3" w14:textId="77777777" w:rsidR="00030607" w:rsidRDefault="00FB2450">
            <w:pPr>
              <w:pStyle w:val="TableParagraph"/>
              <w:spacing w:before="4" w:line="196" w:lineRule="exact"/>
              <w:ind w:left="527" w:right="529"/>
              <w:jc w:val="center"/>
              <w:rPr>
                <w:rFonts w:ascii="Arial MT"/>
                <w:sz w:val="18"/>
              </w:rPr>
            </w:pPr>
            <w:r>
              <w:rPr>
                <w:rFonts w:ascii="Arial MT"/>
                <w:sz w:val="18"/>
              </w:rPr>
              <w:t>KA</w:t>
            </w:r>
          </w:p>
        </w:tc>
        <w:tc>
          <w:tcPr>
            <w:tcW w:w="1218" w:type="dxa"/>
          </w:tcPr>
          <w:p w14:paraId="7B49A9B6" w14:textId="77777777" w:rsidR="00030607" w:rsidRDefault="00FB2450">
            <w:pPr>
              <w:pStyle w:val="TableParagraph"/>
              <w:spacing w:before="4" w:line="196" w:lineRule="exact"/>
              <w:ind w:left="159" w:right="72"/>
              <w:jc w:val="center"/>
              <w:rPr>
                <w:rFonts w:ascii="Arial MT"/>
                <w:sz w:val="18"/>
              </w:rPr>
            </w:pPr>
            <w:r>
              <w:rPr>
                <w:rFonts w:ascii="Arial MT"/>
                <w:sz w:val="18"/>
              </w:rPr>
              <w:t>0.082599</w:t>
            </w:r>
          </w:p>
        </w:tc>
        <w:tc>
          <w:tcPr>
            <w:tcW w:w="1130" w:type="dxa"/>
          </w:tcPr>
          <w:p w14:paraId="54009E35" w14:textId="77777777" w:rsidR="00030607" w:rsidRDefault="00FB2450">
            <w:pPr>
              <w:pStyle w:val="TableParagraph"/>
              <w:spacing w:before="4" w:line="196" w:lineRule="exact"/>
              <w:ind w:left="172" w:right="129"/>
              <w:jc w:val="center"/>
              <w:rPr>
                <w:rFonts w:ascii="Arial MT"/>
                <w:sz w:val="18"/>
              </w:rPr>
            </w:pPr>
            <w:r>
              <w:rPr>
                <w:rFonts w:ascii="Arial MT"/>
                <w:sz w:val="18"/>
              </w:rPr>
              <w:t>0.070172</w:t>
            </w:r>
          </w:p>
        </w:tc>
        <w:tc>
          <w:tcPr>
            <w:tcW w:w="1180" w:type="dxa"/>
          </w:tcPr>
          <w:p w14:paraId="36C23118" w14:textId="77777777" w:rsidR="00030607" w:rsidRDefault="00FB2450">
            <w:pPr>
              <w:pStyle w:val="TableParagraph"/>
              <w:spacing w:before="4" w:line="196" w:lineRule="exact"/>
              <w:ind w:right="195"/>
              <w:jc w:val="right"/>
              <w:rPr>
                <w:rFonts w:ascii="Arial MT"/>
                <w:sz w:val="18"/>
              </w:rPr>
            </w:pPr>
            <w:r>
              <w:rPr>
                <w:rFonts w:ascii="Arial MT"/>
                <w:sz w:val="18"/>
              </w:rPr>
              <w:t>1.177099</w:t>
            </w:r>
          </w:p>
        </w:tc>
        <w:tc>
          <w:tcPr>
            <w:tcW w:w="769" w:type="dxa"/>
          </w:tcPr>
          <w:p w14:paraId="52E23764" w14:textId="77777777" w:rsidR="00030607" w:rsidRDefault="00FB2450">
            <w:pPr>
              <w:pStyle w:val="TableParagraph"/>
              <w:spacing w:before="4" w:line="196" w:lineRule="exact"/>
              <w:ind w:left="202"/>
              <w:rPr>
                <w:rFonts w:ascii="Arial MT"/>
                <w:sz w:val="18"/>
              </w:rPr>
            </w:pPr>
            <w:r>
              <w:rPr>
                <w:rFonts w:ascii="Arial MT"/>
                <w:sz w:val="18"/>
              </w:rPr>
              <w:t>0.2415</w:t>
            </w:r>
          </w:p>
        </w:tc>
      </w:tr>
      <w:tr w:rsidR="00030607" w14:paraId="30EFE485" w14:textId="77777777">
        <w:trPr>
          <w:trHeight w:val="219"/>
        </w:trPr>
        <w:tc>
          <w:tcPr>
            <w:tcW w:w="1920" w:type="dxa"/>
          </w:tcPr>
          <w:p w14:paraId="351AF112" w14:textId="77777777" w:rsidR="00030607" w:rsidRDefault="00FB2450">
            <w:pPr>
              <w:pStyle w:val="TableParagraph"/>
              <w:spacing w:before="3" w:line="197" w:lineRule="exact"/>
              <w:ind w:left="527" w:right="528"/>
              <w:jc w:val="center"/>
              <w:rPr>
                <w:rFonts w:ascii="Arial MT"/>
                <w:sz w:val="18"/>
              </w:rPr>
            </w:pPr>
            <w:r>
              <w:rPr>
                <w:rFonts w:ascii="Arial MT"/>
                <w:sz w:val="18"/>
              </w:rPr>
              <w:t>KM</w:t>
            </w:r>
          </w:p>
        </w:tc>
        <w:tc>
          <w:tcPr>
            <w:tcW w:w="1218" w:type="dxa"/>
          </w:tcPr>
          <w:p w14:paraId="659F0B4A" w14:textId="77777777" w:rsidR="00030607" w:rsidRDefault="00FB2450">
            <w:pPr>
              <w:pStyle w:val="TableParagraph"/>
              <w:spacing w:before="3" w:line="197" w:lineRule="exact"/>
              <w:ind w:left="159" w:right="72"/>
              <w:jc w:val="center"/>
              <w:rPr>
                <w:rFonts w:ascii="Arial MT"/>
                <w:sz w:val="18"/>
              </w:rPr>
            </w:pPr>
            <w:r>
              <w:rPr>
                <w:rFonts w:ascii="Arial MT"/>
                <w:sz w:val="18"/>
              </w:rPr>
              <w:t>0.056514</w:t>
            </w:r>
          </w:p>
        </w:tc>
        <w:tc>
          <w:tcPr>
            <w:tcW w:w="1130" w:type="dxa"/>
          </w:tcPr>
          <w:p w14:paraId="2181083A" w14:textId="77777777" w:rsidR="00030607" w:rsidRDefault="00FB2450">
            <w:pPr>
              <w:pStyle w:val="TableParagraph"/>
              <w:spacing w:before="3" w:line="197" w:lineRule="exact"/>
              <w:ind w:left="172" w:right="129"/>
              <w:jc w:val="center"/>
              <w:rPr>
                <w:rFonts w:ascii="Arial MT"/>
                <w:sz w:val="18"/>
              </w:rPr>
            </w:pPr>
            <w:r>
              <w:rPr>
                <w:rFonts w:ascii="Arial MT"/>
                <w:sz w:val="18"/>
              </w:rPr>
              <w:t>0.009756</w:t>
            </w:r>
          </w:p>
        </w:tc>
        <w:tc>
          <w:tcPr>
            <w:tcW w:w="1180" w:type="dxa"/>
          </w:tcPr>
          <w:p w14:paraId="6E255396" w14:textId="77777777" w:rsidR="00030607" w:rsidRDefault="00FB2450">
            <w:pPr>
              <w:pStyle w:val="TableParagraph"/>
              <w:spacing w:before="3" w:line="197" w:lineRule="exact"/>
              <w:ind w:right="195"/>
              <w:jc w:val="right"/>
              <w:rPr>
                <w:rFonts w:ascii="Arial MT"/>
                <w:sz w:val="18"/>
              </w:rPr>
            </w:pPr>
            <w:r>
              <w:rPr>
                <w:rFonts w:ascii="Arial MT"/>
                <w:sz w:val="18"/>
              </w:rPr>
              <w:t>5.792981</w:t>
            </w:r>
          </w:p>
        </w:tc>
        <w:tc>
          <w:tcPr>
            <w:tcW w:w="769" w:type="dxa"/>
          </w:tcPr>
          <w:p w14:paraId="29049C60" w14:textId="77777777" w:rsidR="00030607" w:rsidRDefault="00FB2450">
            <w:pPr>
              <w:pStyle w:val="TableParagraph"/>
              <w:spacing w:before="3" w:line="197" w:lineRule="exact"/>
              <w:ind w:left="202"/>
              <w:rPr>
                <w:rFonts w:ascii="Arial MT"/>
                <w:sz w:val="18"/>
              </w:rPr>
            </w:pPr>
            <w:r>
              <w:rPr>
                <w:rFonts w:ascii="Arial MT"/>
                <w:sz w:val="18"/>
              </w:rPr>
              <w:t>0.0000</w:t>
            </w:r>
          </w:p>
        </w:tc>
      </w:tr>
      <w:tr w:rsidR="00030607" w14:paraId="20712390" w14:textId="77777777">
        <w:trPr>
          <w:trHeight w:val="220"/>
        </w:trPr>
        <w:tc>
          <w:tcPr>
            <w:tcW w:w="1920" w:type="dxa"/>
          </w:tcPr>
          <w:p w14:paraId="7E1E8D64" w14:textId="77777777" w:rsidR="00030607" w:rsidRDefault="00FB2450">
            <w:pPr>
              <w:pStyle w:val="TableParagraph"/>
              <w:spacing w:before="4" w:line="197" w:lineRule="exact"/>
              <w:ind w:left="527" w:right="532"/>
              <w:jc w:val="center"/>
              <w:rPr>
                <w:rFonts w:ascii="Arial MT"/>
                <w:sz w:val="18"/>
              </w:rPr>
            </w:pPr>
            <w:r>
              <w:rPr>
                <w:rFonts w:ascii="Arial MT"/>
                <w:sz w:val="18"/>
              </w:rPr>
              <w:t>BSIZE</w:t>
            </w:r>
          </w:p>
        </w:tc>
        <w:tc>
          <w:tcPr>
            <w:tcW w:w="1218" w:type="dxa"/>
          </w:tcPr>
          <w:p w14:paraId="752335AD" w14:textId="77777777" w:rsidR="00030607" w:rsidRDefault="00FB2450">
            <w:pPr>
              <w:pStyle w:val="TableParagraph"/>
              <w:spacing w:before="4" w:line="197" w:lineRule="exact"/>
              <w:ind w:left="159" w:right="132"/>
              <w:jc w:val="center"/>
              <w:rPr>
                <w:rFonts w:ascii="Arial MT"/>
                <w:sz w:val="18"/>
              </w:rPr>
            </w:pPr>
            <w:r>
              <w:rPr>
                <w:rFonts w:ascii="Arial MT"/>
                <w:sz w:val="18"/>
              </w:rPr>
              <w:t>-0.493201</w:t>
            </w:r>
          </w:p>
        </w:tc>
        <w:tc>
          <w:tcPr>
            <w:tcW w:w="1130" w:type="dxa"/>
          </w:tcPr>
          <w:p w14:paraId="62CF33E4" w14:textId="77777777" w:rsidR="00030607" w:rsidRDefault="00FB2450">
            <w:pPr>
              <w:pStyle w:val="TableParagraph"/>
              <w:spacing w:before="4" w:line="197" w:lineRule="exact"/>
              <w:ind w:left="172" w:right="129"/>
              <w:jc w:val="center"/>
              <w:rPr>
                <w:rFonts w:ascii="Arial MT"/>
                <w:sz w:val="18"/>
              </w:rPr>
            </w:pPr>
            <w:r>
              <w:rPr>
                <w:rFonts w:ascii="Arial MT"/>
                <w:sz w:val="18"/>
              </w:rPr>
              <w:t>0.604552</w:t>
            </w:r>
          </w:p>
        </w:tc>
        <w:tc>
          <w:tcPr>
            <w:tcW w:w="1180" w:type="dxa"/>
          </w:tcPr>
          <w:p w14:paraId="4206B062" w14:textId="77777777" w:rsidR="00030607" w:rsidRDefault="00FB2450">
            <w:pPr>
              <w:pStyle w:val="TableParagraph"/>
              <w:spacing w:before="4" w:line="197" w:lineRule="exact"/>
              <w:ind w:right="195"/>
              <w:jc w:val="right"/>
              <w:rPr>
                <w:rFonts w:ascii="Arial MT"/>
                <w:sz w:val="18"/>
              </w:rPr>
            </w:pPr>
            <w:r>
              <w:rPr>
                <w:rFonts w:ascii="Arial MT"/>
                <w:sz w:val="18"/>
              </w:rPr>
              <w:t>-0.815813</w:t>
            </w:r>
          </w:p>
        </w:tc>
        <w:tc>
          <w:tcPr>
            <w:tcW w:w="769" w:type="dxa"/>
          </w:tcPr>
          <w:p w14:paraId="15A9716D" w14:textId="77777777" w:rsidR="00030607" w:rsidRDefault="00FB2450">
            <w:pPr>
              <w:pStyle w:val="TableParagraph"/>
              <w:spacing w:before="4" w:line="197" w:lineRule="exact"/>
              <w:ind w:left="202"/>
              <w:rPr>
                <w:rFonts w:ascii="Arial MT"/>
                <w:sz w:val="18"/>
              </w:rPr>
            </w:pPr>
            <w:r>
              <w:rPr>
                <w:rFonts w:ascii="Arial MT"/>
                <w:sz w:val="18"/>
              </w:rPr>
              <w:t>0.4162</w:t>
            </w:r>
          </w:p>
        </w:tc>
      </w:tr>
      <w:tr w:rsidR="00030607" w14:paraId="5F43BBE7" w14:textId="77777777">
        <w:trPr>
          <w:trHeight w:val="297"/>
        </w:trPr>
        <w:tc>
          <w:tcPr>
            <w:tcW w:w="1920" w:type="dxa"/>
            <w:tcBorders>
              <w:bottom w:val="single" w:sz="6" w:space="0" w:color="000000"/>
            </w:tcBorders>
          </w:tcPr>
          <w:p w14:paraId="2F6E114C" w14:textId="77777777" w:rsidR="00030607" w:rsidRDefault="00FB2450">
            <w:pPr>
              <w:pStyle w:val="TableParagraph"/>
              <w:spacing w:before="4"/>
              <w:ind w:left="527" w:right="529"/>
              <w:jc w:val="center"/>
              <w:rPr>
                <w:rFonts w:ascii="Arial MT"/>
                <w:sz w:val="18"/>
              </w:rPr>
            </w:pPr>
            <w:r>
              <w:rPr>
                <w:rFonts w:ascii="Arial MT"/>
                <w:sz w:val="18"/>
              </w:rPr>
              <w:t>DER</w:t>
            </w:r>
          </w:p>
        </w:tc>
        <w:tc>
          <w:tcPr>
            <w:tcW w:w="1218" w:type="dxa"/>
          </w:tcPr>
          <w:p w14:paraId="2C9A5D1D" w14:textId="77777777" w:rsidR="00030607" w:rsidRDefault="00FB2450">
            <w:pPr>
              <w:pStyle w:val="TableParagraph"/>
              <w:spacing w:before="4"/>
              <w:ind w:left="159" w:right="132"/>
              <w:jc w:val="center"/>
              <w:rPr>
                <w:rFonts w:ascii="Arial MT"/>
                <w:sz w:val="18"/>
              </w:rPr>
            </w:pPr>
            <w:r>
              <w:rPr>
                <w:rFonts w:ascii="Arial MT"/>
                <w:sz w:val="18"/>
              </w:rPr>
              <w:t>-0.208700</w:t>
            </w:r>
          </w:p>
        </w:tc>
        <w:tc>
          <w:tcPr>
            <w:tcW w:w="1130" w:type="dxa"/>
          </w:tcPr>
          <w:p w14:paraId="38F2E678" w14:textId="77777777" w:rsidR="00030607" w:rsidRDefault="00FB2450">
            <w:pPr>
              <w:pStyle w:val="TableParagraph"/>
              <w:spacing w:before="4"/>
              <w:ind w:left="172" w:right="129"/>
              <w:jc w:val="center"/>
              <w:rPr>
                <w:rFonts w:ascii="Arial MT"/>
                <w:sz w:val="18"/>
              </w:rPr>
            </w:pPr>
            <w:r>
              <w:rPr>
                <w:rFonts w:ascii="Arial MT"/>
                <w:sz w:val="18"/>
              </w:rPr>
              <w:t>0.029610</w:t>
            </w:r>
          </w:p>
        </w:tc>
        <w:tc>
          <w:tcPr>
            <w:tcW w:w="1180" w:type="dxa"/>
          </w:tcPr>
          <w:p w14:paraId="598067A1" w14:textId="77777777" w:rsidR="00030607" w:rsidRDefault="00FB2450">
            <w:pPr>
              <w:pStyle w:val="TableParagraph"/>
              <w:spacing w:before="4"/>
              <w:ind w:right="195"/>
              <w:jc w:val="right"/>
              <w:rPr>
                <w:rFonts w:ascii="Arial MT"/>
                <w:sz w:val="18"/>
              </w:rPr>
            </w:pPr>
            <w:r>
              <w:rPr>
                <w:rFonts w:ascii="Arial MT"/>
                <w:sz w:val="18"/>
              </w:rPr>
              <w:t>-7.048233</w:t>
            </w:r>
          </w:p>
        </w:tc>
        <w:tc>
          <w:tcPr>
            <w:tcW w:w="769" w:type="dxa"/>
          </w:tcPr>
          <w:p w14:paraId="2E1463C1" w14:textId="77777777" w:rsidR="00030607" w:rsidRDefault="00FB2450">
            <w:pPr>
              <w:pStyle w:val="TableParagraph"/>
              <w:spacing w:before="4"/>
              <w:ind w:left="202"/>
              <w:rPr>
                <w:rFonts w:ascii="Arial MT"/>
                <w:sz w:val="18"/>
              </w:rPr>
            </w:pPr>
            <w:r>
              <w:rPr>
                <w:rFonts w:ascii="Arial MT"/>
                <w:sz w:val="18"/>
              </w:rPr>
              <w:t>0.0000</w:t>
            </w:r>
          </w:p>
        </w:tc>
      </w:tr>
    </w:tbl>
    <w:p w14:paraId="448C7020" w14:textId="24C9BD32" w:rsidR="00030607" w:rsidRDefault="00CB053C">
      <w:pPr>
        <w:spacing w:before="116"/>
        <w:ind w:left="3048"/>
        <w:rPr>
          <w:rFonts w:ascii="Arial MT"/>
          <w:sz w:val="18"/>
        </w:rPr>
      </w:pPr>
      <w:r>
        <w:rPr>
          <w:noProof/>
          <w:lang w:val="en-US"/>
        </w:rPr>
        <mc:AlternateContent>
          <mc:Choice Requires="wps">
            <w:drawing>
              <wp:anchor distT="0" distB="0" distL="114300" distR="114300" simplePos="0" relativeHeight="15771136" behindDoc="0" locked="0" layoutInCell="1" allowOverlap="1" wp14:anchorId="3DDC2E1B" wp14:editId="17048E09">
                <wp:simplePos x="0" y="0"/>
                <wp:positionH relativeFrom="page">
                  <wp:posOffset>1460500</wp:posOffset>
                </wp:positionH>
                <wp:positionV relativeFrom="paragraph">
                  <wp:posOffset>-19050</wp:posOffset>
                </wp:positionV>
                <wp:extent cx="3949700" cy="27940"/>
                <wp:effectExtent l="0" t="0" r="0" b="0"/>
                <wp:wrapNone/>
                <wp:docPr id="29"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1 -30"/>
                            <a:gd name="T3" fmla="*/ -1 h 44"/>
                            <a:gd name="T4" fmla="+- 0 2300 2300"/>
                            <a:gd name="T5" fmla="*/ T4 w 6220"/>
                            <a:gd name="T6" fmla="+- 0 -1 -30"/>
                            <a:gd name="T7" fmla="*/ -1 h 44"/>
                            <a:gd name="T8" fmla="+- 0 2300 2300"/>
                            <a:gd name="T9" fmla="*/ T8 w 6220"/>
                            <a:gd name="T10" fmla="+- 0 14 -30"/>
                            <a:gd name="T11" fmla="*/ 14 h 44"/>
                            <a:gd name="T12" fmla="+- 0 4220 2300"/>
                            <a:gd name="T13" fmla="*/ T12 w 6220"/>
                            <a:gd name="T14" fmla="+- 0 14 -30"/>
                            <a:gd name="T15" fmla="*/ 14 h 44"/>
                            <a:gd name="T16" fmla="+- 0 4220 2300"/>
                            <a:gd name="T17" fmla="*/ T16 w 6220"/>
                            <a:gd name="T18" fmla="+- 0 -1 -30"/>
                            <a:gd name="T19" fmla="*/ -1 h 44"/>
                            <a:gd name="T20" fmla="+- 0 7569 2300"/>
                            <a:gd name="T21" fmla="*/ T20 w 6220"/>
                            <a:gd name="T22" fmla="+- 0 -1 -30"/>
                            <a:gd name="T23" fmla="*/ -1 h 44"/>
                            <a:gd name="T24" fmla="+- 0 6501 2300"/>
                            <a:gd name="T25" fmla="*/ T24 w 6220"/>
                            <a:gd name="T26" fmla="+- 0 -1 -30"/>
                            <a:gd name="T27" fmla="*/ -1 h 44"/>
                            <a:gd name="T28" fmla="+- 0 6419 2300"/>
                            <a:gd name="T29" fmla="*/ T28 w 6220"/>
                            <a:gd name="T30" fmla="+- 0 -1 -30"/>
                            <a:gd name="T31" fmla="*/ -1 h 44"/>
                            <a:gd name="T32" fmla="+- 0 6419 2300"/>
                            <a:gd name="T33" fmla="*/ T32 w 6220"/>
                            <a:gd name="T34" fmla="+- 0 -1 -30"/>
                            <a:gd name="T35" fmla="*/ -1 h 44"/>
                            <a:gd name="T36" fmla="+- 0 5351 2300"/>
                            <a:gd name="T37" fmla="*/ T36 w 6220"/>
                            <a:gd name="T38" fmla="+- 0 -1 -30"/>
                            <a:gd name="T39" fmla="*/ -1 h 44"/>
                            <a:gd name="T40" fmla="+- 0 5269 2300"/>
                            <a:gd name="T41" fmla="*/ T40 w 6220"/>
                            <a:gd name="T42" fmla="+- 0 -1 -30"/>
                            <a:gd name="T43" fmla="*/ -1 h 44"/>
                            <a:gd name="T44" fmla="+- 0 4302 2300"/>
                            <a:gd name="T45" fmla="*/ T44 w 6220"/>
                            <a:gd name="T46" fmla="+- 0 -1 -30"/>
                            <a:gd name="T47" fmla="*/ -1 h 44"/>
                            <a:gd name="T48" fmla="+- 0 4220 2300"/>
                            <a:gd name="T49" fmla="*/ T48 w 6220"/>
                            <a:gd name="T50" fmla="+- 0 -1 -30"/>
                            <a:gd name="T51" fmla="*/ -1 h 44"/>
                            <a:gd name="T52" fmla="+- 0 4220 2300"/>
                            <a:gd name="T53" fmla="*/ T52 w 6220"/>
                            <a:gd name="T54" fmla="+- 0 14 -30"/>
                            <a:gd name="T55" fmla="*/ 14 h 44"/>
                            <a:gd name="T56" fmla="+- 0 4302 2300"/>
                            <a:gd name="T57" fmla="*/ T56 w 6220"/>
                            <a:gd name="T58" fmla="+- 0 14 -30"/>
                            <a:gd name="T59" fmla="*/ 14 h 44"/>
                            <a:gd name="T60" fmla="+- 0 5269 2300"/>
                            <a:gd name="T61" fmla="*/ T60 w 6220"/>
                            <a:gd name="T62" fmla="+- 0 14 -30"/>
                            <a:gd name="T63" fmla="*/ 14 h 44"/>
                            <a:gd name="T64" fmla="+- 0 5351 2300"/>
                            <a:gd name="T65" fmla="*/ T64 w 6220"/>
                            <a:gd name="T66" fmla="+- 0 14 -30"/>
                            <a:gd name="T67" fmla="*/ 14 h 44"/>
                            <a:gd name="T68" fmla="+- 0 6419 2300"/>
                            <a:gd name="T69" fmla="*/ T68 w 6220"/>
                            <a:gd name="T70" fmla="+- 0 14 -30"/>
                            <a:gd name="T71" fmla="*/ 14 h 44"/>
                            <a:gd name="T72" fmla="+- 0 6419 2300"/>
                            <a:gd name="T73" fmla="*/ T72 w 6220"/>
                            <a:gd name="T74" fmla="+- 0 14 -30"/>
                            <a:gd name="T75" fmla="*/ 14 h 44"/>
                            <a:gd name="T76" fmla="+- 0 6501 2300"/>
                            <a:gd name="T77" fmla="*/ T76 w 6220"/>
                            <a:gd name="T78" fmla="+- 0 14 -30"/>
                            <a:gd name="T79" fmla="*/ 14 h 44"/>
                            <a:gd name="T80" fmla="+- 0 7569 2300"/>
                            <a:gd name="T81" fmla="*/ T80 w 6220"/>
                            <a:gd name="T82" fmla="+- 0 14 -30"/>
                            <a:gd name="T83" fmla="*/ 14 h 44"/>
                            <a:gd name="T84" fmla="+- 0 7569 2300"/>
                            <a:gd name="T85" fmla="*/ T84 w 6220"/>
                            <a:gd name="T86" fmla="+- 0 -1 -30"/>
                            <a:gd name="T87" fmla="*/ -1 h 44"/>
                            <a:gd name="T88" fmla="+- 0 7569 2300"/>
                            <a:gd name="T89" fmla="*/ T88 w 6220"/>
                            <a:gd name="T90" fmla="+- 0 -30 -30"/>
                            <a:gd name="T91" fmla="*/ -30 h 44"/>
                            <a:gd name="T92" fmla="+- 0 6501 2300"/>
                            <a:gd name="T93" fmla="*/ T92 w 6220"/>
                            <a:gd name="T94" fmla="+- 0 -30 -30"/>
                            <a:gd name="T95" fmla="*/ -30 h 44"/>
                            <a:gd name="T96" fmla="+- 0 6419 2300"/>
                            <a:gd name="T97" fmla="*/ T96 w 6220"/>
                            <a:gd name="T98" fmla="+- 0 -30 -30"/>
                            <a:gd name="T99" fmla="*/ -30 h 44"/>
                            <a:gd name="T100" fmla="+- 0 6419 2300"/>
                            <a:gd name="T101" fmla="*/ T100 w 6220"/>
                            <a:gd name="T102" fmla="+- 0 -30 -30"/>
                            <a:gd name="T103" fmla="*/ -30 h 44"/>
                            <a:gd name="T104" fmla="+- 0 5351 2300"/>
                            <a:gd name="T105" fmla="*/ T104 w 6220"/>
                            <a:gd name="T106" fmla="+- 0 -30 -30"/>
                            <a:gd name="T107" fmla="*/ -30 h 44"/>
                            <a:gd name="T108" fmla="+- 0 5269 2300"/>
                            <a:gd name="T109" fmla="*/ T108 w 6220"/>
                            <a:gd name="T110" fmla="+- 0 -30 -30"/>
                            <a:gd name="T111" fmla="*/ -30 h 44"/>
                            <a:gd name="T112" fmla="+- 0 4302 2300"/>
                            <a:gd name="T113" fmla="*/ T112 w 6220"/>
                            <a:gd name="T114" fmla="+- 0 -30 -30"/>
                            <a:gd name="T115" fmla="*/ -30 h 44"/>
                            <a:gd name="T116" fmla="+- 0 4220 2300"/>
                            <a:gd name="T117" fmla="*/ T116 w 6220"/>
                            <a:gd name="T118" fmla="+- 0 -30 -30"/>
                            <a:gd name="T119" fmla="*/ -30 h 44"/>
                            <a:gd name="T120" fmla="+- 0 4220 2300"/>
                            <a:gd name="T121" fmla="*/ T120 w 6220"/>
                            <a:gd name="T122" fmla="+- 0 -15 -30"/>
                            <a:gd name="T123" fmla="*/ -15 h 44"/>
                            <a:gd name="T124" fmla="+- 0 4302 2300"/>
                            <a:gd name="T125" fmla="*/ T124 w 6220"/>
                            <a:gd name="T126" fmla="+- 0 -15 -30"/>
                            <a:gd name="T127" fmla="*/ -15 h 44"/>
                            <a:gd name="T128" fmla="+- 0 5269 2300"/>
                            <a:gd name="T129" fmla="*/ T128 w 6220"/>
                            <a:gd name="T130" fmla="+- 0 -15 -30"/>
                            <a:gd name="T131" fmla="*/ -15 h 44"/>
                            <a:gd name="T132" fmla="+- 0 5351 2300"/>
                            <a:gd name="T133" fmla="*/ T132 w 6220"/>
                            <a:gd name="T134" fmla="+- 0 -15 -30"/>
                            <a:gd name="T135" fmla="*/ -15 h 44"/>
                            <a:gd name="T136" fmla="+- 0 6419 2300"/>
                            <a:gd name="T137" fmla="*/ T136 w 6220"/>
                            <a:gd name="T138" fmla="+- 0 -15 -30"/>
                            <a:gd name="T139" fmla="*/ -15 h 44"/>
                            <a:gd name="T140" fmla="+- 0 6419 2300"/>
                            <a:gd name="T141" fmla="*/ T140 w 6220"/>
                            <a:gd name="T142" fmla="+- 0 -15 -30"/>
                            <a:gd name="T143" fmla="*/ -15 h 44"/>
                            <a:gd name="T144" fmla="+- 0 6501 2300"/>
                            <a:gd name="T145" fmla="*/ T144 w 6220"/>
                            <a:gd name="T146" fmla="+- 0 -15 -30"/>
                            <a:gd name="T147" fmla="*/ -15 h 44"/>
                            <a:gd name="T148" fmla="+- 0 7569 2300"/>
                            <a:gd name="T149" fmla="*/ T148 w 6220"/>
                            <a:gd name="T150" fmla="+- 0 -15 -30"/>
                            <a:gd name="T151" fmla="*/ -15 h 44"/>
                            <a:gd name="T152" fmla="+- 0 7569 2300"/>
                            <a:gd name="T153" fmla="*/ T152 w 6220"/>
                            <a:gd name="T154" fmla="+- 0 -30 -30"/>
                            <a:gd name="T155" fmla="*/ -30 h 44"/>
                            <a:gd name="T156" fmla="+- 0 8519 2300"/>
                            <a:gd name="T157" fmla="*/ T156 w 6220"/>
                            <a:gd name="T158" fmla="+- 0 -1 -30"/>
                            <a:gd name="T159" fmla="*/ -1 h 44"/>
                            <a:gd name="T160" fmla="+- 0 7650 2300"/>
                            <a:gd name="T161" fmla="*/ T160 w 6220"/>
                            <a:gd name="T162" fmla="+- 0 -1 -30"/>
                            <a:gd name="T163" fmla="*/ -1 h 44"/>
                            <a:gd name="T164" fmla="+- 0 7569 2300"/>
                            <a:gd name="T165" fmla="*/ T164 w 6220"/>
                            <a:gd name="T166" fmla="+- 0 -1 -30"/>
                            <a:gd name="T167" fmla="*/ -1 h 44"/>
                            <a:gd name="T168" fmla="+- 0 7569 2300"/>
                            <a:gd name="T169" fmla="*/ T168 w 6220"/>
                            <a:gd name="T170" fmla="+- 0 14 -30"/>
                            <a:gd name="T171" fmla="*/ 14 h 44"/>
                            <a:gd name="T172" fmla="+- 0 7650 2300"/>
                            <a:gd name="T173" fmla="*/ T172 w 6220"/>
                            <a:gd name="T174" fmla="+- 0 14 -30"/>
                            <a:gd name="T175" fmla="*/ 14 h 44"/>
                            <a:gd name="T176" fmla="+- 0 8519 2300"/>
                            <a:gd name="T177" fmla="*/ T176 w 6220"/>
                            <a:gd name="T178" fmla="+- 0 14 -30"/>
                            <a:gd name="T179" fmla="*/ 14 h 44"/>
                            <a:gd name="T180" fmla="+- 0 8519 2300"/>
                            <a:gd name="T181" fmla="*/ T180 w 6220"/>
                            <a:gd name="T182" fmla="+- 0 -1 -30"/>
                            <a:gd name="T183" fmla="*/ -1 h 44"/>
                            <a:gd name="T184" fmla="+- 0 8519 2300"/>
                            <a:gd name="T185" fmla="*/ T184 w 6220"/>
                            <a:gd name="T186" fmla="+- 0 -30 -30"/>
                            <a:gd name="T187" fmla="*/ -30 h 44"/>
                            <a:gd name="T188" fmla="+- 0 7650 2300"/>
                            <a:gd name="T189" fmla="*/ T188 w 6220"/>
                            <a:gd name="T190" fmla="+- 0 -30 -30"/>
                            <a:gd name="T191" fmla="*/ -30 h 44"/>
                            <a:gd name="T192" fmla="+- 0 7569 2300"/>
                            <a:gd name="T193" fmla="*/ T192 w 6220"/>
                            <a:gd name="T194" fmla="+- 0 -30 -30"/>
                            <a:gd name="T195" fmla="*/ -30 h 44"/>
                            <a:gd name="T196" fmla="+- 0 7569 2300"/>
                            <a:gd name="T197" fmla="*/ T196 w 6220"/>
                            <a:gd name="T198" fmla="+- 0 -15 -30"/>
                            <a:gd name="T199" fmla="*/ -15 h 44"/>
                            <a:gd name="T200" fmla="+- 0 7650 2300"/>
                            <a:gd name="T201" fmla="*/ T200 w 6220"/>
                            <a:gd name="T202" fmla="+- 0 -15 -30"/>
                            <a:gd name="T203" fmla="*/ -15 h 44"/>
                            <a:gd name="T204" fmla="+- 0 8519 2300"/>
                            <a:gd name="T205" fmla="*/ T204 w 6220"/>
                            <a:gd name="T206" fmla="+- 0 -15 -30"/>
                            <a:gd name="T207" fmla="*/ -15 h 44"/>
                            <a:gd name="T208" fmla="+- 0 8519 2300"/>
                            <a:gd name="T209" fmla="*/ T208 w 6220"/>
                            <a:gd name="T210" fmla="+- 0 -30 -30"/>
                            <a:gd name="T211" fmla="*/ -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4"/>
                              </a:lnTo>
                              <a:lnTo>
                                <a:pt x="1920" y="44"/>
                              </a:lnTo>
                              <a:lnTo>
                                <a:pt x="1920" y="29"/>
                              </a:lnTo>
                              <a:close/>
                              <a:moveTo>
                                <a:pt x="5269" y="29"/>
                              </a:moveTo>
                              <a:lnTo>
                                <a:pt x="4201" y="29"/>
                              </a:lnTo>
                              <a:lnTo>
                                <a:pt x="4119" y="29"/>
                              </a:lnTo>
                              <a:lnTo>
                                <a:pt x="3051" y="29"/>
                              </a:lnTo>
                              <a:lnTo>
                                <a:pt x="2969" y="29"/>
                              </a:lnTo>
                              <a:lnTo>
                                <a:pt x="2002" y="29"/>
                              </a:lnTo>
                              <a:lnTo>
                                <a:pt x="1920" y="29"/>
                              </a:lnTo>
                              <a:lnTo>
                                <a:pt x="1920" y="44"/>
                              </a:lnTo>
                              <a:lnTo>
                                <a:pt x="2002" y="44"/>
                              </a:lnTo>
                              <a:lnTo>
                                <a:pt x="2969" y="44"/>
                              </a:lnTo>
                              <a:lnTo>
                                <a:pt x="3051" y="44"/>
                              </a:lnTo>
                              <a:lnTo>
                                <a:pt x="4119" y="44"/>
                              </a:lnTo>
                              <a:lnTo>
                                <a:pt x="4201" y="44"/>
                              </a:lnTo>
                              <a:lnTo>
                                <a:pt x="5269" y="44"/>
                              </a:lnTo>
                              <a:lnTo>
                                <a:pt x="5269" y="29"/>
                              </a:lnTo>
                              <a:close/>
                              <a:moveTo>
                                <a:pt x="5269" y="0"/>
                              </a:moveTo>
                              <a:lnTo>
                                <a:pt x="4201" y="0"/>
                              </a:lnTo>
                              <a:lnTo>
                                <a:pt x="4119" y="0"/>
                              </a:lnTo>
                              <a:lnTo>
                                <a:pt x="3051" y="0"/>
                              </a:lnTo>
                              <a:lnTo>
                                <a:pt x="2969" y="0"/>
                              </a:lnTo>
                              <a:lnTo>
                                <a:pt x="2002" y="0"/>
                              </a:lnTo>
                              <a:lnTo>
                                <a:pt x="1920" y="0"/>
                              </a:lnTo>
                              <a:lnTo>
                                <a:pt x="1920" y="15"/>
                              </a:lnTo>
                              <a:lnTo>
                                <a:pt x="2002" y="15"/>
                              </a:lnTo>
                              <a:lnTo>
                                <a:pt x="2969" y="15"/>
                              </a:lnTo>
                              <a:lnTo>
                                <a:pt x="3051" y="15"/>
                              </a:lnTo>
                              <a:lnTo>
                                <a:pt x="4119" y="15"/>
                              </a:lnTo>
                              <a:lnTo>
                                <a:pt x="4201" y="15"/>
                              </a:lnTo>
                              <a:lnTo>
                                <a:pt x="5269" y="15"/>
                              </a:lnTo>
                              <a:lnTo>
                                <a:pt x="5269" y="0"/>
                              </a:lnTo>
                              <a:close/>
                              <a:moveTo>
                                <a:pt x="6219" y="29"/>
                              </a:moveTo>
                              <a:lnTo>
                                <a:pt x="5350" y="29"/>
                              </a:lnTo>
                              <a:lnTo>
                                <a:pt x="5269" y="29"/>
                              </a:lnTo>
                              <a:lnTo>
                                <a:pt x="5269" y="44"/>
                              </a:lnTo>
                              <a:lnTo>
                                <a:pt x="5350" y="44"/>
                              </a:lnTo>
                              <a:lnTo>
                                <a:pt x="6219" y="44"/>
                              </a:lnTo>
                              <a:lnTo>
                                <a:pt x="6219" y="29"/>
                              </a:lnTo>
                              <a:close/>
                              <a:moveTo>
                                <a:pt x="6219" y="0"/>
                              </a:moveTo>
                              <a:lnTo>
                                <a:pt x="5350" y="0"/>
                              </a:lnTo>
                              <a:lnTo>
                                <a:pt x="5269" y="0"/>
                              </a:lnTo>
                              <a:lnTo>
                                <a:pt x="5269" y="15"/>
                              </a:lnTo>
                              <a:lnTo>
                                <a:pt x="5350" y="15"/>
                              </a:lnTo>
                              <a:lnTo>
                                <a:pt x="6219" y="15"/>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BAD09" id="AutoShape 17" o:spid="_x0000_s1026" style="position:absolute;margin-left:115pt;margin-top:-1.5pt;width:311pt;height:2.2pt;z-index:15771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" path="m1920,29l,29,,44r1920,l1920,29xm5269,29r-1068,l4119,29r-1068,l2969,29r-967,l1920,29r,15l2002,44r967,l3051,44r1068,l4201,44r1068,l5269,29xm5269,l4201,r-82,l3051,r-82,l2002,r-82,l1920,15r82,l2969,15r82,l4119,15r82,l5269,15r,-15xm6219,29r-869,l5269,29r,15l5350,44r869,l6219,29xm6219,l5350,r-81,l5269,15r81,l6219,15r,-15xe" fillcolor="black" stroked="f">
                <v:path arrowok="t" o:connecttype="custom" o:connectlocs="1219200,-635;0,-635;0,8890;1219200,8890;1219200,-635;3345815,-635;2667635,-635;2615565,-635;2615565,-635;1937385,-635;1885315,-635;1271270,-635;1219200,-635;1219200,8890;1271270,8890;1885315,8890;1937385,8890;2615565,8890;2615565,8890;2667635,8890;3345815,8890;3345815,-635;3345815,-19050;2667635,-19050;2615565,-19050;2615565,-19050;1937385,-19050;1885315,-19050;1271270,-19050;1219200,-19050;1219200,-9525;1271270,-9525;1885315,-9525;1937385,-9525;2615565,-9525;2615565,-9525;2667635,-9525;3345815,-9525;3345815,-19050;3949065,-635;3397250,-635;3345815,-635;3345815,8890;3397250,8890;3949065,8890;3949065,-635;3949065,-19050;3397250,-19050;3345815,-19050;3345815,-9525;3397250,-9525;3949065,-9525;3949065,-19050" o:connectangles="0,0,0,0,0,0,0,0,0,0,0,0,0,0,0,0,0,0,0,0,0,0,0,0,0,0,0,0,0,0,0,0,0,0,0,0,0,0,0,0,0,0,0,0,0,0,0,0,0,0,0,0,0"/>
                <w10:wrap anchorx="page"/>
              </v:shape>
            </w:pict>
          </mc:Fallback>
        </mc:AlternateContent>
      </w:r>
      <w:r w:rsidR="00FB2450">
        <w:rPr>
          <w:rFonts w:ascii="Arial MT"/>
          <w:sz w:val="18"/>
        </w:rPr>
        <w:t>Effects</w:t>
      </w:r>
      <w:r w:rsidR="00FB2450">
        <w:rPr>
          <w:rFonts w:ascii="Arial MT"/>
          <w:spacing w:val="-3"/>
          <w:sz w:val="18"/>
        </w:rPr>
        <w:t xml:space="preserve"> </w:t>
      </w:r>
      <w:r w:rsidR="00FB2450">
        <w:rPr>
          <w:rFonts w:ascii="Arial MT"/>
          <w:sz w:val="18"/>
        </w:rPr>
        <w:t>Specification</w:t>
      </w:r>
    </w:p>
    <w:p w14:paraId="5AB641FB" w14:textId="71AB8FA6" w:rsidR="00030607" w:rsidRDefault="00CB053C">
      <w:pPr>
        <w:tabs>
          <w:tab w:val="left" w:pos="6610"/>
        </w:tabs>
        <w:spacing w:before="14"/>
        <w:ind w:left="5638"/>
        <w:rPr>
          <w:rFonts w:ascii="Arial MT"/>
          <w:sz w:val="18"/>
        </w:rPr>
      </w:pPr>
      <w:r>
        <w:rPr>
          <w:noProof/>
          <w:lang w:val="en-US"/>
        </w:rPr>
        <mc:AlternateContent>
          <mc:Choice Requires="wps">
            <w:drawing>
              <wp:anchor distT="0" distB="0" distL="0" distR="0" simplePos="0" relativeHeight="487627776" behindDoc="1" locked="0" layoutInCell="1" allowOverlap="1" wp14:anchorId="42E194FB" wp14:editId="2A8955C1">
                <wp:simplePos x="0" y="0"/>
                <wp:positionH relativeFrom="page">
                  <wp:posOffset>1460500</wp:posOffset>
                </wp:positionH>
                <wp:positionV relativeFrom="paragraph">
                  <wp:posOffset>195580</wp:posOffset>
                </wp:positionV>
                <wp:extent cx="3949700" cy="27940"/>
                <wp:effectExtent l="0" t="0" r="0" b="0"/>
                <wp:wrapTopAndBottom/>
                <wp:docPr id="28"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6 308"/>
                            <a:gd name="T3" fmla="*/ 336 h 44"/>
                            <a:gd name="T4" fmla="+- 0 2300 2300"/>
                            <a:gd name="T5" fmla="*/ T4 w 6220"/>
                            <a:gd name="T6" fmla="+- 0 336 308"/>
                            <a:gd name="T7" fmla="*/ 336 h 44"/>
                            <a:gd name="T8" fmla="+- 0 2300 2300"/>
                            <a:gd name="T9" fmla="*/ T8 w 6220"/>
                            <a:gd name="T10" fmla="+- 0 351 308"/>
                            <a:gd name="T11" fmla="*/ 351 h 44"/>
                            <a:gd name="T12" fmla="+- 0 4220 2300"/>
                            <a:gd name="T13" fmla="*/ T12 w 6220"/>
                            <a:gd name="T14" fmla="+- 0 351 308"/>
                            <a:gd name="T15" fmla="*/ 351 h 44"/>
                            <a:gd name="T16" fmla="+- 0 4220 2300"/>
                            <a:gd name="T17" fmla="*/ T16 w 6220"/>
                            <a:gd name="T18" fmla="+- 0 336 308"/>
                            <a:gd name="T19" fmla="*/ 336 h 44"/>
                            <a:gd name="T20" fmla="+- 0 4220 2300"/>
                            <a:gd name="T21" fmla="*/ T20 w 6220"/>
                            <a:gd name="T22" fmla="+- 0 308 308"/>
                            <a:gd name="T23" fmla="*/ 308 h 44"/>
                            <a:gd name="T24" fmla="+- 0 2300 2300"/>
                            <a:gd name="T25" fmla="*/ T24 w 6220"/>
                            <a:gd name="T26" fmla="+- 0 308 308"/>
                            <a:gd name="T27" fmla="*/ 308 h 44"/>
                            <a:gd name="T28" fmla="+- 0 2300 2300"/>
                            <a:gd name="T29" fmla="*/ T28 w 6220"/>
                            <a:gd name="T30" fmla="+- 0 322 308"/>
                            <a:gd name="T31" fmla="*/ 322 h 44"/>
                            <a:gd name="T32" fmla="+- 0 4220 2300"/>
                            <a:gd name="T33" fmla="*/ T32 w 6220"/>
                            <a:gd name="T34" fmla="+- 0 322 308"/>
                            <a:gd name="T35" fmla="*/ 322 h 44"/>
                            <a:gd name="T36" fmla="+- 0 4220 2300"/>
                            <a:gd name="T37" fmla="*/ T36 w 6220"/>
                            <a:gd name="T38" fmla="+- 0 308 308"/>
                            <a:gd name="T39" fmla="*/ 308 h 44"/>
                            <a:gd name="T40" fmla="+- 0 7569 2300"/>
                            <a:gd name="T41" fmla="*/ T40 w 6220"/>
                            <a:gd name="T42" fmla="+- 0 336 308"/>
                            <a:gd name="T43" fmla="*/ 336 h 44"/>
                            <a:gd name="T44" fmla="+- 0 6501 2300"/>
                            <a:gd name="T45" fmla="*/ T44 w 6220"/>
                            <a:gd name="T46" fmla="+- 0 336 308"/>
                            <a:gd name="T47" fmla="*/ 336 h 44"/>
                            <a:gd name="T48" fmla="+- 0 6419 2300"/>
                            <a:gd name="T49" fmla="*/ T48 w 6220"/>
                            <a:gd name="T50" fmla="+- 0 336 308"/>
                            <a:gd name="T51" fmla="*/ 336 h 44"/>
                            <a:gd name="T52" fmla="+- 0 6419 2300"/>
                            <a:gd name="T53" fmla="*/ T52 w 6220"/>
                            <a:gd name="T54" fmla="+- 0 336 308"/>
                            <a:gd name="T55" fmla="*/ 336 h 44"/>
                            <a:gd name="T56" fmla="+- 0 5351 2300"/>
                            <a:gd name="T57" fmla="*/ T56 w 6220"/>
                            <a:gd name="T58" fmla="+- 0 336 308"/>
                            <a:gd name="T59" fmla="*/ 336 h 44"/>
                            <a:gd name="T60" fmla="+- 0 5269 2300"/>
                            <a:gd name="T61" fmla="*/ T60 w 6220"/>
                            <a:gd name="T62" fmla="+- 0 336 308"/>
                            <a:gd name="T63" fmla="*/ 336 h 44"/>
                            <a:gd name="T64" fmla="+- 0 4302 2300"/>
                            <a:gd name="T65" fmla="*/ T64 w 6220"/>
                            <a:gd name="T66" fmla="+- 0 336 308"/>
                            <a:gd name="T67" fmla="*/ 336 h 44"/>
                            <a:gd name="T68" fmla="+- 0 4220 2300"/>
                            <a:gd name="T69" fmla="*/ T68 w 6220"/>
                            <a:gd name="T70" fmla="+- 0 336 308"/>
                            <a:gd name="T71" fmla="*/ 336 h 44"/>
                            <a:gd name="T72" fmla="+- 0 4220 2300"/>
                            <a:gd name="T73" fmla="*/ T72 w 6220"/>
                            <a:gd name="T74" fmla="+- 0 351 308"/>
                            <a:gd name="T75" fmla="*/ 351 h 44"/>
                            <a:gd name="T76" fmla="+- 0 4302 2300"/>
                            <a:gd name="T77" fmla="*/ T76 w 6220"/>
                            <a:gd name="T78" fmla="+- 0 351 308"/>
                            <a:gd name="T79" fmla="*/ 351 h 44"/>
                            <a:gd name="T80" fmla="+- 0 5269 2300"/>
                            <a:gd name="T81" fmla="*/ T80 w 6220"/>
                            <a:gd name="T82" fmla="+- 0 351 308"/>
                            <a:gd name="T83" fmla="*/ 351 h 44"/>
                            <a:gd name="T84" fmla="+- 0 5351 2300"/>
                            <a:gd name="T85" fmla="*/ T84 w 6220"/>
                            <a:gd name="T86" fmla="+- 0 351 308"/>
                            <a:gd name="T87" fmla="*/ 351 h 44"/>
                            <a:gd name="T88" fmla="+- 0 6419 2300"/>
                            <a:gd name="T89" fmla="*/ T88 w 6220"/>
                            <a:gd name="T90" fmla="+- 0 351 308"/>
                            <a:gd name="T91" fmla="*/ 351 h 44"/>
                            <a:gd name="T92" fmla="+- 0 6419 2300"/>
                            <a:gd name="T93" fmla="*/ T92 w 6220"/>
                            <a:gd name="T94" fmla="+- 0 351 308"/>
                            <a:gd name="T95" fmla="*/ 351 h 44"/>
                            <a:gd name="T96" fmla="+- 0 6501 2300"/>
                            <a:gd name="T97" fmla="*/ T96 w 6220"/>
                            <a:gd name="T98" fmla="+- 0 351 308"/>
                            <a:gd name="T99" fmla="*/ 351 h 44"/>
                            <a:gd name="T100" fmla="+- 0 7569 2300"/>
                            <a:gd name="T101" fmla="*/ T100 w 6220"/>
                            <a:gd name="T102" fmla="+- 0 351 308"/>
                            <a:gd name="T103" fmla="*/ 351 h 44"/>
                            <a:gd name="T104" fmla="+- 0 7569 2300"/>
                            <a:gd name="T105" fmla="*/ T104 w 6220"/>
                            <a:gd name="T106" fmla="+- 0 336 308"/>
                            <a:gd name="T107" fmla="*/ 336 h 44"/>
                            <a:gd name="T108" fmla="+- 0 7569 2300"/>
                            <a:gd name="T109" fmla="*/ T108 w 6220"/>
                            <a:gd name="T110" fmla="+- 0 308 308"/>
                            <a:gd name="T111" fmla="*/ 308 h 44"/>
                            <a:gd name="T112" fmla="+- 0 6501 2300"/>
                            <a:gd name="T113" fmla="*/ T112 w 6220"/>
                            <a:gd name="T114" fmla="+- 0 308 308"/>
                            <a:gd name="T115" fmla="*/ 308 h 44"/>
                            <a:gd name="T116" fmla="+- 0 6419 2300"/>
                            <a:gd name="T117" fmla="*/ T116 w 6220"/>
                            <a:gd name="T118" fmla="+- 0 308 308"/>
                            <a:gd name="T119" fmla="*/ 308 h 44"/>
                            <a:gd name="T120" fmla="+- 0 6419 2300"/>
                            <a:gd name="T121" fmla="*/ T120 w 6220"/>
                            <a:gd name="T122" fmla="+- 0 308 308"/>
                            <a:gd name="T123" fmla="*/ 308 h 44"/>
                            <a:gd name="T124" fmla="+- 0 5351 2300"/>
                            <a:gd name="T125" fmla="*/ T124 w 6220"/>
                            <a:gd name="T126" fmla="+- 0 308 308"/>
                            <a:gd name="T127" fmla="*/ 308 h 44"/>
                            <a:gd name="T128" fmla="+- 0 5269 2300"/>
                            <a:gd name="T129" fmla="*/ T128 w 6220"/>
                            <a:gd name="T130" fmla="+- 0 308 308"/>
                            <a:gd name="T131" fmla="*/ 308 h 44"/>
                            <a:gd name="T132" fmla="+- 0 4302 2300"/>
                            <a:gd name="T133" fmla="*/ T132 w 6220"/>
                            <a:gd name="T134" fmla="+- 0 308 308"/>
                            <a:gd name="T135" fmla="*/ 308 h 44"/>
                            <a:gd name="T136" fmla="+- 0 4220 2300"/>
                            <a:gd name="T137" fmla="*/ T136 w 6220"/>
                            <a:gd name="T138" fmla="+- 0 308 308"/>
                            <a:gd name="T139" fmla="*/ 308 h 44"/>
                            <a:gd name="T140" fmla="+- 0 4220 2300"/>
                            <a:gd name="T141" fmla="*/ T140 w 6220"/>
                            <a:gd name="T142" fmla="+- 0 322 308"/>
                            <a:gd name="T143" fmla="*/ 322 h 44"/>
                            <a:gd name="T144" fmla="+- 0 4302 2300"/>
                            <a:gd name="T145" fmla="*/ T144 w 6220"/>
                            <a:gd name="T146" fmla="+- 0 322 308"/>
                            <a:gd name="T147" fmla="*/ 322 h 44"/>
                            <a:gd name="T148" fmla="+- 0 5269 2300"/>
                            <a:gd name="T149" fmla="*/ T148 w 6220"/>
                            <a:gd name="T150" fmla="+- 0 322 308"/>
                            <a:gd name="T151" fmla="*/ 322 h 44"/>
                            <a:gd name="T152" fmla="+- 0 5351 2300"/>
                            <a:gd name="T153" fmla="*/ T152 w 6220"/>
                            <a:gd name="T154" fmla="+- 0 322 308"/>
                            <a:gd name="T155" fmla="*/ 322 h 44"/>
                            <a:gd name="T156" fmla="+- 0 6419 2300"/>
                            <a:gd name="T157" fmla="*/ T156 w 6220"/>
                            <a:gd name="T158" fmla="+- 0 322 308"/>
                            <a:gd name="T159" fmla="*/ 322 h 44"/>
                            <a:gd name="T160" fmla="+- 0 6419 2300"/>
                            <a:gd name="T161" fmla="*/ T160 w 6220"/>
                            <a:gd name="T162" fmla="+- 0 322 308"/>
                            <a:gd name="T163" fmla="*/ 322 h 44"/>
                            <a:gd name="T164" fmla="+- 0 6501 2300"/>
                            <a:gd name="T165" fmla="*/ T164 w 6220"/>
                            <a:gd name="T166" fmla="+- 0 322 308"/>
                            <a:gd name="T167" fmla="*/ 322 h 44"/>
                            <a:gd name="T168" fmla="+- 0 7569 2300"/>
                            <a:gd name="T169" fmla="*/ T168 w 6220"/>
                            <a:gd name="T170" fmla="+- 0 322 308"/>
                            <a:gd name="T171" fmla="*/ 322 h 44"/>
                            <a:gd name="T172" fmla="+- 0 7569 2300"/>
                            <a:gd name="T173" fmla="*/ T172 w 6220"/>
                            <a:gd name="T174" fmla="+- 0 308 308"/>
                            <a:gd name="T175" fmla="*/ 308 h 44"/>
                            <a:gd name="T176" fmla="+- 0 8519 2300"/>
                            <a:gd name="T177" fmla="*/ T176 w 6220"/>
                            <a:gd name="T178" fmla="+- 0 336 308"/>
                            <a:gd name="T179" fmla="*/ 336 h 44"/>
                            <a:gd name="T180" fmla="+- 0 7650 2300"/>
                            <a:gd name="T181" fmla="*/ T180 w 6220"/>
                            <a:gd name="T182" fmla="+- 0 336 308"/>
                            <a:gd name="T183" fmla="*/ 336 h 44"/>
                            <a:gd name="T184" fmla="+- 0 7569 2300"/>
                            <a:gd name="T185" fmla="*/ T184 w 6220"/>
                            <a:gd name="T186" fmla="+- 0 336 308"/>
                            <a:gd name="T187" fmla="*/ 336 h 44"/>
                            <a:gd name="T188" fmla="+- 0 7569 2300"/>
                            <a:gd name="T189" fmla="*/ T188 w 6220"/>
                            <a:gd name="T190" fmla="+- 0 351 308"/>
                            <a:gd name="T191" fmla="*/ 351 h 44"/>
                            <a:gd name="T192" fmla="+- 0 7650 2300"/>
                            <a:gd name="T193" fmla="*/ T192 w 6220"/>
                            <a:gd name="T194" fmla="+- 0 351 308"/>
                            <a:gd name="T195" fmla="*/ 351 h 44"/>
                            <a:gd name="T196" fmla="+- 0 8519 2300"/>
                            <a:gd name="T197" fmla="*/ T196 w 6220"/>
                            <a:gd name="T198" fmla="+- 0 351 308"/>
                            <a:gd name="T199" fmla="*/ 351 h 44"/>
                            <a:gd name="T200" fmla="+- 0 8519 2300"/>
                            <a:gd name="T201" fmla="*/ T200 w 6220"/>
                            <a:gd name="T202" fmla="+- 0 336 308"/>
                            <a:gd name="T203" fmla="*/ 336 h 44"/>
                            <a:gd name="T204" fmla="+- 0 8519 2300"/>
                            <a:gd name="T205" fmla="*/ T204 w 6220"/>
                            <a:gd name="T206" fmla="+- 0 308 308"/>
                            <a:gd name="T207" fmla="*/ 308 h 44"/>
                            <a:gd name="T208" fmla="+- 0 7650 2300"/>
                            <a:gd name="T209" fmla="*/ T208 w 6220"/>
                            <a:gd name="T210" fmla="+- 0 308 308"/>
                            <a:gd name="T211" fmla="*/ 308 h 44"/>
                            <a:gd name="T212" fmla="+- 0 7569 2300"/>
                            <a:gd name="T213" fmla="*/ T212 w 6220"/>
                            <a:gd name="T214" fmla="+- 0 308 308"/>
                            <a:gd name="T215" fmla="*/ 308 h 44"/>
                            <a:gd name="T216" fmla="+- 0 7569 2300"/>
                            <a:gd name="T217" fmla="*/ T216 w 6220"/>
                            <a:gd name="T218" fmla="+- 0 322 308"/>
                            <a:gd name="T219" fmla="*/ 322 h 44"/>
                            <a:gd name="T220" fmla="+- 0 7650 2300"/>
                            <a:gd name="T221" fmla="*/ T220 w 6220"/>
                            <a:gd name="T222" fmla="+- 0 322 308"/>
                            <a:gd name="T223" fmla="*/ 322 h 44"/>
                            <a:gd name="T224" fmla="+- 0 8519 2300"/>
                            <a:gd name="T225" fmla="*/ T224 w 6220"/>
                            <a:gd name="T226" fmla="+- 0 322 308"/>
                            <a:gd name="T227" fmla="*/ 322 h 44"/>
                            <a:gd name="T228" fmla="+- 0 8519 2300"/>
                            <a:gd name="T229" fmla="*/ T228 w 6220"/>
                            <a:gd name="T230" fmla="+- 0 308 308"/>
                            <a:gd name="T231" fmla="*/ 30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8"/>
                              </a:moveTo>
                              <a:lnTo>
                                <a:pt x="0" y="28"/>
                              </a:lnTo>
                              <a:lnTo>
                                <a:pt x="0" y="43"/>
                              </a:lnTo>
                              <a:lnTo>
                                <a:pt x="1920" y="43"/>
                              </a:lnTo>
                              <a:lnTo>
                                <a:pt x="1920" y="28"/>
                              </a:lnTo>
                              <a:close/>
                              <a:moveTo>
                                <a:pt x="1920" y="0"/>
                              </a:moveTo>
                              <a:lnTo>
                                <a:pt x="0" y="0"/>
                              </a:lnTo>
                              <a:lnTo>
                                <a:pt x="0" y="14"/>
                              </a:lnTo>
                              <a:lnTo>
                                <a:pt x="1920" y="14"/>
                              </a:lnTo>
                              <a:lnTo>
                                <a:pt x="1920" y="0"/>
                              </a:lnTo>
                              <a:close/>
                              <a:moveTo>
                                <a:pt x="5269" y="28"/>
                              </a:moveTo>
                              <a:lnTo>
                                <a:pt x="4201" y="28"/>
                              </a:lnTo>
                              <a:lnTo>
                                <a:pt x="4119" y="28"/>
                              </a:lnTo>
                              <a:lnTo>
                                <a:pt x="3051" y="28"/>
                              </a:lnTo>
                              <a:lnTo>
                                <a:pt x="2969" y="28"/>
                              </a:lnTo>
                              <a:lnTo>
                                <a:pt x="2002" y="28"/>
                              </a:lnTo>
                              <a:lnTo>
                                <a:pt x="1920" y="28"/>
                              </a:lnTo>
                              <a:lnTo>
                                <a:pt x="1920" y="43"/>
                              </a:lnTo>
                              <a:lnTo>
                                <a:pt x="2002" y="43"/>
                              </a:lnTo>
                              <a:lnTo>
                                <a:pt x="2969" y="43"/>
                              </a:lnTo>
                              <a:lnTo>
                                <a:pt x="3051" y="43"/>
                              </a:lnTo>
                              <a:lnTo>
                                <a:pt x="4119" y="43"/>
                              </a:lnTo>
                              <a:lnTo>
                                <a:pt x="4201" y="43"/>
                              </a:lnTo>
                              <a:lnTo>
                                <a:pt x="5269" y="43"/>
                              </a:lnTo>
                              <a:lnTo>
                                <a:pt x="5269" y="28"/>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8"/>
                              </a:moveTo>
                              <a:lnTo>
                                <a:pt x="5350" y="28"/>
                              </a:lnTo>
                              <a:lnTo>
                                <a:pt x="5269" y="28"/>
                              </a:lnTo>
                              <a:lnTo>
                                <a:pt x="5269" y="43"/>
                              </a:lnTo>
                              <a:lnTo>
                                <a:pt x="5350" y="43"/>
                              </a:lnTo>
                              <a:lnTo>
                                <a:pt x="6219" y="43"/>
                              </a:lnTo>
                              <a:lnTo>
                                <a:pt x="6219" y="28"/>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1AFF39" id="AutoShape 16" o:spid="_x0000_s1026" style="position:absolute;margin-left:115pt;margin-top:15.4pt;width:311pt;height:2.2pt;z-index:-156887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" path="m1920,28l,28,,43r1920,l1920,28xm1920,l,,,14r1920,l1920,xm5269,28r-1068,l4119,28r-1068,l2969,28r-967,l1920,28r,15l2002,43r967,l3051,43r1068,l4201,43r1068,l5269,28xm5269,l4201,r-82,l3051,r-82,l2002,r-82,l1920,14r82,l2969,14r82,l4119,14r82,l5269,14r,-14xm6219,28r-869,l5269,28r,15l5350,43r869,l6219,28xm6219,l5350,r-81,l5269,14r81,l6219,14r,-14xe" fillcolor="black" stroked="f">
                <v:path arrowok="t" o:connecttype="custom" o:connectlocs="1219200,213360;0,213360;0,222885;1219200,222885;1219200,213360;1219200,195580;0,195580;0,204470;1219200,204470;1219200,195580;3345815,213360;2667635,213360;2615565,213360;2615565,213360;1937385,213360;1885315,213360;1271270,213360;1219200,213360;1219200,222885;1271270,222885;1885315,222885;1937385,222885;2615565,222885;2615565,222885;2667635,222885;3345815,222885;3345815,213360;3345815,195580;2667635,195580;2615565,195580;2615565,195580;1937385,195580;1885315,195580;1271270,195580;1219200,195580;1219200,204470;1271270,204470;1885315,204470;1937385,204470;2615565,204470;2615565,204470;2667635,204470;3345815,204470;3345815,195580;3949065,213360;3397250,213360;3345815,213360;3345815,222885;3397250,222885;3949065,222885;3949065,213360;3949065,195580;3397250,195580;3345815,195580;3345815,204470;3397250,204470;3949065,204470;3949065,195580" o:connectangles="0,0,0,0,0,0,0,0,0,0,0,0,0,0,0,0,0,0,0,0,0,0,0,0,0,0,0,0,0,0,0,0,0,0,0,0,0,0,0,0,0,0,0,0,0,0,0,0,0,0,0,0,0,0,0,0,0,0"/>
                <w10:wrap type="topAndBottom" anchorx="page"/>
              </v:shape>
            </w:pict>
          </mc:Fallback>
        </mc:AlternateContent>
      </w:r>
      <w:r w:rsidR="00FB2450">
        <w:rPr>
          <w:rFonts w:ascii="Arial MT"/>
          <w:sz w:val="18"/>
        </w:rPr>
        <w:t>S.D.</w:t>
      </w:r>
      <w:r w:rsidR="00FB2450">
        <w:rPr>
          <w:rFonts w:ascii="Arial MT"/>
          <w:sz w:val="18"/>
        </w:rPr>
        <w:tab/>
        <w:t>Rho</w:t>
      </w:r>
    </w:p>
    <w:p w14:paraId="1D0E2988" w14:textId="77777777" w:rsidR="00030607" w:rsidRDefault="00FB2450">
      <w:pPr>
        <w:tabs>
          <w:tab w:val="left" w:pos="5338"/>
          <w:tab w:val="right" w:pos="7040"/>
        </w:tabs>
        <w:spacing w:before="73"/>
        <w:ind w:left="837"/>
        <w:rPr>
          <w:rFonts w:ascii="Arial MT"/>
          <w:sz w:val="18"/>
        </w:rPr>
      </w:pPr>
      <w:r>
        <w:rPr>
          <w:rFonts w:ascii="Arial MT"/>
          <w:sz w:val="18"/>
        </w:rPr>
        <w:t>Cross-section</w:t>
      </w:r>
      <w:r>
        <w:rPr>
          <w:rFonts w:ascii="Arial MT"/>
          <w:spacing w:val="-2"/>
          <w:sz w:val="18"/>
        </w:rPr>
        <w:t xml:space="preserve"> </w:t>
      </w:r>
      <w:r>
        <w:rPr>
          <w:rFonts w:ascii="Arial MT"/>
          <w:sz w:val="18"/>
        </w:rPr>
        <w:t>random</w:t>
      </w:r>
      <w:r>
        <w:rPr>
          <w:rFonts w:ascii="Arial MT"/>
          <w:sz w:val="18"/>
        </w:rPr>
        <w:tab/>
        <w:t>0.466679</w:t>
      </w:r>
      <w:r>
        <w:rPr>
          <w:rFonts w:ascii="Arial MT"/>
          <w:sz w:val="18"/>
        </w:rPr>
        <w:tab/>
        <w:t>0.3226</w:t>
      </w:r>
    </w:p>
    <w:p w14:paraId="435BF6BC" w14:textId="774BF6B2" w:rsidR="00030607" w:rsidRDefault="00CB053C">
      <w:pPr>
        <w:tabs>
          <w:tab w:val="left" w:pos="5338"/>
          <w:tab w:val="right" w:pos="7040"/>
        </w:tabs>
        <w:spacing w:before="14"/>
        <w:ind w:left="837"/>
        <w:rPr>
          <w:rFonts w:ascii="Arial MT"/>
          <w:sz w:val="18"/>
        </w:rPr>
      </w:pPr>
      <w:r>
        <w:rPr>
          <w:noProof/>
          <w:lang w:val="en-US"/>
        </w:rPr>
        <mc:AlternateContent>
          <mc:Choice Requires="wps">
            <w:drawing>
              <wp:anchor distT="0" distB="0" distL="114300" distR="114300" simplePos="0" relativeHeight="15771648" behindDoc="0" locked="0" layoutInCell="1" allowOverlap="1" wp14:anchorId="631D2C7C" wp14:editId="56C24E8A">
                <wp:simplePos x="0" y="0"/>
                <wp:positionH relativeFrom="page">
                  <wp:posOffset>1460500</wp:posOffset>
                </wp:positionH>
                <wp:positionV relativeFrom="paragraph">
                  <wp:posOffset>195580</wp:posOffset>
                </wp:positionV>
                <wp:extent cx="3949700" cy="27940"/>
                <wp:effectExtent l="0" t="0" r="0" b="0"/>
                <wp:wrapNone/>
                <wp:docPr id="27"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6 308"/>
                            <a:gd name="T3" fmla="*/ 336 h 44"/>
                            <a:gd name="T4" fmla="+- 0 2300 2300"/>
                            <a:gd name="T5" fmla="*/ T4 w 6220"/>
                            <a:gd name="T6" fmla="+- 0 336 308"/>
                            <a:gd name="T7" fmla="*/ 336 h 44"/>
                            <a:gd name="T8" fmla="+- 0 2300 2300"/>
                            <a:gd name="T9" fmla="*/ T8 w 6220"/>
                            <a:gd name="T10" fmla="+- 0 351 308"/>
                            <a:gd name="T11" fmla="*/ 351 h 44"/>
                            <a:gd name="T12" fmla="+- 0 4220 2300"/>
                            <a:gd name="T13" fmla="*/ T12 w 6220"/>
                            <a:gd name="T14" fmla="+- 0 351 308"/>
                            <a:gd name="T15" fmla="*/ 351 h 44"/>
                            <a:gd name="T16" fmla="+- 0 4220 2300"/>
                            <a:gd name="T17" fmla="*/ T16 w 6220"/>
                            <a:gd name="T18" fmla="+- 0 336 308"/>
                            <a:gd name="T19" fmla="*/ 336 h 44"/>
                            <a:gd name="T20" fmla="+- 0 4220 2300"/>
                            <a:gd name="T21" fmla="*/ T20 w 6220"/>
                            <a:gd name="T22" fmla="+- 0 308 308"/>
                            <a:gd name="T23" fmla="*/ 308 h 44"/>
                            <a:gd name="T24" fmla="+- 0 2300 2300"/>
                            <a:gd name="T25" fmla="*/ T24 w 6220"/>
                            <a:gd name="T26" fmla="+- 0 308 308"/>
                            <a:gd name="T27" fmla="*/ 308 h 44"/>
                            <a:gd name="T28" fmla="+- 0 2300 2300"/>
                            <a:gd name="T29" fmla="*/ T28 w 6220"/>
                            <a:gd name="T30" fmla="+- 0 322 308"/>
                            <a:gd name="T31" fmla="*/ 322 h 44"/>
                            <a:gd name="T32" fmla="+- 0 4220 2300"/>
                            <a:gd name="T33" fmla="*/ T32 w 6220"/>
                            <a:gd name="T34" fmla="+- 0 322 308"/>
                            <a:gd name="T35" fmla="*/ 322 h 44"/>
                            <a:gd name="T36" fmla="+- 0 4220 2300"/>
                            <a:gd name="T37" fmla="*/ T36 w 6220"/>
                            <a:gd name="T38" fmla="+- 0 308 308"/>
                            <a:gd name="T39" fmla="*/ 308 h 44"/>
                            <a:gd name="T40" fmla="+- 0 7569 2300"/>
                            <a:gd name="T41" fmla="*/ T40 w 6220"/>
                            <a:gd name="T42" fmla="+- 0 336 308"/>
                            <a:gd name="T43" fmla="*/ 336 h 44"/>
                            <a:gd name="T44" fmla="+- 0 6501 2300"/>
                            <a:gd name="T45" fmla="*/ T44 w 6220"/>
                            <a:gd name="T46" fmla="+- 0 336 308"/>
                            <a:gd name="T47" fmla="*/ 336 h 44"/>
                            <a:gd name="T48" fmla="+- 0 6419 2300"/>
                            <a:gd name="T49" fmla="*/ T48 w 6220"/>
                            <a:gd name="T50" fmla="+- 0 336 308"/>
                            <a:gd name="T51" fmla="*/ 336 h 44"/>
                            <a:gd name="T52" fmla="+- 0 6419 2300"/>
                            <a:gd name="T53" fmla="*/ T52 w 6220"/>
                            <a:gd name="T54" fmla="+- 0 336 308"/>
                            <a:gd name="T55" fmla="*/ 336 h 44"/>
                            <a:gd name="T56" fmla="+- 0 5351 2300"/>
                            <a:gd name="T57" fmla="*/ T56 w 6220"/>
                            <a:gd name="T58" fmla="+- 0 336 308"/>
                            <a:gd name="T59" fmla="*/ 336 h 44"/>
                            <a:gd name="T60" fmla="+- 0 5269 2300"/>
                            <a:gd name="T61" fmla="*/ T60 w 6220"/>
                            <a:gd name="T62" fmla="+- 0 336 308"/>
                            <a:gd name="T63" fmla="*/ 336 h 44"/>
                            <a:gd name="T64" fmla="+- 0 4302 2300"/>
                            <a:gd name="T65" fmla="*/ T64 w 6220"/>
                            <a:gd name="T66" fmla="+- 0 336 308"/>
                            <a:gd name="T67" fmla="*/ 336 h 44"/>
                            <a:gd name="T68" fmla="+- 0 4220 2300"/>
                            <a:gd name="T69" fmla="*/ T68 w 6220"/>
                            <a:gd name="T70" fmla="+- 0 336 308"/>
                            <a:gd name="T71" fmla="*/ 336 h 44"/>
                            <a:gd name="T72" fmla="+- 0 4220 2300"/>
                            <a:gd name="T73" fmla="*/ T72 w 6220"/>
                            <a:gd name="T74" fmla="+- 0 351 308"/>
                            <a:gd name="T75" fmla="*/ 351 h 44"/>
                            <a:gd name="T76" fmla="+- 0 4302 2300"/>
                            <a:gd name="T77" fmla="*/ T76 w 6220"/>
                            <a:gd name="T78" fmla="+- 0 351 308"/>
                            <a:gd name="T79" fmla="*/ 351 h 44"/>
                            <a:gd name="T80" fmla="+- 0 5269 2300"/>
                            <a:gd name="T81" fmla="*/ T80 w 6220"/>
                            <a:gd name="T82" fmla="+- 0 351 308"/>
                            <a:gd name="T83" fmla="*/ 351 h 44"/>
                            <a:gd name="T84" fmla="+- 0 5351 2300"/>
                            <a:gd name="T85" fmla="*/ T84 w 6220"/>
                            <a:gd name="T86" fmla="+- 0 351 308"/>
                            <a:gd name="T87" fmla="*/ 351 h 44"/>
                            <a:gd name="T88" fmla="+- 0 6419 2300"/>
                            <a:gd name="T89" fmla="*/ T88 w 6220"/>
                            <a:gd name="T90" fmla="+- 0 351 308"/>
                            <a:gd name="T91" fmla="*/ 351 h 44"/>
                            <a:gd name="T92" fmla="+- 0 6419 2300"/>
                            <a:gd name="T93" fmla="*/ T92 w 6220"/>
                            <a:gd name="T94" fmla="+- 0 351 308"/>
                            <a:gd name="T95" fmla="*/ 351 h 44"/>
                            <a:gd name="T96" fmla="+- 0 6501 2300"/>
                            <a:gd name="T97" fmla="*/ T96 w 6220"/>
                            <a:gd name="T98" fmla="+- 0 351 308"/>
                            <a:gd name="T99" fmla="*/ 351 h 44"/>
                            <a:gd name="T100" fmla="+- 0 7569 2300"/>
                            <a:gd name="T101" fmla="*/ T100 w 6220"/>
                            <a:gd name="T102" fmla="+- 0 351 308"/>
                            <a:gd name="T103" fmla="*/ 351 h 44"/>
                            <a:gd name="T104" fmla="+- 0 7569 2300"/>
                            <a:gd name="T105" fmla="*/ T104 w 6220"/>
                            <a:gd name="T106" fmla="+- 0 336 308"/>
                            <a:gd name="T107" fmla="*/ 336 h 44"/>
                            <a:gd name="T108" fmla="+- 0 7569 2300"/>
                            <a:gd name="T109" fmla="*/ T108 w 6220"/>
                            <a:gd name="T110" fmla="+- 0 308 308"/>
                            <a:gd name="T111" fmla="*/ 308 h 44"/>
                            <a:gd name="T112" fmla="+- 0 6501 2300"/>
                            <a:gd name="T113" fmla="*/ T112 w 6220"/>
                            <a:gd name="T114" fmla="+- 0 308 308"/>
                            <a:gd name="T115" fmla="*/ 308 h 44"/>
                            <a:gd name="T116" fmla="+- 0 6419 2300"/>
                            <a:gd name="T117" fmla="*/ T116 w 6220"/>
                            <a:gd name="T118" fmla="+- 0 308 308"/>
                            <a:gd name="T119" fmla="*/ 308 h 44"/>
                            <a:gd name="T120" fmla="+- 0 6419 2300"/>
                            <a:gd name="T121" fmla="*/ T120 w 6220"/>
                            <a:gd name="T122" fmla="+- 0 308 308"/>
                            <a:gd name="T123" fmla="*/ 308 h 44"/>
                            <a:gd name="T124" fmla="+- 0 5351 2300"/>
                            <a:gd name="T125" fmla="*/ T124 w 6220"/>
                            <a:gd name="T126" fmla="+- 0 308 308"/>
                            <a:gd name="T127" fmla="*/ 308 h 44"/>
                            <a:gd name="T128" fmla="+- 0 5269 2300"/>
                            <a:gd name="T129" fmla="*/ T128 w 6220"/>
                            <a:gd name="T130" fmla="+- 0 308 308"/>
                            <a:gd name="T131" fmla="*/ 308 h 44"/>
                            <a:gd name="T132" fmla="+- 0 4302 2300"/>
                            <a:gd name="T133" fmla="*/ T132 w 6220"/>
                            <a:gd name="T134" fmla="+- 0 308 308"/>
                            <a:gd name="T135" fmla="*/ 308 h 44"/>
                            <a:gd name="T136" fmla="+- 0 4220 2300"/>
                            <a:gd name="T137" fmla="*/ T136 w 6220"/>
                            <a:gd name="T138" fmla="+- 0 308 308"/>
                            <a:gd name="T139" fmla="*/ 308 h 44"/>
                            <a:gd name="T140" fmla="+- 0 4220 2300"/>
                            <a:gd name="T141" fmla="*/ T140 w 6220"/>
                            <a:gd name="T142" fmla="+- 0 322 308"/>
                            <a:gd name="T143" fmla="*/ 322 h 44"/>
                            <a:gd name="T144" fmla="+- 0 4302 2300"/>
                            <a:gd name="T145" fmla="*/ T144 w 6220"/>
                            <a:gd name="T146" fmla="+- 0 322 308"/>
                            <a:gd name="T147" fmla="*/ 322 h 44"/>
                            <a:gd name="T148" fmla="+- 0 5269 2300"/>
                            <a:gd name="T149" fmla="*/ T148 w 6220"/>
                            <a:gd name="T150" fmla="+- 0 322 308"/>
                            <a:gd name="T151" fmla="*/ 322 h 44"/>
                            <a:gd name="T152" fmla="+- 0 5351 2300"/>
                            <a:gd name="T153" fmla="*/ T152 w 6220"/>
                            <a:gd name="T154" fmla="+- 0 322 308"/>
                            <a:gd name="T155" fmla="*/ 322 h 44"/>
                            <a:gd name="T156" fmla="+- 0 6419 2300"/>
                            <a:gd name="T157" fmla="*/ T156 w 6220"/>
                            <a:gd name="T158" fmla="+- 0 322 308"/>
                            <a:gd name="T159" fmla="*/ 322 h 44"/>
                            <a:gd name="T160" fmla="+- 0 6419 2300"/>
                            <a:gd name="T161" fmla="*/ T160 w 6220"/>
                            <a:gd name="T162" fmla="+- 0 322 308"/>
                            <a:gd name="T163" fmla="*/ 322 h 44"/>
                            <a:gd name="T164" fmla="+- 0 6501 2300"/>
                            <a:gd name="T165" fmla="*/ T164 w 6220"/>
                            <a:gd name="T166" fmla="+- 0 322 308"/>
                            <a:gd name="T167" fmla="*/ 322 h 44"/>
                            <a:gd name="T168" fmla="+- 0 7569 2300"/>
                            <a:gd name="T169" fmla="*/ T168 w 6220"/>
                            <a:gd name="T170" fmla="+- 0 322 308"/>
                            <a:gd name="T171" fmla="*/ 322 h 44"/>
                            <a:gd name="T172" fmla="+- 0 7569 2300"/>
                            <a:gd name="T173" fmla="*/ T172 w 6220"/>
                            <a:gd name="T174" fmla="+- 0 308 308"/>
                            <a:gd name="T175" fmla="*/ 308 h 44"/>
                            <a:gd name="T176" fmla="+- 0 8519 2300"/>
                            <a:gd name="T177" fmla="*/ T176 w 6220"/>
                            <a:gd name="T178" fmla="+- 0 336 308"/>
                            <a:gd name="T179" fmla="*/ 336 h 44"/>
                            <a:gd name="T180" fmla="+- 0 7650 2300"/>
                            <a:gd name="T181" fmla="*/ T180 w 6220"/>
                            <a:gd name="T182" fmla="+- 0 336 308"/>
                            <a:gd name="T183" fmla="*/ 336 h 44"/>
                            <a:gd name="T184" fmla="+- 0 7569 2300"/>
                            <a:gd name="T185" fmla="*/ T184 w 6220"/>
                            <a:gd name="T186" fmla="+- 0 336 308"/>
                            <a:gd name="T187" fmla="*/ 336 h 44"/>
                            <a:gd name="T188" fmla="+- 0 7569 2300"/>
                            <a:gd name="T189" fmla="*/ T188 w 6220"/>
                            <a:gd name="T190" fmla="+- 0 351 308"/>
                            <a:gd name="T191" fmla="*/ 351 h 44"/>
                            <a:gd name="T192" fmla="+- 0 7650 2300"/>
                            <a:gd name="T193" fmla="*/ T192 w 6220"/>
                            <a:gd name="T194" fmla="+- 0 351 308"/>
                            <a:gd name="T195" fmla="*/ 351 h 44"/>
                            <a:gd name="T196" fmla="+- 0 8519 2300"/>
                            <a:gd name="T197" fmla="*/ T196 w 6220"/>
                            <a:gd name="T198" fmla="+- 0 351 308"/>
                            <a:gd name="T199" fmla="*/ 351 h 44"/>
                            <a:gd name="T200" fmla="+- 0 8519 2300"/>
                            <a:gd name="T201" fmla="*/ T200 w 6220"/>
                            <a:gd name="T202" fmla="+- 0 336 308"/>
                            <a:gd name="T203" fmla="*/ 336 h 44"/>
                            <a:gd name="T204" fmla="+- 0 8519 2300"/>
                            <a:gd name="T205" fmla="*/ T204 w 6220"/>
                            <a:gd name="T206" fmla="+- 0 308 308"/>
                            <a:gd name="T207" fmla="*/ 308 h 44"/>
                            <a:gd name="T208" fmla="+- 0 7650 2300"/>
                            <a:gd name="T209" fmla="*/ T208 w 6220"/>
                            <a:gd name="T210" fmla="+- 0 308 308"/>
                            <a:gd name="T211" fmla="*/ 308 h 44"/>
                            <a:gd name="T212" fmla="+- 0 7569 2300"/>
                            <a:gd name="T213" fmla="*/ T212 w 6220"/>
                            <a:gd name="T214" fmla="+- 0 308 308"/>
                            <a:gd name="T215" fmla="*/ 308 h 44"/>
                            <a:gd name="T216" fmla="+- 0 7569 2300"/>
                            <a:gd name="T217" fmla="*/ T216 w 6220"/>
                            <a:gd name="T218" fmla="+- 0 322 308"/>
                            <a:gd name="T219" fmla="*/ 322 h 44"/>
                            <a:gd name="T220" fmla="+- 0 7650 2300"/>
                            <a:gd name="T221" fmla="*/ T220 w 6220"/>
                            <a:gd name="T222" fmla="+- 0 322 308"/>
                            <a:gd name="T223" fmla="*/ 322 h 44"/>
                            <a:gd name="T224" fmla="+- 0 8519 2300"/>
                            <a:gd name="T225" fmla="*/ T224 w 6220"/>
                            <a:gd name="T226" fmla="+- 0 322 308"/>
                            <a:gd name="T227" fmla="*/ 322 h 44"/>
                            <a:gd name="T228" fmla="+- 0 8519 2300"/>
                            <a:gd name="T229" fmla="*/ T228 w 6220"/>
                            <a:gd name="T230" fmla="+- 0 308 308"/>
                            <a:gd name="T231" fmla="*/ 30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8"/>
                              </a:moveTo>
                              <a:lnTo>
                                <a:pt x="0" y="28"/>
                              </a:lnTo>
                              <a:lnTo>
                                <a:pt x="0" y="43"/>
                              </a:lnTo>
                              <a:lnTo>
                                <a:pt x="1920" y="43"/>
                              </a:lnTo>
                              <a:lnTo>
                                <a:pt x="1920" y="28"/>
                              </a:lnTo>
                              <a:close/>
                              <a:moveTo>
                                <a:pt x="1920" y="0"/>
                              </a:moveTo>
                              <a:lnTo>
                                <a:pt x="0" y="0"/>
                              </a:lnTo>
                              <a:lnTo>
                                <a:pt x="0" y="14"/>
                              </a:lnTo>
                              <a:lnTo>
                                <a:pt x="1920" y="14"/>
                              </a:lnTo>
                              <a:lnTo>
                                <a:pt x="1920" y="0"/>
                              </a:lnTo>
                              <a:close/>
                              <a:moveTo>
                                <a:pt x="5269" y="28"/>
                              </a:moveTo>
                              <a:lnTo>
                                <a:pt x="4201" y="28"/>
                              </a:lnTo>
                              <a:lnTo>
                                <a:pt x="4119" y="28"/>
                              </a:lnTo>
                              <a:lnTo>
                                <a:pt x="3051" y="28"/>
                              </a:lnTo>
                              <a:lnTo>
                                <a:pt x="2969" y="28"/>
                              </a:lnTo>
                              <a:lnTo>
                                <a:pt x="2002" y="28"/>
                              </a:lnTo>
                              <a:lnTo>
                                <a:pt x="1920" y="28"/>
                              </a:lnTo>
                              <a:lnTo>
                                <a:pt x="1920" y="43"/>
                              </a:lnTo>
                              <a:lnTo>
                                <a:pt x="2002" y="43"/>
                              </a:lnTo>
                              <a:lnTo>
                                <a:pt x="2969" y="43"/>
                              </a:lnTo>
                              <a:lnTo>
                                <a:pt x="3051" y="43"/>
                              </a:lnTo>
                              <a:lnTo>
                                <a:pt x="4119" y="43"/>
                              </a:lnTo>
                              <a:lnTo>
                                <a:pt x="4201" y="43"/>
                              </a:lnTo>
                              <a:lnTo>
                                <a:pt x="5269" y="43"/>
                              </a:lnTo>
                              <a:lnTo>
                                <a:pt x="5269" y="28"/>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8"/>
                              </a:moveTo>
                              <a:lnTo>
                                <a:pt x="5350" y="28"/>
                              </a:lnTo>
                              <a:lnTo>
                                <a:pt x="5269" y="28"/>
                              </a:lnTo>
                              <a:lnTo>
                                <a:pt x="5269" y="43"/>
                              </a:lnTo>
                              <a:lnTo>
                                <a:pt x="5350" y="43"/>
                              </a:lnTo>
                              <a:lnTo>
                                <a:pt x="6219" y="43"/>
                              </a:lnTo>
                              <a:lnTo>
                                <a:pt x="6219" y="28"/>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98A010" id="AutoShape 15" o:spid="_x0000_s1026" style="position:absolute;margin-left:115pt;margin-top:15.4pt;width:311pt;height:2.2pt;z-index:15771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" path="m1920,28l,28,,43r1920,l1920,28xm1920,l,,,14r1920,l1920,xm5269,28r-1068,l4119,28r-1068,l2969,28r-967,l1920,28r,15l2002,43r967,l3051,43r1068,l4201,43r1068,l5269,28xm5269,l4201,r-82,l3051,r-82,l2002,r-82,l1920,14r82,l2969,14r82,l4119,14r82,l5269,14r,-14xm6219,28r-869,l5269,28r,15l5350,43r869,l6219,28xm6219,l5350,r-81,l5269,14r81,l6219,14r,-14xe" fillcolor="black" stroked="f">
                <v:path arrowok="t" o:connecttype="custom" o:connectlocs="1219200,213360;0,213360;0,222885;1219200,222885;1219200,213360;1219200,195580;0,195580;0,204470;1219200,204470;1219200,195580;3345815,213360;2667635,213360;2615565,213360;2615565,213360;1937385,213360;1885315,213360;1271270,213360;1219200,213360;1219200,222885;1271270,222885;1885315,222885;1937385,222885;2615565,222885;2615565,222885;2667635,222885;3345815,222885;3345815,213360;3345815,195580;2667635,195580;2615565,195580;2615565,195580;1937385,195580;1885315,195580;1271270,195580;1219200,195580;1219200,204470;1271270,204470;1885315,204470;1937385,204470;2615565,204470;2615565,204470;2667635,204470;3345815,204470;3345815,195580;3949065,213360;3397250,213360;3345815,213360;3345815,222885;3397250,222885;3949065,222885;3949065,213360;3949065,195580;3397250,195580;3345815,195580;3345815,204470;3397250,204470;3949065,204470;3949065,195580" o:connectangles="0,0,0,0,0,0,0,0,0,0,0,0,0,0,0,0,0,0,0,0,0,0,0,0,0,0,0,0,0,0,0,0,0,0,0,0,0,0,0,0,0,0,0,0,0,0,0,0,0,0,0,0,0,0,0,0,0,0"/>
                <w10:wrap anchorx="page"/>
              </v:shape>
            </w:pict>
          </mc:Fallback>
        </mc:AlternateContent>
      </w:r>
      <w:r w:rsidR="00FB2450">
        <w:rPr>
          <w:rFonts w:ascii="Arial MT"/>
          <w:sz w:val="18"/>
        </w:rPr>
        <w:t>Idiosyncratic</w:t>
      </w:r>
      <w:r w:rsidR="00FB2450">
        <w:rPr>
          <w:rFonts w:ascii="Arial MT"/>
          <w:spacing w:val="-2"/>
          <w:sz w:val="18"/>
        </w:rPr>
        <w:t xml:space="preserve"> </w:t>
      </w:r>
      <w:r w:rsidR="00FB2450">
        <w:rPr>
          <w:rFonts w:ascii="Arial MT"/>
          <w:sz w:val="18"/>
        </w:rPr>
        <w:t>random</w:t>
      </w:r>
      <w:r w:rsidR="00FB2450">
        <w:rPr>
          <w:rFonts w:ascii="Arial MT"/>
          <w:sz w:val="18"/>
        </w:rPr>
        <w:tab/>
        <w:t>0.676313</w:t>
      </w:r>
      <w:r w:rsidR="00FB2450">
        <w:rPr>
          <w:rFonts w:ascii="Arial MT"/>
          <w:sz w:val="18"/>
        </w:rPr>
        <w:tab/>
        <w:t>0.6774</w:t>
      </w:r>
    </w:p>
    <w:p w14:paraId="3A156A35" w14:textId="560AD551" w:rsidR="00030607" w:rsidRDefault="00CB053C">
      <w:pPr>
        <w:spacing w:before="232"/>
        <w:ind w:left="3091"/>
        <w:rPr>
          <w:rFonts w:ascii="Arial MT"/>
          <w:sz w:val="18"/>
        </w:rPr>
      </w:pPr>
      <w:r>
        <w:rPr>
          <w:noProof/>
          <w:lang w:val="en-US"/>
        </w:rPr>
        <mc:AlternateContent>
          <mc:Choice Requires="wps">
            <w:drawing>
              <wp:anchor distT="0" distB="0" distL="0" distR="0" simplePos="0" relativeHeight="487628288" behindDoc="1" locked="0" layoutInCell="1" allowOverlap="1" wp14:anchorId="71407FF0" wp14:editId="266A45F7">
                <wp:simplePos x="0" y="0"/>
                <wp:positionH relativeFrom="page">
                  <wp:posOffset>1460500</wp:posOffset>
                </wp:positionH>
                <wp:positionV relativeFrom="paragraph">
                  <wp:posOffset>335280</wp:posOffset>
                </wp:positionV>
                <wp:extent cx="1219200" cy="8890"/>
                <wp:effectExtent l="0" t="0" r="0" b="0"/>
                <wp:wrapTopAndBottom/>
                <wp:docPr id="2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86FC79" id="Rectangle 14" o:spid="_x0000_s1026" style="position:absolute;margin-left:115pt;margin-top:26.4pt;width:96pt;height:.7pt;z-index:-15688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" fillcolor="black" stroked="f">
                <w10:wrap type="topAndBottom" anchorx="page"/>
              </v:rect>
            </w:pict>
          </mc:Fallback>
        </mc:AlternateContent>
      </w:r>
      <w:r>
        <w:rPr>
          <w:noProof/>
          <w:lang w:val="en-US"/>
        </w:rPr>
        <mc:AlternateContent>
          <mc:Choice Requires="wps">
            <w:drawing>
              <wp:anchor distT="0" distB="0" distL="114300" distR="114300" simplePos="0" relativeHeight="482828800" behindDoc="1" locked="0" layoutInCell="1" allowOverlap="1" wp14:anchorId="527913CC" wp14:editId="22DEDDCE">
                <wp:simplePos x="0" y="0"/>
                <wp:positionH relativeFrom="page">
                  <wp:posOffset>1460500</wp:posOffset>
                </wp:positionH>
                <wp:positionV relativeFrom="paragraph">
                  <wp:posOffset>1174115</wp:posOffset>
                </wp:positionV>
                <wp:extent cx="1219200" cy="8890"/>
                <wp:effectExtent l="0" t="0" r="0" b="0"/>
                <wp:wrapNone/>
                <wp:docPr id="2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0F186A" id="Rectangle 13" o:spid="_x0000_s1026" style="position:absolute;margin-left:115pt;margin-top:92.45pt;width:96pt;height:.7pt;z-index:-20487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" fillcolor="black" stroked="f">
                <w10:wrap anchorx="page"/>
              </v:rect>
            </w:pict>
          </mc:Fallback>
        </mc:AlternateContent>
      </w:r>
      <w:r w:rsidR="00FB2450">
        <w:rPr>
          <w:rFonts w:ascii="Arial MT"/>
          <w:sz w:val="18"/>
        </w:rPr>
        <w:t>Weighted</w:t>
      </w:r>
      <w:r w:rsidR="00FB2450">
        <w:rPr>
          <w:rFonts w:ascii="Arial MT"/>
          <w:spacing w:val="-3"/>
          <w:sz w:val="18"/>
        </w:rPr>
        <w:t xml:space="preserve"> </w:t>
      </w:r>
      <w:r w:rsidR="00FB2450">
        <w:rPr>
          <w:rFonts w:ascii="Arial MT"/>
          <w:sz w:val="18"/>
        </w:rPr>
        <w:t>Statistic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4"/>
        <w:gridCol w:w="2000"/>
        <w:gridCol w:w="1085"/>
      </w:tblGrid>
      <w:tr w:rsidR="00030607" w14:paraId="33D888D4" w14:textId="77777777">
        <w:trPr>
          <w:trHeight w:val="301"/>
        </w:trPr>
        <w:tc>
          <w:tcPr>
            <w:tcW w:w="1920" w:type="dxa"/>
            <w:tcBorders>
              <w:top w:val="single" w:sz="6" w:space="0" w:color="000000"/>
            </w:tcBorders>
          </w:tcPr>
          <w:p w14:paraId="629839E9" w14:textId="77777777" w:rsidR="00030607" w:rsidRDefault="00FB2450">
            <w:pPr>
              <w:pStyle w:val="TableParagraph"/>
              <w:spacing w:before="84" w:line="197" w:lineRule="exact"/>
              <w:ind w:left="-3"/>
              <w:rPr>
                <w:rFonts w:ascii="Arial MT"/>
                <w:sz w:val="18"/>
              </w:rPr>
            </w:pPr>
            <w:r>
              <w:rPr>
                <w:rFonts w:ascii="Arial MT"/>
                <w:sz w:val="18"/>
              </w:rPr>
              <w:t>R-squared</w:t>
            </w:r>
          </w:p>
        </w:tc>
        <w:tc>
          <w:tcPr>
            <w:tcW w:w="1214" w:type="dxa"/>
            <w:tcBorders>
              <w:top w:val="double" w:sz="2" w:space="0" w:color="000000"/>
            </w:tcBorders>
          </w:tcPr>
          <w:p w14:paraId="04F28480" w14:textId="77777777" w:rsidR="00030607" w:rsidRDefault="00FB2450">
            <w:pPr>
              <w:pStyle w:val="TableParagraph"/>
              <w:spacing w:before="84" w:line="197" w:lineRule="exact"/>
              <w:ind w:left="276"/>
              <w:rPr>
                <w:rFonts w:ascii="Arial MT"/>
                <w:sz w:val="18"/>
              </w:rPr>
            </w:pPr>
            <w:r>
              <w:rPr>
                <w:rFonts w:ascii="Arial MT"/>
                <w:sz w:val="18"/>
              </w:rPr>
              <w:t>0.428084</w:t>
            </w:r>
          </w:p>
        </w:tc>
        <w:tc>
          <w:tcPr>
            <w:tcW w:w="2000" w:type="dxa"/>
            <w:tcBorders>
              <w:top w:val="double" w:sz="2" w:space="0" w:color="000000"/>
            </w:tcBorders>
          </w:tcPr>
          <w:p w14:paraId="66D1E8B5" w14:textId="77777777" w:rsidR="00030607" w:rsidRDefault="00FB2450">
            <w:pPr>
              <w:pStyle w:val="TableParagraph"/>
              <w:spacing w:before="84" w:line="197" w:lineRule="exact"/>
              <w:ind w:left="36"/>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1DD9492A" w14:textId="77777777" w:rsidR="00030607" w:rsidRDefault="00FB2450">
            <w:pPr>
              <w:pStyle w:val="TableParagraph"/>
              <w:spacing w:before="84" w:line="197" w:lineRule="exact"/>
              <w:ind w:right="15"/>
              <w:jc w:val="right"/>
              <w:rPr>
                <w:rFonts w:ascii="Arial MT"/>
                <w:sz w:val="18"/>
              </w:rPr>
            </w:pPr>
            <w:r>
              <w:rPr>
                <w:rFonts w:ascii="Arial MT"/>
                <w:sz w:val="18"/>
              </w:rPr>
              <w:t>0.775865</w:t>
            </w:r>
          </w:p>
        </w:tc>
      </w:tr>
      <w:tr w:rsidR="00030607" w14:paraId="5E7DBFB0" w14:textId="77777777">
        <w:trPr>
          <w:trHeight w:val="220"/>
        </w:trPr>
        <w:tc>
          <w:tcPr>
            <w:tcW w:w="1920" w:type="dxa"/>
          </w:tcPr>
          <w:p w14:paraId="15060C2D" w14:textId="77777777" w:rsidR="00030607" w:rsidRDefault="00FB2450">
            <w:pPr>
              <w:pStyle w:val="TableParagraph"/>
              <w:spacing w:before="4" w:line="197"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214" w:type="dxa"/>
          </w:tcPr>
          <w:p w14:paraId="240DE80D" w14:textId="77777777" w:rsidR="00030607" w:rsidRDefault="00FB2450">
            <w:pPr>
              <w:pStyle w:val="TableParagraph"/>
              <w:spacing w:before="4" w:line="197" w:lineRule="exact"/>
              <w:ind w:left="276"/>
              <w:rPr>
                <w:rFonts w:ascii="Arial MT"/>
                <w:sz w:val="18"/>
              </w:rPr>
            </w:pPr>
            <w:r>
              <w:rPr>
                <w:rFonts w:ascii="Arial MT"/>
                <w:sz w:val="18"/>
              </w:rPr>
              <w:t>0.404054</w:t>
            </w:r>
          </w:p>
        </w:tc>
        <w:tc>
          <w:tcPr>
            <w:tcW w:w="2000" w:type="dxa"/>
          </w:tcPr>
          <w:p w14:paraId="448BFC0F" w14:textId="77777777" w:rsidR="00030607" w:rsidRDefault="00FB2450">
            <w:pPr>
              <w:pStyle w:val="TableParagraph"/>
              <w:spacing w:before="4" w:line="197" w:lineRule="exact"/>
              <w:ind w:left="36"/>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1085" w:type="dxa"/>
          </w:tcPr>
          <w:p w14:paraId="4951B446" w14:textId="77777777" w:rsidR="00030607" w:rsidRDefault="00FB2450">
            <w:pPr>
              <w:pStyle w:val="TableParagraph"/>
              <w:spacing w:before="4" w:line="197" w:lineRule="exact"/>
              <w:ind w:right="15"/>
              <w:jc w:val="right"/>
              <w:rPr>
                <w:rFonts w:ascii="Arial MT"/>
                <w:sz w:val="18"/>
              </w:rPr>
            </w:pPr>
            <w:r>
              <w:rPr>
                <w:rFonts w:ascii="Arial MT"/>
                <w:sz w:val="18"/>
              </w:rPr>
              <w:t>0.940416</w:t>
            </w:r>
          </w:p>
        </w:tc>
      </w:tr>
      <w:tr w:rsidR="00030607" w14:paraId="2AC06B5D" w14:textId="77777777">
        <w:trPr>
          <w:trHeight w:val="219"/>
        </w:trPr>
        <w:tc>
          <w:tcPr>
            <w:tcW w:w="1920" w:type="dxa"/>
          </w:tcPr>
          <w:p w14:paraId="192FB01C" w14:textId="77777777" w:rsidR="00030607" w:rsidRDefault="00FB2450">
            <w:pPr>
              <w:pStyle w:val="TableParagraph"/>
              <w:spacing w:before="4" w:line="196"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214" w:type="dxa"/>
          </w:tcPr>
          <w:p w14:paraId="5583EE99" w14:textId="77777777" w:rsidR="00030607" w:rsidRDefault="00FB2450">
            <w:pPr>
              <w:pStyle w:val="TableParagraph"/>
              <w:spacing w:before="4" w:line="196" w:lineRule="exact"/>
              <w:ind w:left="276"/>
              <w:rPr>
                <w:rFonts w:ascii="Arial MT"/>
                <w:sz w:val="18"/>
              </w:rPr>
            </w:pPr>
            <w:r>
              <w:rPr>
                <w:rFonts w:ascii="Arial MT"/>
                <w:sz w:val="18"/>
              </w:rPr>
              <w:t>0.731023</w:t>
            </w:r>
          </w:p>
        </w:tc>
        <w:tc>
          <w:tcPr>
            <w:tcW w:w="2000" w:type="dxa"/>
          </w:tcPr>
          <w:p w14:paraId="416547E9" w14:textId="77777777" w:rsidR="00030607" w:rsidRDefault="00FB2450">
            <w:pPr>
              <w:pStyle w:val="TableParagraph"/>
              <w:spacing w:before="4" w:line="196" w:lineRule="exact"/>
              <w:ind w:left="36"/>
              <w:rPr>
                <w:rFonts w:ascii="Arial MT"/>
                <w:sz w:val="18"/>
              </w:rPr>
            </w:pPr>
            <w:r>
              <w:rPr>
                <w:rFonts w:ascii="Arial MT"/>
                <w:sz w:val="18"/>
              </w:rPr>
              <w:t>Sum</w:t>
            </w:r>
            <w:r>
              <w:rPr>
                <w:rFonts w:ascii="Arial MT"/>
                <w:spacing w:val="-4"/>
                <w:sz w:val="18"/>
              </w:rPr>
              <w:t xml:space="preserve"> </w:t>
            </w:r>
            <w:r>
              <w:rPr>
                <w:rFonts w:ascii="Arial MT"/>
                <w:sz w:val="18"/>
              </w:rPr>
              <w:t>squared</w:t>
            </w:r>
            <w:r>
              <w:rPr>
                <w:rFonts w:ascii="Arial MT"/>
                <w:spacing w:val="-2"/>
                <w:sz w:val="18"/>
              </w:rPr>
              <w:t xml:space="preserve"> </w:t>
            </w:r>
            <w:r>
              <w:rPr>
                <w:rFonts w:ascii="Arial MT"/>
                <w:sz w:val="18"/>
              </w:rPr>
              <w:t>resid</w:t>
            </w:r>
          </w:p>
        </w:tc>
        <w:tc>
          <w:tcPr>
            <w:tcW w:w="1085" w:type="dxa"/>
          </w:tcPr>
          <w:p w14:paraId="658497CC" w14:textId="77777777" w:rsidR="00030607" w:rsidRDefault="00FB2450">
            <w:pPr>
              <w:pStyle w:val="TableParagraph"/>
              <w:spacing w:before="4" w:line="196" w:lineRule="exact"/>
              <w:ind w:right="15"/>
              <w:jc w:val="right"/>
              <w:rPr>
                <w:rFonts w:ascii="Arial MT"/>
                <w:sz w:val="18"/>
              </w:rPr>
            </w:pPr>
            <w:r>
              <w:rPr>
                <w:rFonts w:ascii="Arial MT"/>
                <w:sz w:val="18"/>
              </w:rPr>
              <w:t>63.59293</w:t>
            </w:r>
          </w:p>
        </w:tc>
      </w:tr>
      <w:tr w:rsidR="00030607" w14:paraId="03C51C81" w14:textId="77777777">
        <w:trPr>
          <w:trHeight w:val="219"/>
        </w:trPr>
        <w:tc>
          <w:tcPr>
            <w:tcW w:w="1920" w:type="dxa"/>
          </w:tcPr>
          <w:p w14:paraId="32E3AB19" w14:textId="77777777" w:rsidR="00030607" w:rsidRDefault="00FB2450">
            <w:pPr>
              <w:pStyle w:val="TableParagraph"/>
              <w:spacing w:before="3" w:line="197" w:lineRule="exact"/>
              <w:ind w:left="-3"/>
              <w:rPr>
                <w:rFonts w:ascii="Arial MT"/>
                <w:sz w:val="18"/>
              </w:rPr>
            </w:pPr>
            <w:r>
              <w:rPr>
                <w:rFonts w:ascii="Arial MT"/>
                <w:sz w:val="18"/>
              </w:rPr>
              <w:t>F-statistic</w:t>
            </w:r>
          </w:p>
        </w:tc>
        <w:tc>
          <w:tcPr>
            <w:tcW w:w="1214" w:type="dxa"/>
          </w:tcPr>
          <w:p w14:paraId="6327AF87" w14:textId="77777777" w:rsidR="00030607" w:rsidRDefault="00FB2450">
            <w:pPr>
              <w:pStyle w:val="TableParagraph"/>
              <w:spacing w:before="3" w:line="197" w:lineRule="exact"/>
              <w:ind w:left="276"/>
              <w:rPr>
                <w:rFonts w:ascii="Arial MT"/>
                <w:sz w:val="18"/>
              </w:rPr>
            </w:pPr>
            <w:r>
              <w:rPr>
                <w:rFonts w:ascii="Arial MT"/>
                <w:sz w:val="18"/>
              </w:rPr>
              <w:t>17.81450</w:t>
            </w:r>
          </w:p>
        </w:tc>
        <w:tc>
          <w:tcPr>
            <w:tcW w:w="2000" w:type="dxa"/>
          </w:tcPr>
          <w:p w14:paraId="0485B8E5" w14:textId="77777777" w:rsidR="00030607" w:rsidRDefault="00FB2450">
            <w:pPr>
              <w:pStyle w:val="TableParagraph"/>
              <w:spacing w:before="3" w:line="197" w:lineRule="exact"/>
              <w:ind w:left="36"/>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085" w:type="dxa"/>
          </w:tcPr>
          <w:p w14:paraId="1912DD6B" w14:textId="77777777" w:rsidR="00030607" w:rsidRDefault="00FB2450">
            <w:pPr>
              <w:pStyle w:val="TableParagraph"/>
              <w:spacing w:before="3" w:line="197" w:lineRule="exact"/>
              <w:ind w:right="15"/>
              <w:jc w:val="right"/>
              <w:rPr>
                <w:rFonts w:ascii="Arial MT"/>
                <w:sz w:val="18"/>
              </w:rPr>
            </w:pPr>
            <w:r>
              <w:rPr>
                <w:rFonts w:ascii="Arial MT"/>
                <w:sz w:val="18"/>
              </w:rPr>
              <w:t>1.716628</w:t>
            </w:r>
          </w:p>
        </w:tc>
      </w:tr>
      <w:tr w:rsidR="00030607" w14:paraId="299C067E" w14:textId="77777777">
        <w:trPr>
          <w:trHeight w:val="313"/>
        </w:trPr>
        <w:tc>
          <w:tcPr>
            <w:tcW w:w="1920" w:type="dxa"/>
            <w:tcBorders>
              <w:bottom w:val="single" w:sz="6" w:space="0" w:color="000000"/>
            </w:tcBorders>
          </w:tcPr>
          <w:p w14:paraId="3BE3310B" w14:textId="77777777" w:rsidR="00030607" w:rsidRDefault="00FB2450">
            <w:pPr>
              <w:pStyle w:val="TableParagraph"/>
              <w:spacing w:before="4"/>
              <w:ind w:left="-3"/>
              <w:rPr>
                <w:rFonts w:ascii="Arial MT"/>
                <w:sz w:val="18"/>
              </w:rPr>
            </w:pPr>
            <w:r>
              <w:rPr>
                <w:rFonts w:ascii="Arial MT"/>
                <w:sz w:val="18"/>
              </w:rPr>
              <w:t>Prob(F-statistic)</w:t>
            </w:r>
          </w:p>
        </w:tc>
        <w:tc>
          <w:tcPr>
            <w:tcW w:w="1214" w:type="dxa"/>
            <w:tcBorders>
              <w:bottom w:val="double" w:sz="2" w:space="0" w:color="000000"/>
            </w:tcBorders>
          </w:tcPr>
          <w:p w14:paraId="15DD44F8" w14:textId="77777777" w:rsidR="00030607" w:rsidRDefault="00FB2450">
            <w:pPr>
              <w:pStyle w:val="TableParagraph"/>
              <w:spacing w:before="4"/>
              <w:ind w:left="276"/>
              <w:rPr>
                <w:rFonts w:ascii="Arial MT"/>
                <w:sz w:val="18"/>
              </w:rPr>
            </w:pPr>
            <w:r>
              <w:rPr>
                <w:rFonts w:ascii="Arial MT"/>
                <w:sz w:val="18"/>
              </w:rPr>
              <w:t>0.000000</w:t>
            </w:r>
          </w:p>
        </w:tc>
        <w:tc>
          <w:tcPr>
            <w:tcW w:w="2000" w:type="dxa"/>
            <w:tcBorders>
              <w:bottom w:val="double" w:sz="2" w:space="0" w:color="000000"/>
            </w:tcBorders>
          </w:tcPr>
          <w:p w14:paraId="64ABACFE" w14:textId="77777777" w:rsidR="00030607" w:rsidRDefault="00030607">
            <w:pPr>
              <w:pStyle w:val="TableParagraph"/>
              <w:rPr>
                <w:sz w:val="18"/>
              </w:rPr>
            </w:pPr>
          </w:p>
        </w:tc>
        <w:tc>
          <w:tcPr>
            <w:tcW w:w="1085" w:type="dxa"/>
            <w:tcBorders>
              <w:bottom w:val="double" w:sz="2" w:space="0" w:color="000000"/>
            </w:tcBorders>
          </w:tcPr>
          <w:p w14:paraId="29187061" w14:textId="77777777" w:rsidR="00030607" w:rsidRDefault="00030607">
            <w:pPr>
              <w:pStyle w:val="TableParagraph"/>
              <w:rPr>
                <w:sz w:val="18"/>
              </w:rPr>
            </w:pPr>
          </w:p>
        </w:tc>
      </w:tr>
      <w:tr w:rsidR="00030607" w14:paraId="69576EF7" w14:textId="77777777">
        <w:trPr>
          <w:trHeight w:val="394"/>
        </w:trPr>
        <w:tc>
          <w:tcPr>
            <w:tcW w:w="1920" w:type="dxa"/>
            <w:tcBorders>
              <w:top w:val="single" w:sz="6" w:space="0" w:color="000000"/>
              <w:bottom w:val="single" w:sz="6" w:space="0" w:color="000000"/>
            </w:tcBorders>
          </w:tcPr>
          <w:p w14:paraId="61B1CDAA" w14:textId="77777777" w:rsidR="00030607" w:rsidRDefault="00030607">
            <w:pPr>
              <w:pStyle w:val="TableParagraph"/>
              <w:rPr>
                <w:rFonts w:ascii="Arial MT"/>
                <w:sz w:val="20"/>
              </w:rPr>
            </w:pPr>
          </w:p>
          <w:p w14:paraId="7D2BCDF1" w14:textId="77777777" w:rsidR="00030607" w:rsidRDefault="00030607">
            <w:pPr>
              <w:pStyle w:val="TableParagraph"/>
              <w:spacing w:before="1"/>
              <w:rPr>
                <w:rFonts w:ascii="Arial MT"/>
                <w:sz w:val="13"/>
              </w:rPr>
            </w:pPr>
          </w:p>
          <w:p w14:paraId="148898EE" w14:textId="67FC5E14" w:rsidR="00030607" w:rsidRDefault="00CB053C">
            <w:pPr>
              <w:pStyle w:val="TableParagraph"/>
              <w:spacing w:line="20" w:lineRule="exact"/>
              <w:ind w:right="-72"/>
              <w:rPr>
                <w:rFonts w:ascii="Arial MT"/>
                <w:sz w:val="2"/>
              </w:rPr>
            </w:pPr>
            <w:r>
              <w:rPr>
                <w:rFonts w:ascii="Arial MT"/>
                <w:noProof/>
                <w:sz w:val="2"/>
                <w:lang w:val="en-US"/>
              </w:rPr>
              <mc:AlternateContent>
                <mc:Choice Requires="wpg">
                  <w:drawing>
                    <wp:inline distT="0" distB="0" distL="0" distR="0" wp14:anchorId="3BD092E2" wp14:editId="2B6BF756">
                      <wp:extent cx="1219835" cy="9525"/>
                      <wp:effectExtent l="0" t="0" r="0" b="0"/>
                      <wp:docPr id="2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208" name="Rectangle 12"/>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1B33E90" id="Group 11"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">
                      <v:rect id="Rectangle 12"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ji3MYA&#10;AADbAAAADwAAAGRycy9kb3ducmV2LnhtbESPQWvCQBSE74X+h+UVvNVNgxWNbqQWBC+FanvQ2zP7&#10;TEKyb9PdVdP+ercgeBxm5htmvuhNK87kfG1ZwcswAUFcWF1zqeD7a/U8AeEDssbWMin4JQ+L/PFh&#10;jpm2F97QeRtKESHsM1RQhdBlUvqiIoN+aDvi6B2tMxiidKXUDi8RblqZJslYGqw5LlTY0XtFRbM9&#10;GQXL6WT58znij7/NYU/73aF5TV2i1OCpf5uBCNSHe/jWXmsF6Qj+v8QfI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Pji3MYAAADbAAAADwAAAAAAAAAAAAAAAACYAgAAZHJz&#10;L2Rvd25yZXYueG1sUEsFBgAAAAAEAAQA9QAAAIsDAAAAAA==&#10;" fillcolor="black" stroked="f"/>
                      <w10:anchorlock/>
                    </v:group>
                  </w:pict>
                </mc:Fallback>
              </mc:AlternateContent>
            </w:r>
          </w:p>
        </w:tc>
        <w:tc>
          <w:tcPr>
            <w:tcW w:w="1214" w:type="dxa"/>
            <w:tcBorders>
              <w:top w:val="double" w:sz="2" w:space="0" w:color="000000"/>
              <w:bottom w:val="double" w:sz="2" w:space="0" w:color="000000"/>
            </w:tcBorders>
          </w:tcPr>
          <w:p w14:paraId="575F9809" w14:textId="77777777" w:rsidR="00030607" w:rsidRDefault="00FB2450">
            <w:pPr>
              <w:pStyle w:val="TableParagraph"/>
              <w:spacing w:before="84"/>
              <w:ind w:left="238"/>
              <w:rPr>
                <w:rFonts w:ascii="Arial MT"/>
                <w:sz w:val="18"/>
              </w:rPr>
            </w:pPr>
            <w:r>
              <w:rPr>
                <w:rFonts w:ascii="Arial MT"/>
                <w:sz w:val="18"/>
              </w:rPr>
              <w:t>Unweighted</w:t>
            </w:r>
          </w:p>
        </w:tc>
        <w:tc>
          <w:tcPr>
            <w:tcW w:w="2000" w:type="dxa"/>
            <w:tcBorders>
              <w:top w:val="double" w:sz="2" w:space="0" w:color="000000"/>
              <w:bottom w:val="double" w:sz="2" w:space="0" w:color="000000"/>
            </w:tcBorders>
          </w:tcPr>
          <w:p w14:paraId="0958663E" w14:textId="77777777" w:rsidR="00030607" w:rsidRDefault="00FB2450">
            <w:pPr>
              <w:pStyle w:val="TableParagraph"/>
              <w:spacing w:before="84"/>
              <w:ind w:left="26"/>
              <w:rPr>
                <w:rFonts w:ascii="Arial MT"/>
                <w:sz w:val="18"/>
              </w:rPr>
            </w:pPr>
            <w:r>
              <w:rPr>
                <w:rFonts w:ascii="Arial MT"/>
                <w:sz w:val="18"/>
              </w:rPr>
              <w:t>Statistics</w:t>
            </w:r>
          </w:p>
        </w:tc>
        <w:tc>
          <w:tcPr>
            <w:tcW w:w="1085" w:type="dxa"/>
            <w:tcBorders>
              <w:top w:val="double" w:sz="2" w:space="0" w:color="000000"/>
              <w:bottom w:val="double" w:sz="2" w:space="0" w:color="000000"/>
            </w:tcBorders>
          </w:tcPr>
          <w:p w14:paraId="1F570B41" w14:textId="77777777" w:rsidR="00030607" w:rsidRDefault="00030607">
            <w:pPr>
              <w:pStyle w:val="TableParagraph"/>
              <w:rPr>
                <w:sz w:val="18"/>
              </w:rPr>
            </w:pPr>
          </w:p>
        </w:tc>
      </w:tr>
      <w:tr w:rsidR="00030607" w14:paraId="6243B2B3" w14:textId="77777777">
        <w:trPr>
          <w:trHeight w:val="296"/>
        </w:trPr>
        <w:tc>
          <w:tcPr>
            <w:tcW w:w="1920" w:type="dxa"/>
            <w:tcBorders>
              <w:top w:val="single" w:sz="6" w:space="0" w:color="000000"/>
            </w:tcBorders>
          </w:tcPr>
          <w:p w14:paraId="5A48D5F7" w14:textId="77777777" w:rsidR="00030607" w:rsidRDefault="00FB2450">
            <w:pPr>
              <w:pStyle w:val="TableParagraph"/>
              <w:spacing w:before="80" w:line="196" w:lineRule="exact"/>
              <w:ind w:left="-3"/>
              <w:rPr>
                <w:rFonts w:ascii="Arial MT"/>
                <w:sz w:val="18"/>
              </w:rPr>
            </w:pPr>
            <w:r>
              <w:rPr>
                <w:rFonts w:ascii="Arial MT"/>
                <w:sz w:val="18"/>
              </w:rPr>
              <w:t>R-squared</w:t>
            </w:r>
          </w:p>
        </w:tc>
        <w:tc>
          <w:tcPr>
            <w:tcW w:w="1214" w:type="dxa"/>
            <w:tcBorders>
              <w:top w:val="double" w:sz="2" w:space="0" w:color="000000"/>
            </w:tcBorders>
          </w:tcPr>
          <w:p w14:paraId="37455593" w14:textId="77777777" w:rsidR="00030607" w:rsidRDefault="00FB2450">
            <w:pPr>
              <w:pStyle w:val="TableParagraph"/>
              <w:spacing w:before="80" w:line="196" w:lineRule="exact"/>
              <w:ind w:left="276"/>
              <w:rPr>
                <w:rFonts w:ascii="Arial MT"/>
                <w:sz w:val="18"/>
              </w:rPr>
            </w:pPr>
            <w:r>
              <w:rPr>
                <w:rFonts w:ascii="Arial MT"/>
                <w:sz w:val="18"/>
              </w:rPr>
              <w:t>0.485300</w:t>
            </w:r>
          </w:p>
        </w:tc>
        <w:tc>
          <w:tcPr>
            <w:tcW w:w="2000" w:type="dxa"/>
            <w:tcBorders>
              <w:top w:val="double" w:sz="2" w:space="0" w:color="000000"/>
            </w:tcBorders>
          </w:tcPr>
          <w:p w14:paraId="79F0B101" w14:textId="77777777" w:rsidR="00030607" w:rsidRDefault="00FB2450">
            <w:pPr>
              <w:pStyle w:val="TableParagraph"/>
              <w:spacing w:before="80" w:line="196" w:lineRule="exact"/>
              <w:ind w:left="36"/>
              <w:rPr>
                <w:rFonts w:ascii="Arial MT"/>
                <w:sz w:val="18"/>
              </w:rPr>
            </w:pPr>
            <w:r>
              <w:rPr>
                <w:rFonts w:ascii="Arial MT"/>
                <w:sz w:val="18"/>
              </w:rPr>
              <w:t>Mean</w:t>
            </w:r>
            <w:r>
              <w:rPr>
                <w:rFonts w:ascii="Arial MT"/>
                <w:spacing w:val="-3"/>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21C373F1" w14:textId="77777777" w:rsidR="00030607" w:rsidRDefault="00FB2450">
            <w:pPr>
              <w:pStyle w:val="TableParagraph"/>
              <w:spacing w:before="80" w:line="196" w:lineRule="exact"/>
              <w:ind w:right="15"/>
              <w:jc w:val="right"/>
              <w:rPr>
                <w:rFonts w:ascii="Arial MT"/>
                <w:sz w:val="18"/>
              </w:rPr>
            </w:pPr>
            <w:r>
              <w:rPr>
                <w:rFonts w:ascii="Arial MT"/>
                <w:sz w:val="18"/>
              </w:rPr>
              <w:t>1.328320</w:t>
            </w:r>
          </w:p>
        </w:tc>
      </w:tr>
      <w:tr w:rsidR="00030607" w14:paraId="438BE22E" w14:textId="77777777">
        <w:trPr>
          <w:trHeight w:val="297"/>
        </w:trPr>
        <w:tc>
          <w:tcPr>
            <w:tcW w:w="1920" w:type="dxa"/>
            <w:tcBorders>
              <w:bottom w:val="double" w:sz="2" w:space="0" w:color="000000"/>
            </w:tcBorders>
          </w:tcPr>
          <w:p w14:paraId="5A2B682C" w14:textId="77777777" w:rsidR="00030607" w:rsidRDefault="00FB2450">
            <w:pPr>
              <w:pStyle w:val="TableParagraph"/>
              <w:spacing w:before="2"/>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1214" w:type="dxa"/>
            <w:tcBorders>
              <w:bottom w:val="double" w:sz="2" w:space="0" w:color="000000"/>
            </w:tcBorders>
          </w:tcPr>
          <w:p w14:paraId="4E485672" w14:textId="77777777" w:rsidR="00030607" w:rsidRDefault="00FB2450">
            <w:pPr>
              <w:pStyle w:val="TableParagraph"/>
              <w:spacing w:before="2"/>
              <w:ind w:left="276"/>
              <w:rPr>
                <w:rFonts w:ascii="Arial MT"/>
                <w:sz w:val="18"/>
              </w:rPr>
            </w:pPr>
            <w:r>
              <w:rPr>
                <w:rFonts w:ascii="Arial MT"/>
                <w:sz w:val="18"/>
              </w:rPr>
              <w:t>97.04373</w:t>
            </w:r>
          </w:p>
        </w:tc>
        <w:tc>
          <w:tcPr>
            <w:tcW w:w="2000" w:type="dxa"/>
            <w:tcBorders>
              <w:bottom w:val="double" w:sz="2" w:space="0" w:color="000000"/>
            </w:tcBorders>
          </w:tcPr>
          <w:p w14:paraId="482933EC" w14:textId="77777777" w:rsidR="00030607" w:rsidRDefault="00FB2450">
            <w:pPr>
              <w:pStyle w:val="TableParagraph"/>
              <w:spacing w:before="2"/>
              <w:ind w:left="36"/>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085" w:type="dxa"/>
            <w:tcBorders>
              <w:bottom w:val="double" w:sz="2" w:space="0" w:color="000000"/>
            </w:tcBorders>
          </w:tcPr>
          <w:p w14:paraId="6FB9BCC6" w14:textId="77777777" w:rsidR="00030607" w:rsidRDefault="00FB2450">
            <w:pPr>
              <w:pStyle w:val="TableParagraph"/>
              <w:spacing w:before="2"/>
              <w:ind w:right="15"/>
              <w:jc w:val="right"/>
              <w:rPr>
                <w:rFonts w:ascii="Arial MT"/>
                <w:sz w:val="18"/>
              </w:rPr>
            </w:pPr>
            <w:r>
              <w:rPr>
                <w:rFonts w:ascii="Arial MT"/>
                <w:sz w:val="18"/>
              </w:rPr>
              <w:t>1.124910</w:t>
            </w:r>
          </w:p>
        </w:tc>
      </w:tr>
    </w:tbl>
    <w:p w14:paraId="6870C810" w14:textId="77777777" w:rsidR="00030607" w:rsidRDefault="00030607">
      <w:pPr>
        <w:jc w:val="right"/>
        <w:rPr>
          <w:rFonts w:ascii="Arial MT"/>
          <w:sz w:val="18"/>
        </w:rPr>
        <w:sectPr w:rsidR="00030607">
          <w:pgSz w:w="11910" w:h="16840"/>
          <w:pgMar w:top="1680" w:right="580" w:bottom="1400" w:left="1460" w:header="712" w:footer="1202" w:gutter="0"/>
          <w:cols w:space="720"/>
        </w:sectPr>
      </w:pPr>
    </w:p>
    <w:p w14:paraId="49B80759" w14:textId="77777777" w:rsidR="00030607" w:rsidRDefault="00030607">
      <w:pPr>
        <w:pStyle w:val="BodyText"/>
        <w:rPr>
          <w:rFonts w:ascii="Arial MT"/>
          <w:sz w:val="20"/>
        </w:rPr>
      </w:pPr>
    </w:p>
    <w:p w14:paraId="33FEACA3" w14:textId="77777777" w:rsidR="00030607" w:rsidRDefault="00030607">
      <w:pPr>
        <w:pStyle w:val="BodyText"/>
        <w:spacing w:before="3"/>
        <w:rPr>
          <w:rFonts w:ascii="Arial MT"/>
          <w:sz w:val="22"/>
        </w:rPr>
      </w:pPr>
    </w:p>
    <w:p w14:paraId="4C31B1BF" w14:textId="77777777" w:rsidR="00030607" w:rsidRPr="007D04A5" w:rsidRDefault="00FB2450" w:rsidP="007D04A5">
      <w:pPr>
        <w:pStyle w:val="BodyText"/>
        <w:ind w:left="851"/>
        <w:rPr>
          <w:b/>
          <w:u w:val="single"/>
        </w:rPr>
      </w:pPr>
      <w:r w:rsidRPr="007D04A5">
        <w:rPr>
          <w:b/>
          <w:u w:val="single"/>
        </w:rPr>
        <w:t>Lampiran</w:t>
      </w:r>
      <w:r w:rsidRPr="007D04A5">
        <w:rPr>
          <w:b/>
          <w:spacing w:val="-3"/>
          <w:u w:val="single"/>
        </w:rPr>
        <w:t xml:space="preserve"> </w:t>
      </w:r>
      <w:r w:rsidRPr="007D04A5">
        <w:rPr>
          <w:b/>
          <w:u w:val="single"/>
        </w:rPr>
        <w:t>17</w:t>
      </w:r>
      <w:r w:rsidRPr="007D04A5">
        <w:rPr>
          <w:b/>
          <w:spacing w:val="-2"/>
          <w:u w:val="single"/>
        </w:rPr>
        <w:t xml:space="preserve"> </w:t>
      </w:r>
      <w:r w:rsidRPr="007D04A5">
        <w:rPr>
          <w:b/>
          <w:u w:val="single"/>
        </w:rPr>
        <w:t>Hasil</w:t>
      </w:r>
      <w:r w:rsidRPr="007D04A5">
        <w:rPr>
          <w:b/>
          <w:spacing w:val="-2"/>
          <w:u w:val="single"/>
        </w:rPr>
        <w:t xml:space="preserve"> </w:t>
      </w:r>
      <w:r w:rsidRPr="007D04A5">
        <w:rPr>
          <w:b/>
          <w:u w:val="single"/>
        </w:rPr>
        <w:t>Uji</w:t>
      </w:r>
      <w:r w:rsidRPr="007D04A5">
        <w:rPr>
          <w:b/>
          <w:spacing w:val="-2"/>
          <w:u w:val="single"/>
        </w:rPr>
        <w:t xml:space="preserve"> </w:t>
      </w:r>
      <w:r w:rsidRPr="007D04A5">
        <w:rPr>
          <w:b/>
          <w:u w:val="single"/>
        </w:rPr>
        <w:t>Persamaan</w:t>
      </w:r>
      <w:r w:rsidRPr="007D04A5">
        <w:rPr>
          <w:b/>
          <w:spacing w:val="-1"/>
          <w:u w:val="single"/>
        </w:rPr>
        <w:t xml:space="preserve"> </w:t>
      </w:r>
      <w:r w:rsidRPr="007D04A5">
        <w:rPr>
          <w:b/>
          <w:u w:val="single"/>
        </w:rPr>
        <w:t>Penelitian</w:t>
      </w:r>
      <w:r w:rsidRPr="007D04A5">
        <w:rPr>
          <w:b/>
          <w:spacing w:val="-2"/>
          <w:u w:val="single"/>
        </w:rPr>
        <w:t xml:space="preserve"> </w:t>
      </w:r>
      <w:r w:rsidRPr="007D04A5">
        <w:rPr>
          <w:b/>
          <w:u w:val="single"/>
        </w:rPr>
        <w:t>2</w:t>
      </w:r>
    </w:p>
    <w:p w14:paraId="297CBFA2" w14:textId="07A5E7E4" w:rsidR="00030607" w:rsidRDefault="002E3596" w:rsidP="002E3596">
      <w:pPr>
        <w:pStyle w:val="BodyText"/>
        <w:tabs>
          <w:tab w:val="left" w:pos="4377"/>
        </w:tabs>
        <w:spacing w:before="11"/>
        <w:rPr>
          <w:b/>
          <w:sz w:val="22"/>
        </w:rPr>
      </w:pPr>
      <w:r>
        <w:rPr>
          <w:b/>
          <w:sz w:val="22"/>
        </w:rPr>
        <w:tab/>
      </w:r>
    </w:p>
    <w:p w14:paraId="31D07C20" w14:textId="77777777" w:rsidR="00030607" w:rsidRDefault="00FB2450">
      <w:pPr>
        <w:spacing w:before="94"/>
        <w:ind w:left="837"/>
        <w:rPr>
          <w:rFonts w:ascii="Arial MT"/>
          <w:sz w:val="18"/>
        </w:rPr>
      </w:pPr>
      <w:r>
        <w:rPr>
          <w:rFonts w:ascii="Arial MT"/>
          <w:sz w:val="18"/>
        </w:rPr>
        <w:t>Dependent</w:t>
      </w:r>
      <w:r>
        <w:rPr>
          <w:rFonts w:ascii="Arial MT"/>
          <w:spacing w:val="-3"/>
          <w:sz w:val="18"/>
        </w:rPr>
        <w:t xml:space="preserve"> </w:t>
      </w:r>
      <w:r>
        <w:rPr>
          <w:rFonts w:ascii="Arial MT"/>
          <w:sz w:val="18"/>
        </w:rPr>
        <w:t>Variable:</w:t>
      </w:r>
      <w:r>
        <w:rPr>
          <w:rFonts w:ascii="Arial MT"/>
          <w:spacing w:val="-3"/>
          <w:sz w:val="18"/>
        </w:rPr>
        <w:t xml:space="preserve"> </w:t>
      </w:r>
      <w:r>
        <w:rPr>
          <w:rFonts w:ascii="Arial MT"/>
          <w:sz w:val="18"/>
        </w:rPr>
        <w:t>ROA</w:t>
      </w:r>
    </w:p>
    <w:p w14:paraId="26369C09" w14:textId="77777777" w:rsidR="00030607" w:rsidRDefault="00FB2450">
      <w:pPr>
        <w:spacing w:before="14" w:line="254" w:lineRule="auto"/>
        <w:ind w:left="837" w:right="4811"/>
        <w:rPr>
          <w:rFonts w:ascii="Arial MT"/>
          <w:sz w:val="18"/>
        </w:rPr>
      </w:pPr>
      <w:r>
        <w:rPr>
          <w:rFonts w:ascii="Arial MT"/>
          <w:sz w:val="18"/>
        </w:rPr>
        <w:t>Method: Panel EGLS (Cross-section random effects)</w:t>
      </w:r>
      <w:r>
        <w:rPr>
          <w:rFonts w:ascii="Arial MT"/>
          <w:spacing w:val="-47"/>
          <w:sz w:val="18"/>
        </w:rPr>
        <w:t xml:space="preserve"> </w:t>
      </w:r>
      <w:r>
        <w:rPr>
          <w:rFonts w:ascii="Arial MT"/>
          <w:sz w:val="18"/>
        </w:rPr>
        <w:t>Date:</w:t>
      </w:r>
      <w:r>
        <w:rPr>
          <w:rFonts w:ascii="Arial MT"/>
          <w:spacing w:val="-1"/>
          <w:sz w:val="18"/>
        </w:rPr>
        <w:t xml:space="preserve"> </w:t>
      </w:r>
      <w:r>
        <w:rPr>
          <w:rFonts w:ascii="Arial MT"/>
          <w:sz w:val="18"/>
        </w:rPr>
        <w:t>11/19/21</w:t>
      </w:r>
      <w:r>
        <w:rPr>
          <w:rFonts w:ascii="Arial MT"/>
          <w:spacing w:val="1"/>
          <w:sz w:val="18"/>
        </w:rPr>
        <w:t xml:space="preserve"> </w:t>
      </w:r>
      <w:r>
        <w:rPr>
          <w:rFonts w:ascii="Arial MT"/>
          <w:sz w:val="18"/>
        </w:rPr>
        <w:t>Time: 23:19</w:t>
      </w:r>
    </w:p>
    <w:p w14:paraId="180CD8E4" w14:textId="77777777" w:rsidR="00030607" w:rsidRDefault="00FB2450">
      <w:pPr>
        <w:ind w:left="837"/>
        <w:rPr>
          <w:rFonts w:ascii="Arial MT"/>
          <w:sz w:val="18"/>
        </w:rPr>
      </w:pPr>
      <w:r>
        <w:rPr>
          <w:rFonts w:ascii="Arial MT"/>
          <w:sz w:val="18"/>
        </w:rPr>
        <w:t>Sample:</w:t>
      </w:r>
      <w:r>
        <w:rPr>
          <w:rFonts w:ascii="Arial MT"/>
          <w:spacing w:val="-2"/>
          <w:sz w:val="18"/>
        </w:rPr>
        <w:t xml:space="preserve"> </w:t>
      </w:r>
      <w:r>
        <w:rPr>
          <w:rFonts w:ascii="Arial MT"/>
          <w:sz w:val="18"/>
        </w:rPr>
        <w:t>2019</w:t>
      </w:r>
      <w:r>
        <w:rPr>
          <w:rFonts w:ascii="Arial MT"/>
          <w:spacing w:val="-4"/>
          <w:sz w:val="18"/>
        </w:rPr>
        <w:t xml:space="preserve"> </w:t>
      </w:r>
      <w:r>
        <w:rPr>
          <w:rFonts w:ascii="Arial MT"/>
          <w:sz w:val="18"/>
        </w:rPr>
        <w:t>2020</w:t>
      </w:r>
    </w:p>
    <w:p w14:paraId="3FE97194" w14:textId="77777777" w:rsidR="00030607" w:rsidRDefault="00FB2450">
      <w:pPr>
        <w:spacing w:before="14"/>
        <w:ind w:left="837"/>
        <w:rPr>
          <w:rFonts w:ascii="Arial MT"/>
          <w:sz w:val="18"/>
        </w:rPr>
      </w:pPr>
      <w:r>
        <w:rPr>
          <w:rFonts w:ascii="Arial MT"/>
          <w:sz w:val="18"/>
        </w:rPr>
        <w:t>Periods</w:t>
      </w:r>
      <w:r>
        <w:rPr>
          <w:rFonts w:ascii="Arial MT"/>
          <w:spacing w:val="-3"/>
          <w:sz w:val="18"/>
        </w:rPr>
        <w:t xml:space="preserve"> </w:t>
      </w:r>
      <w:r>
        <w:rPr>
          <w:rFonts w:ascii="Arial MT"/>
          <w:sz w:val="18"/>
        </w:rPr>
        <w:t>included:</w:t>
      </w:r>
      <w:r>
        <w:rPr>
          <w:rFonts w:ascii="Arial MT"/>
          <w:spacing w:val="-3"/>
          <w:sz w:val="18"/>
        </w:rPr>
        <w:t xml:space="preserve"> </w:t>
      </w:r>
      <w:r>
        <w:rPr>
          <w:rFonts w:ascii="Arial MT"/>
          <w:sz w:val="18"/>
        </w:rPr>
        <w:t>2</w:t>
      </w:r>
    </w:p>
    <w:p w14:paraId="79B710EE" w14:textId="77777777" w:rsidR="00030607" w:rsidRDefault="00FB2450">
      <w:pPr>
        <w:spacing w:before="11"/>
        <w:ind w:left="837"/>
        <w:rPr>
          <w:rFonts w:ascii="Arial MT"/>
          <w:sz w:val="18"/>
        </w:rPr>
      </w:pPr>
      <w:r>
        <w:rPr>
          <w:rFonts w:ascii="Arial MT"/>
          <w:sz w:val="18"/>
        </w:rPr>
        <w:t>Cross-sections</w:t>
      </w:r>
      <w:r>
        <w:rPr>
          <w:rFonts w:ascii="Arial MT"/>
          <w:spacing w:val="-3"/>
          <w:sz w:val="18"/>
        </w:rPr>
        <w:t xml:space="preserve"> </w:t>
      </w:r>
      <w:r>
        <w:rPr>
          <w:rFonts w:ascii="Arial MT"/>
          <w:sz w:val="18"/>
        </w:rPr>
        <w:t>included:</w:t>
      </w:r>
      <w:r>
        <w:rPr>
          <w:rFonts w:ascii="Arial MT"/>
          <w:spacing w:val="-4"/>
          <w:sz w:val="18"/>
        </w:rPr>
        <w:t xml:space="preserve"> </w:t>
      </w:r>
      <w:r>
        <w:rPr>
          <w:rFonts w:ascii="Arial MT"/>
          <w:sz w:val="18"/>
        </w:rPr>
        <w:t>30</w:t>
      </w:r>
    </w:p>
    <w:p w14:paraId="7F117650" w14:textId="77777777" w:rsidR="00030607" w:rsidRDefault="00FB2450">
      <w:pPr>
        <w:spacing w:before="14"/>
        <w:ind w:left="837"/>
        <w:rPr>
          <w:rFonts w:ascii="Arial MT"/>
          <w:sz w:val="18"/>
        </w:rPr>
      </w:pPr>
      <w:r>
        <w:rPr>
          <w:rFonts w:ascii="Arial MT"/>
          <w:sz w:val="18"/>
        </w:rPr>
        <w:t>Total</w:t>
      </w:r>
      <w:r>
        <w:rPr>
          <w:rFonts w:ascii="Arial MT"/>
          <w:spacing w:val="-4"/>
          <w:sz w:val="18"/>
        </w:rPr>
        <w:t xml:space="preserve"> </w:t>
      </w:r>
      <w:r>
        <w:rPr>
          <w:rFonts w:ascii="Arial MT"/>
          <w:sz w:val="18"/>
        </w:rPr>
        <w:t>panel</w:t>
      </w:r>
      <w:r>
        <w:rPr>
          <w:rFonts w:ascii="Arial MT"/>
          <w:spacing w:val="-3"/>
          <w:sz w:val="18"/>
        </w:rPr>
        <w:t xml:space="preserve"> </w:t>
      </w:r>
      <w:r>
        <w:rPr>
          <w:rFonts w:ascii="Arial MT"/>
          <w:sz w:val="18"/>
        </w:rPr>
        <w:t>(unbalanced)</w:t>
      </w:r>
      <w:r>
        <w:rPr>
          <w:rFonts w:ascii="Arial MT"/>
          <w:spacing w:val="-5"/>
          <w:sz w:val="18"/>
        </w:rPr>
        <w:t xml:space="preserve"> </w:t>
      </w:r>
      <w:r>
        <w:rPr>
          <w:rFonts w:ascii="Arial MT"/>
          <w:sz w:val="18"/>
        </w:rPr>
        <w:t>observations:</w:t>
      </w:r>
      <w:r>
        <w:rPr>
          <w:rFonts w:ascii="Arial MT"/>
          <w:spacing w:val="-3"/>
          <w:sz w:val="18"/>
        </w:rPr>
        <w:t xml:space="preserve"> </w:t>
      </w:r>
      <w:r>
        <w:rPr>
          <w:rFonts w:ascii="Arial MT"/>
          <w:sz w:val="18"/>
        </w:rPr>
        <w:t>59</w:t>
      </w:r>
    </w:p>
    <w:p w14:paraId="5BF4E501" w14:textId="6C4FDC93" w:rsidR="00030607" w:rsidRDefault="00CB053C">
      <w:pPr>
        <w:spacing w:before="14"/>
        <w:ind w:left="837"/>
        <w:rPr>
          <w:rFonts w:ascii="Arial MT"/>
          <w:sz w:val="18"/>
        </w:rPr>
      </w:pPr>
      <w:r>
        <w:rPr>
          <w:noProof/>
          <w:lang w:val="en-US"/>
        </w:rPr>
        <mc:AlternateContent>
          <mc:Choice Requires="wps">
            <w:drawing>
              <wp:anchor distT="0" distB="0" distL="0" distR="0" simplePos="0" relativeHeight="487631872" behindDoc="1" locked="0" layoutInCell="1" allowOverlap="1" wp14:anchorId="4B9FB79A" wp14:editId="6024514D">
                <wp:simplePos x="0" y="0"/>
                <wp:positionH relativeFrom="page">
                  <wp:posOffset>1460500</wp:posOffset>
                </wp:positionH>
                <wp:positionV relativeFrom="paragraph">
                  <wp:posOffset>196850</wp:posOffset>
                </wp:positionV>
                <wp:extent cx="1219200" cy="8890"/>
                <wp:effectExtent l="0" t="0" r="0" b="0"/>
                <wp:wrapTopAndBottom/>
                <wp:docPr id="2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678F8E" id="Rectangle 10" o:spid="_x0000_s1026" style="position:absolute;margin-left:115pt;margin-top:15.5pt;width:96pt;height:.7pt;z-index:-15684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" fillcolor="black" stroked="f">
                <w10:wrap type="topAndBottom" anchorx="page"/>
              </v:rect>
            </w:pict>
          </mc:Fallback>
        </mc:AlternateContent>
      </w:r>
      <w:r>
        <w:rPr>
          <w:noProof/>
          <w:lang w:val="en-US"/>
        </w:rPr>
        <mc:AlternateContent>
          <mc:Choice Requires="wps">
            <w:drawing>
              <wp:anchor distT="0" distB="0" distL="114300" distR="114300" simplePos="0" relativeHeight="482831360" behindDoc="1" locked="0" layoutInCell="1" allowOverlap="1" wp14:anchorId="49535E12" wp14:editId="04137823">
                <wp:simplePos x="0" y="0"/>
                <wp:positionH relativeFrom="page">
                  <wp:posOffset>1460500</wp:posOffset>
                </wp:positionH>
                <wp:positionV relativeFrom="paragraph">
                  <wp:posOffset>476250</wp:posOffset>
                </wp:positionV>
                <wp:extent cx="1219200" cy="8890"/>
                <wp:effectExtent l="0" t="0" r="0" b="0"/>
                <wp:wrapNone/>
                <wp:docPr id="2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A2E067" id="Rectangle 9" o:spid="_x0000_s1026" style="position:absolute;margin-left:115pt;margin-top:37.5pt;width:96pt;height:.7pt;z-index:-20485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0aTdQIAAPo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" fillcolor="black" stroked="f">
                <w10:wrap anchorx="page"/>
              </v:rect>
            </w:pict>
          </mc:Fallback>
        </mc:AlternateContent>
      </w:r>
      <w:r w:rsidR="00FB2450">
        <w:rPr>
          <w:rFonts w:ascii="Arial MT"/>
          <w:sz w:val="18"/>
        </w:rPr>
        <w:t>Swamy</w:t>
      </w:r>
      <w:r w:rsidR="00FB2450">
        <w:rPr>
          <w:rFonts w:ascii="Arial MT"/>
          <w:spacing w:val="-5"/>
          <w:sz w:val="18"/>
        </w:rPr>
        <w:t xml:space="preserve"> </w:t>
      </w:r>
      <w:r w:rsidR="00FB2450">
        <w:rPr>
          <w:rFonts w:ascii="Arial MT"/>
          <w:sz w:val="18"/>
        </w:rPr>
        <w:t>and</w:t>
      </w:r>
      <w:r w:rsidR="00FB2450">
        <w:rPr>
          <w:rFonts w:ascii="Arial MT"/>
          <w:spacing w:val="-2"/>
          <w:sz w:val="18"/>
        </w:rPr>
        <w:t xml:space="preserve"> </w:t>
      </w:r>
      <w:r w:rsidR="00FB2450">
        <w:rPr>
          <w:rFonts w:ascii="Arial MT"/>
          <w:sz w:val="18"/>
        </w:rPr>
        <w:t>Arora</w:t>
      </w:r>
      <w:r w:rsidR="00FB2450">
        <w:rPr>
          <w:rFonts w:ascii="Arial MT"/>
          <w:spacing w:val="-2"/>
          <w:sz w:val="18"/>
        </w:rPr>
        <w:t xml:space="preserve"> </w:t>
      </w:r>
      <w:r w:rsidR="00FB2450">
        <w:rPr>
          <w:rFonts w:ascii="Arial MT"/>
          <w:sz w:val="18"/>
        </w:rPr>
        <w:t>estimator</w:t>
      </w:r>
      <w:r w:rsidR="00FB2450">
        <w:rPr>
          <w:rFonts w:ascii="Arial MT"/>
          <w:spacing w:val="-2"/>
          <w:sz w:val="18"/>
        </w:rPr>
        <w:t xml:space="preserve"> </w:t>
      </w:r>
      <w:r w:rsidR="00FB2450">
        <w:rPr>
          <w:rFonts w:ascii="Arial MT"/>
          <w:sz w:val="18"/>
        </w:rPr>
        <w:t>of</w:t>
      </w:r>
      <w:r w:rsidR="00FB2450">
        <w:rPr>
          <w:rFonts w:ascii="Arial MT"/>
          <w:spacing w:val="-4"/>
          <w:sz w:val="18"/>
        </w:rPr>
        <w:t xml:space="preserve"> </w:t>
      </w:r>
      <w:r w:rsidR="00FB2450">
        <w:rPr>
          <w:rFonts w:ascii="Arial MT"/>
          <w:sz w:val="18"/>
        </w:rPr>
        <w:t>component</w:t>
      </w:r>
      <w:r w:rsidR="00FB2450">
        <w:rPr>
          <w:rFonts w:ascii="Arial MT"/>
          <w:spacing w:val="-2"/>
          <w:sz w:val="18"/>
        </w:rPr>
        <w:t xml:space="preserve"> </w:t>
      </w:r>
      <w:r w:rsidR="00FB2450">
        <w:rPr>
          <w:rFonts w:ascii="Arial MT"/>
          <w:sz w:val="18"/>
        </w:rPr>
        <w:t>variance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8"/>
        <w:gridCol w:w="1130"/>
        <w:gridCol w:w="1180"/>
        <w:gridCol w:w="768"/>
      </w:tblGrid>
      <w:tr w:rsidR="00030607" w14:paraId="7C2D489D" w14:textId="77777777">
        <w:trPr>
          <w:trHeight w:val="394"/>
        </w:trPr>
        <w:tc>
          <w:tcPr>
            <w:tcW w:w="1920" w:type="dxa"/>
            <w:tcBorders>
              <w:top w:val="single" w:sz="6" w:space="0" w:color="000000"/>
              <w:bottom w:val="single" w:sz="6" w:space="0" w:color="000000"/>
            </w:tcBorders>
          </w:tcPr>
          <w:p w14:paraId="5D0240A3" w14:textId="77777777" w:rsidR="00030607" w:rsidRDefault="00FB2450">
            <w:pPr>
              <w:pStyle w:val="TableParagraph"/>
              <w:spacing w:before="85"/>
              <w:ind w:left="527" w:right="531"/>
              <w:jc w:val="center"/>
              <w:rPr>
                <w:rFonts w:ascii="Arial MT"/>
                <w:sz w:val="18"/>
              </w:rPr>
            </w:pPr>
            <w:r>
              <w:rPr>
                <w:rFonts w:ascii="Arial MT"/>
                <w:sz w:val="18"/>
              </w:rPr>
              <w:t>Variable</w:t>
            </w:r>
          </w:p>
        </w:tc>
        <w:tc>
          <w:tcPr>
            <w:tcW w:w="1218" w:type="dxa"/>
            <w:tcBorders>
              <w:top w:val="double" w:sz="2" w:space="0" w:color="000000"/>
              <w:bottom w:val="double" w:sz="2" w:space="0" w:color="000000"/>
            </w:tcBorders>
          </w:tcPr>
          <w:p w14:paraId="3A768EEC" w14:textId="77777777" w:rsidR="00030607" w:rsidRDefault="00FB2450">
            <w:pPr>
              <w:pStyle w:val="TableParagraph"/>
              <w:spacing w:before="85"/>
              <w:ind w:left="159" w:right="167"/>
              <w:jc w:val="center"/>
              <w:rPr>
                <w:rFonts w:ascii="Arial MT"/>
                <w:sz w:val="18"/>
              </w:rPr>
            </w:pPr>
            <w:r>
              <w:rPr>
                <w:rFonts w:ascii="Arial MT"/>
                <w:sz w:val="18"/>
              </w:rPr>
              <w:t>Coefficient</w:t>
            </w:r>
          </w:p>
        </w:tc>
        <w:tc>
          <w:tcPr>
            <w:tcW w:w="1130" w:type="dxa"/>
            <w:tcBorders>
              <w:top w:val="double" w:sz="2" w:space="0" w:color="000000"/>
              <w:bottom w:val="double" w:sz="2" w:space="0" w:color="000000"/>
            </w:tcBorders>
          </w:tcPr>
          <w:p w14:paraId="7155C82D" w14:textId="77777777" w:rsidR="00030607" w:rsidRDefault="00FB2450">
            <w:pPr>
              <w:pStyle w:val="TableParagraph"/>
              <w:spacing w:before="85"/>
              <w:ind w:left="172" w:right="147"/>
              <w:jc w:val="center"/>
              <w:rPr>
                <w:rFonts w:ascii="Arial MT"/>
                <w:sz w:val="18"/>
              </w:rPr>
            </w:pPr>
            <w:r>
              <w:rPr>
                <w:rFonts w:ascii="Arial MT"/>
                <w:sz w:val="18"/>
              </w:rPr>
              <w:t>Std. Error</w:t>
            </w:r>
          </w:p>
        </w:tc>
        <w:tc>
          <w:tcPr>
            <w:tcW w:w="1180" w:type="dxa"/>
            <w:tcBorders>
              <w:top w:val="double" w:sz="2" w:space="0" w:color="000000"/>
              <w:bottom w:val="double" w:sz="2" w:space="0" w:color="000000"/>
            </w:tcBorders>
          </w:tcPr>
          <w:p w14:paraId="02ED5B64" w14:textId="77777777" w:rsidR="00030607" w:rsidRDefault="00FB2450">
            <w:pPr>
              <w:pStyle w:val="TableParagraph"/>
              <w:spacing w:before="85"/>
              <w:ind w:right="195"/>
              <w:jc w:val="right"/>
              <w:rPr>
                <w:rFonts w:ascii="Arial MT"/>
                <w:sz w:val="18"/>
              </w:rPr>
            </w:pPr>
            <w:r>
              <w:rPr>
                <w:rFonts w:ascii="Arial MT"/>
                <w:sz w:val="18"/>
              </w:rPr>
              <w:t>t-Statistic</w:t>
            </w:r>
          </w:p>
        </w:tc>
        <w:tc>
          <w:tcPr>
            <w:tcW w:w="768" w:type="dxa"/>
            <w:tcBorders>
              <w:top w:val="double" w:sz="2" w:space="0" w:color="000000"/>
              <w:bottom w:val="double" w:sz="2" w:space="0" w:color="000000"/>
            </w:tcBorders>
          </w:tcPr>
          <w:p w14:paraId="66D7B450" w14:textId="77777777" w:rsidR="00030607" w:rsidRDefault="00FB2450">
            <w:pPr>
              <w:pStyle w:val="TableParagraph"/>
              <w:spacing w:before="85"/>
              <w:ind w:left="221"/>
              <w:rPr>
                <w:rFonts w:ascii="Arial MT"/>
                <w:sz w:val="18"/>
              </w:rPr>
            </w:pPr>
            <w:r>
              <w:rPr>
                <w:rFonts w:ascii="Arial MT"/>
                <w:sz w:val="18"/>
              </w:rPr>
              <w:t>Prob.</w:t>
            </w:r>
          </w:p>
        </w:tc>
      </w:tr>
      <w:tr w:rsidR="00030607" w14:paraId="0BE0618E" w14:textId="77777777">
        <w:trPr>
          <w:trHeight w:val="301"/>
        </w:trPr>
        <w:tc>
          <w:tcPr>
            <w:tcW w:w="1920" w:type="dxa"/>
            <w:tcBorders>
              <w:top w:val="single" w:sz="6" w:space="0" w:color="000000"/>
            </w:tcBorders>
          </w:tcPr>
          <w:p w14:paraId="7047A0EC" w14:textId="77777777" w:rsidR="00030607" w:rsidRDefault="00FB2450">
            <w:pPr>
              <w:pStyle w:val="TableParagraph"/>
              <w:spacing w:before="84" w:line="197" w:lineRule="exact"/>
              <w:ind w:right="2"/>
              <w:jc w:val="center"/>
              <w:rPr>
                <w:rFonts w:ascii="Arial MT"/>
                <w:sz w:val="18"/>
              </w:rPr>
            </w:pPr>
            <w:r>
              <w:rPr>
                <w:rFonts w:ascii="Arial MT"/>
                <w:w w:val="99"/>
                <w:sz w:val="18"/>
              </w:rPr>
              <w:t>C</w:t>
            </w:r>
          </w:p>
        </w:tc>
        <w:tc>
          <w:tcPr>
            <w:tcW w:w="1218" w:type="dxa"/>
            <w:tcBorders>
              <w:top w:val="double" w:sz="2" w:space="0" w:color="000000"/>
            </w:tcBorders>
          </w:tcPr>
          <w:p w14:paraId="06F58189" w14:textId="77777777" w:rsidR="00030607" w:rsidRDefault="00FB2450">
            <w:pPr>
              <w:pStyle w:val="TableParagraph"/>
              <w:spacing w:before="84" w:line="197" w:lineRule="exact"/>
              <w:ind w:left="159" w:right="132"/>
              <w:jc w:val="center"/>
              <w:rPr>
                <w:rFonts w:ascii="Arial MT"/>
                <w:sz w:val="18"/>
              </w:rPr>
            </w:pPr>
            <w:r>
              <w:rPr>
                <w:rFonts w:ascii="Arial MT"/>
                <w:sz w:val="18"/>
              </w:rPr>
              <w:t>-27.02650</w:t>
            </w:r>
          </w:p>
        </w:tc>
        <w:tc>
          <w:tcPr>
            <w:tcW w:w="1130" w:type="dxa"/>
            <w:tcBorders>
              <w:top w:val="double" w:sz="2" w:space="0" w:color="000000"/>
            </w:tcBorders>
          </w:tcPr>
          <w:p w14:paraId="13772BBB" w14:textId="77777777" w:rsidR="00030607" w:rsidRDefault="00FB2450">
            <w:pPr>
              <w:pStyle w:val="TableParagraph"/>
              <w:spacing w:before="84" w:line="197" w:lineRule="exact"/>
              <w:ind w:left="172" w:right="129"/>
              <w:jc w:val="center"/>
              <w:rPr>
                <w:rFonts w:ascii="Arial MT"/>
                <w:sz w:val="18"/>
              </w:rPr>
            </w:pPr>
            <w:r>
              <w:rPr>
                <w:rFonts w:ascii="Arial MT"/>
                <w:sz w:val="18"/>
              </w:rPr>
              <w:t>14.65608</w:t>
            </w:r>
          </w:p>
        </w:tc>
        <w:tc>
          <w:tcPr>
            <w:tcW w:w="1180" w:type="dxa"/>
            <w:tcBorders>
              <w:top w:val="double" w:sz="2" w:space="0" w:color="000000"/>
            </w:tcBorders>
          </w:tcPr>
          <w:p w14:paraId="5DD558EF" w14:textId="77777777" w:rsidR="00030607" w:rsidRDefault="00FB2450">
            <w:pPr>
              <w:pStyle w:val="TableParagraph"/>
              <w:spacing w:before="84" w:line="197" w:lineRule="exact"/>
              <w:ind w:right="195"/>
              <w:jc w:val="right"/>
              <w:rPr>
                <w:rFonts w:ascii="Arial MT"/>
                <w:sz w:val="18"/>
              </w:rPr>
            </w:pPr>
            <w:r>
              <w:rPr>
                <w:rFonts w:ascii="Arial MT"/>
                <w:sz w:val="18"/>
              </w:rPr>
              <w:t>-1.844048</w:t>
            </w:r>
          </w:p>
        </w:tc>
        <w:tc>
          <w:tcPr>
            <w:tcW w:w="768" w:type="dxa"/>
            <w:tcBorders>
              <w:top w:val="double" w:sz="2" w:space="0" w:color="000000"/>
            </w:tcBorders>
          </w:tcPr>
          <w:p w14:paraId="5CC1A4E9" w14:textId="77777777" w:rsidR="00030607" w:rsidRDefault="00FB2450">
            <w:pPr>
              <w:pStyle w:val="TableParagraph"/>
              <w:spacing w:before="84" w:line="197" w:lineRule="exact"/>
              <w:ind w:left="202"/>
              <w:rPr>
                <w:rFonts w:ascii="Arial MT"/>
                <w:sz w:val="18"/>
              </w:rPr>
            </w:pPr>
            <w:r>
              <w:rPr>
                <w:rFonts w:ascii="Arial MT"/>
                <w:sz w:val="18"/>
              </w:rPr>
              <w:t>0.0709</w:t>
            </w:r>
          </w:p>
        </w:tc>
      </w:tr>
      <w:tr w:rsidR="00030607" w14:paraId="11DB3F0C" w14:textId="77777777">
        <w:trPr>
          <w:trHeight w:val="220"/>
        </w:trPr>
        <w:tc>
          <w:tcPr>
            <w:tcW w:w="1920" w:type="dxa"/>
          </w:tcPr>
          <w:p w14:paraId="3A0B2F12" w14:textId="77777777" w:rsidR="00030607" w:rsidRDefault="00FB2450">
            <w:pPr>
              <w:pStyle w:val="TableParagraph"/>
              <w:spacing w:before="4" w:line="197" w:lineRule="exact"/>
              <w:ind w:left="527" w:right="532"/>
              <w:jc w:val="center"/>
              <w:rPr>
                <w:rFonts w:ascii="Arial MT"/>
                <w:sz w:val="18"/>
              </w:rPr>
            </w:pPr>
            <w:r>
              <w:rPr>
                <w:rFonts w:ascii="Arial MT"/>
                <w:sz w:val="18"/>
              </w:rPr>
              <w:t>KI</w:t>
            </w:r>
          </w:p>
        </w:tc>
        <w:tc>
          <w:tcPr>
            <w:tcW w:w="1218" w:type="dxa"/>
          </w:tcPr>
          <w:p w14:paraId="5A199F01" w14:textId="77777777" w:rsidR="00030607" w:rsidRDefault="00FB2450">
            <w:pPr>
              <w:pStyle w:val="TableParagraph"/>
              <w:spacing w:before="4" w:line="197" w:lineRule="exact"/>
              <w:ind w:left="159" w:right="72"/>
              <w:jc w:val="center"/>
              <w:rPr>
                <w:rFonts w:ascii="Arial MT"/>
                <w:sz w:val="18"/>
              </w:rPr>
            </w:pPr>
            <w:r>
              <w:rPr>
                <w:rFonts w:ascii="Arial MT"/>
                <w:sz w:val="18"/>
              </w:rPr>
              <w:t>0.860009</w:t>
            </w:r>
          </w:p>
        </w:tc>
        <w:tc>
          <w:tcPr>
            <w:tcW w:w="1130" w:type="dxa"/>
          </w:tcPr>
          <w:p w14:paraId="23F5BE8F" w14:textId="77777777" w:rsidR="00030607" w:rsidRDefault="00FB2450">
            <w:pPr>
              <w:pStyle w:val="TableParagraph"/>
              <w:spacing w:before="4" w:line="197" w:lineRule="exact"/>
              <w:ind w:left="172" w:right="129"/>
              <w:jc w:val="center"/>
              <w:rPr>
                <w:rFonts w:ascii="Arial MT"/>
                <w:sz w:val="18"/>
              </w:rPr>
            </w:pPr>
            <w:r>
              <w:rPr>
                <w:rFonts w:ascii="Arial MT"/>
                <w:sz w:val="18"/>
              </w:rPr>
              <w:t>0.303520</w:t>
            </w:r>
          </w:p>
        </w:tc>
        <w:tc>
          <w:tcPr>
            <w:tcW w:w="1180" w:type="dxa"/>
          </w:tcPr>
          <w:p w14:paraId="259C3B95" w14:textId="77777777" w:rsidR="00030607" w:rsidRDefault="00FB2450">
            <w:pPr>
              <w:pStyle w:val="TableParagraph"/>
              <w:spacing w:before="4" w:line="197" w:lineRule="exact"/>
              <w:ind w:right="195"/>
              <w:jc w:val="right"/>
              <w:rPr>
                <w:rFonts w:ascii="Arial MT"/>
                <w:sz w:val="18"/>
              </w:rPr>
            </w:pPr>
            <w:r>
              <w:rPr>
                <w:rFonts w:ascii="Arial MT"/>
                <w:sz w:val="18"/>
              </w:rPr>
              <w:t>2.833454</w:t>
            </w:r>
          </w:p>
        </w:tc>
        <w:tc>
          <w:tcPr>
            <w:tcW w:w="768" w:type="dxa"/>
          </w:tcPr>
          <w:p w14:paraId="75A68F7A" w14:textId="77777777" w:rsidR="00030607" w:rsidRDefault="00FB2450">
            <w:pPr>
              <w:pStyle w:val="TableParagraph"/>
              <w:spacing w:before="4" w:line="197" w:lineRule="exact"/>
              <w:ind w:left="202"/>
              <w:rPr>
                <w:rFonts w:ascii="Arial MT"/>
                <w:sz w:val="18"/>
              </w:rPr>
            </w:pPr>
            <w:r>
              <w:rPr>
                <w:rFonts w:ascii="Arial MT"/>
                <w:sz w:val="18"/>
              </w:rPr>
              <w:t>0.0065</w:t>
            </w:r>
          </w:p>
        </w:tc>
      </w:tr>
      <w:tr w:rsidR="00030607" w14:paraId="5718EF4B" w14:textId="77777777">
        <w:trPr>
          <w:trHeight w:val="219"/>
        </w:trPr>
        <w:tc>
          <w:tcPr>
            <w:tcW w:w="1920" w:type="dxa"/>
          </w:tcPr>
          <w:p w14:paraId="230E6F6D" w14:textId="77777777" w:rsidR="00030607" w:rsidRDefault="00FB2450">
            <w:pPr>
              <w:pStyle w:val="TableParagraph"/>
              <w:spacing w:before="4" w:line="196" w:lineRule="exact"/>
              <w:ind w:left="527" w:right="529"/>
              <w:jc w:val="center"/>
              <w:rPr>
                <w:rFonts w:ascii="Arial MT"/>
                <w:sz w:val="18"/>
              </w:rPr>
            </w:pPr>
            <w:r>
              <w:rPr>
                <w:rFonts w:ascii="Arial MT"/>
                <w:sz w:val="18"/>
              </w:rPr>
              <w:t>KA</w:t>
            </w:r>
          </w:p>
        </w:tc>
        <w:tc>
          <w:tcPr>
            <w:tcW w:w="1218" w:type="dxa"/>
          </w:tcPr>
          <w:p w14:paraId="7BD567AF" w14:textId="77777777" w:rsidR="00030607" w:rsidRDefault="00FB2450">
            <w:pPr>
              <w:pStyle w:val="TableParagraph"/>
              <w:spacing w:before="4" w:line="196" w:lineRule="exact"/>
              <w:ind w:left="159" w:right="72"/>
              <w:jc w:val="center"/>
              <w:rPr>
                <w:rFonts w:ascii="Arial MT"/>
                <w:sz w:val="18"/>
              </w:rPr>
            </w:pPr>
            <w:r>
              <w:rPr>
                <w:rFonts w:ascii="Arial MT"/>
                <w:sz w:val="18"/>
              </w:rPr>
              <w:t>0.154596</w:t>
            </w:r>
          </w:p>
        </w:tc>
        <w:tc>
          <w:tcPr>
            <w:tcW w:w="1130" w:type="dxa"/>
          </w:tcPr>
          <w:p w14:paraId="44F7A287" w14:textId="77777777" w:rsidR="00030607" w:rsidRDefault="00FB2450">
            <w:pPr>
              <w:pStyle w:val="TableParagraph"/>
              <w:spacing w:before="4" w:line="196" w:lineRule="exact"/>
              <w:ind w:left="172" w:right="129"/>
              <w:jc w:val="center"/>
              <w:rPr>
                <w:rFonts w:ascii="Arial MT"/>
                <w:sz w:val="18"/>
              </w:rPr>
            </w:pPr>
            <w:r>
              <w:rPr>
                <w:rFonts w:ascii="Arial MT"/>
                <w:sz w:val="18"/>
              </w:rPr>
              <w:t>0.085848</w:t>
            </w:r>
          </w:p>
        </w:tc>
        <w:tc>
          <w:tcPr>
            <w:tcW w:w="1180" w:type="dxa"/>
          </w:tcPr>
          <w:p w14:paraId="6B22FBEB" w14:textId="77777777" w:rsidR="00030607" w:rsidRDefault="00FB2450">
            <w:pPr>
              <w:pStyle w:val="TableParagraph"/>
              <w:spacing w:before="4" w:line="196" w:lineRule="exact"/>
              <w:ind w:right="195"/>
              <w:jc w:val="right"/>
              <w:rPr>
                <w:rFonts w:ascii="Arial MT"/>
                <w:sz w:val="18"/>
              </w:rPr>
            </w:pPr>
            <w:r>
              <w:rPr>
                <w:rFonts w:ascii="Arial MT"/>
                <w:sz w:val="18"/>
              </w:rPr>
              <w:t>1.800817</w:t>
            </w:r>
          </w:p>
        </w:tc>
        <w:tc>
          <w:tcPr>
            <w:tcW w:w="768" w:type="dxa"/>
          </w:tcPr>
          <w:p w14:paraId="38274F46" w14:textId="77777777" w:rsidR="00030607" w:rsidRDefault="00FB2450">
            <w:pPr>
              <w:pStyle w:val="TableParagraph"/>
              <w:spacing w:before="4" w:line="196" w:lineRule="exact"/>
              <w:ind w:left="202"/>
              <w:rPr>
                <w:rFonts w:ascii="Arial MT"/>
                <w:sz w:val="18"/>
              </w:rPr>
            </w:pPr>
            <w:r>
              <w:rPr>
                <w:rFonts w:ascii="Arial MT"/>
                <w:sz w:val="18"/>
              </w:rPr>
              <w:t>0.0775</w:t>
            </w:r>
          </w:p>
        </w:tc>
      </w:tr>
      <w:tr w:rsidR="00030607" w14:paraId="45943195" w14:textId="77777777">
        <w:trPr>
          <w:trHeight w:val="219"/>
        </w:trPr>
        <w:tc>
          <w:tcPr>
            <w:tcW w:w="1920" w:type="dxa"/>
          </w:tcPr>
          <w:p w14:paraId="72A0F94B" w14:textId="77777777" w:rsidR="00030607" w:rsidRDefault="00FB2450">
            <w:pPr>
              <w:pStyle w:val="TableParagraph"/>
              <w:spacing w:before="2" w:line="197" w:lineRule="exact"/>
              <w:ind w:left="527" w:right="528"/>
              <w:jc w:val="center"/>
              <w:rPr>
                <w:rFonts w:ascii="Arial MT"/>
                <w:sz w:val="18"/>
              </w:rPr>
            </w:pPr>
            <w:r>
              <w:rPr>
                <w:rFonts w:ascii="Arial MT"/>
                <w:sz w:val="18"/>
              </w:rPr>
              <w:t>KM</w:t>
            </w:r>
          </w:p>
        </w:tc>
        <w:tc>
          <w:tcPr>
            <w:tcW w:w="1218" w:type="dxa"/>
          </w:tcPr>
          <w:p w14:paraId="2488A56A" w14:textId="77777777" w:rsidR="00030607" w:rsidRDefault="00FB2450">
            <w:pPr>
              <w:pStyle w:val="TableParagraph"/>
              <w:spacing w:before="2" w:line="197" w:lineRule="exact"/>
              <w:ind w:left="159" w:right="72"/>
              <w:jc w:val="center"/>
              <w:rPr>
                <w:rFonts w:ascii="Arial MT"/>
                <w:sz w:val="18"/>
              </w:rPr>
            </w:pPr>
            <w:r>
              <w:rPr>
                <w:rFonts w:ascii="Arial MT"/>
                <w:sz w:val="18"/>
              </w:rPr>
              <w:t>0.041761</w:t>
            </w:r>
          </w:p>
        </w:tc>
        <w:tc>
          <w:tcPr>
            <w:tcW w:w="1130" w:type="dxa"/>
          </w:tcPr>
          <w:p w14:paraId="293E8E07" w14:textId="77777777" w:rsidR="00030607" w:rsidRDefault="00FB2450">
            <w:pPr>
              <w:pStyle w:val="TableParagraph"/>
              <w:spacing w:before="2" w:line="197" w:lineRule="exact"/>
              <w:ind w:left="172" w:right="129"/>
              <w:jc w:val="center"/>
              <w:rPr>
                <w:rFonts w:ascii="Arial MT"/>
                <w:sz w:val="18"/>
              </w:rPr>
            </w:pPr>
            <w:r>
              <w:rPr>
                <w:rFonts w:ascii="Arial MT"/>
                <w:sz w:val="18"/>
              </w:rPr>
              <w:t>0.012433</w:t>
            </w:r>
          </w:p>
        </w:tc>
        <w:tc>
          <w:tcPr>
            <w:tcW w:w="1180" w:type="dxa"/>
          </w:tcPr>
          <w:p w14:paraId="5FDB770F" w14:textId="77777777" w:rsidR="00030607" w:rsidRDefault="00FB2450">
            <w:pPr>
              <w:pStyle w:val="TableParagraph"/>
              <w:spacing w:before="2" w:line="197" w:lineRule="exact"/>
              <w:ind w:right="195"/>
              <w:jc w:val="right"/>
              <w:rPr>
                <w:rFonts w:ascii="Arial MT"/>
                <w:sz w:val="18"/>
              </w:rPr>
            </w:pPr>
            <w:r>
              <w:rPr>
                <w:rFonts w:ascii="Arial MT"/>
                <w:sz w:val="18"/>
              </w:rPr>
              <w:t>3.358787</w:t>
            </w:r>
          </w:p>
        </w:tc>
        <w:tc>
          <w:tcPr>
            <w:tcW w:w="768" w:type="dxa"/>
          </w:tcPr>
          <w:p w14:paraId="01737676" w14:textId="77777777" w:rsidR="00030607" w:rsidRDefault="00FB2450">
            <w:pPr>
              <w:pStyle w:val="TableParagraph"/>
              <w:spacing w:before="2" w:line="197" w:lineRule="exact"/>
              <w:ind w:left="202"/>
              <w:rPr>
                <w:rFonts w:ascii="Arial MT"/>
                <w:sz w:val="18"/>
              </w:rPr>
            </w:pPr>
            <w:r>
              <w:rPr>
                <w:rFonts w:ascii="Arial MT"/>
                <w:sz w:val="18"/>
              </w:rPr>
              <w:t>0.0015</w:t>
            </w:r>
          </w:p>
        </w:tc>
      </w:tr>
      <w:tr w:rsidR="00030607" w14:paraId="3875A9DE" w14:textId="77777777">
        <w:trPr>
          <w:trHeight w:val="220"/>
        </w:trPr>
        <w:tc>
          <w:tcPr>
            <w:tcW w:w="1920" w:type="dxa"/>
          </w:tcPr>
          <w:p w14:paraId="613EFB1E" w14:textId="77777777" w:rsidR="00030607" w:rsidRDefault="00FB2450">
            <w:pPr>
              <w:pStyle w:val="TableParagraph"/>
              <w:spacing w:before="4" w:line="197" w:lineRule="exact"/>
              <w:ind w:left="527" w:right="532"/>
              <w:jc w:val="center"/>
              <w:rPr>
                <w:rFonts w:ascii="Arial MT"/>
                <w:sz w:val="18"/>
              </w:rPr>
            </w:pPr>
            <w:r>
              <w:rPr>
                <w:rFonts w:ascii="Arial MT"/>
                <w:sz w:val="18"/>
              </w:rPr>
              <w:t>PANDEMI</w:t>
            </w:r>
          </w:p>
        </w:tc>
        <w:tc>
          <w:tcPr>
            <w:tcW w:w="1218" w:type="dxa"/>
          </w:tcPr>
          <w:p w14:paraId="483498F9" w14:textId="77777777" w:rsidR="00030607" w:rsidRDefault="00FB2450">
            <w:pPr>
              <w:pStyle w:val="TableParagraph"/>
              <w:spacing w:before="4" w:line="197" w:lineRule="exact"/>
              <w:ind w:left="159" w:right="132"/>
              <w:jc w:val="center"/>
              <w:rPr>
                <w:rFonts w:ascii="Arial MT"/>
                <w:sz w:val="18"/>
              </w:rPr>
            </w:pPr>
            <w:r>
              <w:rPr>
                <w:rFonts w:ascii="Arial MT"/>
                <w:sz w:val="18"/>
              </w:rPr>
              <w:t>-0.287995</w:t>
            </w:r>
          </w:p>
        </w:tc>
        <w:tc>
          <w:tcPr>
            <w:tcW w:w="1130" w:type="dxa"/>
          </w:tcPr>
          <w:p w14:paraId="24DD5197" w14:textId="77777777" w:rsidR="00030607" w:rsidRDefault="00FB2450">
            <w:pPr>
              <w:pStyle w:val="TableParagraph"/>
              <w:spacing w:before="4" w:line="197" w:lineRule="exact"/>
              <w:ind w:left="172" w:right="129"/>
              <w:jc w:val="center"/>
              <w:rPr>
                <w:rFonts w:ascii="Arial MT"/>
                <w:sz w:val="18"/>
              </w:rPr>
            </w:pPr>
            <w:r>
              <w:rPr>
                <w:rFonts w:ascii="Arial MT"/>
                <w:sz w:val="18"/>
              </w:rPr>
              <w:t>0.138515</w:t>
            </w:r>
          </w:p>
        </w:tc>
        <w:tc>
          <w:tcPr>
            <w:tcW w:w="1180" w:type="dxa"/>
          </w:tcPr>
          <w:p w14:paraId="598FCC1F" w14:textId="77777777" w:rsidR="00030607" w:rsidRDefault="00FB2450">
            <w:pPr>
              <w:pStyle w:val="TableParagraph"/>
              <w:spacing w:before="4" w:line="197" w:lineRule="exact"/>
              <w:ind w:right="195"/>
              <w:jc w:val="right"/>
              <w:rPr>
                <w:rFonts w:ascii="Arial MT"/>
                <w:sz w:val="18"/>
              </w:rPr>
            </w:pPr>
            <w:r>
              <w:rPr>
                <w:rFonts w:ascii="Arial MT"/>
                <w:sz w:val="18"/>
              </w:rPr>
              <w:t>-2.079163</w:t>
            </w:r>
          </w:p>
        </w:tc>
        <w:tc>
          <w:tcPr>
            <w:tcW w:w="768" w:type="dxa"/>
          </w:tcPr>
          <w:p w14:paraId="7C9698ED" w14:textId="77777777" w:rsidR="00030607" w:rsidRDefault="00FB2450">
            <w:pPr>
              <w:pStyle w:val="TableParagraph"/>
              <w:spacing w:before="4" w:line="197" w:lineRule="exact"/>
              <w:ind w:left="202"/>
              <w:rPr>
                <w:rFonts w:ascii="Arial MT"/>
                <w:sz w:val="18"/>
              </w:rPr>
            </w:pPr>
            <w:r>
              <w:rPr>
                <w:rFonts w:ascii="Arial MT"/>
                <w:sz w:val="18"/>
              </w:rPr>
              <w:t>0.0426</w:t>
            </w:r>
          </w:p>
        </w:tc>
      </w:tr>
      <w:tr w:rsidR="00030607" w14:paraId="0ACD586C" w14:textId="77777777">
        <w:trPr>
          <w:trHeight w:val="219"/>
        </w:trPr>
        <w:tc>
          <w:tcPr>
            <w:tcW w:w="1920" w:type="dxa"/>
          </w:tcPr>
          <w:p w14:paraId="15028789" w14:textId="77777777" w:rsidR="00030607" w:rsidRDefault="00FB2450">
            <w:pPr>
              <w:pStyle w:val="TableParagraph"/>
              <w:spacing w:before="4" w:line="196" w:lineRule="exact"/>
              <w:ind w:left="527" w:right="532"/>
              <w:jc w:val="center"/>
              <w:rPr>
                <w:rFonts w:ascii="Arial MT"/>
                <w:sz w:val="18"/>
              </w:rPr>
            </w:pPr>
            <w:r>
              <w:rPr>
                <w:rFonts w:ascii="Arial MT"/>
                <w:sz w:val="18"/>
              </w:rPr>
              <w:t>BSIZE</w:t>
            </w:r>
          </w:p>
        </w:tc>
        <w:tc>
          <w:tcPr>
            <w:tcW w:w="1218" w:type="dxa"/>
          </w:tcPr>
          <w:p w14:paraId="1D165D1A" w14:textId="77777777" w:rsidR="00030607" w:rsidRDefault="00FB2450">
            <w:pPr>
              <w:pStyle w:val="TableParagraph"/>
              <w:spacing w:before="4" w:line="196" w:lineRule="exact"/>
              <w:ind w:left="159" w:right="72"/>
              <w:jc w:val="center"/>
              <w:rPr>
                <w:rFonts w:ascii="Arial MT"/>
                <w:sz w:val="18"/>
              </w:rPr>
            </w:pPr>
            <w:r>
              <w:rPr>
                <w:rFonts w:ascii="Arial MT"/>
                <w:sz w:val="18"/>
              </w:rPr>
              <w:t>1.329233</w:t>
            </w:r>
          </w:p>
        </w:tc>
        <w:tc>
          <w:tcPr>
            <w:tcW w:w="1130" w:type="dxa"/>
          </w:tcPr>
          <w:p w14:paraId="7DFE691C" w14:textId="77777777" w:rsidR="00030607" w:rsidRDefault="00FB2450">
            <w:pPr>
              <w:pStyle w:val="TableParagraph"/>
              <w:spacing w:before="4" w:line="196" w:lineRule="exact"/>
              <w:ind w:left="172" w:right="129"/>
              <w:jc w:val="center"/>
              <w:rPr>
                <w:rFonts w:ascii="Arial MT"/>
                <w:sz w:val="18"/>
              </w:rPr>
            </w:pPr>
            <w:r>
              <w:rPr>
                <w:rFonts w:ascii="Arial MT"/>
                <w:sz w:val="18"/>
              </w:rPr>
              <w:t>0.698685</w:t>
            </w:r>
          </w:p>
        </w:tc>
        <w:tc>
          <w:tcPr>
            <w:tcW w:w="1180" w:type="dxa"/>
          </w:tcPr>
          <w:p w14:paraId="24135FFE" w14:textId="77777777" w:rsidR="00030607" w:rsidRDefault="00FB2450">
            <w:pPr>
              <w:pStyle w:val="TableParagraph"/>
              <w:spacing w:before="4" w:line="196" w:lineRule="exact"/>
              <w:ind w:right="195"/>
              <w:jc w:val="right"/>
              <w:rPr>
                <w:rFonts w:ascii="Arial MT"/>
                <w:sz w:val="18"/>
              </w:rPr>
            </w:pPr>
            <w:r>
              <w:rPr>
                <w:rFonts w:ascii="Arial MT"/>
                <w:sz w:val="18"/>
              </w:rPr>
              <w:t>1.902477</w:t>
            </w:r>
          </w:p>
        </w:tc>
        <w:tc>
          <w:tcPr>
            <w:tcW w:w="768" w:type="dxa"/>
          </w:tcPr>
          <w:p w14:paraId="165660D4" w14:textId="77777777" w:rsidR="00030607" w:rsidRDefault="00FB2450">
            <w:pPr>
              <w:pStyle w:val="TableParagraph"/>
              <w:spacing w:before="4" w:line="196" w:lineRule="exact"/>
              <w:ind w:left="202"/>
              <w:rPr>
                <w:rFonts w:ascii="Arial MT"/>
                <w:sz w:val="18"/>
              </w:rPr>
            </w:pPr>
            <w:r>
              <w:rPr>
                <w:rFonts w:ascii="Arial MT"/>
                <w:sz w:val="18"/>
              </w:rPr>
              <w:t>0.0627</w:t>
            </w:r>
          </w:p>
        </w:tc>
      </w:tr>
      <w:tr w:rsidR="00030607" w14:paraId="369948D5" w14:textId="77777777">
        <w:trPr>
          <w:trHeight w:val="298"/>
        </w:trPr>
        <w:tc>
          <w:tcPr>
            <w:tcW w:w="1920" w:type="dxa"/>
            <w:tcBorders>
              <w:bottom w:val="single" w:sz="6" w:space="0" w:color="000000"/>
            </w:tcBorders>
          </w:tcPr>
          <w:p w14:paraId="02C5CB94" w14:textId="77777777" w:rsidR="00030607" w:rsidRDefault="00FB2450">
            <w:pPr>
              <w:pStyle w:val="TableParagraph"/>
              <w:spacing w:before="2"/>
              <w:ind w:left="527" w:right="529"/>
              <w:jc w:val="center"/>
              <w:rPr>
                <w:rFonts w:ascii="Arial MT"/>
                <w:sz w:val="18"/>
              </w:rPr>
            </w:pPr>
            <w:r>
              <w:rPr>
                <w:rFonts w:ascii="Arial MT"/>
                <w:sz w:val="18"/>
              </w:rPr>
              <w:t>DER</w:t>
            </w:r>
          </w:p>
        </w:tc>
        <w:tc>
          <w:tcPr>
            <w:tcW w:w="1218" w:type="dxa"/>
          </w:tcPr>
          <w:p w14:paraId="791FA3E9" w14:textId="77777777" w:rsidR="00030607" w:rsidRDefault="00FB2450">
            <w:pPr>
              <w:pStyle w:val="TableParagraph"/>
              <w:spacing w:before="2"/>
              <w:ind w:left="159" w:right="132"/>
              <w:jc w:val="center"/>
              <w:rPr>
                <w:rFonts w:ascii="Arial MT"/>
                <w:sz w:val="18"/>
              </w:rPr>
            </w:pPr>
            <w:r>
              <w:rPr>
                <w:rFonts w:ascii="Arial MT"/>
                <w:sz w:val="18"/>
              </w:rPr>
              <w:t>-0.173551</w:t>
            </w:r>
          </w:p>
        </w:tc>
        <w:tc>
          <w:tcPr>
            <w:tcW w:w="1130" w:type="dxa"/>
          </w:tcPr>
          <w:p w14:paraId="4DE015DC" w14:textId="77777777" w:rsidR="00030607" w:rsidRDefault="00FB2450">
            <w:pPr>
              <w:pStyle w:val="TableParagraph"/>
              <w:spacing w:before="2"/>
              <w:ind w:left="172" w:right="129"/>
              <w:jc w:val="center"/>
              <w:rPr>
                <w:rFonts w:ascii="Arial MT"/>
                <w:sz w:val="18"/>
              </w:rPr>
            </w:pPr>
            <w:r>
              <w:rPr>
                <w:rFonts w:ascii="Arial MT"/>
                <w:sz w:val="18"/>
              </w:rPr>
              <w:t>0.035493</w:t>
            </w:r>
          </w:p>
        </w:tc>
        <w:tc>
          <w:tcPr>
            <w:tcW w:w="1180" w:type="dxa"/>
          </w:tcPr>
          <w:p w14:paraId="28B37F33" w14:textId="77777777" w:rsidR="00030607" w:rsidRDefault="00FB2450">
            <w:pPr>
              <w:pStyle w:val="TableParagraph"/>
              <w:spacing w:before="2"/>
              <w:ind w:right="194"/>
              <w:jc w:val="right"/>
              <w:rPr>
                <w:rFonts w:ascii="Arial MT"/>
                <w:sz w:val="18"/>
              </w:rPr>
            </w:pPr>
            <w:r>
              <w:rPr>
                <w:rFonts w:ascii="Arial MT"/>
                <w:sz w:val="18"/>
              </w:rPr>
              <w:t>-4.889760</w:t>
            </w:r>
          </w:p>
        </w:tc>
        <w:tc>
          <w:tcPr>
            <w:tcW w:w="768" w:type="dxa"/>
          </w:tcPr>
          <w:p w14:paraId="09239F0C" w14:textId="77777777" w:rsidR="00030607" w:rsidRDefault="00FB2450">
            <w:pPr>
              <w:pStyle w:val="TableParagraph"/>
              <w:spacing w:before="2"/>
              <w:ind w:left="202"/>
              <w:rPr>
                <w:rFonts w:ascii="Arial MT"/>
                <w:sz w:val="18"/>
              </w:rPr>
            </w:pPr>
            <w:r>
              <w:rPr>
                <w:rFonts w:ascii="Arial MT"/>
                <w:sz w:val="18"/>
              </w:rPr>
              <w:t>0.0000</w:t>
            </w:r>
          </w:p>
        </w:tc>
      </w:tr>
    </w:tbl>
    <w:p w14:paraId="318BD312" w14:textId="7E175989" w:rsidR="00030607" w:rsidRDefault="00CB053C">
      <w:pPr>
        <w:spacing w:before="116"/>
        <w:ind w:left="3048"/>
        <w:rPr>
          <w:rFonts w:ascii="Arial MT"/>
          <w:sz w:val="18"/>
        </w:rPr>
      </w:pPr>
      <w:r>
        <w:rPr>
          <w:noProof/>
          <w:lang w:val="en-US"/>
        </w:rPr>
        <mc:AlternateContent>
          <mc:Choice Requires="wps">
            <w:drawing>
              <wp:anchor distT="0" distB="0" distL="114300" distR="114300" simplePos="0" relativeHeight="15775232" behindDoc="0" locked="0" layoutInCell="1" allowOverlap="1" wp14:anchorId="1E4CAB30" wp14:editId="6A5C9D9C">
                <wp:simplePos x="0" y="0"/>
                <wp:positionH relativeFrom="page">
                  <wp:posOffset>1460500</wp:posOffset>
                </wp:positionH>
                <wp:positionV relativeFrom="paragraph">
                  <wp:posOffset>-19050</wp:posOffset>
                </wp:positionV>
                <wp:extent cx="3949700" cy="27940"/>
                <wp:effectExtent l="0" t="0" r="0" b="0"/>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1 -30"/>
                            <a:gd name="T3" fmla="*/ -1 h 44"/>
                            <a:gd name="T4" fmla="+- 0 2300 2300"/>
                            <a:gd name="T5" fmla="*/ T4 w 6220"/>
                            <a:gd name="T6" fmla="+- 0 -1 -30"/>
                            <a:gd name="T7" fmla="*/ -1 h 44"/>
                            <a:gd name="T8" fmla="+- 0 2300 2300"/>
                            <a:gd name="T9" fmla="*/ T8 w 6220"/>
                            <a:gd name="T10" fmla="+- 0 14 -30"/>
                            <a:gd name="T11" fmla="*/ 14 h 44"/>
                            <a:gd name="T12" fmla="+- 0 4220 2300"/>
                            <a:gd name="T13" fmla="*/ T12 w 6220"/>
                            <a:gd name="T14" fmla="+- 0 14 -30"/>
                            <a:gd name="T15" fmla="*/ 14 h 44"/>
                            <a:gd name="T16" fmla="+- 0 4220 2300"/>
                            <a:gd name="T17" fmla="*/ T16 w 6220"/>
                            <a:gd name="T18" fmla="+- 0 -1 -30"/>
                            <a:gd name="T19" fmla="*/ -1 h 44"/>
                            <a:gd name="T20" fmla="+- 0 7569 2300"/>
                            <a:gd name="T21" fmla="*/ T20 w 6220"/>
                            <a:gd name="T22" fmla="+- 0 -1 -30"/>
                            <a:gd name="T23" fmla="*/ -1 h 44"/>
                            <a:gd name="T24" fmla="+- 0 6501 2300"/>
                            <a:gd name="T25" fmla="*/ T24 w 6220"/>
                            <a:gd name="T26" fmla="+- 0 -1 -30"/>
                            <a:gd name="T27" fmla="*/ -1 h 44"/>
                            <a:gd name="T28" fmla="+- 0 6419 2300"/>
                            <a:gd name="T29" fmla="*/ T28 w 6220"/>
                            <a:gd name="T30" fmla="+- 0 -1 -30"/>
                            <a:gd name="T31" fmla="*/ -1 h 44"/>
                            <a:gd name="T32" fmla="+- 0 6419 2300"/>
                            <a:gd name="T33" fmla="*/ T32 w 6220"/>
                            <a:gd name="T34" fmla="+- 0 -1 -30"/>
                            <a:gd name="T35" fmla="*/ -1 h 44"/>
                            <a:gd name="T36" fmla="+- 0 5351 2300"/>
                            <a:gd name="T37" fmla="*/ T36 w 6220"/>
                            <a:gd name="T38" fmla="+- 0 -1 -30"/>
                            <a:gd name="T39" fmla="*/ -1 h 44"/>
                            <a:gd name="T40" fmla="+- 0 5269 2300"/>
                            <a:gd name="T41" fmla="*/ T40 w 6220"/>
                            <a:gd name="T42" fmla="+- 0 -1 -30"/>
                            <a:gd name="T43" fmla="*/ -1 h 44"/>
                            <a:gd name="T44" fmla="+- 0 4302 2300"/>
                            <a:gd name="T45" fmla="*/ T44 w 6220"/>
                            <a:gd name="T46" fmla="+- 0 -1 -30"/>
                            <a:gd name="T47" fmla="*/ -1 h 44"/>
                            <a:gd name="T48" fmla="+- 0 4220 2300"/>
                            <a:gd name="T49" fmla="*/ T48 w 6220"/>
                            <a:gd name="T50" fmla="+- 0 -1 -30"/>
                            <a:gd name="T51" fmla="*/ -1 h 44"/>
                            <a:gd name="T52" fmla="+- 0 4220 2300"/>
                            <a:gd name="T53" fmla="*/ T52 w 6220"/>
                            <a:gd name="T54" fmla="+- 0 14 -30"/>
                            <a:gd name="T55" fmla="*/ 14 h 44"/>
                            <a:gd name="T56" fmla="+- 0 4302 2300"/>
                            <a:gd name="T57" fmla="*/ T56 w 6220"/>
                            <a:gd name="T58" fmla="+- 0 14 -30"/>
                            <a:gd name="T59" fmla="*/ 14 h 44"/>
                            <a:gd name="T60" fmla="+- 0 5269 2300"/>
                            <a:gd name="T61" fmla="*/ T60 w 6220"/>
                            <a:gd name="T62" fmla="+- 0 14 -30"/>
                            <a:gd name="T63" fmla="*/ 14 h 44"/>
                            <a:gd name="T64" fmla="+- 0 5351 2300"/>
                            <a:gd name="T65" fmla="*/ T64 w 6220"/>
                            <a:gd name="T66" fmla="+- 0 14 -30"/>
                            <a:gd name="T67" fmla="*/ 14 h 44"/>
                            <a:gd name="T68" fmla="+- 0 6419 2300"/>
                            <a:gd name="T69" fmla="*/ T68 w 6220"/>
                            <a:gd name="T70" fmla="+- 0 14 -30"/>
                            <a:gd name="T71" fmla="*/ 14 h 44"/>
                            <a:gd name="T72" fmla="+- 0 6419 2300"/>
                            <a:gd name="T73" fmla="*/ T72 w 6220"/>
                            <a:gd name="T74" fmla="+- 0 14 -30"/>
                            <a:gd name="T75" fmla="*/ 14 h 44"/>
                            <a:gd name="T76" fmla="+- 0 6501 2300"/>
                            <a:gd name="T77" fmla="*/ T76 w 6220"/>
                            <a:gd name="T78" fmla="+- 0 14 -30"/>
                            <a:gd name="T79" fmla="*/ 14 h 44"/>
                            <a:gd name="T80" fmla="+- 0 7569 2300"/>
                            <a:gd name="T81" fmla="*/ T80 w 6220"/>
                            <a:gd name="T82" fmla="+- 0 14 -30"/>
                            <a:gd name="T83" fmla="*/ 14 h 44"/>
                            <a:gd name="T84" fmla="+- 0 7569 2300"/>
                            <a:gd name="T85" fmla="*/ T84 w 6220"/>
                            <a:gd name="T86" fmla="+- 0 -1 -30"/>
                            <a:gd name="T87" fmla="*/ -1 h 44"/>
                            <a:gd name="T88" fmla="+- 0 7569 2300"/>
                            <a:gd name="T89" fmla="*/ T88 w 6220"/>
                            <a:gd name="T90" fmla="+- 0 -30 -30"/>
                            <a:gd name="T91" fmla="*/ -30 h 44"/>
                            <a:gd name="T92" fmla="+- 0 6501 2300"/>
                            <a:gd name="T93" fmla="*/ T92 w 6220"/>
                            <a:gd name="T94" fmla="+- 0 -30 -30"/>
                            <a:gd name="T95" fmla="*/ -30 h 44"/>
                            <a:gd name="T96" fmla="+- 0 6419 2300"/>
                            <a:gd name="T97" fmla="*/ T96 w 6220"/>
                            <a:gd name="T98" fmla="+- 0 -30 -30"/>
                            <a:gd name="T99" fmla="*/ -30 h 44"/>
                            <a:gd name="T100" fmla="+- 0 6419 2300"/>
                            <a:gd name="T101" fmla="*/ T100 w 6220"/>
                            <a:gd name="T102" fmla="+- 0 -30 -30"/>
                            <a:gd name="T103" fmla="*/ -30 h 44"/>
                            <a:gd name="T104" fmla="+- 0 5351 2300"/>
                            <a:gd name="T105" fmla="*/ T104 w 6220"/>
                            <a:gd name="T106" fmla="+- 0 -30 -30"/>
                            <a:gd name="T107" fmla="*/ -30 h 44"/>
                            <a:gd name="T108" fmla="+- 0 5269 2300"/>
                            <a:gd name="T109" fmla="*/ T108 w 6220"/>
                            <a:gd name="T110" fmla="+- 0 -30 -30"/>
                            <a:gd name="T111" fmla="*/ -30 h 44"/>
                            <a:gd name="T112" fmla="+- 0 4302 2300"/>
                            <a:gd name="T113" fmla="*/ T112 w 6220"/>
                            <a:gd name="T114" fmla="+- 0 -30 -30"/>
                            <a:gd name="T115" fmla="*/ -30 h 44"/>
                            <a:gd name="T116" fmla="+- 0 4220 2300"/>
                            <a:gd name="T117" fmla="*/ T116 w 6220"/>
                            <a:gd name="T118" fmla="+- 0 -30 -30"/>
                            <a:gd name="T119" fmla="*/ -30 h 44"/>
                            <a:gd name="T120" fmla="+- 0 4220 2300"/>
                            <a:gd name="T121" fmla="*/ T120 w 6220"/>
                            <a:gd name="T122" fmla="+- 0 -15 -30"/>
                            <a:gd name="T123" fmla="*/ -15 h 44"/>
                            <a:gd name="T124" fmla="+- 0 4302 2300"/>
                            <a:gd name="T125" fmla="*/ T124 w 6220"/>
                            <a:gd name="T126" fmla="+- 0 -15 -30"/>
                            <a:gd name="T127" fmla="*/ -15 h 44"/>
                            <a:gd name="T128" fmla="+- 0 5269 2300"/>
                            <a:gd name="T129" fmla="*/ T128 w 6220"/>
                            <a:gd name="T130" fmla="+- 0 -15 -30"/>
                            <a:gd name="T131" fmla="*/ -15 h 44"/>
                            <a:gd name="T132" fmla="+- 0 5351 2300"/>
                            <a:gd name="T133" fmla="*/ T132 w 6220"/>
                            <a:gd name="T134" fmla="+- 0 -15 -30"/>
                            <a:gd name="T135" fmla="*/ -15 h 44"/>
                            <a:gd name="T136" fmla="+- 0 6419 2300"/>
                            <a:gd name="T137" fmla="*/ T136 w 6220"/>
                            <a:gd name="T138" fmla="+- 0 -15 -30"/>
                            <a:gd name="T139" fmla="*/ -15 h 44"/>
                            <a:gd name="T140" fmla="+- 0 6419 2300"/>
                            <a:gd name="T141" fmla="*/ T140 w 6220"/>
                            <a:gd name="T142" fmla="+- 0 -15 -30"/>
                            <a:gd name="T143" fmla="*/ -15 h 44"/>
                            <a:gd name="T144" fmla="+- 0 6501 2300"/>
                            <a:gd name="T145" fmla="*/ T144 w 6220"/>
                            <a:gd name="T146" fmla="+- 0 -15 -30"/>
                            <a:gd name="T147" fmla="*/ -15 h 44"/>
                            <a:gd name="T148" fmla="+- 0 7569 2300"/>
                            <a:gd name="T149" fmla="*/ T148 w 6220"/>
                            <a:gd name="T150" fmla="+- 0 -15 -30"/>
                            <a:gd name="T151" fmla="*/ -15 h 44"/>
                            <a:gd name="T152" fmla="+- 0 7569 2300"/>
                            <a:gd name="T153" fmla="*/ T152 w 6220"/>
                            <a:gd name="T154" fmla="+- 0 -30 -30"/>
                            <a:gd name="T155" fmla="*/ -30 h 44"/>
                            <a:gd name="T156" fmla="+- 0 8519 2300"/>
                            <a:gd name="T157" fmla="*/ T156 w 6220"/>
                            <a:gd name="T158" fmla="+- 0 -1 -30"/>
                            <a:gd name="T159" fmla="*/ -1 h 44"/>
                            <a:gd name="T160" fmla="+- 0 7650 2300"/>
                            <a:gd name="T161" fmla="*/ T160 w 6220"/>
                            <a:gd name="T162" fmla="+- 0 -1 -30"/>
                            <a:gd name="T163" fmla="*/ -1 h 44"/>
                            <a:gd name="T164" fmla="+- 0 7569 2300"/>
                            <a:gd name="T165" fmla="*/ T164 w 6220"/>
                            <a:gd name="T166" fmla="+- 0 -1 -30"/>
                            <a:gd name="T167" fmla="*/ -1 h 44"/>
                            <a:gd name="T168" fmla="+- 0 7569 2300"/>
                            <a:gd name="T169" fmla="*/ T168 w 6220"/>
                            <a:gd name="T170" fmla="+- 0 14 -30"/>
                            <a:gd name="T171" fmla="*/ 14 h 44"/>
                            <a:gd name="T172" fmla="+- 0 7650 2300"/>
                            <a:gd name="T173" fmla="*/ T172 w 6220"/>
                            <a:gd name="T174" fmla="+- 0 14 -30"/>
                            <a:gd name="T175" fmla="*/ 14 h 44"/>
                            <a:gd name="T176" fmla="+- 0 8519 2300"/>
                            <a:gd name="T177" fmla="*/ T176 w 6220"/>
                            <a:gd name="T178" fmla="+- 0 14 -30"/>
                            <a:gd name="T179" fmla="*/ 14 h 44"/>
                            <a:gd name="T180" fmla="+- 0 8519 2300"/>
                            <a:gd name="T181" fmla="*/ T180 w 6220"/>
                            <a:gd name="T182" fmla="+- 0 -1 -30"/>
                            <a:gd name="T183" fmla="*/ -1 h 44"/>
                            <a:gd name="T184" fmla="+- 0 8519 2300"/>
                            <a:gd name="T185" fmla="*/ T184 w 6220"/>
                            <a:gd name="T186" fmla="+- 0 -30 -30"/>
                            <a:gd name="T187" fmla="*/ -30 h 44"/>
                            <a:gd name="T188" fmla="+- 0 7650 2300"/>
                            <a:gd name="T189" fmla="*/ T188 w 6220"/>
                            <a:gd name="T190" fmla="+- 0 -30 -30"/>
                            <a:gd name="T191" fmla="*/ -30 h 44"/>
                            <a:gd name="T192" fmla="+- 0 7569 2300"/>
                            <a:gd name="T193" fmla="*/ T192 w 6220"/>
                            <a:gd name="T194" fmla="+- 0 -30 -30"/>
                            <a:gd name="T195" fmla="*/ -30 h 44"/>
                            <a:gd name="T196" fmla="+- 0 7569 2300"/>
                            <a:gd name="T197" fmla="*/ T196 w 6220"/>
                            <a:gd name="T198" fmla="+- 0 -15 -30"/>
                            <a:gd name="T199" fmla="*/ -15 h 44"/>
                            <a:gd name="T200" fmla="+- 0 7650 2300"/>
                            <a:gd name="T201" fmla="*/ T200 w 6220"/>
                            <a:gd name="T202" fmla="+- 0 -15 -30"/>
                            <a:gd name="T203" fmla="*/ -15 h 44"/>
                            <a:gd name="T204" fmla="+- 0 8519 2300"/>
                            <a:gd name="T205" fmla="*/ T204 w 6220"/>
                            <a:gd name="T206" fmla="+- 0 -15 -30"/>
                            <a:gd name="T207" fmla="*/ -15 h 44"/>
                            <a:gd name="T208" fmla="+- 0 8519 2300"/>
                            <a:gd name="T209" fmla="*/ T208 w 6220"/>
                            <a:gd name="T210" fmla="+- 0 -30 -30"/>
                            <a:gd name="T211" fmla="*/ -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6220" h="44">
                              <a:moveTo>
                                <a:pt x="1920" y="29"/>
                              </a:moveTo>
                              <a:lnTo>
                                <a:pt x="0" y="29"/>
                              </a:lnTo>
                              <a:lnTo>
                                <a:pt x="0" y="44"/>
                              </a:lnTo>
                              <a:lnTo>
                                <a:pt x="1920" y="44"/>
                              </a:lnTo>
                              <a:lnTo>
                                <a:pt x="1920" y="29"/>
                              </a:lnTo>
                              <a:close/>
                              <a:moveTo>
                                <a:pt x="5269" y="29"/>
                              </a:moveTo>
                              <a:lnTo>
                                <a:pt x="4201" y="29"/>
                              </a:lnTo>
                              <a:lnTo>
                                <a:pt x="4119" y="29"/>
                              </a:lnTo>
                              <a:lnTo>
                                <a:pt x="3051" y="29"/>
                              </a:lnTo>
                              <a:lnTo>
                                <a:pt x="2969" y="29"/>
                              </a:lnTo>
                              <a:lnTo>
                                <a:pt x="2002" y="29"/>
                              </a:lnTo>
                              <a:lnTo>
                                <a:pt x="1920" y="29"/>
                              </a:lnTo>
                              <a:lnTo>
                                <a:pt x="1920" y="44"/>
                              </a:lnTo>
                              <a:lnTo>
                                <a:pt x="2002" y="44"/>
                              </a:lnTo>
                              <a:lnTo>
                                <a:pt x="2969" y="44"/>
                              </a:lnTo>
                              <a:lnTo>
                                <a:pt x="3051" y="44"/>
                              </a:lnTo>
                              <a:lnTo>
                                <a:pt x="4119" y="44"/>
                              </a:lnTo>
                              <a:lnTo>
                                <a:pt x="4201" y="44"/>
                              </a:lnTo>
                              <a:lnTo>
                                <a:pt x="5269" y="44"/>
                              </a:lnTo>
                              <a:lnTo>
                                <a:pt x="5269" y="29"/>
                              </a:lnTo>
                              <a:close/>
                              <a:moveTo>
                                <a:pt x="5269" y="0"/>
                              </a:moveTo>
                              <a:lnTo>
                                <a:pt x="4201" y="0"/>
                              </a:lnTo>
                              <a:lnTo>
                                <a:pt x="4119" y="0"/>
                              </a:lnTo>
                              <a:lnTo>
                                <a:pt x="3051" y="0"/>
                              </a:lnTo>
                              <a:lnTo>
                                <a:pt x="2969" y="0"/>
                              </a:lnTo>
                              <a:lnTo>
                                <a:pt x="2002" y="0"/>
                              </a:lnTo>
                              <a:lnTo>
                                <a:pt x="1920" y="0"/>
                              </a:lnTo>
                              <a:lnTo>
                                <a:pt x="1920" y="15"/>
                              </a:lnTo>
                              <a:lnTo>
                                <a:pt x="2002" y="15"/>
                              </a:lnTo>
                              <a:lnTo>
                                <a:pt x="2969" y="15"/>
                              </a:lnTo>
                              <a:lnTo>
                                <a:pt x="3051" y="15"/>
                              </a:lnTo>
                              <a:lnTo>
                                <a:pt x="4119" y="15"/>
                              </a:lnTo>
                              <a:lnTo>
                                <a:pt x="4201" y="15"/>
                              </a:lnTo>
                              <a:lnTo>
                                <a:pt x="5269" y="15"/>
                              </a:lnTo>
                              <a:lnTo>
                                <a:pt x="5269" y="0"/>
                              </a:lnTo>
                              <a:close/>
                              <a:moveTo>
                                <a:pt x="6219" y="29"/>
                              </a:moveTo>
                              <a:lnTo>
                                <a:pt x="5350" y="29"/>
                              </a:lnTo>
                              <a:lnTo>
                                <a:pt x="5269" y="29"/>
                              </a:lnTo>
                              <a:lnTo>
                                <a:pt x="5269" y="44"/>
                              </a:lnTo>
                              <a:lnTo>
                                <a:pt x="5350" y="44"/>
                              </a:lnTo>
                              <a:lnTo>
                                <a:pt x="6219" y="44"/>
                              </a:lnTo>
                              <a:lnTo>
                                <a:pt x="6219" y="29"/>
                              </a:lnTo>
                              <a:close/>
                              <a:moveTo>
                                <a:pt x="6219" y="0"/>
                              </a:moveTo>
                              <a:lnTo>
                                <a:pt x="5350" y="0"/>
                              </a:lnTo>
                              <a:lnTo>
                                <a:pt x="5269" y="0"/>
                              </a:lnTo>
                              <a:lnTo>
                                <a:pt x="5269" y="15"/>
                              </a:lnTo>
                              <a:lnTo>
                                <a:pt x="5350" y="15"/>
                              </a:lnTo>
                              <a:lnTo>
                                <a:pt x="6219" y="15"/>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427E60" id="AutoShape 8" o:spid="_x0000_s1026" style="position:absolute;margin-left:115pt;margin-top:-1.5pt;width:311pt;height:2.2pt;z-index:15775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" path="m1920,29l,29,,44r1920,l1920,29xm5269,29r-1068,l4119,29r-1068,l2969,29r-967,l1920,29r,15l2002,44r967,l3051,44r1068,l4201,44r1068,l5269,29xm5269,l4201,r-82,l3051,r-82,l2002,r-82,l1920,15r82,l2969,15r82,l4119,15r82,l5269,15r,-15xm6219,29r-869,l5269,29r,15l5350,44r869,l6219,29xm6219,l5350,r-81,l5269,15r81,l6219,15r,-15xe" fillcolor="black" stroked="f">
                <v:path arrowok="t" o:connecttype="custom" o:connectlocs="1219200,-635;0,-635;0,8890;1219200,8890;1219200,-635;3345815,-635;2667635,-635;2615565,-635;2615565,-635;1937385,-635;1885315,-635;1271270,-635;1219200,-635;1219200,8890;1271270,8890;1885315,8890;1937385,8890;2615565,8890;2615565,8890;2667635,8890;3345815,8890;3345815,-635;3345815,-19050;2667635,-19050;2615565,-19050;2615565,-19050;1937385,-19050;1885315,-19050;1271270,-19050;1219200,-19050;1219200,-9525;1271270,-9525;1885315,-9525;1937385,-9525;2615565,-9525;2615565,-9525;2667635,-9525;3345815,-9525;3345815,-19050;3949065,-635;3397250,-635;3345815,-635;3345815,8890;3397250,8890;3949065,8890;3949065,-635;3949065,-19050;3397250,-19050;3345815,-19050;3345815,-9525;3397250,-9525;3949065,-9525;3949065,-19050" o:connectangles="0,0,0,0,0,0,0,0,0,0,0,0,0,0,0,0,0,0,0,0,0,0,0,0,0,0,0,0,0,0,0,0,0,0,0,0,0,0,0,0,0,0,0,0,0,0,0,0,0,0,0,0,0"/>
                <w10:wrap anchorx="page"/>
              </v:shape>
            </w:pict>
          </mc:Fallback>
        </mc:AlternateContent>
      </w:r>
      <w:r w:rsidR="00FB2450">
        <w:rPr>
          <w:rFonts w:ascii="Arial MT"/>
          <w:sz w:val="18"/>
        </w:rPr>
        <w:t>Effects</w:t>
      </w:r>
      <w:r w:rsidR="00FB2450">
        <w:rPr>
          <w:rFonts w:ascii="Arial MT"/>
          <w:spacing w:val="-3"/>
          <w:sz w:val="18"/>
        </w:rPr>
        <w:t xml:space="preserve"> </w:t>
      </w:r>
      <w:r w:rsidR="00FB2450">
        <w:rPr>
          <w:rFonts w:ascii="Arial MT"/>
          <w:sz w:val="18"/>
        </w:rPr>
        <w:t>Specification</w:t>
      </w:r>
    </w:p>
    <w:p w14:paraId="5C2D1C26" w14:textId="26BC6E0F" w:rsidR="00030607" w:rsidRDefault="00CB053C">
      <w:pPr>
        <w:tabs>
          <w:tab w:val="left" w:pos="6610"/>
        </w:tabs>
        <w:spacing w:before="12"/>
        <w:ind w:left="5638"/>
        <w:rPr>
          <w:rFonts w:ascii="Arial MT"/>
          <w:sz w:val="18"/>
        </w:rPr>
      </w:pPr>
      <w:r>
        <w:rPr>
          <w:noProof/>
          <w:lang w:val="en-US"/>
        </w:rPr>
        <mc:AlternateContent>
          <mc:Choice Requires="wps">
            <w:drawing>
              <wp:anchor distT="0" distB="0" distL="0" distR="0" simplePos="0" relativeHeight="487632384" behindDoc="1" locked="0" layoutInCell="1" allowOverlap="1" wp14:anchorId="7E501152" wp14:editId="64FF0700">
                <wp:simplePos x="0" y="0"/>
                <wp:positionH relativeFrom="page">
                  <wp:posOffset>1460500</wp:posOffset>
                </wp:positionH>
                <wp:positionV relativeFrom="paragraph">
                  <wp:posOffset>195580</wp:posOffset>
                </wp:positionV>
                <wp:extent cx="3949700" cy="27940"/>
                <wp:effectExtent l="0" t="0" r="0" b="0"/>
                <wp:wrapTopAndBottom/>
                <wp:docPr id="1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7 308"/>
                            <a:gd name="T3" fmla="*/ 337 h 44"/>
                            <a:gd name="T4" fmla="+- 0 2300 2300"/>
                            <a:gd name="T5" fmla="*/ T4 w 6220"/>
                            <a:gd name="T6" fmla="+- 0 337 308"/>
                            <a:gd name="T7" fmla="*/ 337 h 44"/>
                            <a:gd name="T8" fmla="+- 0 2300 2300"/>
                            <a:gd name="T9" fmla="*/ T8 w 6220"/>
                            <a:gd name="T10" fmla="+- 0 351 308"/>
                            <a:gd name="T11" fmla="*/ 351 h 44"/>
                            <a:gd name="T12" fmla="+- 0 4220 2300"/>
                            <a:gd name="T13" fmla="*/ T12 w 6220"/>
                            <a:gd name="T14" fmla="+- 0 351 308"/>
                            <a:gd name="T15" fmla="*/ 351 h 44"/>
                            <a:gd name="T16" fmla="+- 0 4220 2300"/>
                            <a:gd name="T17" fmla="*/ T16 w 6220"/>
                            <a:gd name="T18" fmla="+- 0 337 308"/>
                            <a:gd name="T19" fmla="*/ 337 h 44"/>
                            <a:gd name="T20" fmla="+- 0 4220 2300"/>
                            <a:gd name="T21" fmla="*/ T20 w 6220"/>
                            <a:gd name="T22" fmla="+- 0 308 308"/>
                            <a:gd name="T23" fmla="*/ 308 h 44"/>
                            <a:gd name="T24" fmla="+- 0 2300 2300"/>
                            <a:gd name="T25" fmla="*/ T24 w 6220"/>
                            <a:gd name="T26" fmla="+- 0 308 308"/>
                            <a:gd name="T27" fmla="*/ 308 h 44"/>
                            <a:gd name="T28" fmla="+- 0 2300 2300"/>
                            <a:gd name="T29" fmla="*/ T28 w 6220"/>
                            <a:gd name="T30" fmla="+- 0 322 308"/>
                            <a:gd name="T31" fmla="*/ 322 h 44"/>
                            <a:gd name="T32" fmla="+- 0 4220 2300"/>
                            <a:gd name="T33" fmla="*/ T32 w 6220"/>
                            <a:gd name="T34" fmla="+- 0 322 308"/>
                            <a:gd name="T35" fmla="*/ 322 h 44"/>
                            <a:gd name="T36" fmla="+- 0 4220 2300"/>
                            <a:gd name="T37" fmla="*/ T36 w 6220"/>
                            <a:gd name="T38" fmla="+- 0 308 308"/>
                            <a:gd name="T39" fmla="*/ 308 h 44"/>
                            <a:gd name="T40" fmla="+- 0 7569 2300"/>
                            <a:gd name="T41" fmla="*/ T40 w 6220"/>
                            <a:gd name="T42" fmla="+- 0 337 308"/>
                            <a:gd name="T43" fmla="*/ 337 h 44"/>
                            <a:gd name="T44" fmla="+- 0 6501 2300"/>
                            <a:gd name="T45" fmla="*/ T44 w 6220"/>
                            <a:gd name="T46" fmla="+- 0 337 308"/>
                            <a:gd name="T47" fmla="*/ 337 h 44"/>
                            <a:gd name="T48" fmla="+- 0 6419 2300"/>
                            <a:gd name="T49" fmla="*/ T48 w 6220"/>
                            <a:gd name="T50" fmla="+- 0 337 308"/>
                            <a:gd name="T51" fmla="*/ 337 h 44"/>
                            <a:gd name="T52" fmla="+- 0 6419 2300"/>
                            <a:gd name="T53" fmla="*/ T52 w 6220"/>
                            <a:gd name="T54" fmla="+- 0 337 308"/>
                            <a:gd name="T55" fmla="*/ 337 h 44"/>
                            <a:gd name="T56" fmla="+- 0 5351 2300"/>
                            <a:gd name="T57" fmla="*/ T56 w 6220"/>
                            <a:gd name="T58" fmla="+- 0 337 308"/>
                            <a:gd name="T59" fmla="*/ 337 h 44"/>
                            <a:gd name="T60" fmla="+- 0 5269 2300"/>
                            <a:gd name="T61" fmla="*/ T60 w 6220"/>
                            <a:gd name="T62" fmla="+- 0 337 308"/>
                            <a:gd name="T63" fmla="*/ 337 h 44"/>
                            <a:gd name="T64" fmla="+- 0 4302 2300"/>
                            <a:gd name="T65" fmla="*/ T64 w 6220"/>
                            <a:gd name="T66" fmla="+- 0 337 308"/>
                            <a:gd name="T67" fmla="*/ 337 h 44"/>
                            <a:gd name="T68" fmla="+- 0 4220 2300"/>
                            <a:gd name="T69" fmla="*/ T68 w 6220"/>
                            <a:gd name="T70" fmla="+- 0 337 308"/>
                            <a:gd name="T71" fmla="*/ 337 h 44"/>
                            <a:gd name="T72" fmla="+- 0 4220 2300"/>
                            <a:gd name="T73" fmla="*/ T72 w 6220"/>
                            <a:gd name="T74" fmla="+- 0 351 308"/>
                            <a:gd name="T75" fmla="*/ 351 h 44"/>
                            <a:gd name="T76" fmla="+- 0 4302 2300"/>
                            <a:gd name="T77" fmla="*/ T76 w 6220"/>
                            <a:gd name="T78" fmla="+- 0 351 308"/>
                            <a:gd name="T79" fmla="*/ 351 h 44"/>
                            <a:gd name="T80" fmla="+- 0 5269 2300"/>
                            <a:gd name="T81" fmla="*/ T80 w 6220"/>
                            <a:gd name="T82" fmla="+- 0 351 308"/>
                            <a:gd name="T83" fmla="*/ 351 h 44"/>
                            <a:gd name="T84" fmla="+- 0 5351 2300"/>
                            <a:gd name="T85" fmla="*/ T84 w 6220"/>
                            <a:gd name="T86" fmla="+- 0 351 308"/>
                            <a:gd name="T87" fmla="*/ 351 h 44"/>
                            <a:gd name="T88" fmla="+- 0 6419 2300"/>
                            <a:gd name="T89" fmla="*/ T88 w 6220"/>
                            <a:gd name="T90" fmla="+- 0 351 308"/>
                            <a:gd name="T91" fmla="*/ 351 h 44"/>
                            <a:gd name="T92" fmla="+- 0 6419 2300"/>
                            <a:gd name="T93" fmla="*/ T92 w 6220"/>
                            <a:gd name="T94" fmla="+- 0 351 308"/>
                            <a:gd name="T95" fmla="*/ 351 h 44"/>
                            <a:gd name="T96" fmla="+- 0 6501 2300"/>
                            <a:gd name="T97" fmla="*/ T96 w 6220"/>
                            <a:gd name="T98" fmla="+- 0 351 308"/>
                            <a:gd name="T99" fmla="*/ 351 h 44"/>
                            <a:gd name="T100" fmla="+- 0 7569 2300"/>
                            <a:gd name="T101" fmla="*/ T100 w 6220"/>
                            <a:gd name="T102" fmla="+- 0 351 308"/>
                            <a:gd name="T103" fmla="*/ 351 h 44"/>
                            <a:gd name="T104" fmla="+- 0 7569 2300"/>
                            <a:gd name="T105" fmla="*/ T104 w 6220"/>
                            <a:gd name="T106" fmla="+- 0 337 308"/>
                            <a:gd name="T107" fmla="*/ 337 h 44"/>
                            <a:gd name="T108" fmla="+- 0 7569 2300"/>
                            <a:gd name="T109" fmla="*/ T108 w 6220"/>
                            <a:gd name="T110" fmla="+- 0 308 308"/>
                            <a:gd name="T111" fmla="*/ 308 h 44"/>
                            <a:gd name="T112" fmla="+- 0 6501 2300"/>
                            <a:gd name="T113" fmla="*/ T112 w 6220"/>
                            <a:gd name="T114" fmla="+- 0 308 308"/>
                            <a:gd name="T115" fmla="*/ 308 h 44"/>
                            <a:gd name="T116" fmla="+- 0 6419 2300"/>
                            <a:gd name="T117" fmla="*/ T116 w 6220"/>
                            <a:gd name="T118" fmla="+- 0 308 308"/>
                            <a:gd name="T119" fmla="*/ 308 h 44"/>
                            <a:gd name="T120" fmla="+- 0 6419 2300"/>
                            <a:gd name="T121" fmla="*/ T120 w 6220"/>
                            <a:gd name="T122" fmla="+- 0 308 308"/>
                            <a:gd name="T123" fmla="*/ 308 h 44"/>
                            <a:gd name="T124" fmla="+- 0 5351 2300"/>
                            <a:gd name="T125" fmla="*/ T124 w 6220"/>
                            <a:gd name="T126" fmla="+- 0 308 308"/>
                            <a:gd name="T127" fmla="*/ 308 h 44"/>
                            <a:gd name="T128" fmla="+- 0 5269 2300"/>
                            <a:gd name="T129" fmla="*/ T128 w 6220"/>
                            <a:gd name="T130" fmla="+- 0 308 308"/>
                            <a:gd name="T131" fmla="*/ 308 h 44"/>
                            <a:gd name="T132" fmla="+- 0 4302 2300"/>
                            <a:gd name="T133" fmla="*/ T132 w 6220"/>
                            <a:gd name="T134" fmla="+- 0 308 308"/>
                            <a:gd name="T135" fmla="*/ 308 h 44"/>
                            <a:gd name="T136" fmla="+- 0 4220 2300"/>
                            <a:gd name="T137" fmla="*/ T136 w 6220"/>
                            <a:gd name="T138" fmla="+- 0 308 308"/>
                            <a:gd name="T139" fmla="*/ 308 h 44"/>
                            <a:gd name="T140" fmla="+- 0 4220 2300"/>
                            <a:gd name="T141" fmla="*/ T140 w 6220"/>
                            <a:gd name="T142" fmla="+- 0 322 308"/>
                            <a:gd name="T143" fmla="*/ 322 h 44"/>
                            <a:gd name="T144" fmla="+- 0 4302 2300"/>
                            <a:gd name="T145" fmla="*/ T144 w 6220"/>
                            <a:gd name="T146" fmla="+- 0 322 308"/>
                            <a:gd name="T147" fmla="*/ 322 h 44"/>
                            <a:gd name="T148" fmla="+- 0 5269 2300"/>
                            <a:gd name="T149" fmla="*/ T148 w 6220"/>
                            <a:gd name="T150" fmla="+- 0 322 308"/>
                            <a:gd name="T151" fmla="*/ 322 h 44"/>
                            <a:gd name="T152" fmla="+- 0 5351 2300"/>
                            <a:gd name="T153" fmla="*/ T152 w 6220"/>
                            <a:gd name="T154" fmla="+- 0 322 308"/>
                            <a:gd name="T155" fmla="*/ 322 h 44"/>
                            <a:gd name="T156" fmla="+- 0 6419 2300"/>
                            <a:gd name="T157" fmla="*/ T156 w 6220"/>
                            <a:gd name="T158" fmla="+- 0 322 308"/>
                            <a:gd name="T159" fmla="*/ 322 h 44"/>
                            <a:gd name="T160" fmla="+- 0 6419 2300"/>
                            <a:gd name="T161" fmla="*/ T160 w 6220"/>
                            <a:gd name="T162" fmla="+- 0 322 308"/>
                            <a:gd name="T163" fmla="*/ 322 h 44"/>
                            <a:gd name="T164" fmla="+- 0 6501 2300"/>
                            <a:gd name="T165" fmla="*/ T164 w 6220"/>
                            <a:gd name="T166" fmla="+- 0 322 308"/>
                            <a:gd name="T167" fmla="*/ 322 h 44"/>
                            <a:gd name="T168" fmla="+- 0 7569 2300"/>
                            <a:gd name="T169" fmla="*/ T168 w 6220"/>
                            <a:gd name="T170" fmla="+- 0 322 308"/>
                            <a:gd name="T171" fmla="*/ 322 h 44"/>
                            <a:gd name="T172" fmla="+- 0 7569 2300"/>
                            <a:gd name="T173" fmla="*/ T172 w 6220"/>
                            <a:gd name="T174" fmla="+- 0 308 308"/>
                            <a:gd name="T175" fmla="*/ 308 h 44"/>
                            <a:gd name="T176" fmla="+- 0 8519 2300"/>
                            <a:gd name="T177" fmla="*/ T176 w 6220"/>
                            <a:gd name="T178" fmla="+- 0 337 308"/>
                            <a:gd name="T179" fmla="*/ 337 h 44"/>
                            <a:gd name="T180" fmla="+- 0 7650 2300"/>
                            <a:gd name="T181" fmla="*/ T180 w 6220"/>
                            <a:gd name="T182" fmla="+- 0 337 308"/>
                            <a:gd name="T183" fmla="*/ 337 h 44"/>
                            <a:gd name="T184" fmla="+- 0 7569 2300"/>
                            <a:gd name="T185" fmla="*/ T184 w 6220"/>
                            <a:gd name="T186" fmla="+- 0 337 308"/>
                            <a:gd name="T187" fmla="*/ 337 h 44"/>
                            <a:gd name="T188" fmla="+- 0 7569 2300"/>
                            <a:gd name="T189" fmla="*/ T188 w 6220"/>
                            <a:gd name="T190" fmla="+- 0 351 308"/>
                            <a:gd name="T191" fmla="*/ 351 h 44"/>
                            <a:gd name="T192" fmla="+- 0 7650 2300"/>
                            <a:gd name="T193" fmla="*/ T192 w 6220"/>
                            <a:gd name="T194" fmla="+- 0 351 308"/>
                            <a:gd name="T195" fmla="*/ 351 h 44"/>
                            <a:gd name="T196" fmla="+- 0 8519 2300"/>
                            <a:gd name="T197" fmla="*/ T196 w 6220"/>
                            <a:gd name="T198" fmla="+- 0 351 308"/>
                            <a:gd name="T199" fmla="*/ 351 h 44"/>
                            <a:gd name="T200" fmla="+- 0 8519 2300"/>
                            <a:gd name="T201" fmla="*/ T200 w 6220"/>
                            <a:gd name="T202" fmla="+- 0 337 308"/>
                            <a:gd name="T203" fmla="*/ 337 h 44"/>
                            <a:gd name="T204" fmla="+- 0 8519 2300"/>
                            <a:gd name="T205" fmla="*/ T204 w 6220"/>
                            <a:gd name="T206" fmla="+- 0 308 308"/>
                            <a:gd name="T207" fmla="*/ 308 h 44"/>
                            <a:gd name="T208" fmla="+- 0 7650 2300"/>
                            <a:gd name="T209" fmla="*/ T208 w 6220"/>
                            <a:gd name="T210" fmla="+- 0 308 308"/>
                            <a:gd name="T211" fmla="*/ 308 h 44"/>
                            <a:gd name="T212" fmla="+- 0 7569 2300"/>
                            <a:gd name="T213" fmla="*/ T212 w 6220"/>
                            <a:gd name="T214" fmla="+- 0 308 308"/>
                            <a:gd name="T215" fmla="*/ 308 h 44"/>
                            <a:gd name="T216" fmla="+- 0 7569 2300"/>
                            <a:gd name="T217" fmla="*/ T216 w 6220"/>
                            <a:gd name="T218" fmla="+- 0 322 308"/>
                            <a:gd name="T219" fmla="*/ 322 h 44"/>
                            <a:gd name="T220" fmla="+- 0 7650 2300"/>
                            <a:gd name="T221" fmla="*/ T220 w 6220"/>
                            <a:gd name="T222" fmla="+- 0 322 308"/>
                            <a:gd name="T223" fmla="*/ 322 h 44"/>
                            <a:gd name="T224" fmla="+- 0 8519 2300"/>
                            <a:gd name="T225" fmla="*/ T224 w 6220"/>
                            <a:gd name="T226" fmla="+- 0 322 308"/>
                            <a:gd name="T227" fmla="*/ 322 h 44"/>
                            <a:gd name="T228" fmla="+- 0 8519 2300"/>
                            <a:gd name="T229" fmla="*/ T228 w 6220"/>
                            <a:gd name="T230" fmla="+- 0 308 308"/>
                            <a:gd name="T231" fmla="*/ 30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2F727F" id="AutoShape 7" o:spid="_x0000_s1026" style="position:absolute;margin-left:115pt;margin-top:15.4pt;width:311pt;height:2.2pt;z-index:-15684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3995;0,213995;0,222885;1219200,222885;1219200,213995;1219200,195580;0,195580;0,204470;1219200,204470;1219200,195580;3345815,213995;2667635,213995;2615565,213995;2615565,213995;1937385,213995;1885315,213995;1271270,213995;1219200,213995;1219200,222885;1271270,222885;1885315,222885;1937385,222885;2615565,222885;2615565,222885;2667635,222885;3345815,222885;3345815,213995;3345815,195580;2667635,195580;2615565,195580;2615565,195580;1937385,195580;1885315,195580;1271270,195580;1219200,195580;1219200,204470;1271270,204470;1885315,204470;1937385,204470;2615565,204470;2615565,204470;2667635,204470;3345815,204470;3345815,195580;3949065,213995;3397250,213995;3345815,213995;3345815,222885;3397250,222885;3949065,222885;3949065,213995;3949065,195580;3397250,195580;3345815,195580;3345815,204470;3397250,204470;3949065,204470;3949065,195580" o:connectangles="0,0,0,0,0,0,0,0,0,0,0,0,0,0,0,0,0,0,0,0,0,0,0,0,0,0,0,0,0,0,0,0,0,0,0,0,0,0,0,0,0,0,0,0,0,0,0,0,0,0,0,0,0,0,0,0,0,0"/>
                <w10:wrap type="topAndBottom" anchorx="page"/>
              </v:shape>
            </w:pict>
          </mc:Fallback>
        </mc:AlternateContent>
      </w:r>
      <w:r w:rsidR="00FB2450">
        <w:rPr>
          <w:rFonts w:ascii="Arial MT"/>
          <w:sz w:val="18"/>
        </w:rPr>
        <w:t>S.D.</w:t>
      </w:r>
      <w:r w:rsidR="00FB2450">
        <w:rPr>
          <w:rFonts w:ascii="Arial MT"/>
          <w:sz w:val="18"/>
        </w:rPr>
        <w:tab/>
        <w:t>Rho</w:t>
      </w:r>
    </w:p>
    <w:p w14:paraId="499DCA00" w14:textId="77777777" w:rsidR="00030607" w:rsidRDefault="00FB2450">
      <w:pPr>
        <w:tabs>
          <w:tab w:val="left" w:pos="5338"/>
          <w:tab w:val="right" w:pos="7040"/>
        </w:tabs>
        <w:spacing w:before="73"/>
        <w:ind w:left="837"/>
        <w:rPr>
          <w:rFonts w:ascii="Arial MT"/>
          <w:sz w:val="18"/>
        </w:rPr>
      </w:pPr>
      <w:r>
        <w:rPr>
          <w:rFonts w:ascii="Arial MT"/>
          <w:sz w:val="18"/>
        </w:rPr>
        <w:t>Cross-section</w:t>
      </w:r>
      <w:r>
        <w:rPr>
          <w:rFonts w:ascii="Arial MT"/>
          <w:spacing w:val="-2"/>
          <w:sz w:val="18"/>
        </w:rPr>
        <w:t xml:space="preserve"> </w:t>
      </w:r>
      <w:r>
        <w:rPr>
          <w:rFonts w:ascii="Arial MT"/>
          <w:sz w:val="18"/>
        </w:rPr>
        <w:t>random</w:t>
      </w:r>
      <w:r>
        <w:rPr>
          <w:rFonts w:ascii="Arial MT"/>
          <w:sz w:val="18"/>
        </w:rPr>
        <w:tab/>
        <w:t>0.580319</w:t>
      </w:r>
      <w:r>
        <w:rPr>
          <w:rFonts w:ascii="Arial MT"/>
          <w:sz w:val="18"/>
        </w:rPr>
        <w:tab/>
        <w:t>0.5807</w:t>
      </w:r>
    </w:p>
    <w:p w14:paraId="455B46EE" w14:textId="2B9281B2" w:rsidR="00030607" w:rsidRDefault="00CB053C">
      <w:pPr>
        <w:tabs>
          <w:tab w:val="left" w:pos="5338"/>
          <w:tab w:val="right" w:pos="7040"/>
        </w:tabs>
        <w:spacing w:before="12"/>
        <w:ind w:left="837"/>
        <w:rPr>
          <w:rFonts w:ascii="Arial MT"/>
          <w:sz w:val="18"/>
        </w:rPr>
      </w:pPr>
      <w:r>
        <w:rPr>
          <w:noProof/>
          <w:lang w:val="en-US"/>
        </w:rPr>
        <mc:AlternateContent>
          <mc:Choice Requires="wps">
            <w:drawing>
              <wp:anchor distT="0" distB="0" distL="114300" distR="114300" simplePos="0" relativeHeight="15775744" behindDoc="0" locked="0" layoutInCell="1" allowOverlap="1" wp14:anchorId="60B58287" wp14:editId="7286770F">
                <wp:simplePos x="0" y="0"/>
                <wp:positionH relativeFrom="page">
                  <wp:posOffset>1460500</wp:posOffset>
                </wp:positionH>
                <wp:positionV relativeFrom="paragraph">
                  <wp:posOffset>195580</wp:posOffset>
                </wp:positionV>
                <wp:extent cx="3949700" cy="27940"/>
                <wp:effectExtent l="0" t="0" r="0" b="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49700" cy="27940"/>
                        </a:xfrm>
                        <a:custGeom>
                          <a:avLst/>
                          <a:gdLst>
                            <a:gd name="T0" fmla="+- 0 4220 2300"/>
                            <a:gd name="T1" fmla="*/ T0 w 6220"/>
                            <a:gd name="T2" fmla="+- 0 337 308"/>
                            <a:gd name="T3" fmla="*/ 337 h 44"/>
                            <a:gd name="T4" fmla="+- 0 2300 2300"/>
                            <a:gd name="T5" fmla="*/ T4 w 6220"/>
                            <a:gd name="T6" fmla="+- 0 337 308"/>
                            <a:gd name="T7" fmla="*/ 337 h 44"/>
                            <a:gd name="T8" fmla="+- 0 2300 2300"/>
                            <a:gd name="T9" fmla="*/ T8 w 6220"/>
                            <a:gd name="T10" fmla="+- 0 351 308"/>
                            <a:gd name="T11" fmla="*/ 351 h 44"/>
                            <a:gd name="T12" fmla="+- 0 4220 2300"/>
                            <a:gd name="T13" fmla="*/ T12 w 6220"/>
                            <a:gd name="T14" fmla="+- 0 351 308"/>
                            <a:gd name="T15" fmla="*/ 351 h 44"/>
                            <a:gd name="T16" fmla="+- 0 4220 2300"/>
                            <a:gd name="T17" fmla="*/ T16 w 6220"/>
                            <a:gd name="T18" fmla="+- 0 337 308"/>
                            <a:gd name="T19" fmla="*/ 337 h 44"/>
                            <a:gd name="T20" fmla="+- 0 4220 2300"/>
                            <a:gd name="T21" fmla="*/ T20 w 6220"/>
                            <a:gd name="T22" fmla="+- 0 308 308"/>
                            <a:gd name="T23" fmla="*/ 308 h 44"/>
                            <a:gd name="T24" fmla="+- 0 2300 2300"/>
                            <a:gd name="T25" fmla="*/ T24 w 6220"/>
                            <a:gd name="T26" fmla="+- 0 308 308"/>
                            <a:gd name="T27" fmla="*/ 308 h 44"/>
                            <a:gd name="T28" fmla="+- 0 2300 2300"/>
                            <a:gd name="T29" fmla="*/ T28 w 6220"/>
                            <a:gd name="T30" fmla="+- 0 322 308"/>
                            <a:gd name="T31" fmla="*/ 322 h 44"/>
                            <a:gd name="T32" fmla="+- 0 4220 2300"/>
                            <a:gd name="T33" fmla="*/ T32 w 6220"/>
                            <a:gd name="T34" fmla="+- 0 322 308"/>
                            <a:gd name="T35" fmla="*/ 322 h 44"/>
                            <a:gd name="T36" fmla="+- 0 4220 2300"/>
                            <a:gd name="T37" fmla="*/ T36 w 6220"/>
                            <a:gd name="T38" fmla="+- 0 308 308"/>
                            <a:gd name="T39" fmla="*/ 308 h 44"/>
                            <a:gd name="T40" fmla="+- 0 7569 2300"/>
                            <a:gd name="T41" fmla="*/ T40 w 6220"/>
                            <a:gd name="T42" fmla="+- 0 337 308"/>
                            <a:gd name="T43" fmla="*/ 337 h 44"/>
                            <a:gd name="T44" fmla="+- 0 6501 2300"/>
                            <a:gd name="T45" fmla="*/ T44 w 6220"/>
                            <a:gd name="T46" fmla="+- 0 337 308"/>
                            <a:gd name="T47" fmla="*/ 337 h 44"/>
                            <a:gd name="T48" fmla="+- 0 6419 2300"/>
                            <a:gd name="T49" fmla="*/ T48 w 6220"/>
                            <a:gd name="T50" fmla="+- 0 337 308"/>
                            <a:gd name="T51" fmla="*/ 337 h 44"/>
                            <a:gd name="T52" fmla="+- 0 6419 2300"/>
                            <a:gd name="T53" fmla="*/ T52 w 6220"/>
                            <a:gd name="T54" fmla="+- 0 337 308"/>
                            <a:gd name="T55" fmla="*/ 337 h 44"/>
                            <a:gd name="T56" fmla="+- 0 5351 2300"/>
                            <a:gd name="T57" fmla="*/ T56 w 6220"/>
                            <a:gd name="T58" fmla="+- 0 337 308"/>
                            <a:gd name="T59" fmla="*/ 337 h 44"/>
                            <a:gd name="T60" fmla="+- 0 5269 2300"/>
                            <a:gd name="T61" fmla="*/ T60 w 6220"/>
                            <a:gd name="T62" fmla="+- 0 337 308"/>
                            <a:gd name="T63" fmla="*/ 337 h 44"/>
                            <a:gd name="T64" fmla="+- 0 4302 2300"/>
                            <a:gd name="T65" fmla="*/ T64 w 6220"/>
                            <a:gd name="T66" fmla="+- 0 337 308"/>
                            <a:gd name="T67" fmla="*/ 337 h 44"/>
                            <a:gd name="T68" fmla="+- 0 4220 2300"/>
                            <a:gd name="T69" fmla="*/ T68 w 6220"/>
                            <a:gd name="T70" fmla="+- 0 337 308"/>
                            <a:gd name="T71" fmla="*/ 337 h 44"/>
                            <a:gd name="T72" fmla="+- 0 4220 2300"/>
                            <a:gd name="T73" fmla="*/ T72 w 6220"/>
                            <a:gd name="T74" fmla="+- 0 351 308"/>
                            <a:gd name="T75" fmla="*/ 351 h 44"/>
                            <a:gd name="T76" fmla="+- 0 4302 2300"/>
                            <a:gd name="T77" fmla="*/ T76 w 6220"/>
                            <a:gd name="T78" fmla="+- 0 351 308"/>
                            <a:gd name="T79" fmla="*/ 351 h 44"/>
                            <a:gd name="T80" fmla="+- 0 5269 2300"/>
                            <a:gd name="T81" fmla="*/ T80 w 6220"/>
                            <a:gd name="T82" fmla="+- 0 351 308"/>
                            <a:gd name="T83" fmla="*/ 351 h 44"/>
                            <a:gd name="T84" fmla="+- 0 5351 2300"/>
                            <a:gd name="T85" fmla="*/ T84 w 6220"/>
                            <a:gd name="T86" fmla="+- 0 351 308"/>
                            <a:gd name="T87" fmla="*/ 351 h 44"/>
                            <a:gd name="T88" fmla="+- 0 6419 2300"/>
                            <a:gd name="T89" fmla="*/ T88 w 6220"/>
                            <a:gd name="T90" fmla="+- 0 351 308"/>
                            <a:gd name="T91" fmla="*/ 351 h 44"/>
                            <a:gd name="T92" fmla="+- 0 6419 2300"/>
                            <a:gd name="T93" fmla="*/ T92 w 6220"/>
                            <a:gd name="T94" fmla="+- 0 351 308"/>
                            <a:gd name="T95" fmla="*/ 351 h 44"/>
                            <a:gd name="T96" fmla="+- 0 6501 2300"/>
                            <a:gd name="T97" fmla="*/ T96 w 6220"/>
                            <a:gd name="T98" fmla="+- 0 351 308"/>
                            <a:gd name="T99" fmla="*/ 351 h 44"/>
                            <a:gd name="T100" fmla="+- 0 7569 2300"/>
                            <a:gd name="T101" fmla="*/ T100 w 6220"/>
                            <a:gd name="T102" fmla="+- 0 351 308"/>
                            <a:gd name="T103" fmla="*/ 351 h 44"/>
                            <a:gd name="T104" fmla="+- 0 7569 2300"/>
                            <a:gd name="T105" fmla="*/ T104 w 6220"/>
                            <a:gd name="T106" fmla="+- 0 337 308"/>
                            <a:gd name="T107" fmla="*/ 337 h 44"/>
                            <a:gd name="T108" fmla="+- 0 7569 2300"/>
                            <a:gd name="T109" fmla="*/ T108 w 6220"/>
                            <a:gd name="T110" fmla="+- 0 308 308"/>
                            <a:gd name="T111" fmla="*/ 308 h 44"/>
                            <a:gd name="T112" fmla="+- 0 6501 2300"/>
                            <a:gd name="T113" fmla="*/ T112 w 6220"/>
                            <a:gd name="T114" fmla="+- 0 308 308"/>
                            <a:gd name="T115" fmla="*/ 308 h 44"/>
                            <a:gd name="T116" fmla="+- 0 6419 2300"/>
                            <a:gd name="T117" fmla="*/ T116 w 6220"/>
                            <a:gd name="T118" fmla="+- 0 308 308"/>
                            <a:gd name="T119" fmla="*/ 308 h 44"/>
                            <a:gd name="T120" fmla="+- 0 6419 2300"/>
                            <a:gd name="T121" fmla="*/ T120 w 6220"/>
                            <a:gd name="T122" fmla="+- 0 308 308"/>
                            <a:gd name="T123" fmla="*/ 308 h 44"/>
                            <a:gd name="T124" fmla="+- 0 5351 2300"/>
                            <a:gd name="T125" fmla="*/ T124 w 6220"/>
                            <a:gd name="T126" fmla="+- 0 308 308"/>
                            <a:gd name="T127" fmla="*/ 308 h 44"/>
                            <a:gd name="T128" fmla="+- 0 5269 2300"/>
                            <a:gd name="T129" fmla="*/ T128 w 6220"/>
                            <a:gd name="T130" fmla="+- 0 308 308"/>
                            <a:gd name="T131" fmla="*/ 308 h 44"/>
                            <a:gd name="T132" fmla="+- 0 4302 2300"/>
                            <a:gd name="T133" fmla="*/ T132 w 6220"/>
                            <a:gd name="T134" fmla="+- 0 308 308"/>
                            <a:gd name="T135" fmla="*/ 308 h 44"/>
                            <a:gd name="T136" fmla="+- 0 4220 2300"/>
                            <a:gd name="T137" fmla="*/ T136 w 6220"/>
                            <a:gd name="T138" fmla="+- 0 308 308"/>
                            <a:gd name="T139" fmla="*/ 308 h 44"/>
                            <a:gd name="T140" fmla="+- 0 4220 2300"/>
                            <a:gd name="T141" fmla="*/ T140 w 6220"/>
                            <a:gd name="T142" fmla="+- 0 322 308"/>
                            <a:gd name="T143" fmla="*/ 322 h 44"/>
                            <a:gd name="T144" fmla="+- 0 4302 2300"/>
                            <a:gd name="T145" fmla="*/ T144 w 6220"/>
                            <a:gd name="T146" fmla="+- 0 322 308"/>
                            <a:gd name="T147" fmla="*/ 322 h 44"/>
                            <a:gd name="T148" fmla="+- 0 5269 2300"/>
                            <a:gd name="T149" fmla="*/ T148 w 6220"/>
                            <a:gd name="T150" fmla="+- 0 322 308"/>
                            <a:gd name="T151" fmla="*/ 322 h 44"/>
                            <a:gd name="T152" fmla="+- 0 5351 2300"/>
                            <a:gd name="T153" fmla="*/ T152 w 6220"/>
                            <a:gd name="T154" fmla="+- 0 322 308"/>
                            <a:gd name="T155" fmla="*/ 322 h 44"/>
                            <a:gd name="T156" fmla="+- 0 6419 2300"/>
                            <a:gd name="T157" fmla="*/ T156 w 6220"/>
                            <a:gd name="T158" fmla="+- 0 322 308"/>
                            <a:gd name="T159" fmla="*/ 322 h 44"/>
                            <a:gd name="T160" fmla="+- 0 6419 2300"/>
                            <a:gd name="T161" fmla="*/ T160 w 6220"/>
                            <a:gd name="T162" fmla="+- 0 322 308"/>
                            <a:gd name="T163" fmla="*/ 322 h 44"/>
                            <a:gd name="T164" fmla="+- 0 6501 2300"/>
                            <a:gd name="T165" fmla="*/ T164 w 6220"/>
                            <a:gd name="T166" fmla="+- 0 322 308"/>
                            <a:gd name="T167" fmla="*/ 322 h 44"/>
                            <a:gd name="T168" fmla="+- 0 7569 2300"/>
                            <a:gd name="T169" fmla="*/ T168 w 6220"/>
                            <a:gd name="T170" fmla="+- 0 322 308"/>
                            <a:gd name="T171" fmla="*/ 322 h 44"/>
                            <a:gd name="T172" fmla="+- 0 7569 2300"/>
                            <a:gd name="T173" fmla="*/ T172 w 6220"/>
                            <a:gd name="T174" fmla="+- 0 308 308"/>
                            <a:gd name="T175" fmla="*/ 308 h 44"/>
                            <a:gd name="T176" fmla="+- 0 8519 2300"/>
                            <a:gd name="T177" fmla="*/ T176 w 6220"/>
                            <a:gd name="T178" fmla="+- 0 337 308"/>
                            <a:gd name="T179" fmla="*/ 337 h 44"/>
                            <a:gd name="T180" fmla="+- 0 7650 2300"/>
                            <a:gd name="T181" fmla="*/ T180 w 6220"/>
                            <a:gd name="T182" fmla="+- 0 337 308"/>
                            <a:gd name="T183" fmla="*/ 337 h 44"/>
                            <a:gd name="T184" fmla="+- 0 7569 2300"/>
                            <a:gd name="T185" fmla="*/ T184 w 6220"/>
                            <a:gd name="T186" fmla="+- 0 337 308"/>
                            <a:gd name="T187" fmla="*/ 337 h 44"/>
                            <a:gd name="T188" fmla="+- 0 7569 2300"/>
                            <a:gd name="T189" fmla="*/ T188 w 6220"/>
                            <a:gd name="T190" fmla="+- 0 351 308"/>
                            <a:gd name="T191" fmla="*/ 351 h 44"/>
                            <a:gd name="T192" fmla="+- 0 7650 2300"/>
                            <a:gd name="T193" fmla="*/ T192 w 6220"/>
                            <a:gd name="T194" fmla="+- 0 351 308"/>
                            <a:gd name="T195" fmla="*/ 351 h 44"/>
                            <a:gd name="T196" fmla="+- 0 8519 2300"/>
                            <a:gd name="T197" fmla="*/ T196 w 6220"/>
                            <a:gd name="T198" fmla="+- 0 351 308"/>
                            <a:gd name="T199" fmla="*/ 351 h 44"/>
                            <a:gd name="T200" fmla="+- 0 8519 2300"/>
                            <a:gd name="T201" fmla="*/ T200 w 6220"/>
                            <a:gd name="T202" fmla="+- 0 337 308"/>
                            <a:gd name="T203" fmla="*/ 337 h 44"/>
                            <a:gd name="T204" fmla="+- 0 8519 2300"/>
                            <a:gd name="T205" fmla="*/ T204 w 6220"/>
                            <a:gd name="T206" fmla="+- 0 308 308"/>
                            <a:gd name="T207" fmla="*/ 308 h 44"/>
                            <a:gd name="T208" fmla="+- 0 7650 2300"/>
                            <a:gd name="T209" fmla="*/ T208 w 6220"/>
                            <a:gd name="T210" fmla="+- 0 308 308"/>
                            <a:gd name="T211" fmla="*/ 308 h 44"/>
                            <a:gd name="T212" fmla="+- 0 7569 2300"/>
                            <a:gd name="T213" fmla="*/ T212 w 6220"/>
                            <a:gd name="T214" fmla="+- 0 308 308"/>
                            <a:gd name="T215" fmla="*/ 308 h 44"/>
                            <a:gd name="T216" fmla="+- 0 7569 2300"/>
                            <a:gd name="T217" fmla="*/ T216 w 6220"/>
                            <a:gd name="T218" fmla="+- 0 322 308"/>
                            <a:gd name="T219" fmla="*/ 322 h 44"/>
                            <a:gd name="T220" fmla="+- 0 7650 2300"/>
                            <a:gd name="T221" fmla="*/ T220 w 6220"/>
                            <a:gd name="T222" fmla="+- 0 322 308"/>
                            <a:gd name="T223" fmla="*/ 322 h 44"/>
                            <a:gd name="T224" fmla="+- 0 8519 2300"/>
                            <a:gd name="T225" fmla="*/ T224 w 6220"/>
                            <a:gd name="T226" fmla="+- 0 322 308"/>
                            <a:gd name="T227" fmla="*/ 322 h 44"/>
                            <a:gd name="T228" fmla="+- 0 8519 2300"/>
                            <a:gd name="T229" fmla="*/ T228 w 6220"/>
                            <a:gd name="T230" fmla="+- 0 308 308"/>
                            <a:gd name="T231" fmla="*/ 308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6220" h="44">
                              <a:moveTo>
                                <a:pt x="1920" y="29"/>
                              </a:moveTo>
                              <a:lnTo>
                                <a:pt x="0" y="29"/>
                              </a:lnTo>
                              <a:lnTo>
                                <a:pt x="0" y="43"/>
                              </a:lnTo>
                              <a:lnTo>
                                <a:pt x="1920" y="43"/>
                              </a:lnTo>
                              <a:lnTo>
                                <a:pt x="1920" y="29"/>
                              </a:lnTo>
                              <a:close/>
                              <a:moveTo>
                                <a:pt x="1920" y="0"/>
                              </a:moveTo>
                              <a:lnTo>
                                <a:pt x="0" y="0"/>
                              </a:lnTo>
                              <a:lnTo>
                                <a:pt x="0" y="14"/>
                              </a:lnTo>
                              <a:lnTo>
                                <a:pt x="1920" y="14"/>
                              </a:lnTo>
                              <a:lnTo>
                                <a:pt x="1920" y="0"/>
                              </a:lnTo>
                              <a:close/>
                              <a:moveTo>
                                <a:pt x="5269" y="29"/>
                              </a:moveTo>
                              <a:lnTo>
                                <a:pt x="4201" y="29"/>
                              </a:lnTo>
                              <a:lnTo>
                                <a:pt x="4119" y="29"/>
                              </a:lnTo>
                              <a:lnTo>
                                <a:pt x="3051" y="29"/>
                              </a:lnTo>
                              <a:lnTo>
                                <a:pt x="2969" y="29"/>
                              </a:lnTo>
                              <a:lnTo>
                                <a:pt x="2002" y="29"/>
                              </a:lnTo>
                              <a:lnTo>
                                <a:pt x="1920" y="29"/>
                              </a:lnTo>
                              <a:lnTo>
                                <a:pt x="1920" y="43"/>
                              </a:lnTo>
                              <a:lnTo>
                                <a:pt x="2002" y="43"/>
                              </a:lnTo>
                              <a:lnTo>
                                <a:pt x="2969" y="43"/>
                              </a:lnTo>
                              <a:lnTo>
                                <a:pt x="3051" y="43"/>
                              </a:lnTo>
                              <a:lnTo>
                                <a:pt x="4119" y="43"/>
                              </a:lnTo>
                              <a:lnTo>
                                <a:pt x="4201" y="43"/>
                              </a:lnTo>
                              <a:lnTo>
                                <a:pt x="5269" y="43"/>
                              </a:lnTo>
                              <a:lnTo>
                                <a:pt x="5269" y="29"/>
                              </a:lnTo>
                              <a:close/>
                              <a:moveTo>
                                <a:pt x="5269" y="0"/>
                              </a:moveTo>
                              <a:lnTo>
                                <a:pt x="4201" y="0"/>
                              </a:lnTo>
                              <a:lnTo>
                                <a:pt x="4119" y="0"/>
                              </a:lnTo>
                              <a:lnTo>
                                <a:pt x="3051" y="0"/>
                              </a:lnTo>
                              <a:lnTo>
                                <a:pt x="2969" y="0"/>
                              </a:lnTo>
                              <a:lnTo>
                                <a:pt x="2002" y="0"/>
                              </a:lnTo>
                              <a:lnTo>
                                <a:pt x="1920" y="0"/>
                              </a:lnTo>
                              <a:lnTo>
                                <a:pt x="1920" y="14"/>
                              </a:lnTo>
                              <a:lnTo>
                                <a:pt x="2002" y="14"/>
                              </a:lnTo>
                              <a:lnTo>
                                <a:pt x="2969" y="14"/>
                              </a:lnTo>
                              <a:lnTo>
                                <a:pt x="3051" y="14"/>
                              </a:lnTo>
                              <a:lnTo>
                                <a:pt x="4119" y="14"/>
                              </a:lnTo>
                              <a:lnTo>
                                <a:pt x="4201" y="14"/>
                              </a:lnTo>
                              <a:lnTo>
                                <a:pt x="5269" y="14"/>
                              </a:lnTo>
                              <a:lnTo>
                                <a:pt x="5269" y="0"/>
                              </a:lnTo>
                              <a:close/>
                              <a:moveTo>
                                <a:pt x="6219" y="29"/>
                              </a:moveTo>
                              <a:lnTo>
                                <a:pt x="5350" y="29"/>
                              </a:lnTo>
                              <a:lnTo>
                                <a:pt x="5269" y="29"/>
                              </a:lnTo>
                              <a:lnTo>
                                <a:pt x="5269" y="43"/>
                              </a:lnTo>
                              <a:lnTo>
                                <a:pt x="5350" y="43"/>
                              </a:lnTo>
                              <a:lnTo>
                                <a:pt x="6219" y="43"/>
                              </a:lnTo>
                              <a:lnTo>
                                <a:pt x="6219" y="29"/>
                              </a:lnTo>
                              <a:close/>
                              <a:moveTo>
                                <a:pt x="6219" y="0"/>
                              </a:moveTo>
                              <a:lnTo>
                                <a:pt x="5350" y="0"/>
                              </a:lnTo>
                              <a:lnTo>
                                <a:pt x="5269" y="0"/>
                              </a:lnTo>
                              <a:lnTo>
                                <a:pt x="5269" y="14"/>
                              </a:lnTo>
                              <a:lnTo>
                                <a:pt x="5350" y="14"/>
                              </a:lnTo>
                              <a:lnTo>
                                <a:pt x="6219" y="14"/>
                              </a:lnTo>
                              <a:lnTo>
                                <a:pt x="621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91E73" id="AutoShape 6" o:spid="_x0000_s1026" style="position:absolute;margin-left:115pt;margin-top:15.4pt;width:311pt;height:2.2pt;z-index:15775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" path="m1920,29l,29,,43r1920,l1920,29xm1920,l,,,14r1920,l1920,xm5269,29r-1068,l4119,29r-1068,l2969,29r-967,l1920,29r,14l2002,43r967,l3051,43r1068,l4201,43r1068,l5269,29xm5269,l4201,r-82,l3051,r-82,l2002,r-82,l1920,14r82,l2969,14r82,l4119,14r82,l5269,14r,-14xm6219,29r-869,l5269,29r,14l5350,43r869,l6219,29xm6219,l5350,r-81,l5269,14r81,l6219,14r,-14xe" fillcolor="black" stroked="f">
                <v:path arrowok="t" o:connecttype="custom" o:connectlocs="1219200,213995;0,213995;0,222885;1219200,222885;1219200,213995;1219200,195580;0,195580;0,204470;1219200,204470;1219200,195580;3345815,213995;2667635,213995;2615565,213995;2615565,213995;1937385,213995;1885315,213995;1271270,213995;1219200,213995;1219200,222885;1271270,222885;1885315,222885;1937385,222885;2615565,222885;2615565,222885;2667635,222885;3345815,222885;3345815,213995;3345815,195580;2667635,195580;2615565,195580;2615565,195580;1937385,195580;1885315,195580;1271270,195580;1219200,195580;1219200,204470;1271270,204470;1885315,204470;1937385,204470;2615565,204470;2615565,204470;2667635,204470;3345815,204470;3345815,195580;3949065,213995;3397250,213995;3345815,213995;3345815,222885;3397250,222885;3949065,222885;3949065,213995;3949065,195580;3397250,195580;3345815,195580;3345815,204470;3397250,204470;3949065,204470;3949065,195580" o:connectangles="0,0,0,0,0,0,0,0,0,0,0,0,0,0,0,0,0,0,0,0,0,0,0,0,0,0,0,0,0,0,0,0,0,0,0,0,0,0,0,0,0,0,0,0,0,0,0,0,0,0,0,0,0,0,0,0,0,0"/>
                <w10:wrap anchorx="page"/>
              </v:shape>
            </w:pict>
          </mc:Fallback>
        </mc:AlternateContent>
      </w:r>
      <w:r w:rsidR="00FB2450">
        <w:rPr>
          <w:rFonts w:ascii="Arial MT"/>
          <w:sz w:val="18"/>
        </w:rPr>
        <w:t>Idiosyncratic</w:t>
      </w:r>
      <w:r w:rsidR="00FB2450">
        <w:rPr>
          <w:rFonts w:ascii="Arial MT"/>
          <w:spacing w:val="-2"/>
          <w:sz w:val="18"/>
        </w:rPr>
        <w:t xml:space="preserve"> </w:t>
      </w:r>
      <w:r w:rsidR="00FB2450">
        <w:rPr>
          <w:rFonts w:ascii="Arial MT"/>
          <w:sz w:val="18"/>
        </w:rPr>
        <w:t>random</w:t>
      </w:r>
      <w:r w:rsidR="00FB2450">
        <w:rPr>
          <w:rFonts w:ascii="Arial MT"/>
          <w:sz w:val="18"/>
        </w:rPr>
        <w:tab/>
        <w:t>0.493144</w:t>
      </w:r>
      <w:r w:rsidR="00FB2450">
        <w:rPr>
          <w:rFonts w:ascii="Arial MT"/>
          <w:sz w:val="18"/>
        </w:rPr>
        <w:tab/>
        <w:t>0.4193</w:t>
      </w:r>
    </w:p>
    <w:p w14:paraId="59BCE5A3" w14:textId="3083758B" w:rsidR="00030607" w:rsidRDefault="00CB053C">
      <w:pPr>
        <w:spacing w:before="234"/>
        <w:ind w:left="3091"/>
        <w:rPr>
          <w:rFonts w:ascii="Arial MT"/>
          <w:sz w:val="18"/>
        </w:rPr>
      </w:pPr>
      <w:r>
        <w:rPr>
          <w:noProof/>
          <w:lang w:val="en-US"/>
        </w:rPr>
        <mc:AlternateContent>
          <mc:Choice Requires="wps">
            <w:drawing>
              <wp:anchor distT="0" distB="0" distL="0" distR="0" simplePos="0" relativeHeight="487632896" behindDoc="1" locked="0" layoutInCell="1" allowOverlap="1" wp14:anchorId="2E5D6C1B" wp14:editId="4A01576B">
                <wp:simplePos x="0" y="0"/>
                <wp:positionH relativeFrom="page">
                  <wp:posOffset>1460500</wp:posOffset>
                </wp:positionH>
                <wp:positionV relativeFrom="paragraph">
                  <wp:posOffset>336550</wp:posOffset>
                </wp:positionV>
                <wp:extent cx="1219200" cy="8890"/>
                <wp:effectExtent l="0" t="0" r="0" b="0"/>
                <wp:wrapTopAndBottom/>
                <wp:docPr id="1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274951" id="Rectangle 5" o:spid="_x0000_s1026" style="position:absolute;margin-left:115pt;margin-top:26.5pt;width:96pt;height:.7pt;z-index:-156835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" fillcolor="black" stroked="f">
                <w10:wrap type="topAndBottom" anchorx="page"/>
              </v:rect>
            </w:pict>
          </mc:Fallback>
        </mc:AlternateContent>
      </w:r>
      <w:r>
        <w:rPr>
          <w:noProof/>
          <w:lang w:val="en-US"/>
        </w:rPr>
        <mc:AlternateContent>
          <mc:Choice Requires="wps">
            <w:drawing>
              <wp:anchor distT="0" distB="0" distL="114300" distR="114300" simplePos="0" relativeHeight="482832896" behindDoc="1" locked="0" layoutInCell="1" allowOverlap="1" wp14:anchorId="51091356" wp14:editId="2F9354F7">
                <wp:simplePos x="0" y="0"/>
                <wp:positionH relativeFrom="page">
                  <wp:posOffset>1460500</wp:posOffset>
                </wp:positionH>
                <wp:positionV relativeFrom="paragraph">
                  <wp:posOffset>1174750</wp:posOffset>
                </wp:positionV>
                <wp:extent cx="1219200" cy="8890"/>
                <wp:effectExtent l="0" t="0" r="0" b="0"/>
                <wp:wrapNone/>
                <wp:docPr id="1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FCC926" id="Rectangle 4" o:spid="_x0000_s1026" style="position:absolute;margin-left:115pt;margin-top:92.5pt;width:96pt;height:.7pt;z-index:-20483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" fillcolor="black" stroked="f">
                <w10:wrap anchorx="page"/>
              </v:rect>
            </w:pict>
          </mc:Fallback>
        </mc:AlternateContent>
      </w:r>
      <w:r w:rsidR="00FB2450">
        <w:rPr>
          <w:rFonts w:ascii="Arial MT"/>
          <w:sz w:val="18"/>
        </w:rPr>
        <w:t>Weighted</w:t>
      </w:r>
      <w:r w:rsidR="00FB2450">
        <w:rPr>
          <w:rFonts w:ascii="Arial MT"/>
          <w:spacing w:val="-3"/>
          <w:sz w:val="18"/>
        </w:rPr>
        <w:t xml:space="preserve"> </w:t>
      </w:r>
      <w:r w:rsidR="00FB2450">
        <w:rPr>
          <w:rFonts w:ascii="Arial MT"/>
          <w:sz w:val="18"/>
        </w:rPr>
        <w:t>Statistics</w:t>
      </w:r>
    </w:p>
    <w:tbl>
      <w:tblPr>
        <w:tblW w:w="0" w:type="auto"/>
        <w:tblInd w:w="847" w:type="dxa"/>
        <w:tblLayout w:type="fixed"/>
        <w:tblCellMar>
          <w:left w:w="0" w:type="dxa"/>
          <w:right w:w="0" w:type="dxa"/>
        </w:tblCellMar>
        <w:tblLook w:val="01E0" w:firstRow="1" w:lastRow="1" w:firstColumn="1" w:lastColumn="1" w:noHBand="0" w:noVBand="0"/>
      </w:tblPr>
      <w:tblGrid>
        <w:gridCol w:w="1920"/>
        <w:gridCol w:w="1214"/>
        <w:gridCol w:w="1999"/>
        <w:gridCol w:w="1085"/>
      </w:tblGrid>
      <w:tr w:rsidR="00030607" w14:paraId="250CA71A" w14:textId="77777777">
        <w:trPr>
          <w:trHeight w:val="301"/>
        </w:trPr>
        <w:tc>
          <w:tcPr>
            <w:tcW w:w="1920" w:type="dxa"/>
            <w:tcBorders>
              <w:top w:val="single" w:sz="6" w:space="0" w:color="000000"/>
            </w:tcBorders>
          </w:tcPr>
          <w:p w14:paraId="3EC27B80" w14:textId="77777777" w:rsidR="00030607" w:rsidRDefault="00FB2450">
            <w:pPr>
              <w:pStyle w:val="TableParagraph"/>
              <w:spacing w:before="84" w:line="197" w:lineRule="exact"/>
              <w:ind w:left="-3"/>
              <w:rPr>
                <w:rFonts w:ascii="Arial MT"/>
                <w:sz w:val="18"/>
              </w:rPr>
            </w:pPr>
            <w:r>
              <w:rPr>
                <w:rFonts w:ascii="Arial MT"/>
                <w:sz w:val="18"/>
              </w:rPr>
              <w:t>R-squared</w:t>
            </w:r>
          </w:p>
        </w:tc>
        <w:tc>
          <w:tcPr>
            <w:tcW w:w="1214" w:type="dxa"/>
            <w:tcBorders>
              <w:top w:val="double" w:sz="2" w:space="0" w:color="000000"/>
            </w:tcBorders>
          </w:tcPr>
          <w:p w14:paraId="4608BCCF" w14:textId="77777777" w:rsidR="00030607" w:rsidRDefault="00FB2450">
            <w:pPr>
              <w:pStyle w:val="TableParagraph"/>
              <w:spacing w:before="84" w:line="197" w:lineRule="exact"/>
              <w:ind w:left="276"/>
              <w:rPr>
                <w:rFonts w:ascii="Arial MT"/>
                <w:sz w:val="18"/>
              </w:rPr>
            </w:pPr>
            <w:r>
              <w:rPr>
                <w:rFonts w:ascii="Arial MT"/>
                <w:sz w:val="18"/>
              </w:rPr>
              <w:t>0.515055</w:t>
            </w:r>
          </w:p>
        </w:tc>
        <w:tc>
          <w:tcPr>
            <w:tcW w:w="1999" w:type="dxa"/>
            <w:tcBorders>
              <w:top w:val="double" w:sz="2" w:space="0" w:color="000000"/>
            </w:tcBorders>
          </w:tcPr>
          <w:p w14:paraId="58402CD6" w14:textId="77777777" w:rsidR="00030607" w:rsidRDefault="00FB2450">
            <w:pPr>
              <w:pStyle w:val="TableParagraph"/>
              <w:spacing w:before="84" w:line="197" w:lineRule="exact"/>
              <w:ind w:left="36"/>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3104ED34" w14:textId="77777777" w:rsidR="00030607" w:rsidRDefault="00FB2450">
            <w:pPr>
              <w:pStyle w:val="TableParagraph"/>
              <w:spacing w:before="84" w:line="197" w:lineRule="exact"/>
              <w:ind w:right="14"/>
              <w:jc w:val="right"/>
              <w:rPr>
                <w:rFonts w:ascii="Arial MT"/>
                <w:sz w:val="18"/>
              </w:rPr>
            </w:pPr>
            <w:r>
              <w:rPr>
                <w:rFonts w:ascii="Arial MT"/>
                <w:sz w:val="18"/>
              </w:rPr>
              <w:t>0.539876</w:t>
            </w:r>
          </w:p>
        </w:tc>
      </w:tr>
      <w:tr w:rsidR="00030607" w14:paraId="7B3D4B24" w14:textId="77777777">
        <w:trPr>
          <w:trHeight w:val="219"/>
        </w:trPr>
        <w:tc>
          <w:tcPr>
            <w:tcW w:w="1920" w:type="dxa"/>
          </w:tcPr>
          <w:p w14:paraId="717367A9" w14:textId="77777777" w:rsidR="00030607" w:rsidRDefault="00FB2450">
            <w:pPr>
              <w:pStyle w:val="TableParagraph"/>
              <w:spacing w:before="4" w:line="196" w:lineRule="exact"/>
              <w:ind w:left="-3"/>
              <w:rPr>
                <w:rFonts w:ascii="Arial MT"/>
                <w:sz w:val="18"/>
              </w:rPr>
            </w:pPr>
            <w:r>
              <w:rPr>
                <w:rFonts w:ascii="Arial MT"/>
                <w:sz w:val="18"/>
              </w:rPr>
              <w:t>Adjusted</w:t>
            </w:r>
            <w:r>
              <w:rPr>
                <w:rFonts w:ascii="Arial MT"/>
                <w:spacing w:val="-4"/>
                <w:sz w:val="18"/>
              </w:rPr>
              <w:t xml:space="preserve"> </w:t>
            </w:r>
            <w:r>
              <w:rPr>
                <w:rFonts w:ascii="Arial MT"/>
                <w:sz w:val="18"/>
              </w:rPr>
              <w:t>R-squared</w:t>
            </w:r>
          </w:p>
        </w:tc>
        <w:tc>
          <w:tcPr>
            <w:tcW w:w="1214" w:type="dxa"/>
          </w:tcPr>
          <w:p w14:paraId="735CA8B7" w14:textId="77777777" w:rsidR="00030607" w:rsidRDefault="00FB2450">
            <w:pPr>
              <w:pStyle w:val="TableParagraph"/>
              <w:spacing w:before="4" w:line="196" w:lineRule="exact"/>
              <w:ind w:left="276"/>
              <w:rPr>
                <w:rFonts w:ascii="Arial MT"/>
                <w:sz w:val="18"/>
              </w:rPr>
            </w:pPr>
            <w:r>
              <w:rPr>
                <w:rFonts w:ascii="Arial MT"/>
                <w:sz w:val="18"/>
              </w:rPr>
              <w:t>0.459100</w:t>
            </w:r>
          </w:p>
        </w:tc>
        <w:tc>
          <w:tcPr>
            <w:tcW w:w="1999" w:type="dxa"/>
          </w:tcPr>
          <w:p w14:paraId="44C16B18" w14:textId="77777777" w:rsidR="00030607" w:rsidRDefault="00FB2450">
            <w:pPr>
              <w:pStyle w:val="TableParagraph"/>
              <w:spacing w:before="4" w:line="196" w:lineRule="exact"/>
              <w:ind w:left="36"/>
              <w:rPr>
                <w:rFonts w:ascii="Arial MT"/>
                <w:sz w:val="18"/>
              </w:rPr>
            </w:pPr>
            <w:r>
              <w:rPr>
                <w:rFonts w:ascii="Arial MT"/>
                <w:sz w:val="18"/>
              </w:rPr>
              <w:t>S.D.</w:t>
            </w:r>
            <w:r>
              <w:rPr>
                <w:rFonts w:ascii="Arial MT"/>
                <w:spacing w:val="-2"/>
                <w:sz w:val="18"/>
              </w:rPr>
              <w:t xml:space="preserve"> </w:t>
            </w:r>
            <w:r>
              <w:rPr>
                <w:rFonts w:ascii="Arial MT"/>
                <w:sz w:val="18"/>
              </w:rPr>
              <w:t>dependent</w:t>
            </w:r>
            <w:r>
              <w:rPr>
                <w:rFonts w:ascii="Arial MT"/>
                <w:spacing w:val="-4"/>
                <w:sz w:val="18"/>
              </w:rPr>
              <w:t xml:space="preserve"> </w:t>
            </w:r>
            <w:r>
              <w:rPr>
                <w:rFonts w:ascii="Arial MT"/>
                <w:sz w:val="18"/>
              </w:rPr>
              <w:t>var</w:t>
            </w:r>
          </w:p>
        </w:tc>
        <w:tc>
          <w:tcPr>
            <w:tcW w:w="1085" w:type="dxa"/>
          </w:tcPr>
          <w:p w14:paraId="4B363FE0" w14:textId="77777777" w:rsidR="00030607" w:rsidRDefault="00FB2450">
            <w:pPr>
              <w:pStyle w:val="TableParagraph"/>
              <w:spacing w:before="4" w:line="196" w:lineRule="exact"/>
              <w:ind w:right="14"/>
              <w:jc w:val="right"/>
              <w:rPr>
                <w:rFonts w:ascii="Arial MT"/>
                <w:sz w:val="18"/>
              </w:rPr>
            </w:pPr>
            <w:r>
              <w:rPr>
                <w:rFonts w:ascii="Arial MT"/>
                <w:sz w:val="18"/>
              </w:rPr>
              <w:t>0.736465</w:t>
            </w:r>
          </w:p>
        </w:tc>
      </w:tr>
      <w:tr w:rsidR="00030607" w14:paraId="7421C4D9" w14:textId="77777777">
        <w:trPr>
          <w:trHeight w:val="219"/>
        </w:trPr>
        <w:tc>
          <w:tcPr>
            <w:tcW w:w="1920" w:type="dxa"/>
          </w:tcPr>
          <w:p w14:paraId="79788AF4" w14:textId="77777777" w:rsidR="00030607" w:rsidRDefault="00FB2450">
            <w:pPr>
              <w:pStyle w:val="TableParagraph"/>
              <w:spacing w:before="2" w:line="197" w:lineRule="exact"/>
              <w:ind w:left="-3"/>
              <w:rPr>
                <w:rFonts w:ascii="Arial MT"/>
                <w:sz w:val="18"/>
              </w:rPr>
            </w:pPr>
            <w:r>
              <w:rPr>
                <w:rFonts w:ascii="Arial MT"/>
                <w:sz w:val="18"/>
              </w:rPr>
              <w:t>S.E.</w:t>
            </w:r>
            <w:r>
              <w:rPr>
                <w:rFonts w:ascii="Arial MT"/>
                <w:spacing w:val="-2"/>
                <w:sz w:val="18"/>
              </w:rPr>
              <w:t xml:space="preserve"> </w:t>
            </w:r>
            <w:r>
              <w:rPr>
                <w:rFonts w:ascii="Arial MT"/>
                <w:sz w:val="18"/>
              </w:rPr>
              <w:t>of</w:t>
            </w:r>
            <w:r>
              <w:rPr>
                <w:rFonts w:ascii="Arial MT"/>
                <w:spacing w:val="-2"/>
                <w:sz w:val="18"/>
              </w:rPr>
              <w:t xml:space="preserve"> </w:t>
            </w:r>
            <w:r>
              <w:rPr>
                <w:rFonts w:ascii="Arial MT"/>
                <w:sz w:val="18"/>
              </w:rPr>
              <w:t>regression</w:t>
            </w:r>
          </w:p>
        </w:tc>
        <w:tc>
          <w:tcPr>
            <w:tcW w:w="1214" w:type="dxa"/>
          </w:tcPr>
          <w:p w14:paraId="20779B9E" w14:textId="77777777" w:rsidR="00030607" w:rsidRDefault="00FB2450">
            <w:pPr>
              <w:pStyle w:val="TableParagraph"/>
              <w:spacing w:before="2" w:line="197" w:lineRule="exact"/>
              <w:ind w:left="276"/>
              <w:rPr>
                <w:rFonts w:ascii="Arial MT"/>
                <w:sz w:val="18"/>
              </w:rPr>
            </w:pPr>
            <w:r>
              <w:rPr>
                <w:rFonts w:ascii="Arial MT"/>
                <w:sz w:val="18"/>
              </w:rPr>
              <w:t>0.540246</w:t>
            </w:r>
          </w:p>
        </w:tc>
        <w:tc>
          <w:tcPr>
            <w:tcW w:w="1999" w:type="dxa"/>
          </w:tcPr>
          <w:p w14:paraId="2799C24F" w14:textId="77777777" w:rsidR="00030607" w:rsidRDefault="00FB2450">
            <w:pPr>
              <w:pStyle w:val="TableParagraph"/>
              <w:spacing w:before="2" w:line="197" w:lineRule="exact"/>
              <w:ind w:left="36"/>
              <w:rPr>
                <w:rFonts w:ascii="Arial MT"/>
                <w:sz w:val="18"/>
              </w:rPr>
            </w:pPr>
            <w:r>
              <w:rPr>
                <w:rFonts w:ascii="Arial MT"/>
                <w:sz w:val="18"/>
              </w:rPr>
              <w:t>Sum</w:t>
            </w:r>
            <w:r>
              <w:rPr>
                <w:rFonts w:ascii="Arial MT"/>
                <w:spacing w:val="-4"/>
                <w:sz w:val="18"/>
              </w:rPr>
              <w:t xml:space="preserve"> </w:t>
            </w:r>
            <w:r>
              <w:rPr>
                <w:rFonts w:ascii="Arial MT"/>
                <w:sz w:val="18"/>
              </w:rPr>
              <w:t>squared</w:t>
            </w:r>
            <w:r>
              <w:rPr>
                <w:rFonts w:ascii="Arial MT"/>
                <w:spacing w:val="-2"/>
                <w:sz w:val="18"/>
              </w:rPr>
              <w:t xml:space="preserve"> </w:t>
            </w:r>
            <w:r>
              <w:rPr>
                <w:rFonts w:ascii="Arial MT"/>
                <w:sz w:val="18"/>
              </w:rPr>
              <w:t>resid</w:t>
            </w:r>
          </w:p>
        </w:tc>
        <w:tc>
          <w:tcPr>
            <w:tcW w:w="1085" w:type="dxa"/>
          </w:tcPr>
          <w:p w14:paraId="50C0163B" w14:textId="77777777" w:rsidR="00030607" w:rsidRDefault="00FB2450">
            <w:pPr>
              <w:pStyle w:val="TableParagraph"/>
              <w:spacing w:before="2" w:line="197" w:lineRule="exact"/>
              <w:ind w:right="14"/>
              <w:jc w:val="right"/>
              <w:rPr>
                <w:rFonts w:ascii="Arial MT"/>
                <w:sz w:val="18"/>
              </w:rPr>
            </w:pPr>
            <w:r>
              <w:rPr>
                <w:rFonts w:ascii="Arial MT"/>
                <w:sz w:val="18"/>
              </w:rPr>
              <w:t>15.17703</w:t>
            </w:r>
          </w:p>
        </w:tc>
      </w:tr>
      <w:tr w:rsidR="00030607" w14:paraId="7E7A8644" w14:textId="77777777">
        <w:trPr>
          <w:trHeight w:val="220"/>
        </w:trPr>
        <w:tc>
          <w:tcPr>
            <w:tcW w:w="1920" w:type="dxa"/>
          </w:tcPr>
          <w:p w14:paraId="4E89BCDB" w14:textId="77777777" w:rsidR="00030607" w:rsidRDefault="00FB2450">
            <w:pPr>
              <w:pStyle w:val="TableParagraph"/>
              <w:spacing w:before="4" w:line="197" w:lineRule="exact"/>
              <w:ind w:left="-3"/>
              <w:rPr>
                <w:rFonts w:ascii="Arial MT"/>
                <w:sz w:val="18"/>
              </w:rPr>
            </w:pPr>
            <w:r>
              <w:rPr>
                <w:rFonts w:ascii="Arial MT"/>
                <w:sz w:val="18"/>
              </w:rPr>
              <w:t>F-statistic</w:t>
            </w:r>
          </w:p>
        </w:tc>
        <w:tc>
          <w:tcPr>
            <w:tcW w:w="1214" w:type="dxa"/>
          </w:tcPr>
          <w:p w14:paraId="151EF980" w14:textId="77777777" w:rsidR="00030607" w:rsidRDefault="00FB2450">
            <w:pPr>
              <w:pStyle w:val="TableParagraph"/>
              <w:spacing w:before="4" w:line="197" w:lineRule="exact"/>
              <w:ind w:left="276"/>
              <w:rPr>
                <w:rFonts w:ascii="Arial MT"/>
                <w:sz w:val="18"/>
              </w:rPr>
            </w:pPr>
            <w:r>
              <w:rPr>
                <w:rFonts w:ascii="Arial MT"/>
                <w:sz w:val="18"/>
              </w:rPr>
              <w:t>9.204780</w:t>
            </w:r>
          </w:p>
        </w:tc>
        <w:tc>
          <w:tcPr>
            <w:tcW w:w="1999" w:type="dxa"/>
          </w:tcPr>
          <w:p w14:paraId="6056521B" w14:textId="77777777" w:rsidR="00030607" w:rsidRDefault="00FB2450">
            <w:pPr>
              <w:pStyle w:val="TableParagraph"/>
              <w:spacing w:before="4" w:line="197" w:lineRule="exact"/>
              <w:ind w:left="36"/>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085" w:type="dxa"/>
          </w:tcPr>
          <w:p w14:paraId="6A98AEE5" w14:textId="77777777" w:rsidR="00030607" w:rsidRDefault="00FB2450">
            <w:pPr>
              <w:pStyle w:val="TableParagraph"/>
              <w:spacing w:before="4" w:line="197" w:lineRule="exact"/>
              <w:ind w:right="14"/>
              <w:jc w:val="right"/>
              <w:rPr>
                <w:rFonts w:ascii="Arial MT"/>
                <w:sz w:val="18"/>
              </w:rPr>
            </w:pPr>
            <w:r>
              <w:rPr>
                <w:rFonts w:ascii="Arial MT"/>
                <w:sz w:val="18"/>
              </w:rPr>
              <w:t>1.802539</w:t>
            </w:r>
          </w:p>
        </w:tc>
      </w:tr>
      <w:tr w:rsidR="00030607" w14:paraId="612DDE1D" w14:textId="77777777">
        <w:trPr>
          <w:trHeight w:val="313"/>
        </w:trPr>
        <w:tc>
          <w:tcPr>
            <w:tcW w:w="1920" w:type="dxa"/>
            <w:tcBorders>
              <w:bottom w:val="single" w:sz="6" w:space="0" w:color="000000"/>
            </w:tcBorders>
          </w:tcPr>
          <w:p w14:paraId="3D7DE14E" w14:textId="77777777" w:rsidR="00030607" w:rsidRDefault="00FB2450">
            <w:pPr>
              <w:pStyle w:val="TableParagraph"/>
              <w:spacing w:before="4"/>
              <w:ind w:left="-3"/>
              <w:rPr>
                <w:rFonts w:ascii="Arial MT"/>
                <w:sz w:val="18"/>
              </w:rPr>
            </w:pPr>
            <w:r>
              <w:rPr>
                <w:rFonts w:ascii="Arial MT"/>
                <w:sz w:val="18"/>
              </w:rPr>
              <w:t>Prob(F-statistic)</w:t>
            </w:r>
          </w:p>
        </w:tc>
        <w:tc>
          <w:tcPr>
            <w:tcW w:w="1214" w:type="dxa"/>
            <w:tcBorders>
              <w:bottom w:val="double" w:sz="2" w:space="0" w:color="000000"/>
            </w:tcBorders>
          </w:tcPr>
          <w:p w14:paraId="213937E4" w14:textId="77777777" w:rsidR="00030607" w:rsidRDefault="00FB2450">
            <w:pPr>
              <w:pStyle w:val="TableParagraph"/>
              <w:spacing w:before="4"/>
              <w:ind w:left="276"/>
              <w:rPr>
                <w:rFonts w:ascii="Arial MT"/>
                <w:sz w:val="18"/>
              </w:rPr>
            </w:pPr>
            <w:r>
              <w:rPr>
                <w:rFonts w:ascii="Arial MT"/>
                <w:sz w:val="18"/>
              </w:rPr>
              <w:t>0.000001</w:t>
            </w:r>
          </w:p>
        </w:tc>
        <w:tc>
          <w:tcPr>
            <w:tcW w:w="1999" w:type="dxa"/>
            <w:tcBorders>
              <w:bottom w:val="double" w:sz="2" w:space="0" w:color="000000"/>
            </w:tcBorders>
          </w:tcPr>
          <w:p w14:paraId="2B21F567" w14:textId="77777777" w:rsidR="00030607" w:rsidRDefault="00030607">
            <w:pPr>
              <w:pStyle w:val="TableParagraph"/>
              <w:rPr>
                <w:sz w:val="18"/>
              </w:rPr>
            </w:pPr>
          </w:p>
        </w:tc>
        <w:tc>
          <w:tcPr>
            <w:tcW w:w="1085" w:type="dxa"/>
            <w:tcBorders>
              <w:bottom w:val="double" w:sz="2" w:space="0" w:color="000000"/>
            </w:tcBorders>
          </w:tcPr>
          <w:p w14:paraId="50D04683" w14:textId="77777777" w:rsidR="00030607" w:rsidRDefault="00030607">
            <w:pPr>
              <w:pStyle w:val="TableParagraph"/>
              <w:rPr>
                <w:sz w:val="18"/>
              </w:rPr>
            </w:pPr>
          </w:p>
        </w:tc>
      </w:tr>
      <w:tr w:rsidR="00030607" w14:paraId="0C7E4632" w14:textId="77777777">
        <w:trPr>
          <w:trHeight w:val="394"/>
        </w:trPr>
        <w:tc>
          <w:tcPr>
            <w:tcW w:w="1920" w:type="dxa"/>
            <w:tcBorders>
              <w:top w:val="single" w:sz="6" w:space="0" w:color="000000"/>
              <w:bottom w:val="single" w:sz="6" w:space="0" w:color="000000"/>
            </w:tcBorders>
          </w:tcPr>
          <w:p w14:paraId="37AEE629" w14:textId="77777777" w:rsidR="00030607" w:rsidRDefault="00030607">
            <w:pPr>
              <w:pStyle w:val="TableParagraph"/>
              <w:rPr>
                <w:rFonts w:ascii="Arial MT"/>
                <w:sz w:val="20"/>
              </w:rPr>
            </w:pPr>
          </w:p>
          <w:p w14:paraId="4BC094C0" w14:textId="77777777" w:rsidR="00030607" w:rsidRDefault="00030607">
            <w:pPr>
              <w:pStyle w:val="TableParagraph"/>
              <w:spacing w:before="1"/>
              <w:rPr>
                <w:rFonts w:ascii="Arial MT"/>
                <w:sz w:val="13"/>
              </w:rPr>
            </w:pPr>
          </w:p>
          <w:p w14:paraId="36176C22" w14:textId="69B36337" w:rsidR="00030607" w:rsidRDefault="00CB053C">
            <w:pPr>
              <w:pStyle w:val="TableParagraph"/>
              <w:spacing w:line="20" w:lineRule="exact"/>
              <w:ind w:right="-72"/>
              <w:rPr>
                <w:rFonts w:ascii="Arial MT"/>
                <w:sz w:val="2"/>
              </w:rPr>
            </w:pPr>
            <w:r>
              <w:rPr>
                <w:rFonts w:ascii="Arial MT"/>
                <w:noProof/>
                <w:sz w:val="2"/>
                <w:lang w:val="en-US"/>
              </w:rPr>
              <mc:AlternateContent>
                <mc:Choice Requires="wpg">
                  <w:drawing>
                    <wp:inline distT="0" distB="0" distL="0" distR="0" wp14:anchorId="46288518" wp14:editId="74FEB003">
                      <wp:extent cx="1219835" cy="9525"/>
                      <wp:effectExtent l="0" t="0" r="0" b="0"/>
                      <wp:docPr id="1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19835" cy="9525"/>
                                <a:chOff x="0" y="0"/>
                                <a:chExt cx="1921" cy="15"/>
                              </a:xfrm>
                            </wpg:grpSpPr>
                            <wps:wsp>
                              <wps:cNvPr id="217" name="Rectangle 3"/>
                              <wps:cNvSpPr>
                                <a:spLocks noChangeArrowheads="1"/>
                              </wps:cNvSpPr>
                              <wps:spPr bwMode="auto">
                                <a:xfrm>
                                  <a:off x="0" y="0"/>
                                  <a:ext cx="1921"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7A1E72FF" id="Group 2" o:spid="_x0000_s1026" style="width:96.05pt;height:.75pt;mso-position-horizontal-relative:char;mso-position-vertical-relative:line" coordsize="19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">
                      <v:rect id="Rectangle 3" o:spid="_x0000_s1027" style="position:absolute;width:1921;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oYcMA&#10;AADbAAAADwAAAGRycy9kb3ducmV2LnhtbERPS2vCQBC+F/wPyxS81U3Fio3ZiApCL4X6ONTbmB2T&#10;YHY27m41+uvdQqG3+fiek80604gLOV9bVvA6SEAQF1bXXCrYbVcvExA+IGtsLJOCG3mY5b2nDFNt&#10;r7ymyyaUIoawT1FBFUKbSumLigz6gW2JI3e0zmCI0JVSO7zGcNPIYZKMpcGaY0OFLS0rKk6bH6Ng&#10;8T5ZnL9G/HlfH/a0/z6c3oYuUar/3M2nIAJ14V/85/7Qcf4Ifn+JB8j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QoYcMAAADbAAAADwAAAAAAAAAAAAAAAACYAgAAZHJzL2Rv&#10;d25yZXYueG1sUEsFBgAAAAAEAAQA9QAAAIgDAAAAAA==&#10;" fillcolor="black" stroked="f"/>
                      <w10:anchorlock/>
                    </v:group>
                  </w:pict>
                </mc:Fallback>
              </mc:AlternateContent>
            </w:r>
          </w:p>
        </w:tc>
        <w:tc>
          <w:tcPr>
            <w:tcW w:w="1214" w:type="dxa"/>
            <w:tcBorders>
              <w:top w:val="double" w:sz="2" w:space="0" w:color="000000"/>
              <w:bottom w:val="double" w:sz="2" w:space="0" w:color="000000"/>
            </w:tcBorders>
          </w:tcPr>
          <w:p w14:paraId="3B9C1AC9" w14:textId="77777777" w:rsidR="00030607" w:rsidRDefault="00FB2450">
            <w:pPr>
              <w:pStyle w:val="TableParagraph"/>
              <w:spacing w:before="84"/>
              <w:ind w:left="238"/>
              <w:rPr>
                <w:rFonts w:ascii="Arial MT"/>
                <w:sz w:val="18"/>
              </w:rPr>
            </w:pPr>
            <w:r>
              <w:rPr>
                <w:rFonts w:ascii="Arial MT"/>
                <w:sz w:val="18"/>
              </w:rPr>
              <w:t>Unweighted</w:t>
            </w:r>
          </w:p>
        </w:tc>
        <w:tc>
          <w:tcPr>
            <w:tcW w:w="1999" w:type="dxa"/>
            <w:tcBorders>
              <w:top w:val="double" w:sz="2" w:space="0" w:color="000000"/>
              <w:bottom w:val="double" w:sz="2" w:space="0" w:color="000000"/>
            </w:tcBorders>
          </w:tcPr>
          <w:p w14:paraId="6EBC60F7" w14:textId="77777777" w:rsidR="00030607" w:rsidRDefault="00FB2450">
            <w:pPr>
              <w:pStyle w:val="TableParagraph"/>
              <w:spacing w:before="84"/>
              <w:ind w:left="26"/>
              <w:rPr>
                <w:rFonts w:ascii="Arial MT"/>
                <w:sz w:val="18"/>
              </w:rPr>
            </w:pPr>
            <w:r>
              <w:rPr>
                <w:rFonts w:ascii="Arial MT"/>
                <w:sz w:val="18"/>
              </w:rPr>
              <w:t>Statistics</w:t>
            </w:r>
          </w:p>
        </w:tc>
        <w:tc>
          <w:tcPr>
            <w:tcW w:w="1085" w:type="dxa"/>
            <w:tcBorders>
              <w:top w:val="double" w:sz="2" w:space="0" w:color="000000"/>
              <w:bottom w:val="double" w:sz="2" w:space="0" w:color="000000"/>
            </w:tcBorders>
          </w:tcPr>
          <w:p w14:paraId="4BE0DCAA" w14:textId="77777777" w:rsidR="00030607" w:rsidRDefault="00030607">
            <w:pPr>
              <w:pStyle w:val="TableParagraph"/>
              <w:rPr>
                <w:sz w:val="18"/>
              </w:rPr>
            </w:pPr>
          </w:p>
        </w:tc>
      </w:tr>
      <w:tr w:rsidR="00030607" w14:paraId="1B16317E" w14:textId="77777777">
        <w:trPr>
          <w:trHeight w:val="295"/>
        </w:trPr>
        <w:tc>
          <w:tcPr>
            <w:tcW w:w="1920" w:type="dxa"/>
            <w:tcBorders>
              <w:top w:val="single" w:sz="6" w:space="0" w:color="000000"/>
            </w:tcBorders>
          </w:tcPr>
          <w:p w14:paraId="635796DF" w14:textId="77777777" w:rsidR="00030607" w:rsidRDefault="00FB2450">
            <w:pPr>
              <w:pStyle w:val="TableParagraph"/>
              <w:spacing w:before="78" w:line="197" w:lineRule="exact"/>
              <w:ind w:left="-3"/>
              <w:rPr>
                <w:rFonts w:ascii="Arial MT"/>
                <w:sz w:val="18"/>
              </w:rPr>
            </w:pPr>
            <w:r>
              <w:rPr>
                <w:rFonts w:ascii="Arial MT"/>
                <w:sz w:val="18"/>
              </w:rPr>
              <w:t>R-squared</w:t>
            </w:r>
          </w:p>
        </w:tc>
        <w:tc>
          <w:tcPr>
            <w:tcW w:w="1214" w:type="dxa"/>
            <w:tcBorders>
              <w:top w:val="double" w:sz="2" w:space="0" w:color="000000"/>
            </w:tcBorders>
          </w:tcPr>
          <w:p w14:paraId="3243D762" w14:textId="77777777" w:rsidR="00030607" w:rsidRDefault="00FB2450">
            <w:pPr>
              <w:pStyle w:val="TableParagraph"/>
              <w:spacing w:before="78" w:line="197" w:lineRule="exact"/>
              <w:ind w:left="276"/>
              <w:rPr>
                <w:rFonts w:ascii="Arial MT"/>
                <w:sz w:val="18"/>
              </w:rPr>
            </w:pPr>
            <w:r>
              <w:rPr>
                <w:rFonts w:ascii="Arial MT"/>
                <w:sz w:val="18"/>
              </w:rPr>
              <w:t>0.402763</w:t>
            </w:r>
          </w:p>
        </w:tc>
        <w:tc>
          <w:tcPr>
            <w:tcW w:w="1999" w:type="dxa"/>
            <w:tcBorders>
              <w:top w:val="double" w:sz="2" w:space="0" w:color="000000"/>
            </w:tcBorders>
          </w:tcPr>
          <w:p w14:paraId="6FAA936E" w14:textId="77777777" w:rsidR="00030607" w:rsidRDefault="00FB2450">
            <w:pPr>
              <w:pStyle w:val="TableParagraph"/>
              <w:spacing w:before="78" w:line="197" w:lineRule="exact"/>
              <w:ind w:left="36"/>
              <w:rPr>
                <w:rFonts w:ascii="Arial MT"/>
                <w:sz w:val="18"/>
              </w:rPr>
            </w:pPr>
            <w:r>
              <w:rPr>
                <w:rFonts w:ascii="Arial MT"/>
                <w:sz w:val="18"/>
              </w:rPr>
              <w:t>Mean</w:t>
            </w:r>
            <w:r>
              <w:rPr>
                <w:rFonts w:ascii="Arial MT"/>
                <w:spacing w:val="-4"/>
                <w:sz w:val="18"/>
              </w:rPr>
              <w:t xml:space="preserve"> </w:t>
            </w:r>
            <w:r>
              <w:rPr>
                <w:rFonts w:ascii="Arial MT"/>
                <w:sz w:val="18"/>
              </w:rPr>
              <w:t>dependent</w:t>
            </w:r>
            <w:r>
              <w:rPr>
                <w:rFonts w:ascii="Arial MT"/>
                <w:spacing w:val="-3"/>
                <w:sz w:val="18"/>
              </w:rPr>
              <w:t xml:space="preserve"> </w:t>
            </w:r>
            <w:r>
              <w:rPr>
                <w:rFonts w:ascii="Arial MT"/>
                <w:sz w:val="18"/>
              </w:rPr>
              <w:t>var</w:t>
            </w:r>
          </w:p>
        </w:tc>
        <w:tc>
          <w:tcPr>
            <w:tcW w:w="1085" w:type="dxa"/>
            <w:tcBorders>
              <w:top w:val="double" w:sz="2" w:space="0" w:color="000000"/>
            </w:tcBorders>
          </w:tcPr>
          <w:p w14:paraId="7DE6D213" w14:textId="77777777" w:rsidR="00030607" w:rsidRDefault="00FB2450">
            <w:pPr>
              <w:pStyle w:val="TableParagraph"/>
              <w:spacing w:before="78" w:line="197" w:lineRule="exact"/>
              <w:ind w:right="14"/>
              <w:jc w:val="right"/>
              <w:rPr>
                <w:rFonts w:ascii="Arial MT"/>
                <w:sz w:val="18"/>
              </w:rPr>
            </w:pPr>
            <w:r>
              <w:rPr>
                <w:rFonts w:ascii="Arial MT"/>
                <w:sz w:val="18"/>
              </w:rPr>
              <w:t>1.040169</w:t>
            </w:r>
          </w:p>
        </w:tc>
      </w:tr>
      <w:tr w:rsidR="00030607" w14:paraId="3D4F4E68" w14:textId="77777777">
        <w:trPr>
          <w:trHeight w:val="299"/>
        </w:trPr>
        <w:tc>
          <w:tcPr>
            <w:tcW w:w="1920" w:type="dxa"/>
            <w:tcBorders>
              <w:bottom w:val="double" w:sz="2" w:space="0" w:color="000000"/>
            </w:tcBorders>
          </w:tcPr>
          <w:p w14:paraId="3D757BBA" w14:textId="77777777" w:rsidR="00030607" w:rsidRDefault="00FB2450">
            <w:pPr>
              <w:pStyle w:val="TableParagraph"/>
              <w:spacing w:before="4"/>
              <w:ind w:left="-3"/>
              <w:rPr>
                <w:rFonts w:ascii="Arial MT"/>
                <w:sz w:val="18"/>
              </w:rPr>
            </w:pPr>
            <w:r>
              <w:rPr>
                <w:rFonts w:ascii="Arial MT"/>
                <w:sz w:val="18"/>
              </w:rPr>
              <w:t>Sum</w:t>
            </w:r>
            <w:r>
              <w:rPr>
                <w:rFonts w:ascii="Arial MT"/>
                <w:spacing w:val="-1"/>
                <w:sz w:val="18"/>
              </w:rPr>
              <w:t xml:space="preserve"> </w:t>
            </w:r>
            <w:r>
              <w:rPr>
                <w:rFonts w:ascii="Arial MT"/>
                <w:sz w:val="18"/>
              </w:rPr>
              <w:t>squared</w:t>
            </w:r>
            <w:r>
              <w:rPr>
                <w:rFonts w:ascii="Arial MT"/>
                <w:spacing w:val="-2"/>
                <w:sz w:val="18"/>
              </w:rPr>
              <w:t xml:space="preserve"> </w:t>
            </w:r>
            <w:r>
              <w:rPr>
                <w:rFonts w:ascii="Arial MT"/>
                <w:sz w:val="18"/>
              </w:rPr>
              <w:t>resid</w:t>
            </w:r>
          </w:p>
        </w:tc>
        <w:tc>
          <w:tcPr>
            <w:tcW w:w="1214" w:type="dxa"/>
            <w:tcBorders>
              <w:bottom w:val="double" w:sz="2" w:space="0" w:color="000000"/>
            </w:tcBorders>
          </w:tcPr>
          <w:p w14:paraId="5F1856F3" w14:textId="77777777" w:rsidR="00030607" w:rsidRDefault="00FB2450">
            <w:pPr>
              <w:pStyle w:val="TableParagraph"/>
              <w:spacing w:before="4"/>
              <w:ind w:left="276"/>
              <w:rPr>
                <w:rFonts w:ascii="Arial MT"/>
                <w:sz w:val="18"/>
              </w:rPr>
            </w:pPr>
            <w:r>
              <w:rPr>
                <w:rFonts w:ascii="Arial MT"/>
                <w:sz w:val="18"/>
              </w:rPr>
              <w:t>37.79081</w:t>
            </w:r>
          </w:p>
        </w:tc>
        <w:tc>
          <w:tcPr>
            <w:tcW w:w="1999" w:type="dxa"/>
            <w:tcBorders>
              <w:bottom w:val="double" w:sz="2" w:space="0" w:color="000000"/>
            </w:tcBorders>
          </w:tcPr>
          <w:p w14:paraId="43CC93F3" w14:textId="77777777" w:rsidR="00030607" w:rsidRDefault="00FB2450">
            <w:pPr>
              <w:pStyle w:val="TableParagraph"/>
              <w:spacing w:before="4"/>
              <w:ind w:left="36"/>
              <w:rPr>
                <w:rFonts w:ascii="Arial MT"/>
                <w:sz w:val="18"/>
              </w:rPr>
            </w:pPr>
            <w:r>
              <w:rPr>
                <w:rFonts w:ascii="Arial MT"/>
                <w:sz w:val="18"/>
              </w:rPr>
              <w:t>Durbin-Watson</w:t>
            </w:r>
            <w:r>
              <w:rPr>
                <w:rFonts w:ascii="Arial MT"/>
                <w:spacing w:val="-4"/>
                <w:sz w:val="18"/>
              </w:rPr>
              <w:t xml:space="preserve"> </w:t>
            </w:r>
            <w:r>
              <w:rPr>
                <w:rFonts w:ascii="Arial MT"/>
                <w:sz w:val="18"/>
              </w:rPr>
              <w:t>stat</w:t>
            </w:r>
          </w:p>
        </w:tc>
        <w:tc>
          <w:tcPr>
            <w:tcW w:w="1085" w:type="dxa"/>
            <w:tcBorders>
              <w:bottom w:val="double" w:sz="2" w:space="0" w:color="000000"/>
            </w:tcBorders>
          </w:tcPr>
          <w:p w14:paraId="1A54ABCB" w14:textId="77777777" w:rsidR="00030607" w:rsidRDefault="00FB2450">
            <w:pPr>
              <w:pStyle w:val="TableParagraph"/>
              <w:spacing w:before="4"/>
              <w:ind w:right="14"/>
              <w:jc w:val="right"/>
              <w:rPr>
                <w:rFonts w:ascii="Arial MT"/>
                <w:sz w:val="18"/>
              </w:rPr>
            </w:pPr>
            <w:r>
              <w:rPr>
                <w:rFonts w:ascii="Arial MT"/>
                <w:sz w:val="18"/>
              </w:rPr>
              <w:t>0.723911</w:t>
            </w:r>
          </w:p>
        </w:tc>
      </w:tr>
    </w:tbl>
    <w:p w14:paraId="267FC672" w14:textId="77777777" w:rsidR="00FB2450" w:rsidRDefault="00FB2450"/>
    <w:sectPr w:rsidR="00FB2450">
      <w:pgSz w:w="11910" w:h="16840"/>
      <w:pgMar w:top="1680" w:right="580" w:bottom="1400" w:left="1460" w:header="712" w:footer="120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9FD8C8" w14:textId="77777777" w:rsidR="00B63B4F" w:rsidRDefault="00B63B4F">
      <w:r>
        <w:separator/>
      </w:r>
    </w:p>
  </w:endnote>
  <w:endnote w:type="continuationSeparator" w:id="0">
    <w:p w14:paraId="6515B262" w14:textId="77777777" w:rsidR="00B63B4F" w:rsidRDefault="00B63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25097" w14:textId="77777777" w:rsidR="007C245F" w:rsidRDefault="007C24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A86F3" w14:textId="0EB772AF" w:rsidR="007C245F" w:rsidRDefault="007C245F">
    <w:pPr>
      <w:pStyle w:val="Footer"/>
    </w:pPr>
    <w:r>
      <w:rPr>
        <w:noProof/>
        <w:lang w:val="en-US"/>
      </w:rPr>
      <mc:AlternateContent>
        <mc:Choice Requires="wps">
          <w:drawing>
            <wp:anchor distT="0" distB="0" distL="114300" distR="114300" simplePos="0" relativeHeight="482785792" behindDoc="1" locked="0" layoutInCell="1" allowOverlap="1" wp14:anchorId="586D5234" wp14:editId="5D4A8404">
              <wp:simplePos x="0" y="0"/>
              <wp:positionH relativeFrom="page">
                <wp:posOffset>-4611370</wp:posOffset>
              </wp:positionH>
              <wp:positionV relativeFrom="page">
                <wp:posOffset>9963150</wp:posOffset>
              </wp:positionV>
              <wp:extent cx="4221480" cy="603885"/>
              <wp:effectExtent l="0" t="0" r="0" b="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1480" cy="603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645C3" w14:textId="77777777" w:rsidR="007C245F" w:rsidRDefault="007C245F">
                          <w:pPr>
                            <w:spacing w:line="275" w:lineRule="exact"/>
                            <w:ind w:left="1251" w:right="1251"/>
                            <w:jc w:val="center"/>
                            <w:rPr>
                              <w:b/>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6D5234" id="_x0000_t202" coordsize="21600,21600" o:spt="202" path="m,l,21600r21600,l21600,xe">
              <v:stroke joinstyle="miter"/>
              <v:path gradientshapeok="t" o:connecttype="rect"/>
            </v:shapetype>
            <v:shape id="Text Box 5" o:spid="_x0000_s1028" type="#_x0000_t202" style="position:absolute;margin-left:-363.1pt;margin-top:784.5pt;width:332.4pt;height:47.55pt;z-index:-20530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" filled="f" stroked="f">
              <v:textbox inset="0,0,0,0">
                <w:txbxContent>
                  <w:p w14:paraId="55F645C3" w14:textId="77777777" w:rsidR="007C245F" w:rsidRDefault="007C245F">
                    <w:pPr>
                      <w:spacing w:line="275" w:lineRule="exact"/>
                      <w:ind w:left="1251" w:right="1251"/>
                      <w:jc w:val="center"/>
                      <w:rPr>
                        <w:b/>
                        <w:sz w:val="24"/>
                      </w:rPr>
                    </w:pP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85403A" w14:textId="77777777" w:rsidR="007C245F" w:rsidRDefault="007C245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02951F" w14:textId="581C8471" w:rsidR="007C245F" w:rsidRDefault="007C245F">
    <w:pPr>
      <w:pStyle w:val="BodyText"/>
      <w:spacing w:line="14" w:lineRule="auto"/>
      <w:rPr>
        <w:sz w:val="20"/>
      </w:rPr>
    </w:pPr>
    <w:r>
      <w:rPr>
        <w:noProof/>
        <w:lang w:val="en-US"/>
      </w:rPr>
      <mc:AlternateContent>
        <mc:Choice Requires="wps">
          <w:drawing>
            <wp:anchor distT="0" distB="0" distL="114300" distR="114300" simplePos="0" relativeHeight="482786304" behindDoc="1" locked="0" layoutInCell="1" allowOverlap="1" wp14:anchorId="7D7BEE8A" wp14:editId="37B28EC9">
              <wp:simplePos x="0" y="0"/>
              <wp:positionH relativeFrom="page">
                <wp:posOffset>3890010</wp:posOffset>
              </wp:positionH>
              <wp:positionV relativeFrom="page">
                <wp:posOffset>9789795</wp:posOffset>
              </wp:positionV>
              <wp:extent cx="140335" cy="165735"/>
              <wp:effectExtent l="0" t="0" r="0" b="0"/>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55C12E" w14:textId="77777777" w:rsidR="007C245F" w:rsidRDefault="007C245F">
                          <w:pPr>
                            <w:spacing w:line="245" w:lineRule="exact"/>
                            <w:ind w:left="60"/>
                            <w:rPr>
                              <w:rFonts w:ascii="Calibri"/>
                            </w:rPr>
                          </w:pPr>
                          <w:r>
                            <w:fldChar w:fldCharType="begin"/>
                          </w:r>
                          <w:r>
                            <w:rPr>
                              <w:rFonts w:ascii="Calibri"/>
                            </w:rPr>
                            <w:instrText xml:space="preserve"> PAGE  \* roman </w:instrText>
                          </w:r>
                          <w:r>
                            <w:fldChar w:fldCharType="separate"/>
                          </w:r>
                          <w:r w:rsidR="00085FD9">
                            <w:rPr>
                              <w:rFonts w:ascii="Calibri"/>
                              <w:noProof/>
                            </w:rPr>
                            <w:t>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7BEE8A" id="_x0000_t202" coordsize="21600,21600" o:spt="202" path="m,l,21600r21600,l21600,xe">
              <v:stroke joinstyle="miter"/>
              <v:path gradientshapeok="t" o:connecttype="rect"/>
            </v:shapetype>
            <v:shape id="Text Box 4" o:spid="_x0000_s1029" type="#_x0000_t202" style="position:absolute;margin-left:306.3pt;margin-top:770.85pt;width:11.05pt;height:13.05pt;z-index:-2053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" filled="f" stroked="f">
              <v:textbox inset="0,0,0,0">
                <w:txbxContent>
                  <w:p w14:paraId="0355C12E" w14:textId="77777777" w:rsidR="007C245F" w:rsidRDefault="007C245F">
                    <w:pPr>
                      <w:spacing w:line="245" w:lineRule="exact"/>
                      <w:ind w:left="60"/>
                      <w:rPr>
                        <w:rFonts w:ascii="Calibri"/>
                      </w:rPr>
                    </w:pPr>
                    <w:r>
                      <w:fldChar w:fldCharType="begin"/>
                    </w:r>
                    <w:r>
                      <w:rPr>
                        <w:rFonts w:ascii="Calibri"/>
                      </w:rPr>
                      <w:instrText xml:space="preserve"> PAGE  \* roman </w:instrText>
                    </w:r>
                    <w:r>
                      <w:fldChar w:fldCharType="separate"/>
                    </w:r>
                    <w:r w:rsidR="00085FD9">
                      <w:rPr>
                        <w:rFonts w:ascii="Calibri"/>
                        <w:noProof/>
                      </w:rPr>
                      <w:t>ii</w:t>
                    </w:r>
                    <w:r>
                      <w:fldChar w:fldCharType="end"/>
                    </w:r>
                  </w:p>
                </w:txbxContent>
              </v:textbox>
              <w10:wrap anchorx="page" anchory="page"/>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CD47A" w14:textId="51C7EE66" w:rsidR="007C245F" w:rsidRDefault="007C245F">
    <w:pPr>
      <w:pStyle w:val="BodyText"/>
      <w:spacing w:line="14" w:lineRule="auto"/>
      <w:rPr>
        <w:sz w:val="20"/>
      </w:rPr>
    </w:pPr>
    <w:r>
      <w:rPr>
        <w:noProof/>
        <w:lang w:val="en-US"/>
      </w:rPr>
      <mc:AlternateContent>
        <mc:Choice Requires="wps">
          <w:drawing>
            <wp:anchor distT="0" distB="0" distL="114300" distR="114300" simplePos="0" relativeHeight="482787328" behindDoc="1" locked="0" layoutInCell="1" allowOverlap="1" wp14:anchorId="51F47D30" wp14:editId="793DC553">
              <wp:simplePos x="0" y="0"/>
              <wp:positionH relativeFrom="page">
                <wp:posOffset>3843020</wp:posOffset>
              </wp:positionH>
              <wp:positionV relativeFrom="page">
                <wp:posOffset>9789795</wp:posOffset>
              </wp:positionV>
              <wp:extent cx="236855" cy="165735"/>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C781C8" w14:textId="77777777" w:rsidR="007C245F" w:rsidRDefault="007C245F">
                          <w:pPr>
                            <w:spacing w:line="245" w:lineRule="exact"/>
                            <w:ind w:left="60"/>
                            <w:rPr>
                              <w:rFonts w:ascii="Calibri"/>
                            </w:rPr>
                          </w:pPr>
                          <w:r>
                            <w:fldChar w:fldCharType="begin"/>
                          </w:r>
                          <w:r>
                            <w:rPr>
                              <w:rFonts w:ascii="Calibri"/>
                            </w:rPr>
                            <w:instrText xml:space="preserve"> PAGE  \* roman </w:instrText>
                          </w:r>
                          <w:r>
                            <w:fldChar w:fldCharType="separate"/>
                          </w:r>
                          <w:r w:rsidR="00085FD9">
                            <w:rPr>
                              <w:rFonts w:ascii="Calibri"/>
                              <w:noProof/>
                            </w:rPr>
                            <w:t>xv</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F47D30" id="_x0000_t202" coordsize="21600,21600" o:spt="202" path="m,l,21600r21600,l21600,xe">
              <v:stroke joinstyle="miter"/>
              <v:path gradientshapeok="t" o:connecttype="rect"/>
            </v:shapetype>
            <v:shape id="Text Box 3" o:spid="_x0000_s1030" type="#_x0000_t202" style="position:absolute;margin-left:302.6pt;margin-top:770.85pt;width:18.65pt;height:13.05pt;z-index:-20529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" filled="f" stroked="f">
              <v:textbox inset="0,0,0,0">
                <w:txbxContent>
                  <w:p w14:paraId="46C781C8" w14:textId="77777777" w:rsidR="007C245F" w:rsidRDefault="007C245F">
                    <w:pPr>
                      <w:spacing w:line="245" w:lineRule="exact"/>
                      <w:ind w:left="60"/>
                      <w:rPr>
                        <w:rFonts w:ascii="Calibri"/>
                      </w:rPr>
                    </w:pPr>
                    <w:r>
                      <w:fldChar w:fldCharType="begin"/>
                    </w:r>
                    <w:r>
                      <w:rPr>
                        <w:rFonts w:ascii="Calibri"/>
                      </w:rPr>
                      <w:instrText xml:space="preserve"> PAGE  \* roman </w:instrText>
                    </w:r>
                    <w:r>
                      <w:fldChar w:fldCharType="separate"/>
                    </w:r>
                    <w:r w:rsidR="00085FD9">
                      <w:rPr>
                        <w:rFonts w:ascii="Calibri"/>
                        <w:noProof/>
                      </w:rPr>
                      <w:t>xv</w:t>
                    </w:r>
                    <w:r>
                      <w:fldChar w:fldCharType="end"/>
                    </w:r>
                  </w:p>
                </w:txbxContent>
              </v:textbox>
              <w10:wrap anchorx="page" anchory="page"/>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FCCE9" w14:textId="72CF4419" w:rsidR="007C245F" w:rsidRDefault="007C245F">
    <w:pPr>
      <w:pStyle w:val="BodyText"/>
      <w:spacing w:line="14" w:lineRule="auto"/>
      <w:rPr>
        <w:sz w:val="14"/>
      </w:rPr>
    </w:pPr>
    <w:r>
      <w:rPr>
        <w:noProof/>
        <w:lang w:val="en-US"/>
      </w:rPr>
      <mc:AlternateContent>
        <mc:Choice Requires="wps">
          <w:drawing>
            <wp:anchor distT="0" distB="0" distL="114300" distR="114300" simplePos="0" relativeHeight="482788352" behindDoc="1" locked="0" layoutInCell="1" allowOverlap="1" wp14:anchorId="548A7DD5" wp14:editId="3CE330AD">
              <wp:simplePos x="0" y="0"/>
              <wp:positionH relativeFrom="page">
                <wp:posOffset>3816985</wp:posOffset>
              </wp:positionH>
              <wp:positionV relativeFrom="page">
                <wp:posOffset>9789795</wp:posOffset>
              </wp:positionV>
              <wp:extent cx="288925" cy="16573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0BE92F" w14:textId="77777777" w:rsidR="007C245F" w:rsidRDefault="007C245F">
                          <w:pPr>
                            <w:spacing w:line="245" w:lineRule="exact"/>
                            <w:ind w:left="60"/>
                            <w:rPr>
                              <w:rFonts w:ascii="Calibri"/>
                            </w:rPr>
                          </w:pPr>
                          <w:r>
                            <w:fldChar w:fldCharType="begin"/>
                          </w:r>
                          <w:r>
                            <w:rPr>
                              <w:rFonts w:ascii="Calibri"/>
                            </w:rPr>
                            <w:instrText xml:space="preserve"> PAGE </w:instrText>
                          </w:r>
                          <w:r>
                            <w:fldChar w:fldCharType="separate"/>
                          </w:r>
                          <w:r w:rsidR="00085FD9">
                            <w:rPr>
                              <w:rFonts w:ascii="Calibri"/>
                              <w:noProof/>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8A7DD5" id="_x0000_t202" coordsize="21600,21600" o:spt="202" path="m,l,21600r21600,l21600,xe">
              <v:stroke joinstyle="miter"/>
              <v:path gradientshapeok="t" o:connecttype="rect"/>
            </v:shapetype>
            <v:shape id="Text Box 2" o:spid="_x0000_s1031" type="#_x0000_t202" style="position:absolute;margin-left:300.55pt;margin-top:770.85pt;width:22.75pt;height:13.05pt;z-index:-20528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" filled="f" stroked="f">
              <v:textbox inset="0,0,0,0">
                <w:txbxContent>
                  <w:p w14:paraId="710BE92F" w14:textId="77777777" w:rsidR="007C245F" w:rsidRDefault="007C245F">
                    <w:pPr>
                      <w:spacing w:line="245" w:lineRule="exact"/>
                      <w:ind w:left="60"/>
                      <w:rPr>
                        <w:rFonts w:ascii="Calibri"/>
                      </w:rPr>
                    </w:pPr>
                    <w:r>
                      <w:fldChar w:fldCharType="begin"/>
                    </w:r>
                    <w:r>
                      <w:rPr>
                        <w:rFonts w:ascii="Calibri"/>
                      </w:rPr>
                      <w:instrText xml:space="preserve"> PAGE </w:instrText>
                    </w:r>
                    <w:r>
                      <w:fldChar w:fldCharType="separate"/>
                    </w:r>
                    <w:r w:rsidR="00085FD9">
                      <w:rPr>
                        <w:rFonts w:ascii="Calibri"/>
                        <w:noProof/>
                      </w:rPr>
                      <w:t>18</w:t>
                    </w:r>
                    <w:r>
                      <w:fldChar w:fldCharType="end"/>
                    </w:r>
                  </w:p>
                </w:txbxContent>
              </v:textbox>
              <w10:wrap anchorx="page" anchory="page"/>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C5BFF" w14:textId="137FB693" w:rsidR="007C245F" w:rsidRDefault="007C245F">
    <w:pPr>
      <w:pStyle w:val="BodyText"/>
      <w:spacing w:line="14" w:lineRule="auto"/>
      <w:rPr>
        <w:sz w:val="20"/>
      </w:rPr>
    </w:pPr>
    <w:r>
      <w:rPr>
        <w:noProof/>
        <w:lang w:val="en-US"/>
      </w:rPr>
      <mc:AlternateContent>
        <mc:Choice Requires="wps">
          <w:drawing>
            <wp:anchor distT="0" distB="0" distL="114300" distR="114300" simplePos="0" relativeHeight="482789376" behindDoc="1" locked="0" layoutInCell="1" allowOverlap="1" wp14:anchorId="2BF6C4E6" wp14:editId="59F47D81">
              <wp:simplePos x="0" y="0"/>
              <wp:positionH relativeFrom="page">
                <wp:posOffset>3816985</wp:posOffset>
              </wp:positionH>
              <wp:positionV relativeFrom="page">
                <wp:posOffset>9789795</wp:posOffset>
              </wp:positionV>
              <wp:extent cx="28892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96693" w14:textId="77777777" w:rsidR="007C245F" w:rsidRDefault="007C245F">
                          <w:pPr>
                            <w:spacing w:line="245" w:lineRule="exact"/>
                            <w:ind w:left="60"/>
                            <w:rPr>
                              <w:rFonts w:ascii="Calibri"/>
                            </w:rPr>
                          </w:pPr>
                          <w:r>
                            <w:fldChar w:fldCharType="begin"/>
                          </w:r>
                          <w:r>
                            <w:rPr>
                              <w:rFonts w:ascii="Calibri"/>
                            </w:rPr>
                            <w:instrText xml:space="preserve"> PAGE </w:instrText>
                          </w:r>
                          <w:r>
                            <w:fldChar w:fldCharType="separate"/>
                          </w:r>
                          <w:r w:rsidR="00085FD9">
                            <w:rPr>
                              <w:rFonts w:ascii="Calibri"/>
                              <w:noProof/>
                            </w:rPr>
                            <w:t>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F6C4E6" id="_x0000_t202" coordsize="21600,21600" o:spt="202" path="m,l,21600r21600,l21600,xe">
              <v:stroke joinstyle="miter"/>
              <v:path gradientshapeok="t" o:connecttype="rect"/>
            </v:shapetype>
            <v:shape id="Text Box 1" o:spid="_x0000_s1032" type="#_x0000_t202" style="position:absolute;margin-left:300.55pt;margin-top:770.85pt;width:22.75pt;height:13.05pt;z-index:-20527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" filled="f" stroked="f">
              <v:textbox inset="0,0,0,0">
                <w:txbxContent>
                  <w:p w14:paraId="4F496693" w14:textId="77777777" w:rsidR="007C245F" w:rsidRDefault="007C245F">
                    <w:pPr>
                      <w:spacing w:line="245" w:lineRule="exact"/>
                      <w:ind w:left="60"/>
                      <w:rPr>
                        <w:rFonts w:ascii="Calibri"/>
                      </w:rPr>
                    </w:pPr>
                    <w:r>
                      <w:fldChar w:fldCharType="begin"/>
                    </w:r>
                    <w:r>
                      <w:rPr>
                        <w:rFonts w:ascii="Calibri"/>
                      </w:rPr>
                      <w:instrText xml:space="preserve"> PAGE </w:instrText>
                    </w:r>
                    <w:r>
                      <w:fldChar w:fldCharType="separate"/>
                    </w:r>
                    <w:r w:rsidR="00085FD9">
                      <w:rPr>
                        <w:rFonts w:ascii="Calibri"/>
                        <w:noProof/>
                      </w:rPr>
                      <w:t>2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6D09F1" w14:textId="77777777" w:rsidR="00B63B4F" w:rsidRDefault="00B63B4F">
      <w:r>
        <w:separator/>
      </w:r>
    </w:p>
  </w:footnote>
  <w:footnote w:type="continuationSeparator" w:id="0">
    <w:p w14:paraId="1ECC3657" w14:textId="77777777" w:rsidR="00B63B4F" w:rsidRDefault="00B63B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F1AAD" w14:textId="77777777" w:rsidR="007C245F" w:rsidRDefault="007C24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8B951" w14:textId="77777777" w:rsidR="007C245F" w:rsidRDefault="007C24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99E26" w14:textId="77777777" w:rsidR="007C245F" w:rsidRDefault="007C245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899DF" w14:textId="77777777" w:rsidR="007C245F" w:rsidRDefault="007C245F">
    <w:pPr>
      <w:pStyle w:val="BodyText"/>
      <w:spacing w:line="14" w:lineRule="auto"/>
      <w:rPr>
        <w:sz w:val="20"/>
      </w:rPr>
    </w:pPr>
    <w:r>
      <w:rPr>
        <w:noProof/>
        <w:lang w:val="en-US"/>
      </w:rPr>
      <w:drawing>
        <wp:anchor distT="0" distB="0" distL="0" distR="0" simplePos="0" relativeHeight="482785280" behindDoc="1" locked="0" layoutInCell="1" allowOverlap="1" wp14:anchorId="74F77E03" wp14:editId="55AA3339">
          <wp:simplePos x="0" y="0"/>
          <wp:positionH relativeFrom="page">
            <wp:posOffset>3171825</wp:posOffset>
          </wp:positionH>
          <wp:positionV relativeFrom="page">
            <wp:posOffset>579119</wp:posOffset>
          </wp:positionV>
          <wp:extent cx="1527937" cy="621665"/>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1527937" cy="621665"/>
                  </a:xfrm>
                  <a:prstGeom prst="rect">
                    <a:avLst/>
                  </a:prstGeom>
                </pic:spPr>
              </pic:pic>
            </a:graphicData>
          </a:graphic>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DE36B" w14:textId="77777777" w:rsidR="007C245F" w:rsidRDefault="007C245F">
    <w:pPr>
      <w:pStyle w:val="BodyText"/>
      <w:spacing w:line="14" w:lineRule="auto"/>
      <w:rPr>
        <w:sz w:val="20"/>
      </w:rPr>
    </w:pPr>
    <w:r>
      <w:rPr>
        <w:noProof/>
        <w:lang w:val="en-US"/>
      </w:rPr>
      <w:drawing>
        <wp:anchor distT="0" distB="0" distL="0" distR="0" simplePos="0" relativeHeight="482786816" behindDoc="1" locked="0" layoutInCell="1" allowOverlap="1" wp14:anchorId="167B265C" wp14:editId="554E7D05">
          <wp:simplePos x="0" y="0"/>
          <wp:positionH relativeFrom="page">
            <wp:posOffset>3226145</wp:posOffset>
          </wp:positionH>
          <wp:positionV relativeFrom="page">
            <wp:posOffset>243507</wp:posOffset>
          </wp:positionV>
          <wp:extent cx="1527937" cy="621665"/>
          <wp:effectExtent l="0" t="0" r="0" b="6985"/>
          <wp:wrapNone/>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png"/>
                  <pic:cNvPicPr/>
                </pic:nvPicPr>
                <pic:blipFill>
                  <a:blip r:embed="rId1" cstate="print"/>
                  <a:stretch>
                    <a:fillRect/>
                  </a:stretch>
                </pic:blipFill>
                <pic:spPr>
                  <a:xfrm>
                    <a:off x="0" y="0"/>
                    <a:ext cx="1527937" cy="621665"/>
                  </a:xfrm>
                  <a:prstGeom prst="rect">
                    <a:avLst/>
                  </a:prstGeom>
                </pic:spPr>
              </pic:pic>
            </a:graphicData>
          </a:graphic>
        </wp:anchor>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41247" w14:textId="77777777" w:rsidR="007C245F" w:rsidRDefault="007C245F">
    <w:pPr>
      <w:pStyle w:val="BodyText"/>
      <w:spacing w:line="14" w:lineRule="auto"/>
      <w:rPr>
        <w:sz w:val="20"/>
      </w:rPr>
    </w:pPr>
    <w:r>
      <w:rPr>
        <w:noProof/>
        <w:lang w:val="en-US"/>
      </w:rPr>
      <w:drawing>
        <wp:anchor distT="0" distB="0" distL="0" distR="0" simplePos="0" relativeHeight="482787840" behindDoc="1" locked="0" layoutInCell="1" allowOverlap="1" wp14:anchorId="2B736A8A" wp14:editId="6C5A9067">
          <wp:simplePos x="0" y="0"/>
          <wp:positionH relativeFrom="page">
            <wp:posOffset>3277235</wp:posOffset>
          </wp:positionH>
          <wp:positionV relativeFrom="page">
            <wp:posOffset>295851</wp:posOffset>
          </wp:positionV>
          <wp:extent cx="1529079" cy="621665"/>
          <wp:effectExtent l="0" t="0" r="0" b="6985"/>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png"/>
                  <pic:cNvPicPr/>
                </pic:nvPicPr>
                <pic:blipFill>
                  <a:blip r:embed="rId1" cstate="print"/>
                  <a:stretch>
                    <a:fillRect/>
                  </a:stretch>
                </pic:blipFill>
                <pic:spPr>
                  <a:xfrm>
                    <a:off x="0" y="0"/>
                    <a:ext cx="1529079" cy="621665"/>
                  </a:xfrm>
                  <a:prstGeom prst="rect">
                    <a:avLst/>
                  </a:prstGeom>
                </pic:spPr>
              </pic:pic>
            </a:graphicData>
          </a:graphic>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BB0E0" w14:textId="77777777" w:rsidR="007C245F" w:rsidRDefault="007C245F">
    <w:pPr>
      <w:pStyle w:val="BodyText"/>
      <w:spacing w:line="14" w:lineRule="auto"/>
      <w:rPr>
        <w:sz w:val="20"/>
      </w:rPr>
    </w:pPr>
    <w:r>
      <w:rPr>
        <w:noProof/>
        <w:lang w:val="en-US"/>
      </w:rPr>
      <w:drawing>
        <wp:anchor distT="0" distB="0" distL="0" distR="0" simplePos="0" relativeHeight="482788864" behindDoc="1" locked="0" layoutInCell="1" allowOverlap="1" wp14:anchorId="600A3EA0" wp14:editId="04116FB2">
          <wp:simplePos x="0" y="0"/>
          <wp:positionH relativeFrom="page">
            <wp:posOffset>3171825</wp:posOffset>
          </wp:positionH>
          <wp:positionV relativeFrom="page">
            <wp:posOffset>452119</wp:posOffset>
          </wp:positionV>
          <wp:extent cx="1529079" cy="621665"/>
          <wp:effectExtent l="0" t="0" r="0" b="0"/>
          <wp:wrapNone/>
          <wp:docPr id="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1" cstate="print"/>
                  <a:stretch>
                    <a:fillRect/>
                  </a:stretch>
                </pic:blipFill>
                <pic:spPr>
                  <a:xfrm>
                    <a:off x="0" y="0"/>
                    <a:ext cx="1529079" cy="62166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B0723"/>
    <w:multiLevelType w:val="multilevel"/>
    <w:tmpl w:val="4244B648"/>
    <w:lvl w:ilvl="0">
      <w:start w:val="1"/>
      <w:numFmt w:val="decimal"/>
      <w:lvlText w:val="%1"/>
      <w:lvlJc w:val="left"/>
      <w:pPr>
        <w:ind w:left="1348" w:hanging="540"/>
      </w:pPr>
      <w:rPr>
        <w:rFonts w:hint="default"/>
        <w:lang w:val="id" w:eastAsia="en-US" w:bidi="ar-SA"/>
      </w:rPr>
    </w:lvl>
    <w:lvl w:ilvl="1">
      <w:start w:val="1"/>
      <w:numFmt w:val="decimal"/>
      <w:lvlText w:val="%2.1"/>
      <w:lvlJc w:val="left"/>
      <w:pPr>
        <w:ind w:left="1348" w:hanging="540"/>
      </w:pPr>
      <w:rPr>
        <w:rFonts w:hint="default"/>
        <w:b/>
        <w:bCs/>
        <w:i w:val="0"/>
        <w:w w:val="100"/>
        <w:sz w:val="24"/>
        <w:szCs w:val="24"/>
        <w:lang w:val="id" w:eastAsia="en-US" w:bidi="ar-SA"/>
      </w:rPr>
    </w:lvl>
    <w:lvl w:ilvl="2">
      <w:start w:val="1"/>
      <w:numFmt w:val="decimal"/>
      <w:lvlText w:val="%3."/>
      <w:lvlJc w:val="left"/>
      <w:pPr>
        <w:ind w:left="2249" w:hanging="361"/>
      </w:pPr>
      <w:rPr>
        <w:rFonts w:ascii="Times New Roman" w:eastAsia="Times New Roman" w:hAnsi="Times New Roman" w:cs="Times New Roman" w:hint="default"/>
        <w:w w:val="100"/>
        <w:sz w:val="24"/>
        <w:szCs w:val="24"/>
        <w:lang w:val="id" w:eastAsia="en-US" w:bidi="ar-SA"/>
      </w:rPr>
    </w:lvl>
    <w:lvl w:ilvl="3">
      <w:numFmt w:val="bullet"/>
      <w:lvlText w:val="•"/>
      <w:lvlJc w:val="left"/>
      <w:pPr>
        <w:ind w:left="3934" w:hanging="361"/>
      </w:pPr>
      <w:rPr>
        <w:rFonts w:hint="default"/>
        <w:lang w:val="id" w:eastAsia="en-US" w:bidi="ar-SA"/>
      </w:rPr>
    </w:lvl>
    <w:lvl w:ilvl="4">
      <w:numFmt w:val="bullet"/>
      <w:lvlText w:val="•"/>
      <w:lvlJc w:val="left"/>
      <w:pPr>
        <w:ind w:left="4782" w:hanging="361"/>
      </w:pPr>
      <w:rPr>
        <w:rFonts w:hint="default"/>
        <w:lang w:val="id" w:eastAsia="en-US" w:bidi="ar-SA"/>
      </w:rPr>
    </w:lvl>
    <w:lvl w:ilvl="5">
      <w:numFmt w:val="bullet"/>
      <w:lvlText w:val="•"/>
      <w:lvlJc w:val="left"/>
      <w:pPr>
        <w:ind w:left="5629" w:hanging="361"/>
      </w:pPr>
      <w:rPr>
        <w:rFonts w:hint="default"/>
        <w:lang w:val="id" w:eastAsia="en-US" w:bidi="ar-SA"/>
      </w:rPr>
    </w:lvl>
    <w:lvl w:ilvl="6">
      <w:numFmt w:val="bullet"/>
      <w:lvlText w:val="•"/>
      <w:lvlJc w:val="left"/>
      <w:pPr>
        <w:ind w:left="6476" w:hanging="361"/>
      </w:pPr>
      <w:rPr>
        <w:rFonts w:hint="default"/>
        <w:lang w:val="id" w:eastAsia="en-US" w:bidi="ar-SA"/>
      </w:rPr>
    </w:lvl>
    <w:lvl w:ilvl="7">
      <w:numFmt w:val="bullet"/>
      <w:lvlText w:val="•"/>
      <w:lvlJc w:val="left"/>
      <w:pPr>
        <w:ind w:left="7324" w:hanging="361"/>
      </w:pPr>
      <w:rPr>
        <w:rFonts w:hint="default"/>
        <w:lang w:val="id" w:eastAsia="en-US" w:bidi="ar-SA"/>
      </w:rPr>
    </w:lvl>
    <w:lvl w:ilvl="8">
      <w:numFmt w:val="bullet"/>
      <w:lvlText w:val="•"/>
      <w:lvlJc w:val="left"/>
      <w:pPr>
        <w:ind w:left="8171" w:hanging="361"/>
      </w:pPr>
      <w:rPr>
        <w:rFonts w:hint="default"/>
        <w:lang w:val="id" w:eastAsia="en-US" w:bidi="ar-SA"/>
      </w:rPr>
    </w:lvl>
  </w:abstractNum>
  <w:abstractNum w:abstractNumId="1" w15:restartNumberingAfterBreak="0">
    <w:nsid w:val="0674364C"/>
    <w:multiLevelType w:val="hybridMultilevel"/>
    <w:tmpl w:val="6D46A7C6"/>
    <w:lvl w:ilvl="0" w:tplc="DED65732">
      <w:start w:val="2"/>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7364466C">
      <w:start w:val="1"/>
      <w:numFmt w:val="lowerLetter"/>
      <w:lvlText w:val="%2."/>
      <w:lvlJc w:val="left"/>
      <w:pPr>
        <w:ind w:left="1955" w:hanging="360"/>
      </w:pPr>
      <w:rPr>
        <w:rFonts w:ascii="Times New Roman" w:eastAsia="Times New Roman" w:hAnsi="Times New Roman" w:cs="Times New Roman" w:hint="default"/>
        <w:spacing w:val="-1"/>
        <w:w w:val="100"/>
        <w:sz w:val="24"/>
        <w:szCs w:val="24"/>
        <w:lang w:val="id" w:eastAsia="en-US" w:bidi="ar-SA"/>
      </w:rPr>
    </w:lvl>
    <w:lvl w:ilvl="2" w:tplc="038EA582">
      <w:numFmt w:val="bullet"/>
      <w:lvlText w:val="•"/>
      <w:lvlJc w:val="left"/>
      <w:pPr>
        <w:ind w:left="2838" w:hanging="360"/>
      </w:pPr>
      <w:rPr>
        <w:rFonts w:hint="default"/>
        <w:lang w:val="id" w:eastAsia="en-US" w:bidi="ar-SA"/>
      </w:rPr>
    </w:lvl>
    <w:lvl w:ilvl="3" w:tplc="E6B41452">
      <w:numFmt w:val="bullet"/>
      <w:lvlText w:val="•"/>
      <w:lvlJc w:val="left"/>
      <w:pPr>
        <w:ind w:left="3716" w:hanging="360"/>
      </w:pPr>
      <w:rPr>
        <w:rFonts w:hint="default"/>
        <w:lang w:val="id" w:eastAsia="en-US" w:bidi="ar-SA"/>
      </w:rPr>
    </w:lvl>
    <w:lvl w:ilvl="4" w:tplc="CAACBE5E">
      <w:numFmt w:val="bullet"/>
      <w:lvlText w:val="•"/>
      <w:lvlJc w:val="left"/>
      <w:pPr>
        <w:ind w:left="4595" w:hanging="360"/>
      </w:pPr>
      <w:rPr>
        <w:rFonts w:hint="default"/>
        <w:lang w:val="id" w:eastAsia="en-US" w:bidi="ar-SA"/>
      </w:rPr>
    </w:lvl>
    <w:lvl w:ilvl="5" w:tplc="B588BC60">
      <w:numFmt w:val="bullet"/>
      <w:lvlText w:val="•"/>
      <w:lvlJc w:val="left"/>
      <w:pPr>
        <w:ind w:left="5473" w:hanging="360"/>
      </w:pPr>
      <w:rPr>
        <w:rFonts w:hint="default"/>
        <w:lang w:val="id" w:eastAsia="en-US" w:bidi="ar-SA"/>
      </w:rPr>
    </w:lvl>
    <w:lvl w:ilvl="6" w:tplc="3E907C7A">
      <w:numFmt w:val="bullet"/>
      <w:lvlText w:val="•"/>
      <w:lvlJc w:val="left"/>
      <w:pPr>
        <w:ind w:left="6352" w:hanging="360"/>
      </w:pPr>
      <w:rPr>
        <w:rFonts w:hint="default"/>
        <w:lang w:val="id" w:eastAsia="en-US" w:bidi="ar-SA"/>
      </w:rPr>
    </w:lvl>
    <w:lvl w:ilvl="7" w:tplc="E15C162A">
      <w:numFmt w:val="bullet"/>
      <w:lvlText w:val="•"/>
      <w:lvlJc w:val="left"/>
      <w:pPr>
        <w:ind w:left="7230" w:hanging="360"/>
      </w:pPr>
      <w:rPr>
        <w:rFonts w:hint="default"/>
        <w:lang w:val="id" w:eastAsia="en-US" w:bidi="ar-SA"/>
      </w:rPr>
    </w:lvl>
    <w:lvl w:ilvl="8" w:tplc="C9CC52EC">
      <w:numFmt w:val="bullet"/>
      <w:lvlText w:val="•"/>
      <w:lvlJc w:val="left"/>
      <w:pPr>
        <w:ind w:left="8109" w:hanging="360"/>
      </w:pPr>
      <w:rPr>
        <w:rFonts w:hint="default"/>
        <w:lang w:val="id" w:eastAsia="en-US" w:bidi="ar-SA"/>
      </w:rPr>
    </w:lvl>
  </w:abstractNum>
  <w:abstractNum w:abstractNumId="2" w15:restartNumberingAfterBreak="0">
    <w:nsid w:val="0718469A"/>
    <w:multiLevelType w:val="multilevel"/>
    <w:tmpl w:val="B636EC42"/>
    <w:lvl w:ilvl="0">
      <w:start w:val="1"/>
      <w:numFmt w:val="decimal"/>
      <w:lvlText w:val="%1"/>
      <w:lvlJc w:val="left"/>
      <w:pPr>
        <w:ind w:left="1348" w:hanging="540"/>
      </w:pPr>
      <w:rPr>
        <w:rFonts w:hint="default"/>
      </w:rPr>
    </w:lvl>
    <w:lvl w:ilvl="1">
      <w:start w:val="1"/>
      <w:numFmt w:val="decimal"/>
      <w:lvlText w:val="%2.6"/>
      <w:lvlJc w:val="left"/>
      <w:pPr>
        <w:ind w:left="1348" w:hanging="540"/>
      </w:pPr>
      <w:rPr>
        <w:rFonts w:hint="default"/>
        <w:b/>
        <w:bCs/>
        <w:i w:val="0"/>
        <w:w w:val="100"/>
        <w:sz w:val="24"/>
        <w:szCs w:val="24"/>
      </w:rPr>
    </w:lvl>
    <w:lvl w:ilvl="2">
      <w:start w:val="1"/>
      <w:numFmt w:val="decimal"/>
      <w:lvlText w:val="%3."/>
      <w:lvlJc w:val="left"/>
      <w:pPr>
        <w:ind w:left="2249" w:hanging="361"/>
      </w:pPr>
      <w:rPr>
        <w:rFonts w:ascii="Times New Roman" w:eastAsia="Times New Roman" w:hAnsi="Times New Roman" w:cs="Times New Roman" w:hint="default"/>
        <w:w w:val="100"/>
        <w:sz w:val="24"/>
        <w:szCs w:val="24"/>
      </w:rPr>
    </w:lvl>
    <w:lvl w:ilvl="3">
      <w:numFmt w:val="bullet"/>
      <w:lvlText w:val="•"/>
      <w:lvlJc w:val="left"/>
      <w:pPr>
        <w:ind w:left="3934" w:hanging="361"/>
      </w:pPr>
      <w:rPr>
        <w:rFonts w:hint="default"/>
      </w:rPr>
    </w:lvl>
    <w:lvl w:ilvl="4">
      <w:numFmt w:val="bullet"/>
      <w:lvlText w:val="•"/>
      <w:lvlJc w:val="left"/>
      <w:pPr>
        <w:ind w:left="4782" w:hanging="361"/>
      </w:pPr>
      <w:rPr>
        <w:rFonts w:hint="default"/>
      </w:rPr>
    </w:lvl>
    <w:lvl w:ilvl="5">
      <w:numFmt w:val="bullet"/>
      <w:lvlText w:val="•"/>
      <w:lvlJc w:val="left"/>
      <w:pPr>
        <w:ind w:left="5629" w:hanging="361"/>
      </w:pPr>
      <w:rPr>
        <w:rFonts w:hint="default"/>
      </w:rPr>
    </w:lvl>
    <w:lvl w:ilvl="6">
      <w:numFmt w:val="bullet"/>
      <w:lvlText w:val="•"/>
      <w:lvlJc w:val="left"/>
      <w:pPr>
        <w:ind w:left="6476" w:hanging="361"/>
      </w:pPr>
      <w:rPr>
        <w:rFonts w:hint="default"/>
      </w:rPr>
    </w:lvl>
    <w:lvl w:ilvl="7">
      <w:numFmt w:val="bullet"/>
      <w:lvlText w:val="•"/>
      <w:lvlJc w:val="left"/>
      <w:pPr>
        <w:ind w:left="7324" w:hanging="361"/>
      </w:pPr>
      <w:rPr>
        <w:rFonts w:hint="default"/>
      </w:rPr>
    </w:lvl>
    <w:lvl w:ilvl="8">
      <w:numFmt w:val="bullet"/>
      <w:lvlText w:val="•"/>
      <w:lvlJc w:val="left"/>
      <w:pPr>
        <w:ind w:left="8171" w:hanging="361"/>
      </w:pPr>
      <w:rPr>
        <w:rFonts w:hint="default"/>
      </w:rPr>
    </w:lvl>
  </w:abstractNum>
  <w:abstractNum w:abstractNumId="3" w15:restartNumberingAfterBreak="0">
    <w:nsid w:val="08211582"/>
    <w:multiLevelType w:val="multilevel"/>
    <w:tmpl w:val="F6FA678E"/>
    <w:lvl w:ilvl="0">
      <w:start w:val="3"/>
      <w:numFmt w:val="decimal"/>
      <w:lvlText w:val="%1"/>
      <w:lvlJc w:val="left"/>
      <w:pPr>
        <w:ind w:left="1169" w:hanging="361"/>
      </w:pPr>
      <w:rPr>
        <w:rFonts w:hint="default"/>
      </w:rPr>
    </w:lvl>
    <w:lvl w:ilvl="1">
      <w:start w:val="3"/>
      <w:numFmt w:val="decimal"/>
      <w:lvlText w:val="%2.4"/>
      <w:lvlJc w:val="left"/>
      <w:pPr>
        <w:ind w:left="1169" w:hanging="361"/>
      </w:pPr>
      <w:rPr>
        <w:rFonts w:hint="default"/>
        <w:b/>
        <w:bCs/>
        <w:w w:val="100"/>
        <w:sz w:val="22"/>
        <w:szCs w:val="22"/>
      </w:rPr>
    </w:lvl>
    <w:lvl w:ilvl="2">
      <w:start w:val="1"/>
      <w:numFmt w:val="decimal"/>
      <w:lvlText w:val="%1.%2.%3."/>
      <w:lvlJc w:val="left"/>
      <w:pPr>
        <w:ind w:left="1528" w:hanging="720"/>
      </w:pPr>
      <w:rPr>
        <w:rFonts w:ascii="Times New Roman" w:eastAsia="Times New Roman" w:hAnsi="Times New Roman" w:cs="Times New Roman" w:hint="default"/>
        <w:b/>
        <w:bCs/>
        <w:w w:val="100"/>
        <w:sz w:val="24"/>
        <w:szCs w:val="24"/>
      </w:rPr>
    </w:lvl>
    <w:lvl w:ilvl="3">
      <w:start w:val="3"/>
      <w:numFmt w:val="decimal"/>
      <w:lvlText w:val="%4.5.4.4"/>
      <w:lvlJc w:val="left"/>
      <w:pPr>
        <w:ind w:left="1720" w:hanging="912"/>
      </w:pPr>
      <w:rPr>
        <w:rFonts w:hint="default"/>
        <w:b/>
        <w:bCs/>
        <w:color w:val="auto"/>
        <w:w w:val="100"/>
        <w:sz w:val="24"/>
        <w:szCs w:val="24"/>
      </w:rPr>
    </w:lvl>
    <w:lvl w:ilvl="4">
      <w:start w:val="1"/>
      <w:numFmt w:val="decimal"/>
      <w:lvlText w:val="%5."/>
      <w:lvlJc w:val="left"/>
      <w:pPr>
        <w:ind w:left="2249" w:hanging="361"/>
      </w:pPr>
      <w:rPr>
        <w:rFonts w:ascii="Times New Roman" w:eastAsia="Times New Roman" w:hAnsi="Times New Roman" w:cs="Times New Roman" w:hint="default"/>
        <w:w w:val="100"/>
        <w:sz w:val="24"/>
        <w:szCs w:val="24"/>
      </w:rPr>
    </w:lvl>
    <w:lvl w:ilvl="5">
      <w:numFmt w:val="bullet"/>
      <w:lvlText w:val="•"/>
      <w:lvlJc w:val="left"/>
      <w:pPr>
        <w:ind w:left="4418" w:hanging="361"/>
      </w:pPr>
      <w:rPr>
        <w:rFonts w:hint="default"/>
      </w:rPr>
    </w:lvl>
    <w:lvl w:ilvl="6">
      <w:numFmt w:val="bullet"/>
      <w:lvlText w:val="•"/>
      <w:lvlJc w:val="left"/>
      <w:pPr>
        <w:ind w:left="5508" w:hanging="361"/>
      </w:pPr>
      <w:rPr>
        <w:rFonts w:hint="default"/>
      </w:rPr>
    </w:lvl>
    <w:lvl w:ilvl="7">
      <w:numFmt w:val="bullet"/>
      <w:lvlText w:val="•"/>
      <w:lvlJc w:val="left"/>
      <w:pPr>
        <w:ind w:left="6597" w:hanging="361"/>
      </w:pPr>
      <w:rPr>
        <w:rFonts w:hint="default"/>
      </w:rPr>
    </w:lvl>
    <w:lvl w:ilvl="8">
      <w:numFmt w:val="bullet"/>
      <w:lvlText w:val="•"/>
      <w:lvlJc w:val="left"/>
      <w:pPr>
        <w:ind w:left="7687" w:hanging="361"/>
      </w:pPr>
      <w:rPr>
        <w:rFonts w:hint="default"/>
      </w:rPr>
    </w:lvl>
  </w:abstractNum>
  <w:abstractNum w:abstractNumId="4" w15:restartNumberingAfterBreak="0">
    <w:nsid w:val="0882010C"/>
    <w:multiLevelType w:val="multilevel"/>
    <w:tmpl w:val="D1E85988"/>
    <w:lvl w:ilvl="0">
      <w:start w:val="4"/>
      <w:numFmt w:val="decimal"/>
      <w:lvlText w:val="%1"/>
      <w:lvlJc w:val="left"/>
      <w:pPr>
        <w:ind w:left="1408" w:hanging="600"/>
      </w:pPr>
      <w:rPr>
        <w:rFonts w:hint="default"/>
      </w:rPr>
    </w:lvl>
    <w:lvl w:ilvl="1">
      <w:start w:val="4"/>
      <w:numFmt w:val="decimal"/>
      <w:lvlText w:val="%2.4"/>
      <w:lvlJc w:val="left"/>
      <w:pPr>
        <w:ind w:left="1408" w:hanging="600"/>
      </w:pPr>
      <w:rPr>
        <w:rFonts w:hint="default"/>
        <w:b/>
        <w:bCs/>
        <w:w w:val="100"/>
        <w:sz w:val="24"/>
        <w:szCs w:val="24"/>
      </w:rPr>
    </w:lvl>
    <w:lvl w:ilvl="2">
      <w:start w:val="4"/>
      <w:numFmt w:val="decimal"/>
      <w:lvlText w:val="%3.2.2"/>
      <w:lvlJc w:val="left"/>
      <w:pPr>
        <w:ind w:left="1528" w:hanging="720"/>
      </w:pPr>
      <w:rPr>
        <w:rFonts w:hint="default"/>
        <w:b/>
        <w:bCs/>
        <w:w w:val="100"/>
        <w:sz w:val="24"/>
        <w:szCs w:val="24"/>
      </w:rPr>
    </w:lvl>
    <w:lvl w:ilvl="3">
      <w:start w:val="1"/>
      <w:numFmt w:val="decimal"/>
      <w:lvlText w:val="%4."/>
      <w:lvlJc w:val="left"/>
      <w:pPr>
        <w:ind w:left="1528" w:hanging="360"/>
      </w:pPr>
      <w:rPr>
        <w:rFonts w:ascii="Times New Roman" w:eastAsia="Times New Roman" w:hAnsi="Times New Roman" w:cs="Times New Roman" w:hint="default"/>
        <w:w w:val="100"/>
        <w:sz w:val="24"/>
        <w:szCs w:val="24"/>
      </w:rPr>
    </w:lvl>
    <w:lvl w:ilvl="4">
      <w:numFmt w:val="bullet"/>
      <w:lvlText w:val="•"/>
      <w:lvlJc w:val="left"/>
      <w:pPr>
        <w:ind w:left="4302" w:hanging="360"/>
      </w:pPr>
      <w:rPr>
        <w:rFonts w:hint="default"/>
      </w:rPr>
    </w:lvl>
    <w:lvl w:ilvl="5">
      <w:numFmt w:val="bullet"/>
      <w:lvlText w:val="•"/>
      <w:lvlJc w:val="left"/>
      <w:pPr>
        <w:ind w:left="5229" w:hanging="360"/>
      </w:pPr>
      <w:rPr>
        <w:rFonts w:hint="default"/>
      </w:rPr>
    </w:lvl>
    <w:lvl w:ilvl="6">
      <w:numFmt w:val="bullet"/>
      <w:lvlText w:val="•"/>
      <w:lvlJc w:val="left"/>
      <w:pPr>
        <w:ind w:left="6156" w:hanging="360"/>
      </w:pPr>
      <w:rPr>
        <w:rFonts w:hint="default"/>
      </w:rPr>
    </w:lvl>
    <w:lvl w:ilvl="7">
      <w:numFmt w:val="bullet"/>
      <w:lvlText w:val="•"/>
      <w:lvlJc w:val="left"/>
      <w:pPr>
        <w:ind w:left="7084" w:hanging="360"/>
      </w:pPr>
      <w:rPr>
        <w:rFonts w:hint="default"/>
      </w:rPr>
    </w:lvl>
    <w:lvl w:ilvl="8">
      <w:numFmt w:val="bullet"/>
      <w:lvlText w:val="•"/>
      <w:lvlJc w:val="left"/>
      <w:pPr>
        <w:ind w:left="8011" w:hanging="360"/>
      </w:pPr>
      <w:rPr>
        <w:rFonts w:hint="default"/>
      </w:rPr>
    </w:lvl>
  </w:abstractNum>
  <w:abstractNum w:abstractNumId="5" w15:restartNumberingAfterBreak="0">
    <w:nsid w:val="094675FC"/>
    <w:multiLevelType w:val="multilevel"/>
    <w:tmpl w:val="C3A2C736"/>
    <w:lvl w:ilvl="0">
      <w:start w:val="2"/>
      <w:numFmt w:val="decimal"/>
      <w:lvlText w:val="%1"/>
      <w:lvlJc w:val="left"/>
      <w:pPr>
        <w:ind w:left="1169" w:hanging="361"/>
      </w:pPr>
      <w:rPr>
        <w:rFonts w:hint="default"/>
      </w:rPr>
    </w:lvl>
    <w:lvl w:ilvl="1">
      <w:start w:val="2"/>
      <w:numFmt w:val="decimal"/>
      <w:lvlText w:val="%2.2"/>
      <w:lvlJc w:val="left"/>
      <w:pPr>
        <w:ind w:left="1169" w:hanging="361"/>
      </w:pPr>
      <w:rPr>
        <w:rFonts w:hint="default"/>
        <w:b/>
        <w:bCs/>
        <w:w w:val="100"/>
        <w:sz w:val="22"/>
        <w:szCs w:val="22"/>
      </w:rPr>
    </w:lvl>
    <w:lvl w:ilvl="2">
      <w:start w:val="2"/>
      <w:numFmt w:val="decimal"/>
      <w:lvlText w:val="%3.1.4"/>
      <w:lvlJc w:val="left"/>
      <w:pPr>
        <w:ind w:left="1528" w:hanging="720"/>
      </w:pPr>
      <w:rPr>
        <w:rFonts w:hint="default"/>
        <w:b/>
        <w:bCs/>
        <w:i w:val="0"/>
        <w:w w:val="100"/>
        <w:sz w:val="24"/>
        <w:szCs w:val="24"/>
      </w:rPr>
    </w:lvl>
    <w:lvl w:ilvl="3">
      <w:start w:val="1"/>
      <w:numFmt w:val="decimal"/>
      <w:lvlText w:val="%1.%2.%3.%4."/>
      <w:lvlJc w:val="left"/>
      <w:pPr>
        <w:ind w:left="1720" w:hanging="912"/>
      </w:pPr>
      <w:rPr>
        <w:rFonts w:ascii="Times New Roman" w:eastAsia="Times New Roman" w:hAnsi="Times New Roman" w:cs="Times New Roman" w:hint="default"/>
        <w:b/>
        <w:bCs/>
        <w:w w:val="100"/>
        <w:sz w:val="24"/>
        <w:szCs w:val="24"/>
      </w:rPr>
    </w:lvl>
    <w:lvl w:ilvl="4">
      <w:numFmt w:val="bullet"/>
      <w:lvlText w:val="•"/>
      <w:lvlJc w:val="left"/>
      <w:pPr>
        <w:ind w:left="3756" w:hanging="912"/>
      </w:pPr>
      <w:rPr>
        <w:rFonts w:hint="default"/>
      </w:rPr>
    </w:lvl>
    <w:lvl w:ilvl="5">
      <w:numFmt w:val="bullet"/>
      <w:lvlText w:val="•"/>
      <w:lvlJc w:val="left"/>
      <w:pPr>
        <w:ind w:left="4774" w:hanging="912"/>
      </w:pPr>
      <w:rPr>
        <w:rFonts w:hint="default"/>
      </w:rPr>
    </w:lvl>
    <w:lvl w:ilvl="6">
      <w:numFmt w:val="bullet"/>
      <w:lvlText w:val="•"/>
      <w:lvlJc w:val="left"/>
      <w:pPr>
        <w:ind w:left="5793" w:hanging="912"/>
      </w:pPr>
      <w:rPr>
        <w:rFonts w:hint="default"/>
      </w:rPr>
    </w:lvl>
    <w:lvl w:ilvl="7">
      <w:numFmt w:val="bullet"/>
      <w:lvlText w:val="•"/>
      <w:lvlJc w:val="left"/>
      <w:pPr>
        <w:ind w:left="6811" w:hanging="912"/>
      </w:pPr>
      <w:rPr>
        <w:rFonts w:hint="default"/>
      </w:rPr>
    </w:lvl>
    <w:lvl w:ilvl="8">
      <w:numFmt w:val="bullet"/>
      <w:lvlText w:val="•"/>
      <w:lvlJc w:val="left"/>
      <w:pPr>
        <w:ind w:left="7829" w:hanging="912"/>
      </w:pPr>
      <w:rPr>
        <w:rFonts w:hint="default"/>
      </w:rPr>
    </w:lvl>
  </w:abstractNum>
  <w:abstractNum w:abstractNumId="6" w15:restartNumberingAfterBreak="0">
    <w:nsid w:val="0A102A28"/>
    <w:multiLevelType w:val="hybridMultilevel"/>
    <w:tmpl w:val="642438D8"/>
    <w:lvl w:ilvl="0" w:tplc="988A6BC8">
      <w:start w:val="3"/>
      <w:numFmt w:val="decimal"/>
      <w:lvlText w:val="%1.5.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6D5213"/>
    <w:multiLevelType w:val="multilevel"/>
    <w:tmpl w:val="CA9C5DCA"/>
    <w:lvl w:ilvl="0">
      <w:start w:val="4"/>
      <w:numFmt w:val="decimal"/>
      <w:lvlText w:val="%1"/>
      <w:lvlJc w:val="left"/>
      <w:pPr>
        <w:ind w:left="1408" w:hanging="600"/>
      </w:pPr>
      <w:rPr>
        <w:rFonts w:hint="default"/>
      </w:rPr>
    </w:lvl>
    <w:lvl w:ilvl="1">
      <w:start w:val="4"/>
      <w:numFmt w:val="decimal"/>
      <w:lvlText w:val="%2.3"/>
      <w:lvlJc w:val="left"/>
      <w:pPr>
        <w:ind w:left="1408" w:hanging="600"/>
      </w:pPr>
      <w:rPr>
        <w:rFonts w:hint="default"/>
        <w:b/>
        <w:bCs/>
        <w:w w:val="100"/>
        <w:sz w:val="24"/>
        <w:szCs w:val="24"/>
      </w:rPr>
    </w:lvl>
    <w:lvl w:ilvl="2">
      <w:start w:val="4"/>
      <w:numFmt w:val="decimal"/>
      <w:lvlText w:val="%3.2.2"/>
      <w:lvlJc w:val="left"/>
      <w:pPr>
        <w:ind w:left="1528" w:hanging="720"/>
      </w:pPr>
      <w:rPr>
        <w:rFonts w:hint="default"/>
        <w:b/>
        <w:bCs/>
        <w:w w:val="100"/>
        <w:sz w:val="24"/>
        <w:szCs w:val="24"/>
      </w:rPr>
    </w:lvl>
    <w:lvl w:ilvl="3">
      <w:start w:val="1"/>
      <w:numFmt w:val="decimal"/>
      <w:lvlText w:val="%4."/>
      <w:lvlJc w:val="left"/>
      <w:pPr>
        <w:ind w:left="1528" w:hanging="360"/>
      </w:pPr>
      <w:rPr>
        <w:rFonts w:ascii="Times New Roman" w:eastAsia="Times New Roman" w:hAnsi="Times New Roman" w:cs="Times New Roman" w:hint="default"/>
        <w:w w:val="100"/>
        <w:sz w:val="24"/>
        <w:szCs w:val="24"/>
      </w:rPr>
    </w:lvl>
    <w:lvl w:ilvl="4">
      <w:numFmt w:val="bullet"/>
      <w:lvlText w:val="•"/>
      <w:lvlJc w:val="left"/>
      <w:pPr>
        <w:ind w:left="4302" w:hanging="360"/>
      </w:pPr>
      <w:rPr>
        <w:rFonts w:hint="default"/>
      </w:rPr>
    </w:lvl>
    <w:lvl w:ilvl="5">
      <w:numFmt w:val="bullet"/>
      <w:lvlText w:val="•"/>
      <w:lvlJc w:val="left"/>
      <w:pPr>
        <w:ind w:left="5229" w:hanging="360"/>
      </w:pPr>
      <w:rPr>
        <w:rFonts w:hint="default"/>
      </w:rPr>
    </w:lvl>
    <w:lvl w:ilvl="6">
      <w:numFmt w:val="bullet"/>
      <w:lvlText w:val="•"/>
      <w:lvlJc w:val="left"/>
      <w:pPr>
        <w:ind w:left="6156" w:hanging="360"/>
      </w:pPr>
      <w:rPr>
        <w:rFonts w:hint="default"/>
      </w:rPr>
    </w:lvl>
    <w:lvl w:ilvl="7">
      <w:numFmt w:val="bullet"/>
      <w:lvlText w:val="•"/>
      <w:lvlJc w:val="left"/>
      <w:pPr>
        <w:ind w:left="7084" w:hanging="360"/>
      </w:pPr>
      <w:rPr>
        <w:rFonts w:hint="default"/>
      </w:rPr>
    </w:lvl>
    <w:lvl w:ilvl="8">
      <w:numFmt w:val="bullet"/>
      <w:lvlText w:val="•"/>
      <w:lvlJc w:val="left"/>
      <w:pPr>
        <w:ind w:left="8011" w:hanging="360"/>
      </w:pPr>
      <w:rPr>
        <w:rFonts w:hint="default"/>
      </w:rPr>
    </w:lvl>
  </w:abstractNum>
  <w:abstractNum w:abstractNumId="8" w15:restartNumberingAfterBreak="0">
    <w:nsid w:val="0EE100EF"/>
    <w:multiLevelType w:val="multilevel"/>
    <w:tmpl w:val="72DE108C"/>
    <w:lvl w:ilvl="0">
      <w:start w:val="3"/>
      <w:numFmt w:val="decimal"/>
      <w:lvlText w:val="%1"/>
      <w:lvlJc w:val="left"/>
      <w:pPr>
        <w:ind w:left="1169" w:hanging="361"/>
      </w:pPr>
      <w:rPr>
        <w:rFonts w:hint="default"/>
      </w:rPr>
    </w:lvl>
    <w:lvl w:ilvl="1">
      <w:start w:val="3"/>
      <w:numFmt w:val="decimal"/>
      <w:lvlText w:val="%2.2"/>
      <w:lvlJc w:val="left"/>
      <w:pPr>
        <w:ind w:left="1169" w:hanging="361"/>
      </w:pPr>
      <w:rPr>
        <w:rFonts w:hint="default"/>
        <w:b/>
        <w:bCs/>
        <w:w w:val="100"/>
        <w:sz w:val="22"/>
        <w:szCs w:val="22"/>
      </w:rPr>
    </w:lvl>
    <w:lvl w:ilvl="2">
      <w:start w:val="1"/>
      <w:numFmt w:val="decimal"/>
      <w:lvlText w:val="%1.%2.%3."/>
      <w:lvlJc w:val="left"/>
      <w:pPr>
        <w:ind w:left="1528"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720" w:hanging="912"/>
      </w:pPr>
      <w:rPr>
        <w:rFonts w:ascii="Times New Roman" w:eastAsia="Times New Roman" w:hAnsi="Times New Roman" w:cs="Times New Roman" w:hint="default"/>
        <w:b/>
        <w:bCs/>
        <w:w w:val="100"/>
        <w:sz w:val="24"/>
        <w:szCs w:val="24"/>
      </w:rPr>
    </w:lvl>
    <w:lvl w:ilvl="4">
      <w:start w:val="1"/>
      <w:numFmt w:val="decimal"/>
      <w:lvlText w:val="%5."/>
      <w:lvlJc w:val="left"/>
      <w:pPr>
        <w:ind w:left="2249" w:hanging="361"/>
      </w:pPr>
      <w:rPr>
        <w:rFonts w:ascii="Times New Roman" w:eastAsia="Times New Roman" w:hAnsi="Times New Roman" w:cs="Times New Roman" w:hint="default"/>
        <w:w w:val="100"/>
        <w:sz w:val="24"/>
        <w:szCs w:val="24"/>
      </w:rPr>
    </w:lvl>
    <w:lvl w:ilvl="5">
      <w:numFmt w:val="bullet"/>
      <w:lvlText w:val="•"/>
      <w:lvlJc w:val="left"/>
      <w:pPr>
        <w:ind w:left="4418" w:hanging="361"/>
      </w:pPr>
      <w:rPr>
        <w:rFonts w:hint="default"/>
      </w:rPr>
    </w:lvl>
    <w:lvl w:ilvl="6">
      <w:numFmt w:val="bullet"/>
      <w:lvlText w:val="•"/>
      <w:lvlJc w:val="left"/>
      <w:pPr>
        <w:ind w:left="5508" w:hanging="361"/>
      </w:pPr>
      <w:rPr>
        <w:rFonts w:hint="default"/>
      </w:rPr>
    </w:lvl>
    <w:lvl w:ilvl="7">
      <w:numFmt w:val="bullet"/>
      <w:lvlText w:val="•"/>
      <w:lvlJc w:val="left"/>
      <w:pPr>
        <w:ind w:left="6597" w:hanging="361"/>
      </w:pPr>
      <w:rPr>
        <w:rFonts w:hint="default"/>
      </w:rPr>
    </w:lvl>
    <w:lvl w:ilvl="8">
      <w:numFmt w:val="bullet"/>
      <w:lvlText w:val="•"/>
      <w:lvlJc w:val="left"/>
      <w:pPr>
        <w:ind w:left="7687" w:hanging="361"/>
      </w:pPr>
      <w:rPr>
        <w:rFonts w:hint="default"/>
      </w:rPr>
    </w:lvl>
  </w:abstractNum>
  <w:abstractNum w:abstractNumId="9" w15:restartNumberingAfterBreak="0">
    <w:nsid w:val="0F26590C"/>
    <w:multiLevelType w:val="hybridMultilevel"/>
    <w:tmpl w:val="CFDE03B0"/>
    <w:lvl w:ilvl="0" w:tplc="B1F80C72">
      <w:start w:val="4"/>
      <w:numFmt w:val="decimal"/>
      <w:lvlText w:val="%1.6.2"/>
      <w:lvlJc w:val="left"/>
      <w:pPr>
        <w:ind w:left="149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FBD7DC4"/>
    <w:multiLevelType w:val="hybridMultilevel"/>
    <w:tmpl w:val="3698B91A"/>
    <w:lvl w:ilvl="0" w:tplc="9A6CC716">
      <w:start w:val="1"/>
      <w:numFmt w:val="decimal"/>
      <w:lvlText w:val="%1."/>
      <w:lvlJc w:val="left"/>
      <w:pPr>
        <w:ind w:left="1235" w:hanging="351"/>
      </w:pPr>
      <w:rPr>
        <w:rFonts w:ascii="Times New Roman" w:eastAsia="Times New Roman" w:hAnsi="Times New Roman" w:cs="Times New Roman" w:hint="default"/>
        <w:w w:val="100"/>
        <w:sz w:val="24"/>
        <w:szCs w:val="24"/>
        <w:lang w:val="id" w:eastAsia="en-US" w:bidi="ar-SA"/>
      </w:rPr>
    </w:lvl>
    <w:lvl w:ilvl="1" w:tplc="507296A8">
      <w:start w:val="1"/>
      <w:numFmt w:val="lowerLetter"/>
      <w:lvlText w:val="%2."/>
      <w:lvlJc w:val="left"/>
      <w:pPr>
        <w:ind w:left="1528" w:hanging="360"/>
      </w:pPr>
      <w:rPr>
        <w:rFonts w:ascii="Times New Roman" w:eastAsia="Times New Roman" w:hAnsi="Times New Roman" w:cs="Times New Roman" w:hint="default"/>
        <w:spacing w:val="-1"/>
        <w:w w:val="100"/>
        <w:sz w:val="24"/>
        <w:szCs w:val="24"/>
        <w:lang w:val="id" w:eastAsia="en-US" w:bidi="ar-SA"/>
      </w:rPr>
    </w:lvl>
    <w:lvl w:ilvl="2" w:tplc="541058E6">
      <w:numFmt w:val="bullet"/>
      <w:lvlText w:val="•"/>
      <w:lvlJc w:val="left"/>
      <w:pPr>
        <w:ind w:left="2447" w:hanging="360"/>
      </w:pPr>
      <w:rPr>
        <w:rFonts w:hint="default"/>
        <w:lang w:val="id" w:eastAsia="en-US" w:bidi="ar-SA"/>
      </w:rPr>
    </w:lvl>
    <w:lvl w:ilvl="3" w:tplc="0C5EB32C">
      <w:numFmt w:val="bullet"/>
      <w:lvlText w:val="•"/>
      <w:lvlJc w:val="left"/>
      <w:pPr>
        <w:ind w:left="3374" w:hanging="360"/>
      </w:pPr>
      <w:rPr>
        <w:rFonts w:hint="default"/>
        <w:lang w:val="id" w:eastAsia="en-US" w:bidi="ar-SA"/>
      </w:rPr>
    </w:lvl>
    <w:lvl w:ilvl="4" w:tplc="4E6C0398">
      <w:numFmt w:val="bullet"/>
      <w:lvlText w:val="•"/>
      <w:lvlJc w:val="left"/>
      <w:pPr>
        <w:ind w:left="4302" w:hanging="360"/>
      </w:pPr>
      <w:rPr>
        <w:rFonts w:hint="default"/>
        <w:lang w:val="id" w:eastAsia="en-US" w:bidi="ar-SA"/>
      </w:rPr>
    </w:lvl>
    <w:lvl w:ilvl="5" w:tplc="22100EB2">
      <w:numFmt w:val="bullet"/>
      <w:lvlText w:val="•"/>
      <w:lvlJc w:val="left"/>
      <w:pPr>
        <w:ind w:left="5229" w:hanging="360"/>
      </w:pPr>
      <w:rPr>
        <w:rFonts w:hint="default"/>
        <w:lang w:val="id" w:eastAsia="en-US" w:bidi="ar-SA"/>
      </w:rPr>
    </w:lvl>
    <w:lvl w:ilvl="6" w:tplc="17CEA198">
      <w:numFmt w:val="bullet"/>
      <w:lvlText w:val="•"/>
      <w:lvlJc w:val="left"/>
      <w:pPr>
        <w:ind w:left="6156" w:hanging="360"/>
      </w:pPr>
      <w:rPr>
        <w:rFonts w:hint="default"/>
        <w:lang w:val="id" w:eastAsia="en-US" w:bidi="ar-SA"/>
      </w:rPr>
    </w:lvl>
    <w:lvl w:ilvl="7" w:tplc="BCC8CC92">
      <w:numFmt w:val="bullet"/>
      <w:lvlText w:val="•"/>
      <w:lvlJc w:val="left"/>
      <w:pPr>
        <w:ind w:left="7084" w:hanging="360"/>
      </w:pPr>
      <w:rPr>
        <w:rFonts w:hint="default"/>
        <w:lang w:val="id" w:eastAsia="en-US" w:bidi="ar-SA"/>
      </w:rPr>
    </w:lvl>
    <w:lvl w:ilvl="8" w:tplc="9184F724">
      <w:numFmt w:val="bullet"/>
      <w:lvlText w:val="•"/>
      <w:lvlJc w:val="left"/>
      <w:pPr>
        <w:ind w:left="8011" w:hanging="360"/>
      </w:pPr>
      <w:rPr>
        <w:rFonts w:hint="default"/>
        <w:lang w:val="id" w:eastAsia="en-US" w:bidi="ar-SA"/>
      </w:rPr>
    </w:lvl>
  </w:abstractNum>
  <w:abstractNum w:abstractNumId="11" w15:restartNumberingAfterBreak="0">
    <w:nsid w:val="117E3BDD"/>
    <w:multiLevelType w:val="hybridMultilevel"/>
    <w:tmpl w:val="8A683DDE"/>
    <w:lvl w:ilvl="0" w:tplc="006EF816">
      <w:start w:val="1"/>
      <w:numFmt w:val="decimal"/>
      <w:lvlText w:val="%1."/>
      <w:lvlJc w:val="left"/>
      <w:pPr>
        <w:ind w:left="1235" w:hanging="351"/>
      </w:pPr>
      <w:rPr>
        <w:rFonts w:ascii="Times New Roman" w:eastAsia="Times New Roman" w:hAnsi="Times New Roman" w:cs="Times New Roman" w:hint="default"/>
        <w:w w:val="100"/>
        <w:sz w:val="24"/>
        <w:szCs w:val="24"/>
        <w:lang w:val="id" w:eastAsia="en-US" w:bidi="ar-SA"/>
      </w:rPr>
    </w:lvl>
    <w:lvl w:ilvl="1" w:tplc="24948D14">
      <w:numFmt w:val="bullet"/>
      <w:lvlText w:val="•"/>
      <w:lvlJc w:val="left"/>
      <w:pPr>
        <w:ind w:left="2102" w:hanging="351"/>
      </w:pPr>
      <w:rPr>
        <w:rFonts w:hint="default"/>
        <w:lang w:val="id" w:eastAsia="en-US" w:bidi="ar-SA"/>
      </w:rPr>
    </w:lvl>
    <w:lvl w:ilvl="2" w:tplc="CA50F288">
      <w:numFmt w:val="bullet"/>
      <w:lvlText w:val="•"/>
      <w:lvlJc w:val="left"/>
      <w:pPr>
        <w:ind w:left="2965" w:hanging="351"/>
      </w:pPr>
      <w:rPr>
        <w:rFonts w:hint="default"/>
        <w:lang w:val="id" w:eastAsia="en-US" w:bidi="ar-SA"/>
      </w:rPr>
    </w:lvl>
    <w:lvl w:ilvl="3" w:tplc="FFF894CC">
      <w:numFmt w:val="bullet"/>
      <w:lvlText w:val="•"/>
      <w:lvlJc w:val="left"/>
      <w:pPr>
        <w:ind w:left="3827" w:hanging="351"/>
      </w:pPr>
      <w:rPr>
        <w:rFonts w:hint="default"/>
        <w:lang w:val="id" w:eastAsia="en-US" w:bidi="ar-SA"/>
      </w:rPr>
    </w:lvl>
    <w:lvl w:ilvl="4" w:tplc="C7C2EBB4">
      <w:numFmt w:val="bullet"/>
      <w:lvlText w:val="•"/>
      <w:lvlJc w:val="left"/>
      <w:pPr>
        <w:ind w:left="4690" w:hanging="351"/>
      </w:pPr>
      <w:rPr>
        <w:rFonts w:hint="default"/>
        <w:lang w:val="id" w:eastAsia="en-US" w:bidi="ar-SA"/>
      </w:rPr>
    </w:lvl>
    <w:lvl w:ilvl="5" w:tplc="1BF60ED4">
      <w:numFmt w:val="bullet"/>
      <w:lvlText w:val="•"/>
      <w:lvlJc w:val="left"/>
      <w:pPr>
        <w:ind w:left="5553" w:hanging="351"/>
      </w:pPr>
      <w:rPr>
        <w:rFonts w:hint="default"/>
        <w:lang w:val="id" w:eastAsia="en-US" w:bidi="ar-SA"/>
      </w:rPr>
    </w:lvl>
    <w:lvl w:ilvl="6" w:tplc="4DE0109E">
      <w:numFmt w:val="bullet"/>
      <w:lvlText w:val="•"/>
      <w:lvlJc w:val="left"/>
      <w:pPr>
        <w:ind w:left="6415" w:hanging="351"/>
      </w:pPr>
      <w:rPr>
        <w:rFonts w:hint="default"/>
        <w:lang w:val="id" w:eastAsia="en-US" w:bidi="ar-SA"/>
      </w:rPr>
    </w:lvl>
    <w:lvl w:ilvl="7" w:tplc="CFD6EB42">
      <w:numFmt w:val="bullet"/>
      <w:lvlText w:val="•"/>
      <w:lvlJc w:val="left"/>
      <w:pPr>
        <w:ind w:left="7278" w:hanging="351"/>
      </w:pPr>
      <w:rPr>
        <w:rFonts w:hint="default"/>
        <w:lang w:val="id" w:eastAsia="en-US" w:bidi="ar-SA"/>
      </w:rPr>
    </w:lvl>
    <w:lvl w:ilvl="8" w:tplc="DACEBF34">
      <w:numFmt w:val="bullet"/>
      <w:lvlText w:val="•"/>
      <w:lvlJc w:val="left"/>
      <w:pPr>
        <w:ind w:left="8141" w:hanging="351"/>
      </w:pPr>
      <w:rPr>
        <w:rFonts w:hint="default"/>
        <w:lang w:val="id" w:eastAsia="en-US" w:bidi="ar-SA"/>
      </w:rPr>
    </w:lvl>
  </w:abstractNum>
  <w:abstractNum w:abstractNumId="12" w15:restartNumberingAfterBreak="0">
    <w:nsid w:val="128E14C7"/>
    <w:multiLevelType w:val="hybridMultilevel"/>
    <w:tmpl w:val="30DA801C"/>
    <w:lvl w:ilvl="0" w:tplc="7EFC06EE">
      <w:start w:val="4"/>
      <w:numFmt w:val="decimal"/>
      <w:lvlText w:val="%1.3.2"/>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13" w15:restartNumberingAfterBreak="0">
    <w:nsid w:val="15046A47"/>
    <w:multiLevelType w:val="hybridMultilevel"/>
    <w:tmpl w:val="031EF0A8"/>
    <w:lvl w:ilvl="0" w:tplc="217C0AAC">
      <w:start w:val="2"/>
      <w:numFmt w:val="decimal"/>
      <w:lvlText w:val="%1.1.3"/>
      <w:lvlJc w:val="left"/>
      <w:pPr>
        <w:ind w:left="152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56A293F"/>
    <w:multiLevelType w:val="hybridMultilevel"/>
    <w:tmpl w:val="370C42C8"/>
    <w:lvl w:ilvl="0" w:tplc="3C50208A">
      <w:start w:val="1"/>
      <w:numFmt w:val="lowerLetter"/>
      <w:lvlText w:val="%1."/>
      <w:lvlJc w:val="left"/>
      <w:pPr>
        <w:ind w:left="1528" w:hanging="360"/>
      </w:pPr>
      <w:rPr>
        <w:rFonts w:ascii="Times New Roman" w:eastAsia="Times New Roman" w:hAnsi="Times New Roman" w:cs="Times New Roman" w:hint="default"/>
        <w:spacing w:val="-1"/>
        <w:w w:val="100"/>
        <w:sz w:val="24"/>
        <w:szCs w:val="24"/>
        <w:lang w:val="id" w:eastAsia="en-US" w:bidi="ar-SA"/>
      </w:rPr>
    </w:lvl>
    <w:lvl w:ilvl="1" w:tplc="D248C93A">
      <w:numFmt w:val="bullet"/>
      <w:lvlText w:val="•"/>
      <w:lvlJc w:val="left"/>
      <w:pPr>
        <w:ind w:left="2354" w:hanging="360"/>
      </w:pPr>
      <w:rPr>
        <w:rFonts w:hint="default"/>
        <w:lang w:val="id" w:eastAsia="en-US" w:bidi="ar-SA"/>
      </w:rPr>
    </w:lvl>
    <w:lvl w:ilvl="2" w:tplc="34286E5E">
      <w:numFmt w:val="bullet"/>
      <w:lvlText w:val="•"/>
      <w:lvlJc w:val="left"/>
      <w:pPr>
        <w:ind w:left="3189" w:hanging="360"/>
      </w:pPr>
      <w:rPr>
        <w:rFonts w:hint="default"/>
        <w:lang w:val="id" w:eastAsia="en-US" w:bidi="ar-SA"/>
      </w:rPr>
    </w:lvl>
    <w:lvl w:ilvl="3" w:tplc="8E12AB7C">
      <w:numFmt w:val="bullet"/>
      <w:lvlText w:val="•"/>
      <w:lvlJc w:val="left"/>
      <w:pPr>
        <w:ind w:left="4023" w:hanging="360"/>
      </w:pPr>
      <w:rPr>
        <w:rFonts w:hint="default"/>
        <w:lang w:val="id" w:eastAsia="en-US" w:bidi="ar-SA"/>
      </w:rPr>
    </w:lvl>
    <w:lvl w:ilvl="4" w:tplc="45C88012">
      <w:numFmt w:val="bullet"/>
      <w:lvlText w:val="•"/>
      <w:lvlJc w:val="left"/>
      <w:pPr>
        <w:ind w:left="4858" w:hanging="360"/>
      </w:pPr>
      <w:rPr>
        <w:rFonts w:hint="default"/>
        <w:lang w:val="id" w:eastAsia="en-US" w:bidi="ar-SA"/>
      </w:rPr>
    </w:lvl>
    <w:lvl w:ilvl="5" w:tplc="BC68917A">
      <w:numFmt w:val="bullet"/>
      <w:lvlText w:val="•"/>
      <w:lvlJc w:val="left"/>
      <w:pPr>
        <w:ind w:left="5693" w:hanging="360"/>
      </w:pPr>
      <w:rPr>
        <w:rFonts w:hint="default"/>
        <w:lang w:val="id" w:eastAsia="en-US" w:bidi="ar-SA"/>
      </w:rPr>
    </w:lvl>
    <w:lvl w:ilvl="6" w:tplc="5BCE7AE0">
      <w:numFmt w:val="bullet"/>
      <w:lvlText w:val="•"/>
      <w:lvlJc w:val="left"/>
      <w:pPr>
        <w:ind w:left="6527" w:hanging="360"/>
      </w:pPr>
      <w:rPr>
        <w:rFonts w:hint="default"/>
        <w:lang w:val="id" w:eastAsia="en-US" w:bidi="ar-SA"/>
      </w:rPr>
    </w:lvl>
    <w:lvl w:ilvl="7" w:tplc="750024A8">
      <w:numFmt w:val="bullet"/>
      <w:lvlText w:val="•"/>
      <w:lvlJc w:val="left"/>
      <w:pPr>
        <w:ind w:left="7362" w:hanging="360"/>
      </w:pPr>
      <w:rPr>
        <w:rFonts w:hint="default"/>
        <w:lang w:val="id" w:eastAsia="en-US" w:bidi="ar-SA"/>
      </w:rPr>
    </w:lvl>
    <w:lvl w:ilvl="8" w:tplc="9C968D88">
      <w:numFmt w:val="bullet"/>
      <w:lvlText w:val="•"/>
      <w:lvlJc w:val="left"/>
      <w:pPr>
        <w:ind w:left="8197" w:hanging="360"/>
      </w:pPr>
      <w:rPr>
        <w:rFonts w:hint="default"/>
        <w:lang w:val="id" w:eastAsia="en-US" w:bidi="ar-SA"/>
      </w:rPr>
    </w:lvl>
  </w:abstractNum>
  <w:abstractNum w:abstractNumId="15" w15:restartNumberingAfterBreak="0">
    <w:nsid w:val="16DF2F70"/>
    <w:multiLevelType w:val="hybridMultilevel"/>
    <w:tmpl w:val="14788B74"/>
    <w:lvl w:ilvl="0" w:tplc="7B68D7E8">
      <w:start w:val="2"/>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5B22B32E">
      <w:numFmt w:val="bullet"/>
      <w:lvlText w:val=""/>
      <w:lvlJc w:val="left"/>
      <w:pPr>
        <w:ind w:left="1799" w:hanging="356"/>
      </w:pPr>
      <w:rPr>
        <w:rFonts w:ascii="Symbol" w:eastAsia="Symbol" w:hAnsi="Symbol" w:cs="Symbol" w:hint="default"/>
        <w:w w:val="100"/>
        <w:sz w:val="24"/>
        <w:szCs w:val="24"/>
        <w:lang w:val="id" w:eastAsia="en-US" w:bidi="ar-SA"/>
      </w:rPr>
    </w:lvl>
    <w:lvl w:ilvl="2" w:tplc="77FA1442">
      <w:numFmt w:val="bullet"/>
      <w:lvlText w:val="•"/>
      <w:lvlJc w:val="left"/>
      <w:pPr>
        <w:ind w:left="2696" w:hanging="356"/>
      </w:pPr>
      <w:rPr>
        <w:rFonts w:hint="default"/>
        <w:lang w:val="id" w:eastAsia="en-US" w:bidi="ar-SA"/>
      </w:rPr>
    </w:lvl>
    <w:lvl w:ilvl="3" w:tplc="83861B18">
      <w:numFmt w:val="bullet"/>
      <w:lvlText w:val="•"/>
      <w:lvlJc w:val="left"/>
      <w:pPr>
        <w:ind w:left="3592" w:hanging="356"/>
      </w:pPr>
      <w:rPr>
        <w:rFonts w:hint="default"/>
        <w:lang w:val="id" w:eastAsia="en-US" w:bidi="ar-SA"/>
      </w:rPr>
    </w:lvl>
    <w:lvl w:ilvl="4" w:tplc="B13A82C6">
      <w:numFmt w:val="bullet"/>
      <w:lvlText w:val="•"/>
      <w:lvlJc w:val="left"/>
      <w:pPr>
        <w:ind w:left="4488" w:hanging="356"/>
      </w:pPr>
      <w:rPr>
        <w:rFonts w:hint="default"/>
        <w:lang w:val="id" w:eastAsia="en-US" w:bidi="ar-SA"/>
      </w:rPr>
    </w:lvl>
    <w:lvl w:ilvl="5" w:tplc="5D085198">
      <w:numFmt w:val="bullet"/>
      <w:lvlText w:val="•"/>
      <w:lvlJc w:val="left"/>
      <w:pPr>
        <w:ind w:left="5385" w:hanging="356"/>
      </w:pPr>
      <w:rPr>
        <w:rFonts w:hint="default"/>
        <w:lang w:val="id" w:eastAsia="en-US" w:bidi="ar-SA"/>
      </w:rPr>
    </w:lvl>
    <w:lvl w:ilvl="6" w:tplc="A3906AFA">
      <w:numFmt w:val="bullet"/>
      <w:lvlText w:val="•"/>
      <w:lvlJc w:val="left"/>
      <w:pPr>
        <w:ind w:left="6281" w:hanging="356"/>
      </w:pPr>
      <w:rPr>
        <w:rFonts w:hint="default"/>
        <w:lang w:val="id" w:eastAsia="en-US" w:bidi="ar-SA"/>
      </w:rPr>
    </w:lvl>
    <w:lvl w:ilvl="7" w:tplc="681C6442">
      <w:numFmt w:val="bullet"/>
      <w:lvlText w:val="•"/>
      <w:lvlJc w:val="left"/>
      <w:pPr>
        <w:ind w:left="7177" w:hanging="356"/>
      </w:pPr>
      <w:rPr>
        <w:rFonts w:hint="default"/>
        <w:lang w:val="id" w:eastAsia="en-US" w:bidi="ar-SA"/>
      </w:rPr>
    </w:lvl>
    <w:lvl w:ilvl="8" w:tplc="AA1ED612">
      <w:numFmt w:val="bullet"/>
      <w:lvlText w:val="•"/>
      <w:lvlJc w:val="left"/>
      <w:pPr>
        <w:ind w:left="8073" w:hanging="356"/>
      </w:pPr>
      <w:rPr>
        <w:rFonts w:hint="default"/>
        <w:lang w:val="id" w:eastAsia="en-US" w:bidi="ar-SA"/>
      </w:rPr>
    </w:lvl>
  </w:abstractNum>
  <w:abstractNum w:abstractNumId="16" w15:restartNumberingAfterBreak="0">
    <w:nsid w:val="183C743D"/>
    <w:multiLevelType w:val="multilevel"/>
    <w:tmpl w:val="67DCDDC8"/>
    <w:lvl w:ilvl="0">
      <w:start w:val="2"/>
      <w:numFmt w:val="decimal"/>
      <w:lvlText w:val="%1"/>
      <w:lvlJc w:val="left"/>
      <w:pPr>
        <w:ind w:left="1169" w:hanging="361"/>
      </w:pPr>
      <w:rPr>
        <w:rFonts w:hint="default"/>
        <w:lang w:val="id" w:eastAsia="en-US" w:bidi="ar-SA"/>
      </w:rPr>
    </w:lvl>
    <w:lvl w:ilvl="1">
      <w:start w:val="2"/>
      <w:numFmt w:val="decimal"/>
      <w:lvlText w:val="%2.4"/>
      <w:lvlJc w:val="left"/>
      <w:pPr>
        <w:ind w:left="1169" w:hanging="361"/>
      </w:pPr>
      <w:rPr>
        <w:rFonts w:hint="default"/>
        <w:b/>
        <w:bCs/>
        <w:w w:val="100"/>
        <w:sz w:val="22"/>
        <w:szCs w:val="22"/>
        <w:lang w:val="id" w:eastAsia="en-US" w:bidi="ar-SA"/>
      </w:rPr>
    </w:lvl>
    <w:lvl w:ilvl="2">
      <w:start w:val="1"/>
      <w:numFmt w:val="decimal"/>
      <w:lvlText w:val="%1.%2.%3."/>
      <w:lvlJc w:val="left"/>
      <w:pPr>
        <w:ind w:left="1374"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265" w:hanging="720"/>
      </w:pPr>
      <w:rPr>
        <w:rFonts w:hint="default"/>
        <w:lang w:val="id" w:eastAsia="en-US" w:bidi="ar-SA"/>
      </w:rPr>
    </w:lvl>
    <w:lvl w:ilvl="4">
      <w:numFmt w:val="bullet"/>
      <w:lvlText w:val="•"/>
      <w:lvlJc w:val="left"/>
      <w:pPr>
        <w:ind w:left="4208" w:hanging="720"/>
      </w:pPr>
      <w:rPr>
        <w:rFonts w:hint="default"/>
        <w:lang w:val="id" w:eastAsia="en-US" w:bidi="ar-SA"/>
      </w:rPr>
    </w:lvl>
    <w:lvl w:ilvl="5">
      <w:numFmt w:val="bullet"/>
      <w:lvlText w:val="•"/>
      <w:lvlJc w:val="left"/>
      <w:pPr>
        <w:ind w:left="5151" w:hanging="720"/>
      </w:pPr>
      <w:rPr>
        <w:rFonts w:hint="default"/>
        <w:lang w:val="id" w:eastAsia="en-US" w:bidi="ar-SA"/>
      </w:rPr>
    </w:lvl>
    <w:lvl w:ilvl="6">
      <w:numFmt w:val="bullet"/>
      <w:lvlText w:val="•"/>
      <w:lvlJc w:val="left"/>
      <w:pPr>
        <w:ind w:left="6094" w:hanging="720"/>
      </w:pPr>
      <w:rPr>
        <w:rFonts w:hint="default"/>
        <w:lang w:val="id" w:eastAsia="en-US" w:bidi="ar-SA"/>
      </w:rPr>
    </w:lvl>
    <w:lvl w:ilvl="7">
      <w:numFmt w:val="bullet"/>
      <w:lvlText w:val="•"/>
      <w:lvlJc w:val="left"/>
      <w:pPr>
        <w:ind w:left="7037" w:hanging="720"/>
      </w:pPr>
      <w:rPr>
        <w:rFonts w:hint="default"/>
        <w:lang w:val="id" w:eastAsia="en-US" w:bidi="ar-SA"/>
      </w:rPr>
    </w:lvl>
    <w:lvl w:ilvl="8">
      <w:numFmt w:val="bullet"/>
      <w:lvlText w:val="•"/>
      <w:lvlJc w:val="left"/>
      <w:pPr>
        <w:ind w:left="7980" w:hanging="720"/>
      </w:pPr>
      <w:rPr>
        <w:rFonts w:hint="default"/>
        <w:lang w:val="id" w:eastAsia="en-US" w:bidi="ar-SA"/>
      </w:rPr>
    </w:lvl>
  </w:abstractNum>
  <w:abstractNum w:abstractNumId="17" w15:restartNumberingAfterBreak="0">
    <w:nsid w:val="184D6F67"/>
    <w:multiLevelType w:val="hybridMultilevel"/>
    <w:tmpl w:val="3A3EBE0C"/>
    <w:lvl w:ilvl="0" w:tplc="6BA0396E">
      <w:start w:val="1"/>
      <w:numFmt w:val="lowerLetter"/>
      <w:lvlText w:val="%1."/>
      <w:lvlJc w:val="left"/>
      <w:pPr>
        <w:ind w:left="1235" w:hanging="360"/>
      </w:pPr>
      <w:rPr>
        <w:rFonts w:ascii="Times New Roman" w:eastAsia="Times New Roman" w:hAnsi="Times New Roman" w:cs="Times New Roman" w:hint="default"/>
        <w:b/>
        <w:bCs/>
        <w:w w:val="100"/>
        <w:sz w:val="24"/>
        <w:szCs w:val="24"/>
        <w:lang w:val="id" w:eastAsia="en-US" w:bidi="ar-SA"/>
      </w:rPr>
    </w:lvl>
    <w:lvl w:ilvl="1" w:tplc="8BE08FF8">
      <w:start w:val="1"/>
      <w:numFmt w:val="decimal"/>
      <w:lvlText w:val="%2."/>
      <w:lvlJc w:val="left"/>
      <w:pPr>
        <w:ind w:left="1660" w:hanging="360"/>
      </w:pPr>
      <w:rPr>
        <w:rFonts w:ascii="Times New Roman" w:eastAsia="Times New Roman" w:hAnsi="Times New Roman" w:cs="Times New Roman" w:hint="default"/>
        <w:b/>
        <w:bCs/>
        <w:w w:val="100"/>
        <w:sz w:val="24"/>
        <w:szCs w:val="24"/>
        <w:lang w:val="id" w:eastAsia="en-US" w:bidi="ar-SA"/>
      </w:rPr>
    </w:lvl>
    <w:lvl w:ilvl="2" w:tplc="887C6ADA">
      <w:numFmt w:val="bullet"/>
      <w:lvlText w:val="•"/>
      <w:lvlJc w:val="left"/>
      <w:pPr>
        <w:ind w:left="1660" w:hanging="360"/>
      </w:pPr>
      <w:rPr>
        <w:rFonts w:hint="default"/>
        <w:lang w:val="id" w:eastAsia="en-US" w:bidi="ar-SA"/>
      </w:rPr>
    </w:lvl>
    <w:lvl w:ilvl="3" w:tplc="9A94CAAC">
      <w:numFmt w:val="bullet"/>
      <w:lvlText w:val="•"/>
      <w:lvlJc w:val="left"/>
      <w:pPr>
        <w:ind w:left="2685" w:hanging="360"/>
      </w:pPr>
      <w:rPr>
        <w:rFonts w:hint="default"/>
        <w:lang w:val="id" w:eastAsia="en-US" w:bidi="ar-SA"/>
      </w:rPr>
    </w:lvl>
    <w:lvl w:ilvl="4" w:tplc="A8CC1074">
      <w:numFmt w:val="bullet"/>
      <w:lvlText w:val="•"/>
      <w:lvlJc w:val="left"/>
      <w:pPr>
        <w:ind w:left="3711" w:hanging="360"/>
      </w:pPr>
      <w:rPr>
        <w:rFonts w:hint="default"/>
        <w:lang w:val="id" w:eastAsia="en-US" w:bidi="ar-SA"/>
      </w:rPr>
    </w:lvl>
    <w:lvl w:ilvl="5" w:tplc="A69E9912">
      <w:numFmt w:val="bullet"/>
      <w:lvlText w:val="•"/>
      <w:lvlJc w:val="left"/>
      <w:pPr>
        <w:ind w:left="4737" w:hanging="360"/>
      </w:pPr>
      <w:rPr>
        <w:rFonts w:hint="default"/>
        <w:lang w:val="id" w:eastAsia="en-US" w:bidi="ar-SA"/>
      </w:rPr>
    </w:lvl>
    <w:lvl w:ilvl="6" w:tplc="F56A71B8">
      <w:numFmt w:val="bullet"/>
      <w:lvlText w:val="•"/>
      <w:lvlJc w:val="left"/>
      <w:pPr>
        <w:ind w:left="5763" w:hanging="360"/>
      </w:pPr>
      <w:rPr>
        <w:rFonts w:hint="default"/>
        <w:lang w:val="id" w:eastAsia="en-US" w:bidi="ar-SA"/>
      </w:rPr>
    </w:lvl>
    <w:lvl w:ilvl="7" w:tplc="1122C8A8">
      <w:numFmt w:val="bullet"/>
      <w:lvlText w:val="•"/>
      <w:lvlJc w:val="left"/>
      <w:pPr>
        <w:ind w:left="6789" w:hanging="360"/>
      </w:pPr>
      <w:rPr>
        <w:rFonts w:hint="default"/>
        <w:lang w:val="id" w:eastAsia="en-US" w:bidi="ar-SA"/>
      </w:rPr>
    </w:lvl>
    <w:lvl w:ilvl="8" w:tplc="90464CF2">
      <w:numFmt w:val="bullet"/>
      <w:lvlText w:val="•"/>
      <w:lvlJc w:val="left"/>
      <w:pPr>
        <w:ind w:left="7814" w:hanging="360"/>
      </w:pPr>
      <w:rPr>
        <w:rFonts w:hint="default"/>
        <w:lang w:val="id" w:eastAsia="en-US" w:bidi="ar-SA"/>
      </w:rPr>
    </w:lvl>
  </w:abstractNum>
  <w:abstractNum w:abstractNumId="18" w15:restartNumberingAfterBreak="0">
    <w:nsid w:val="189949E1"/>
    <w:multiLevelType w:val="hybridMultilevel"/>
    <w:tmpl w:val="EC88AE78"/>
    <w:lvl w:ilvl="0" w:tplc="A8FC7526">
      <w:start w:val="1"/>
      <w:numFmt w:val="decimal"/>
      <w:lvlText w:val="%1)"/>
      <w:lvlJc w:val="left"/>
      <w:pPr>
        <w:ind w:left="1374" w:hanging="567"/>
      </w:pPr>
      <w:rPr>
        <w:rFonts w:ascii="Times New Roman" w:eastAsia="Times New Roman" w:hAnsi="Times New Roman" w:cs="Times New Roman" w:hint="default"/>
        <w:w w:val="99"/>
        <w:sz w:val="24"/>
        <w:szCs w:val="24"/>
        <w:lang w:val="id" w:eastAsia="en-US" w:bidi="ar-SA"/>
      </w:rPr>
    </w:lvl>
    <w:lvl w:ilvl="1" w:tplc="BEF43B02">
      <w:numFmt w:val="bullet"/>
      <w:lvlText w:val="•"/>
      <w:lvlJc w:val="left"/>
      <w:pPr>
        <w:ind w:left="2228" w:hanging="567"/>
      </w:pPr>
      <w:rPr>
        <w:rFonts w:hint="default"/>
        <w:lang w:val="id" w:eastAsia="en-US" w:bidi="ar-SA"/>
      </w:rPr>
    </w:lvl>
    <w:lvl w:ilvl="2" w:tplc="40126476">
      <w:numFmt w:val="bullet"/>
      <w:lvlText w:val="•"/>
      <w:lvlJc w:val="left"/>
      <w:pPr>
        <w:ind w:left="3077" w:hanging="567"/>
      </w:pPr>
      <w:rPr>
        <w:rFonts w:hint="default"/>
        <w:lang w:val="id" w:eastAsia="en-US" w:bidi="ar-SA"/>
      </w:rPr>
    </w:lvl>
    <w:lvl w:ilvl="3" w:tplc="93081DEC">
      <w:numFmt w:val="bullet"/>
      <w:lvlText w:val="•"/>
      <w:lvlJc w:val="left"/>
      <w:pPr>
        <w:ind w:left="3925" w:hanging="567"/>
      </w:pPr>
      <w:rPr>
        <w:rFonts w:hint="default"/>
        <w:lang w:val="id" w:eastAsia="en-US" w:bidi="ar-SA"/>
      </w:rPr>
    </w:lvl>
    <w:lvl w:ilvl="4" w:tplc="70280BEE">
      <w:numFmt w:val="bullet"/>
      <w:lvlText w:val="•"/>
      <w:lvlJc w:val="left"/>
      <w:pPr>
        <w:ind w:left="4774" w:hanging="567"/>
      </w:pPr>
      <w:rPr>
        <w:rFonts w:hint="default"/>
        <w:lang w:val="id" w:eastAsia="en-US" w:bidi="ar-SA"/>
      </w:rPr>
    </w:lvl>
    <w:lvl w:ilvl="5" w:tplc="F1E0B9B0">
      <w:numFmt w:val="bullet"/>
      <w:lvlText w:val="•"/>
      <w:lvlJc w:val="left"/>
      <w:pPr>
        <w:ind w:left="5623" w:hanging="567"/>
      </w:pPr>
      <w:rPr>
        <w:rFonts w:hint="default"/>
        <w:lang w:val="id" w:eastAsia="en-US" w:bidi="ar-SA"/>
      </w:rPr>
    </w:lvl>
    <w:lvl w:ilvl="6" w:tplc="46024D0E">
      <w:numFmt w:val="bullet"/>
      <w:lvlText w:val="•"/>
      <w:lvlJc w:val="left"/>
      <w:pPr>
        <w:ind w:left="6471" w:hanging="567"/>
      </w:pPr>
      <w:rPr>
        <w:rFonts w:hint="default"/>
        <w:lang w:val="id" w:eastAsia="en-US" w:bidi="ar-SA"/>
      </w:rPr>
    </w:lvl>
    <w:lvl w:ilvl="7" w:tplc="9E40674A">
      <w:numFmt w:val="bullet"/>
      <w:lvlText w:val="•"/>
      <w:lvlJc w:val="left"/>
      <w:pPr>
        <w:ind w:left="7320" w:hanging="567"/>
      </w:pPr>
      <w:rPr>
        <w:rFonts w:hint="default"/>
        <w:lang w:val="id" w:eastAsia="en-US" w:bidi="ar-SA"/>
      </w:rPr>
    </w:lvl>
    <w:lvl w:ilvl="8" w:tplc="21DA265E">
      <w:numFmt w:val="bullet"/>
      <w:lvlText w:val="•"/>
      <w:lvlJc w:val="left"/>
      <w:pPr>
        <w:ind w:left="8169" w:hanging="567"/>
      </w:pPr>
      <w:rPr>
        <w:rFonts w:hint="default"/>
        <w:lang w:val="id" w:eastAsia="en-US" w:bidi="ar-SA"/>
      </w:rPr>
    </w:lvl>
  </w:abstractNum>
  <w:abstractNum w:abstractNumId="19" w15:restartNumberingAfterBreak="0">
    <w:nsid w:val="18AD5877"/>
    <w:multiLevelType w:val="multilevel"/>
    <w:tmpl w:val="6240BC48"/>
    <w:lvl w:ilvl="0">
      <w:start w:val="1"/>
      <w:numFmt w:val="decimal"/>
      <w:lvlText w:val="%1"/>
      <w:lvlJc w:val="left"/>
      <w:pPr>
        <w:ind w:left="1348" w:hanging="540"/>
      </w:pPr>
      <w:rPr>
        <w:rFonts w:hint="default"/>
      </w:rPr>
    </w:lvl>
    <w:lvl w:ilvl="1">
      <w:start w:val="1"/>
      <w:numFmt w:val="decimal"/>
      <w:lvlText w:val="%2.5"/>
      <w:lvlJc w:val="left"/>
      <w:pPr>
        <w:ind w:left="1348" w:hanging="540"/>
      </w:pPr>
      <w:rPr>
        <w:rFonts w:hint="default"/>
        <w:b/>
        <w:bCs/>
        <w:i w:val="0"/>
        <w:w w:val="100"/>
        <w:sz w:val="24"/>
        <w:szCs w:val="24"/>
      </w:rPr>
    </w:lvl>
    <w:lvl w:ilvl="2">
      <w:start w:val="1"/>
      <w:numFmt w:val="decimal"/>
      <w:lvlText w:val="%3."/>
      <w:lvlJc w:val="left"/>
      <w:pPr>
        <w:ind w:left="2249" w:hanging="361"/>
      </w:pPr>
      <w:rPr>
        <w:rFonts w:ascii="Times New Roman" w:eastAsia="Times New Roman" w:hAnsi="Times New Roman" w:cs="Times New Roman" w:hint="default"/>
        <w:w w:val="100"/>
        <w:sz w:val="24"/>
        <w:szCs w:val="24"/>
      </w:rPr>
    </w:lvl>
    <w:lvl w:ilvl="3">
      <w:numFmt w:val="bullet"/>
      <w:lvlText w:val="•"/>
      <w:lvlJc w:val="left"/>
      <w:pPr>
        <w:ind w:left="3934" w:hanging="361"/>
      </w:pPr>
      <w:rPr>
        <w:rFonts w:hint="default"/>
      </w:rPr>
    </w:lvl>
    <w:lvl w:ilvl="4">
      <w:numFmt w:val="bullet"/>
      <w:lvlText w:val="•"/>
      <w:lvlJc w:val="left"/>
      <w:pPr>
        <w:ind w:left="4782" w:hanging="361"/>
      </w:pPr>
      <w:rPr>
        <w:rFonts w:hint="default"/>
      </w:rPr>
    </w:lvl>
    <w:lvl w:ilvl="5">
      <w:numFmt w:val="bullet"/>
      <w:lvlText w:val="•"/>
      <w:lvlJc w:val="left"/>
      <w:pPr>
        <w:ind w:left="5629" w:hanging="361"/>
      </w:pPr>
      <w:rPr>
        <w:rFonts w:hint="default"/>
      </w:rPr>
    </w:lvl>
    <w:lvl w:ilvl="6">
      <w:numFmt w:val="bullet"/>
      <w:lvlText w:val="•"/>
      <w:lvlJc w:val="left"/>
      <w:pPr>
        <w:ind w:left="6476" w:hanging="361"/>
      </w:pPr>
      <w:rPr>
        <w:rFonts w:hint="default"/>
      </w:rPr>
    </w:lvl>
    <w:lvl w:ilvl="7">
      <w:numFmt w:val="bullet"/>
      <w:lvlText w:val="•"/>
      <w:lvlJc w:val="left"/>
      <w:pPr>
        <w:ind w:left="7324" w:hanging="361"/>
      </w:pPr>
      <w:rPr>
        <w:rFonts w:hint="default"/>
      </w:rPr>
    </w:lvl>
    <w:lvl w:ilvl="8">
      <w:numFmt w:val="bullet"/>
      <w:lvlText w:val="•"/>
      <w:lvlJc w:val="left"/>
      <w:pPr>
        <w:ind w:left="8171" w:hanging="361"/>
      </w:pPr>
      <w:rPr>
        <w:rFonts w:hint="default"/>
      </w:rPr>
    </w:lvl>
  </w:abstractNum>
  <w:abstractNum w:abstractNumId="20" w15:restartNumberingAfterBreak="0">
    <w:nsid w:val="1A685097"/>
    <w:multiLevelType w:val="multilevel"/>
    <w:tmpl w:val="3A7C3988"/>
    <w:lvl w:ilvl="0">
      <w:start w:val="3"/>
      <w:numFmt w:val="decimal"/>
      <w:lvlText w:val="%1"/>
      <w:lvlJc w:val="left"/>
      <w:pPr>
        <w:ind w:left="1169" w:hanging="361"/>
      </w:pPr>
      <w:rPr>
        <w:rFonts w:hint="default"/>
      </w:rPr>
    </w:lvl>
    <w:lvl w:ilvl="1">
      <w:start w:val="3"/>
      <w:numFmt w:val="decimal"/>
      <w:lvlText w:val="%2.3"/>
      <w:lvlJc w:val="left"/>
      <w:pPr>
        <w:ind w:left="1169" w:hanging="361"/>
      </w:pPr>
      <w:rPr>
        <w:rFonts w:hint="default"/>
        <w:b/>
        <w:bCs/>
        <w:w w:val="100"/>
        <w:sz w:val="22"/>
        <w:szCs w:val="22"/>
      </w:rPr>
    </w:lvl>
    <w:lvl w:ilvl="2">
      <w:start w:val="1"/>
      <w:numFmt w:val="decimal"/>
      <w:lvlText w:val="%1.%2.%3."/>
      <w:lvlJc w:val="left"/>
      <w:pPr>
        <w:ind w:left="1528"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720" w:hanging="912"/>
      </w:pPr>
      <w:rPr>
        <w:rFonts w:ascii="Times New Roman" w:eastAsia="Times New Roman" w:hAnsi="Times New Roman" w:cs="Times New Roman" w:hint="default"/>
        <w:b/>
        <w:bCs/>
        <w:w w:val="100"/>
        <w:sz w:val="24"/>
        <w:szCs w:val="24"/>
      </w:rPr>
    </w:lvl>
    <w:lvl w:ilvl="4">
      <w:start w:val="1"/>
      <w:numFmt w:val="decimal"/>
      <w:lvlText w:val="%5."/>
      <w:lvlJc w:val="left"/>
      <w:pPr>
        <w:ind w:left="2249" w:hanging="361"/>
      </w:pPr>
      <w:rPr>
        <w:rFonts w:ascii="Times New Roman" w:eastAsia="Times New Roman" w:hAnsi="Times New Roman" w:cs="Times New Roman" w:hint="default"/>
        <w:w w:val="100"/>
        <w:sz w:val="24"/>
        <w:szCs w:val="24"/>
      </w:rPr>
    </w:lvl>
    <w:lvl w:ilvl="5">
      <w:numFmt w:val="bullet"/>
      <w:lvlText w:val="•"/>
      <w:lvlJc w:val="left"/>
      <w:pPr>
        <w:ind w:left="4418" w:hanging="361"/>
      </w:pPr>
      <w:rPr>
        <w:rFonts w:hint="default"/>
      </w:rPr>
    </w:lvl>
    <w:lvl w:ilvl="6">
      <w:numFmt w:val="bullet"/>
      <w:lvlText w:val="•"/>
      <w:lvlJc w:val="left"/>
      <w:pPr>
        <w:ind w:left="5508" w:hanging="361"/>
      </w:pPr>
      <w:rPr>
        <w:rFonts w:hint="default"/>
      </w:rPr>
    </w:lvl>
    <w:lvl w:ilvl="7">
      <w:numFmt w:val="bullet"/>
      <w:lvlText w:val="•"/>
      <w:lvlJc w:val="left"/>
      <w:pPr>
        <w:ind w:left="6597" w:hanging="361"/>
      </w:pPr>
      <w:rPr>
        <w:rFonts w:hint="default"/>
      </w:rPr>
    </w:lvl>
    <w:lvl w:ilvl="8">
      <w:numFmt w:val="bullet"/>
      <w:lvlText w:val="•"/>
      <w:lvlJc w:val="left"/>
      <w:pPr>
        <w:ind w:left="7687" w:hanging="361"/>
      </w:pPr>
      <w:rPr>
        <w:rFonts w:hint="default"/>
      </w:rPr>
    </w:lvl>
  </w:abstractNum>
  <w:abstractNum w:abstractNumId="21" w15:restartNumberingAfterBreak="0">
    <w:nsid w:val="1C7C797E"/>
    <w:multiLevelType w:val="multilevel"/>
    <w:tmpl w:val="CE32092E"/>
    <w:lvl w:ilvl="0">
      <w:start w:val="3"/>
      <w:numFmt w:val="decimal"/>
      <w:lvlText w:val="%1"/>
      <w:lvlJc w:val="left"/>
      <w:pPr>
        <w:ind w:left="1169" w:hanging="361"/>
      </w:pPr>
      <w:rPr>
        <w:rFonts w:hint="default"/>
        <w:lang w:val="id" w:eastAsia="en-US" w:bidi="ar-SA"/>
      </w:rPr>
    </w:lvl>
    <w:lvl w:ilvl="1">
      <w:start w:val="3"/>
      <w:numFmt w:val="decimal"/>
      <w:lvlText w:val="%2.1"/>
      <w:lvlJc w:val="left"/>
      <w:pPr>
        <w:ind w:left="1169" w:hanging="361"/>
      </w:pPr>
      <w:rPr>
        <w:rFonts w:hint="default"/>
        <w:b/>
        <w:bCs/>
        <w:w w:val="100"/>
        <w:sz w:val="22"/>
        <w:szCs w:val="22"/>
        <w:lang w:val="id" w:eastAsia="en-US" w:bidi="ar-SA"/>
      </w:rPr>
    </w:lvl>
    <w:lvl w:ilvl="2">
      <w:start w:val="1"/>
      <w:numFmt w:val="decimal"/>
      <w:lvlText w:val="%1.%2.%3."/>
      <w:lvlJc w:val="left"/>
      <w:pPr>
        <w:ind w:left="1528"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720" w:hanging="912"/>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2249" w:hanging="361"/>
      </w:pPr>
      <w:rPr>
        <w:rFonts w:ascii="Times New Roman" w:eastAsia="Times New Roman" w:hAnsi="Times New Roman" w:cs="Times New Roman" w:hint="default"/>
        <w:w w:val="100"/>
        <w:sz w:val="24"/>
        <w:szCs w:val="24"/>
        <w:lang w:val="id" w:eastAsia="en-US" w:bidi="ar-SA"/>
      </w:rPr>
    </w:lvl>
    <w:lvl w:ilvl="5">
      <w:numFmt w:val="bullet"/>
      <w:lvlText w:val="•"/>
      <w:lvlJc w:val="left"/>
      <w:pPr>
        <w:ind w:left="4418" w:hanging="361"/>
      </w:pPr>
      <w:rPr>
        <w:rFonts w:hint="default"/>
        <w:lang w:val="id" w:eastAsia="en-US" w:bidi="ar-SA"/>
      </w:rPr>
    </w:lvl>
    <w:lvl w:ilvl="6">
      <w:numFmt w:val="bullet"/>
      <w:lvlText w:val="•"/>
      <w:lvlJc w:val="left"/>
      <w:pPr>
        <w:ind w:left="5508" w:hanging="361"/>
      </w:pPr>
      <w:rPr>
        <w:rFonts w:hint="default"/>
        <w:lang w:val="id" w:eastAsia="en-US" w:bidi="ar-SA"/>
      </w:rPr>
    </w:lvl>
    <w:lvl w:ilvl="7">
      <w:numFmt w:val="bullet"/>
      <w:lvlText w:val="•"/>
      <w:lvlJc w:val="left"/>
      <w:pPr>
        <w:ind w:left="6597" w:hanging="361"/>
      </w:pPr>
      <w:rPr>
        <w:rFonts w:hint="default"/>
        <w:lang w:val="id" w:eastAsia="en-US" w:bidi="ar-SA"/>
      </w:rPr>
    </w:lvl>
    <w:lvl w:ilvl="8">
      <w:numFmt w:val="bullet"/>
      <w:lvlText w:val="•"/>
      <w:lvlJc w:val="left"/>
      <w:pPr>
        <w:ind w:left="7687" w:hanging="361"/>
      </w:pPr>
      <w:rPr>
        <w:rFonts w:hint="default"/>
        <w:lang w:val="id" w:eastAsia="en-US" w:bidi="ar-SA"/>
      </w:rPr>
    </w:lvl>
  </w:abstractNum>
  <w:abstractNum w:abstractNumId="22" w15:restartNumberingAfterBreak="0">
    <w:nsid w:val="1DEB7BAB"/>
    <w:multiLevelType w:val="hybridMultilevel"/>
    <w:tmpl w:val="3B2A4366"/>
    <w:lvl w:ilvl="0" w:tplc="ABBA8FDA">
      <w:start w:val="3"/>
      <w:numFmt w:val="decimal"/>
      <w:lvlText w:val="%1.5.3.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0244C9A"/>
    <w:multiLevelType w:val="multilevel"/>
    <w:tmpl w:val="20ACD70A"/>
    <w:lvl w:ilvl="0">
      <w:start w:val="2"/>
      <w:numFmt w:val="decimal"/>
      <w:lvlText w:val="%1"/>
      <w:lvlJc w:val="left"/>
      <w:pPr>
        <w:ind w:left="1169" w:hanging="361"/>
      </w:pPr>
      <w:rPr>
        <w:rFonts w:hint="default"/>
        <w:lang w:val="id" w:eastAsia="en-US" w:bidi="ar-SA"/>
      </w:rPr>
    </w:lvl>
    <w:lvl w:ilvl="1">
      <w:start w:val="1"/>
      <w:numFmt w:val="decimal"/>
      <w:lvlText w:val="%1.%2."/>
      <w:lvlJc w:val="left"/>
      <w:pPr>
        <w:ind w:left="1169" w:hanging="361"/>
      </w:pPr>
      <w:rPr>
        <w:rFonts w:ascii="Times New Roman" w:eastAsia="Times New Roman" w:hAnsi="Times New Roman" w:cs="Times New Roman" w:hint="default"/>
        <w:b/>
        <w:bCs/>
        <w:w w:val="100"/>
        <w:sz w:val="22"/>
        <w:szCs w:val="22"/>
        <w:lang w:val="id" w:eastAsia="en-US" w:bidi="ar-SA"/>
      </w:rPr>
    </w:lvl>
    <w:lvl w:ilvl="2">
      <w:start w:val="2"/>
      <w:numFmt w:val="decimal"/>
      <w:lvlText w:val="%3.1.4"/>
      <w:lvlJc w:val="left"/>
      <w:pPr>
        <w:ind w:left="1528" w:hanging="720"/>
      </w:pPr>
      <w:rPr>
        <w:rFonts w:hint="default"/>
        <w:b/>
        <w:bCs/>
        <w:i w:val="0"/>
        <w:w w:val="100"/>
        <w:sz w:val="24"/>
        <w:szCs w:val="24"/>
        <w:lang w:val="id" w:eastAsia="en-US" w:bidi="ar-SA"/>
      </w:rPr>
    </w:lvl>
    <w:lvl w:ilvl="3">
      <w:start w:val="2"/>
      <w:numFmt w:val="decimal"/>
      <w:lvlText w:val="%4.1.3.1"/>
      <w:lvlJc w:val="left"/>
      <w:pPr>
        <w:ind w:left="1720" w:hanging="912"/>
      </w:pPr>
      <w:rPr>
        <w:rFonts w:hint="default"/>
        <w:b/>
        <w:bCs/>
        <w:i w:val="0"/>
        <w:w w:val="100"/>
        <w:sz w:val="24"/>
        <w:szCs w:val="24"/>
        <w:lang w:val="id" w:eastAsia="en-US" w:bidi="ar-SA"/>
      </w:rPr>
    </w:lvl>
    <w:lvl w:ilvl="4">
      <w:numFmt w:val="bullet"/>
      <w:lvlText w:val="•"/>
      <w:lvlJc w:val="left"/>
      <w:pPr>
        <w:ind w:left="3756" w:hanging="912"/>
      </w:pPr>
      <w:rPr>
        <w:rFonts w:hint="default"/>
        <w:lang w:val="id" w:eastAsia="en-US" w:bidi="ar-SA"/>
      </w:rPr>
    </w:lvl>
    <w:lvl w:ilvl="5">
      <w:numFmt w:val="bullet"/>
      <w:lvlText w:val="•"/>
      <w:lvlJc w:val="left"/>
      <w:pPr>
        <w:ind w:left="4774" w:hanging="912"/>
      </w:pPr>
      <w:rPr>
        <w:rFonts w:hint="default"/>
        <w:lang w:val="id" w:eastAsia="en-US" w:bidi="ar-SA"/>
      </w:rPr>
    </w:lvl>
    <w:lvl w:ilvl="6">
      <w:numFmt w:val="bullet"/>
      <w:lvlText w:val="•"/>
      <w:lvlJc w:val="left"/>
      <w:pPr>
        <w:ind w:left="5793" w:hanging="912"/>
      </w:pPr>
      <w:rPr>
        <w:rFonts w:hint="default"/>
        <w:lang w:val="id" w:eastAsia="en-US" w:bidi="ar-SA"/>
      </w:rPr>
    </w:lvl>
    <w:lvl w:ilvl="7">
      <w:numFmt w:val="bullet"/>
      <w:lvlText w:val="•"/>
      <w:lvlJc w:val="left"/>
      <w:pPr>
        <w:ind w:left="6811" w:hanging="912"/>
      </w:pPr>
      <w:rPr>
        <w:rFonts w:hint="default"/>
        <w:lang w:val="id" w:eastAsia="en-US" w:bidi="ar-SA"/>
      </w:rPr>
    </w:lvl>
    <w:lvl w:ilvl="8">
      <w:numFmt w:val="bullet"/>
      <w:lvlText w:val="•"/>
      <w:lvlJc w:val="left"/>
      <w:pPr>
        <w:ind w:left="7829" w:hanging="912"/>
      </w:pPr>
      <w:rPr>
        <w:rFonts w:hint="default"/>
        <w:lang w:val="id" w:eastAsia="en-US" w:bidi="ar-SA"/>
      </w:rPr>
    </w:lvl>
  </w:abstractNum>
  <w:abstractNum w:abstractNumId="24" w15:restartNumberingAfterBreak="0">
    <w:nsid w:val="20E80F21"/>
    <w:multiLevelType w:val="multilevel"/>
    <w:tmpl w:val="6F1CF834"/>
    <w:lvl w:ilvl="0">
      <w:start w:val="1"/>
      <w:numFmt w:val="decimal"/>
      <w:lvlText w:val="%1"/>
      <w:lvlJc w:val="left"/>
      <w:pPr>
        <w:ind w:left="1348" w:hanging="540"/>
      </w:pPr>
      <w:rPr>
        <w:rFonts w:hint="default"/>
      </w:rPr>
    </w:lvl>
    <w:lvl w:ilvl="1">
      <w:start w:val="1"/>
      <w:numFmt w:val="decimal"/>
      <w:lvlText w:val="%2.3"/>
      <w:lvlJc w:val="left"/>
      <w:pPr>
        <w:ind w:left="1348" w:hanging="540"/>
      </w:pPr>
      <w:rPr>
        <w:rFonts w:hint="default"/>
        <w:b/>
        <w:bCs/>
        <w:i w:val="0"/>
        <w:w w:val="100"/>
        <w:sz w:val="24"/>
        <w:szCs w:val="24"/>
      </w:rPr>
    </w:lvl>
    <w:lvl w:ilvl="2">
      <w:start w:val="1"/>
      <w:numFmt w:val="decimal"/>
      <w:lvlText w:val="%3."/>
      <w:lvlJc w:val="left"/>
      <w:pPr>
        <w:ind w:left="2249" w:hanging="361"/>
      </w:pPr>
      <w:rPr>
        <w:rFonts w:ascii="Times New Roman" w:eastAsia="Times New Roman" w:hAnsi="Times New Roman" w:cs="Times New Roman" w:hint="default"/>
        <w:w w:val="100"/>
        <w:sz w:val="24"/>
        <w:szCs w:val="24"/>
      </w:rPr>
    </w:lvl>
    <w:lvl w:ilvl="3">
      <w:numFmt w:val="bullet"/>
      <w:lvlText w:val="•"/>
      <w:lvlJc w:val="left"/>
      <w:pPr>
        <w:ind w:left="3934" w:hanging="361"/>
      </w:pPr>
      <w:rPr>
        <w:rFonts w:hint="default"/>
      </w:rPr>
    </w:lvl>
    <w:lvl w:ilvl="4">
      <w:numFmt w:val="bullet"/>
      <w:lvlText w:val="•"/>
      <w:lvlJc w:val="left"/>
      <w:pPr>
        <w:ind w:left="4782" w:hanging="361"/>
      </w:pPr>
      <w:rPr>
        <w:rFonts w:hint="default"/>
      </w:rPr>
    </w:lvl>
    <w:lvl w:ilvl="5">
      <w:numFmt w:val="bullet"/>
      <w:lvlText w:val="•"/>
      <w:lvlJc w:val="left"/>
      <w:pPr>
        <w:ind w:left="5629" w:hanging="361"/>
      </w:pPr>
      <w:rPr>
        <w:rFonts w:hint="default"/>
      </w:rPr>
    </w:lvl>
    <w:lvl w:ilvl="6">
      <w:numFmt w:val="bullet"/>
      <w:lvlText w:val="•"/>
      <w:lvlJc w:val="left"/>
      <w:pPr>
        <w:ind w:left="6476" w:hanging="361"/>
      </w:pPr>
      <w:rPr>
        <w:rFonts w:hint="default"/>
      </w:rPr>
    </w:lvl>
    <w:lvl w:ilvl="7">
      <w:numFmt w:val="bullet"/>
      <w:lvlText w:val="•"/>
      <w:lvlJc w:val="left"/>
      <w:pPr>
        <w:ind w:left="7324" w:hanging="361"/>
      </w:pPr>
      <w:rPr>
        <w:rFonts w:hint="default"/>
      </w:rPr>
    </w:lvl>
    <w:lvl w:ilvl="8">
      <w:numFmt w:val="bullet"/>
      <w:lvlText w:val="•"/>
      <w:lvlJc w:val="left"/>
      <w:pPr>
        <w:ind w:left="8171" w:hanging="361"/>
      </w:pPr>
      <w:rPr>
        <w:rFonts w:hint="default"/>
      </w:rPr>
    </w:lvl>
  </w:abstractNum>
  <w:abstractNum w:abstractNumId="25" w15:restartNumberingAfterBreak="0">
    <w:nsid w:val="21527EFA"/>
    <w:multiLevelType w:val="hybridMultilevel"/>
    <w:tmpl w:val="98DEFC50"/>
    <w:lvl w:ilvl="0" w:tplc="5B3C923C">
      <w:start w:val="4"/>
      <w:numFmt w:val="decimal"/>
      <w:lvlText w:val="%1.3.1"/>
      <w:lvlJc w:val="left"/>
      <w:pPr>
        <w:ind w:left="2019" w:hanging="360"/>
      </w:pPr>
      <w:rPr>
        <w:rFonts w:hint="default"/>
      </w:rPr>
    </w:lvl>
    <w:lvl w:ilvl="1" w:tplc="04210019" w:tentative="1">
      <w:start w:val="1"/>
      <w:numFmt w:val="lowerLetter"/>
      <w:lvlText w:val="%2."/>
      <w:lvlJc w:val="left"/>
      <w:pPr>
        <w:ind w:left="2739" w:hanging="360"/>
      </w:pPr>
    </w:lvl>
    <w:lvl w:ilvl="2" w:tplc="0421001B" w:tentative="1">
      <w:start w:val="1"/>
      <w:numFmt w:val="lowerRoman"/>
      <w:lvlText w:val="%3."/>
      <w:lvlJc w:val="right"/>
      <w:pPr>
        <w:ind w:left="3459" w:hanging="180"/>
      </w:pPr>
    </w:lvl>
    <w:lvl w:ilvl="3" w:tplc="0421000F" w:tentative="1">
      <w:start w:val="1"/>
      <w:numFmt w:val="decimal"/>
      <w:lvlText w:val="%4."/>
      <w:lvlJc w:val="left"/>
      <w:pPr>
        <w:ind w:left="4179" w:hanging="360"/>
      </w:pPr>
    </w:lvl>
    <w:lvl w:ilvl="4" w:tplc="04210019" w:tentative="1">
      <w:start w:val="1"/>
      <w:numFmt w:val="lowerLetter"/>
      <w:lvlText w:val="%5."/>
      <w:lvlJc w:val="left"/>
      <w:pPr>
        <w:ind w:left="4899" w:hanging="360"/>
      </w:pPr>
    </w:lvl>
    <w:lvl w:ilvl="5" w:tplc="0421001B" w:tentative="1">
      <w:start w:val="1"/>
      <w:numFmt w:val="lowerRoman"/>
      <w:lvlText w:val="%6."/>
      <w:lvlJc w:val="right"/>
      <w:pPr>
        <w:ind w:left="5619" w:hanging="180"/>
      </w:pPr>
    </w:lvl>
    <w:lvl w:ilvl="6" w:tplc="0421000F" w:tentative="1">
      <w:start w:val="1"/>
      <w:numFmt w:val="decimal"/>
      <w:lvlText w:val="%7."/>
      <w:lvlJc w:val="left"/>
      <w:pPr>
        <w:ind w:left="6339" w:hanging="360"/>
      </w:pPr>
    </w:lvl>
    <w:lvl w:ilvl="7" w:tplc="04210019" w:tentative="1">
      <w:start w:val="1"/>
      <w:numFmt w:val="lowerLetter"/>
      <w:lvlText w:val="%8."/>
      <w:lvlJc w:val="left"/>
      <w:pPr>
        <w:ind w:left="7059" w:hanging="360"/>
      </w:pPr>
    </w:lvl>
    <w:lvl w:ilvl="8" w:tplc="0421001B" w:tentative="1">
      <w:start w:val="1"/>
      <w:numFmt w:val="lowerRoman"/>
      <w:lvlText w:val="%9."/>
      <w:lvlJc w:val="right"/>
      <w:pPr>
        <w:ind w:left="7779" w:hanging="180"/>
      </w:pPr>
    </w:lvl>
  </w:abstractNum>
  <w:abstractNum w:abstractNumId="26" w15:restartNumberingAfterBreak="0">
    <w:nsid w:val="219D3D9E"/>
    <w:multiLevelType w:val="hybridMultilevel"/>
    <w:tmpl w:val="0908F12C"/>
    <w:lvl w:ilvl="0" w:tplc="D92E6DF8">
      <w:start w:val="1"/>
      <w:numFmt w:val="decimal"/>
      <w:lvlText w:val="%1."/>
      <w:lvlJc w:val="left"/>
      <w:pPr>
        <w:ind w:left="1235" w:hanging="428"/>
      </w:pPr>
      <w:rPr>
        <w:rFonts w:ascii="Times New Roman" w:eastAsia="Times New Roman" w:hAnsi="Times New Roman" w:cs="Times New Roman" w:hint="default"/>
        <w:spacing w:val="-11"/>
        <w:w w:val="95"/>
        <w:sz w:val="24"/>
        <w:szCs w:val="24"/>
        <w:lang w:val="id" w:eastAsia="en-US" w:bidi="ar-SA"/>
      </w:rPr>
    </w:lvl>
    <w:lvl w:ilvl="1" w:tplc="4C78E9E2">
      <w:numFmt w:val="bullet"/>
      <w:lvlText w:val="•"/>
      <w:lvlJc w:val="left"/>
      <w:pPr>
        <w:ind w:left="2102" w:hanging="428"/>
      </w:pPr>
      <w:rPr>
        <w:rFonts w:hint="default"/>
        <w:lang w:val="id" w:eastAsia="en-US" w:bidi="ar-SA"/>
      </w:rPr>
    </w:lvl>
    <w:lvl w:ilvl="2" w:tplc="0D2EF6EA">
      <w:numFmt w:val="bullet"/>
      <w:lvlText w:val="•"/>
      <w:lvlJc w:val="left"/>
      <w:pPr>
        <w:ind w:left="2965" w:hanging="428"/>
      </w:pPr>
      <w:rPr>
        <w:rFonts w:hint="default"/>
        <w:lang w:val="id" w:eastAsia="en-US" w:bidi="ar-SA"/>
      </w:rPr>
    </w:lvl>
    <w:lvl w:ilvl="3" w:tplc="0CAA1652">
      <w:numFmt w:val="bullet"/>
      <w:lvlText w:val="•"/>
      <w:lvlJc w:val="left"/>
      <w:pPr>
        <w:ind w:left="3827" w:hanging="428"/>
      </w:pPr>
      <w:rPr>
        <w:rFonts w:hint="default"/>
        <w:lang w:val="id" w:eastAsia="en-US" w:bidi="ar-SA"/>
      </w:rPr>
    </w:lvl>
    <w:lvl w:ilvl="4" w:tplc="B268B512">
      <w:numFmt w:val="bullet"/>
      <w:lvlText w:val="•"/>
      <w:lvlJc w:val="left"/>
      <w:pPr>
        <w:ind w:left="4690" w:hanging="428"/>
      </w:pPr>
      <w:rPr>
        <w:rFonts w:hint="default"/>
        <w:lang w:val="id" w:eastAsia="en-US" w:bidi="ar-SA"/>
      </w:rPr>
    </w:lvl>
    <w:lvl w:ilvl="5" w:tplc="03D8F704">
      <w:numFmt w:val="bullet"/>
      <w:lvlText w:val="•"/>
      <w:lvlJc w:val="left"/>
      <w:pPr>
        <w:ind w:left="5553" w:hanging="428"/>
      </w:pPr>
      <w:rPr>
        <w:rFonts w:hint="default"/>
        <w:lang w:val="id" w:eastAsia="en-US" w:bidi="ar-SA"/>
      </w:rPr>
    </w:lvl>
    <w:lvl w:ilvl="6" w:tplc="F9B06542">
      <w:numFmt w:val="bullet"/>
      <w:lvlText w:val="•"/>
      <w:lvlJc w:val="left"/>
      <w:pPr>
        <w:ind w:left="6415" w:hanging="428"/>
      </w:pPr>
      <w:rPr>
        <w:rFonts w:hint="default"/>
        <w:lang w:val="id" w:eastAsia="en-US" w:bidi="ar-SA"/>
      </w:rPr>
    </w:lvl>
    <w:lvl w:ilvl="7" w:tplc="18E8DDFC">
      <w:numFmt w:val="bullet"/>
      <w:lvlText w:val="•"/>
      <w:lvlJc w:val="left"/>
      <w:pPr>
        <w:ind w:left="7278" w:hanging="428"/>
      </w:pPr>
      <w:rPr>
        <w:rFonts w:hint="default"/>
        <w:lang w:val="id" w:eastAsia="en-US" w:bidi="ar-SA"/>
      </w:rPr>
    </w:lvl>
    <w:lvl w:ilvl="8" w:tplc="A3D0FA40">
      <w:numFmt w:val="bullet"/>
      <w:lvlText w:val="•"/>
      <w:lvlJc w:val="left"/>
      <w:pPr>
        <w:ind w:left="8141" w:hanging="428"/>
      </w:pPr>
      <w:rPr>
        <w:rFonts w:hint="default"/>
        <w:lang w:val="id" w:eastAsia="en-US" w:bidi="ar-SA"/>
      </w:rPr>
    </w:lvl>
  </w:abstractNum>
  <w:abstractNum w:abstractNumId="27" w15:restartNumberingAfterBreak="0">
    <w:nsid w:val="22497656"/>
    <w:multiLevelType w:val="hybridMultilevel"/>
    <w:tmpl w:val="C2B886C8"/>
    <w:lvl w:ilvl="0" w:tplc="5F80487A">
      <w:start w:val="3"/>
      <w:numFmt w:val="decimal"/>
      <w:lvlText w:val="%1.5.4"/>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28" w15:restartNumberingAfterBreak="0">
    <w:nsid w:val="23DB402D"/>
    <w:multiLevelType w:val="hybridMultilevel"/>
    <w:tmpl w:val="53A8CFAC"/>
    <w:lvl w:ilvl="0" w:tplc="1654159C">
      <w:start w:val="4"/>
      <w:numFmt w:val="decimal"/>
      <w:lvlText w:val="%1.6.6"/>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29" w15:restartNumberingAfterBreak="0">
    <w:nsid w:val="24D07B80"/>
    <w:multiLevelType w:val="multilevel"/>
    <w:tmpl w:val="DAC2EB0E"/>
    <w:lvl w:ilvl="0">
      <w:start w:val="1"/>
      <w:numFmt w:val="decimal"/>
      <w:lvlText w:val="%1"/>
      <w:lvlJc w:val="left"/>
      <w:pPr>
        <w:ind w:left="1348" w:hanging="540"/>
      </w:pPr>
      <w:rPr>
        <w:rFonts w:hint="default"/>
      </w:rPr>
    </w:lvl>
    <w:lvl w:ilvl="1">
      <w:start w:val="1"/>
      <w:numFmt w:val="decimal"/>
      <w:lvlText w:val="%2.4"/>
      <w:lvlJc w:val="left"/>
      <w:pPr>
        <w:ind w:left="1348" w:hanging="540"/>
      </w:pPr>
      <w:rPr>
        <w:rFonts w:hint="default"/>
        <w:b/>
        <w:bCs/>
        <w:i w:val="0"/>
        <w:w w:val="100"/>
        <w:sz w:val="24"/>
        <w:szCs w:val="24"/>
      </w:rPr>
    </w:lvl>
    <w:lvl w:ilvl="2">
      <w:start w:val="1"/>
      <w:numFmt w:val="decimal"/>
      <w:lvlText w:val="%3."/>
      <w:lvlJc w:val="left"/>
      <w:pPr>
        <w:ind w:left="2249" w:hanging="361"/>
      </w:pPr>
      <w:rPr>
        <w:rFonts w:ascii="Times New Roman" w:eastAsia="Times New Roman" w:hAnsi="Times New Roman" w:cs="Times New Roman" w:hint="default"/>
        <w:w w:val="100"/>
        <w:sz w:val="24"/>
        <w:szCs w:val="24"/>
      </w:rPr>
    </w:lvl>
    <w:lvl w:ilvl="3">
      <w:numFmt w:val="bullet"/>
      <w:lvlText w:val="•"/>
      <w:lvlJc w:val="left"/>
      <w:pPr>
        <w:ind w:left="3934" w:hanging="361"/>
      </w:pPr>
      <w:rPr>
        <w:rFonts w:hint="default"/>
      </w:rPr>
    </w:lvl>
    <w:lvl w:ilvl="4">
      <w:numFmt w:val="bullet"/>
      <w:lvlText w:val="•"/>
      <w:lvlJc w:val="left"/>
      <w:pPr>
        <w:ind w:left="4782" w:hanging="361"/>
      </w:pPr>
      <w:rPr>
        <w:rFonts w:hint="default"/>
      </w:rPr>
    </w:lvl>
    <w:lvl w:ilvl="5">
      <w:numFmt w:val="bullet"/>
      <w:lvlText w:val="•"/>
      <w:lvlJc w:val="left"/>
      <w:pPr>
        <w:ind w:left="5629" w:hanging="361"/>
      </w:pPr>
      <w:rPr>
        <w:rFonts w:hint="default"/>
      </w:rPr>
    </w:lvl>
    <w:lvl w:ilvl="6">
      <w:numFmt w:val="bullet"/>
      <w:lvlText w:val="•"/>
      <w:lvlJc w:val="left"/>
      <w:pPr>
        <w:ind w:left="6476" w:hanging="361"/>
      </w:pPr>
      <w:rPr>
        <w:rFonts w:hint="default"/>
      </w:rPr>
    </w:lvl>
    <w:lvl w:ilvl="7">
      <w:numFmt w:val="bullet"/>
      <w:lvlText w:val="•"/>
      <w:lvlJc w:val="left"/>
      <w:pPr>
        <w:ind w:left="7324" w:hanging="361"/>
      </w:pPr>
      <w:rPr>
        <w:rFonts w:hint="default"/>
      </w:rPr>
    </w:lvl>
    <w:lvl w:ilvl="8">
      <w:numFmt w:val="bullet"/>
      <w:lvlText w:val="•"/>
      <w:lvlJc w:val="left"/>
      <w:pPr>
        <w:ind w:left="8171" w:hanging="361"/>
      </w:pPr>
      <w:rPr>
        <w:rFonts w:hint="default"/>
      </w:rPr>
    </w:lvl>
  </w:abstractNum>
  <w:abstractNum w:abstractNumId="30" w15:restartNumberingAfterBreak="0">
    <w:nsid w:val="25AA117A"/>
    <w:multiLevelType w:val="hybridMultilevel"/>
    <w:tmpl w:val="99C4635E"/>
    <w:lvl w:ilvl="0" w:tplc="FF32E9B6">
      <w:start w:val="3"/>
      <w:numFmt w:val="decimal"/>
      <w:lvlText w:val="%1.3.2"/>
      <w:lvlJc w:val="left"/>
      <w:pPr>
        <w:ind w:left="15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C8106A3"/>
    <w:multiLevelType w:val="multilevel"/>
    <w:tmpl w:val="FEBC1CA2"/>
    <w:lvl w:ilvl="0">
      <w:start w:val="4"/>
      <w:numFmt w:val="decimal"/>
      <w:lvlText w:val="%1"/>
      <w:lvlJc w:val="left"/>
      <w:pPr>
        <w:ind w:left="1408" w:hanging="600"/>
      </w:pPr>
      <w:rPr>
        <w:rFonts w:hint="default"/>
        <w:lang w:val="id" w:eastAsia="en-US" w:bidi="ar-SA"/>
      </w:rPr>
    </w:lvl>
    <w:lvl w:ilvl="1">
      <w:start w:val="4"/>
      <w:numFmt w:val="decimal"/>
      <w:lvlText w:val="%2.1"/>
      <w:lvlJc w:val="left"/>
      <w:pPr>
        <w:ind w:left="1408" w:hanging="600"/>
      </w:pPr>
      <w:rPr>
        <w:rFonts w:hint="default"/>
        <w:b/>
        <w:bCs/>
        <w:w w:val="100"/>
        <w:sz w:val="24"/>
        <w:szCs w:val="24"/>
        <w:lang w:val="id" w:eastAsia="en-US" w:bidi="ar-SA"/>
      </w:rPr>
    </w:lvl>
    <w:lvl w:ilvl="2">
      <w:start w:val="4"/>
      <w:numFmt w:val="decimal"/>
      <w:lvlText w:val="%3.2.2"/>
      <w:lvlJc w:val="left"/>
      <w:pPr>
        <w:ind w:left="1528" w:hanging="720"/>
      </w:pPr>
      <w:rPr>
        <w:rFonts w:hint="default"/>
        <w:b/>
        <w:bCs/>
        <w:w w:val="100"/>
        <w:sz w:val="24"/>
        <w:szCs w:val="24"/>
        <w:lang w:val="id" w:eastAsia="en-US" w:bidi="ar-SA"/>
      </w:rPr>
    </w:lvl>
    <w:lvl w:ilvl="3">
      <w:start w:val="1"/>
      <w:numFmt w:val="decimal"/>
      <w:lvlText w:val="%4."/>
      <w:lvlJc w:val="left"/>
      <w:pPr>
        <w:ind w:left="1528"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302" w:hanging="360"/>
      </w:pPr>
      <w:rPr>
        <w:rFonts w:hint="default"/>
        <w:lang w:val="id" w:eastAsia="en-US" w:bidi="ar-SA"/>
      </w:rPr>
    </w:lvl>
    <w:lvl w:ilvl="5">
      <w:numFmt w:val="bullet"/>
      <w:lvlText w:val="•"/>
      <w:lvlJc w:val="left"/>
      <w:pPr>
        <w:ind w:left="5229" w:hanging="360"/>
      </w:pPr>
      <w:rPr>
        <w:rFonts w:hint="default"/>
        <w:lang w:val="id" w:eastAsia="en-US" w:bidi="ar-SA"/>
      </w:rPr>
    </w:lvl>
    <w:lvl w:ilvl="6">
      <w:numFmt w:val="bullet"/>
      <w:lvlText w:val="•"/>
      <w:lvlJc w:val="left"/>
      <w:pPr>
        <w:ind w:left="6156" w:hanging="360"/>
      </w:pPr>
      <w:rPr>
        <w:rFonts w:hint="default"/>
        <w:lang w:val="id" w:eastAsia="en-US" w:bidi="ar-SA"/>
      </w:rPr>
    </w:lvl>
    <w:lvl w:ilvl="7">
      <w:numFmt w:val="bullet"/>
      <w:lvlText w:val="•"/>
      <w:lvlJc w:val="left"/>
      <w:pPr>
        <w:ind w:left="7084" w:hanging="360"/>
      </w:pPr>
      <w:rPr>
        <w:rFonts w:hint="default"/>
        <w:lang w:val="id" w:eastAsia="en-US" w:bidi="ar-SA"/>
      </w:rPr>
    </w:lvl>
    <w:lvl w:ilvl="8">
      <w:numFmt w:val="bullet"/>
      <w:lvlText w:val="•"/>
      <w:lvlJc w:val="left"/>
      <w:pPr>
        <w:ind w:left="8011" w:hanging="360"/>
      </w:pPr>
      <w:rPr>
        <w:rFonts w:hint="default"/>
        <w:lang w:val="id" w:eastAsia="en-US" w:bidi="ar-SA"/>
      </w:rPr>
    </w:lvl>
  </w:abstractNum>
  <w:abstractNum w:abstractNumId="32" w15:restartNumberingAfterBreak="0">
    <w:nsid w:val="2DF26881"/>
    <w:multiLevelType w:val="hybridMultilevel"/>
    <w:tmpl w:val="374A81AE"/>
    <w:lvl w:ilvl="0" w:tplc="1598D0FE">
      <w:start w:val="3"/>
      <w:numFmt w:val="decimal"/>
      <w:lvlText w:val="%1.6.2"/>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33" w15:restartNumberingAfterBreak="0">
    <w:nsid w:val="2E315ACD"/>
    <w:multiLevelType w:val="hybridMultilevel"/>
    <w:tmpl w:val="7286DCB2"/>
    <w:lvl w:ilvl="0" w:tplc="4AFC1008">
      <w:start w:val="4"/>
      <w:numFmt w:val="decimal"/>
      <w:lvlText w:val="%1.3.3"/>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34" w15:restartNumberingAfterBreak="0">
    <w:nsid w:val="2F0E729D"/>
    <w:multiLevelType w:val="hybridMultilevel"/>
    <w:tmpl w:val="09C2D43C"/>
    <w:lvl w:ilvl="0" w:tplc="9E2A5792">
      <w:start w:val="2"/>
      <w:numFmt w:val="decimal"/>
      <w:lvlText w:val="%1.1.4"/>
      <w:lvlJc w:val="left"/>
      <w:pPr>
        <w:ind w:left="152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FCC6E92"/>
    <w:multiLevelType w:val="hybridMultilevel"/>
    <w:tmpl w:val="637274CA"/>
    <w:lvl w:ilvl="0" w:tplc="86FC0E7E">
      <w:start w:val="3"/>
      <w:numFmt w:val="decimal"/>
      <w:lvlText w:val="%1.5.4.3"/>
      <w:lvlJc w:val="left"/>
      <w:pPr>
        <w:ind w:left="720" w:hanging="360"/>
      </w:pPr>
      <w:rPr>
        <w:rFonts w:hint="default"/>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10269A0"/>
    <w:multiLevelType w:val="hybridMultilevel"/>
    <w:tmpl w:val="C3228D02"/>
    <w:lvl w:ilvl="0" w:tplc="2CB8D888">
      <w:start w:val="1"/>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7C0C62EA">
      <w:numFmt w:val="bullet"/>
      <w:lvlText w:val="•"/>
      <w:lvlJc w:val="left"/>
      <w:pPr>
        <w:ind w:left="2102" w:hanging="360"/>
      </w:pPr>
      <w:rPr>
        <w:rFonts w:hint="default"/>
        <w:lang w:val="id" w:eastAsia="en-US" w:bidi="ar-SA"/>
      </w:rPr>
    </w:lvl>
    <w:lvl w:ilvl="2" w:tplc="345ABBAE">
      <w:numFmt w:val="bullet"/>
      <w:lvlText w:val="•"/>
      <w:lvlJc w:val="left"/>
      <w:pPr>
        <w:ind w:left="2965" w:hanging="360"/>
      </w:pPr>
      <w:rPr>
        <w:rFonts w:hint="default"/>
        <w:lang w:val="id" w:eastAsia="en-US" w:bidi="ar-SA"/>
      </w:rPr>
    </w:lvl>
    <w:lvl w:ilvl="3" w:tplc="B90A2794">
      <w:numFmt w:val="bullet"/>
      <w:lvlText w:val="•"/>
      <w:lvlJc w:val="left"/>
      <w:pPr>
        <w:ind w:left="3827" w:hanging="360"/>
      </w:pPr>
      <w:rPr>
        <w:rFonts w:hint="default"/>
        <w:lang w:val="id" w:eastAsia="en-US" w:bidi="ar-SA"/>
      </w:rPr>
    </w:lvl>
    <w:lvl w:ilvl="4" w:tplc="E6A4E494">
      <w:numFmt w:val="bullet"/>
      <w:lvlText w:val="•"/>
      <w:lvlJc w:val="left"/>
      <w:pPr>
        <w:ind w:left="4690" w:hanging="360"/>
      </w:pPr>
      <w:rPr>
        <w:rFonts w:hint="default"/>
        <w:lang w:val="id" w:eastAsia="en-US" w:bidi="ar-SA"/>
      </w:rPr>
    </w:lvl>
    <w:lvl w:ilvl="5" w:tplc="BEF2DFD2">
      <w:numFmt w:val="bullet"/>
      <w:lvlText w:val="•"/>
      <w:lvlJc w:val="left"/>
      <w:pPr>
        <w:ind w:left="5553" w:hanging="360"/>
      </w:pPr>
      <w:rPr>
        <w:rFonts w:hint="default"/>
        <w:lang w:val="id" w:eastAsia="en-US" w:bidi="ar-SA"/>
      </w:rPr>
    </w:lvl>
    <w:lvl w:ilvl="6" w:tplc="246204DE">
      <w:numFmt w:val="bullet"/>
      <w:lvlText w:val="•"/>
      <w:lvlJc w:val="left"/>
      <w:pPr>
        <w:ind w:left="6415" w:hanging="360"/>
      </w:pPr>
      <w:rPr>
        <w:rFonts w:hint="default"/>
        <w:lang w:val="id" w:eastAsia="en-US" w:bidi="ar-SA"/>
      </w:rPr>
    </w:lvl>
    <w:lvl w:ilvl="7" w:tplc="F3780380">
      <w:numFmt w:val="bullet"/>
      <w:lvlText w:val="•"/>
      <w:lvlJc w:val="left"/>
      <w:pPr>
        <w:ind w:left="7278" w:hanging="360"/>
      </w:pPr>
      <w:rPr>
        <w:rFonts w:hint="default"/>
        <w:lang w:val="id" w:eastAsia="en-US" w:bidi="ar-SA"/>
      </w:rPr>
    </w:lvl>
    <w:lvl w:ilvl="8" w:tplc="978AFDC8">
      <w:numFmt w:val="bullet"/>
      <w:lvlText w:val="•"/>
      <w:lvlJc w:val="left"/>
      <w:pPr>
        <w:ind w:left="8141" w:hanging="360"/>
      </w:pPr>
      <w:rPr>
        <w:rFonts w:hint="default"/>
        <w:lang w:val="id" w:eastAsia="en-US" w:bidi="ar-SA"/>
      </w:rPr>
    </w:lvl>
  </w:abstractNum>
  <w:abstractNum w:abstractNumId="37" w15:restartNumberingAfterBreak="0">
    <w:nsid w:val="310B1FDC"/>
    <w:multiLevelType w:val="multilevel"/>
    <w:tmpl w:val="1FFEA2D0"/>
    <w:lvl w:ilvl="0">
      <w:start w:val="5"/>
      <w:numFmt w:val="decimal"/>
      <w:lvlText w:val="%1"/>
      <w:lvlJc w:val="left"/>
      <w:pPr>
        <w:ind w:left="1228" w:hanging="420"/>
      </w:pPr>
      <w:rPr>
        <w:rFonts w:hint="default"/>
        <w:lang w:val="id" w:eastAsia="en-US" w:bidi="ar-SA"/>
      </w:rPr>
    </w:lvl>
    <w:lvl w:ilvl="1">
      <w:start w:val="1"/>
      <w:numFmt w:val="decimal"/>
      <w:lvlText w:val="%1.%2."/>
      <w:lvlJc w:val="left"/>
      <w:pPr>
        <w:ind w:left="1228" w:hanging="42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949" w:hanging="420"/>
      </w:pPr>
      <w:rPr>
        <w:rFonts w:hint="default"/>
        <w:lang w:val="id" w:eastAsia="en-US" w:bidi="ar-SA"/>
      </w:rPr>
    </w:lvl>
    <w:lvl w:ilvl="3">
      <w:numFmt w:val="bullet"/>
      <w:lvlText w:val="•"/>
      <w:lvlJc w:val="left"/>
      <w:pPr>
        <w:ind w:left="3813" w:hanging="420"/>
      </w:pPr>
      <w:rPr>
        <w:rFonts w:hint="default"/>
        <w:lang w:val="id" w:eastAsia="en-US" w:bidi="ar-SA"/>
      </w:rPr>
    </w:lvl>
    <w:lvl w:ilvl="4">
      <w:numFmt w:val="bullet"/>
      <w:lvlText w:val="•"/>
      <w:lvlJc w:val="left"/>
      <w:pPr>
        <w:ind w:left="4678" w:hanging="420"/>
      </w:pPr>
      <w:rPr>
        <w:rFonts w:hint="default"/>
        <w:lang w:val="id" w:eastAsia="en-US" w:bidi="ar-SA"/>
      </w:rPr>
    </w:lvl>
    <w:lvl w:ilvl="5">
      <w:numFmt w:val="bullet"/>
      <w:lvlText w:val="•"/>
      <w:lvlJc w:val="left"/>
      <w:pPr>
        <w:ind w:left="5543" w:hanging="420"/>
      </w:pPr>
      <w:rPr>
        <w:rFonts w:hint="default"/>
        <w:lang w:val="id" w:eastAsia="en-US" w:bidi="ar-SA"/>
      </w:rPr>
    </w:lvl>
    <w:lvl w:ilvl="6">
      <w:numFmt w:val="bullet"/>
      <w:lvlText w:val="•"/>
      <w:lvlJc w:val="left"/>
      <w:pPr>
        <w:ind w:left="6407" w:hanging="420"/>
      </w:pPr>
      <w:rPr>
        <w:rFonts w:hint="default"/>
        <w:lang w:val="id" w:eastAsia="en-US" w:bidi="ar-SA"/>
      </w:rPr>
    </w:lvl>
    <w:lvl w:ilvl="7">
      <w:numFmt w:val="bullet"/>
      <w:lvlText w:val="•"/>
      <w:lvlJc w:val="left"/>
      <w:pPr>
        <w:ind w:left="7272" w:hanging="420"/>
      </w:pPr>
      <w:rPr>
        <w:rFonts w:hint="default"/>
        <w:lang w:val="id" w:eastAsia="en-US" w:bidi="ar-SA"/>
      </w:rPr>
    </w:lvl>
    <w:lvl w:ilvl="8">
      <w:numFmt w:val="bullet"/>
      <w:lvlText w:val="•"/>
      <w:lvlJc w:val="left"/>
      <w:pPr>
        <w:ind w:left="8137" w:hanging="420"/>
      </w:pPr>
      <w:rPr>
        <w:rFonts w:hint="default"/>
        <w:lang w:val="id" w:eastAsia="en-US" w:bidi="ar-SA"/>
      </w:rPr>
    </w:lvl>
  </w:abstractNum>
  <w:abstractNum w:abstractNumId="38" w15:restartNumberingAfterBreak="0">
    <w:nsid w:val="31262939"/>
    <w:multiLevelType w:val="hybridMultilevel"/>
    <w:tmpl w:val="4B88157C"/>
    <w:lvl w:ilvl="0" w:tplc="90D2611E">
      <w:start w:val="3"/>
      <w:numFmt w:val="decimal"/>
      <w:lvlText w:val="%1.5.4.2"/>
      <w:lvlJc w:val="left"/>
      <w:pPr>
        <w:ind w:left="720" w:hanging="360"/>
      </w:pPr>
      <w:rPr>
        <w:rFonts w:hint="default"/>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1F24B6B"/>
    <w:multiLevelType w:val="hybridMultilevel"/>
    <w:tmpl w:val="744AD5FC"/>
    <w:lvl w:ilvl="0" w:tplc="EADEC454">
      <w:start w:val="4"/>
      <w:numFmt w:val="decimal"/>
      <w:lvlText w:val="%1.6.4"/>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40" w15:restartNumberingAfterBreak="0">
    <w:nsid w:val="32720E9A"/>
    <w:multiLevelType w:val="hybridMultilevel"/>
    <w:tmpl w:val="AB880322"/>
    <w:lvl w:ilvl="0" w:tplc="A4109AB8">
      <w:start w:val="1"/>
      <w:numFmt w:val="decimal"/>
      <w:lvlText w:val="%1."/>
      <w:lvlJc w:val="left"/>
      <w:pPr>
        <w:ind w:left="1168" w:hanging="360"/>
      </w:pPr>
      <w:rPr>
        <w:rFonts w:ascii="Times New Roman" w:eastAsia="Times New Roman" w:hAnsi="Times New Roman" w:cs="Times New Roman" w:hint="default"/>
        <w:w w:val="100"/>
        <w:sz w:val="24"/>
        <w:szCs w:val="24"/>
        <w:lang w:val="id" w:eastAsia="en-US" w:bidi="ar-SA"/>
      </w:rPr>
    </w:lvl>
    <w:lvl w:ilvl="1" w:tplc="2ADA4E20">
      <w:numFmt w:val="bullet"/>
      <w:lvlText w:val="•"/>
      <w:lvlJc w:val="left"/>
      <w:pPr>
        <w:ind w:left="2030" w:hanging="360"/>
      </w:pPr>
      <w:rPr>
        <w:rFonts w:hint="default"/>
        <w:lang w:val="id" w:eastAsia="en-US" w:bidi="ar-SA"/>
      </w:rPr>
    </w:lvl>
    <w:lvl w:ilvl="2" w:tplc="7D803F46">
      <w:numFmt w:val="bullet"/>
      <w:lvlText w:val="•"/>
      <w:lvlJc w:val="left"/>
      <w:pPr>
        <w:ind w:left="2901" w:hanging="360"/>
      </w:pPr>
      <w:rPr>
        <w:rFonts w:hint="default"/>
        <w:lang w:val="id" w:eastAsia="en-US" w:bidi="ar-SA"/>
      </w:rPr>
    </w:lvl>
    <w:lvl w:ilvl="3" w:tplc="C5F6260A">
      <w:numFmt w:val="bullet"/>
      <w:lvlText w:val="•"/>
      <w:lvlJc w:val="left"/>
      <w:pPr>
        <w:ind w:left="3771" w:hanging="360"/>
      </w:pPr>
      <w:rPr>
        <w:rFonts w:hint="default"/>
        <w:lang w:val="id" w:eastAsia="en-US" w:bidi="ar-SA"/>
      </w:rPr>
    </w:lvl>
    <w:lvl w:ilvl="4" w:tplc="B7F0EFB8">
      <w:numFmt w:val="bullet"/>
      <w:lvlText w:val="•"/>
      <w:lvlJc w:val="left"/>
      <w:pPr>
        <w:ind w:left="4642" w:hanging="360"/>
      </w:pPr>
      <w:rPr>
        <w:rFonts w:hint="default"/>
        <w:lang w:val="id" w:eastAsia="en-US" w:bidi="ar-SA"/>
      </w:rPr>
    </w:lvl>
    <w:lvl w:ilvl="5" w:tplc="F490F24A">
      <w:numFmt w:val="bullet"/>
      <w:lvlText w:val="•"/>
      <w:lvlJc w:val="left"/>
      <w:pPr>
        <w:ind w:left="5513" w:hanging="360"/>
      </w:pPr>
      <w:rPr>
        <w:rFonts w:hint="default"/>
        <w:lang w:val="id" w:eastAsia="en-US" w:bidi="ar-SA"/>
      </w:rPr>
    </w:lvl>
    <w:lvl w:ilvl="6" w:tplc="B7FCE0D4">
      <w:numFmt w:val="bullet"/>
      <w:lvlText w:val="•"/>
      <w:lvlJc w:val="left"/>
      <w:pPr>
        <w:ind w:left="6383" w:hanging="360"/>
      </w:pPr>
      <w:rPr>
        <w:rFonts w:hint="default"/>
        <w:lang w:val="id" w:eastAsia="en-US" w:bidi="ar-SA"/>
      </w:rPr>
    </w:lvl>
    <w:lvl w:ilvl="7" w:tplc="D1A0972E">
      <w:numFmt w:val="bullet"/>
      <w:lvlText w:val="•"/>
      <w:lvlJc w:val="left"/>
      <w:pPr>
        <w:ind w:left="7254" w:hanging="360"/>
      </w:pPr>
      <w:rPr>
        <w:rFonts w:hint="default"/>
        <w:lang w:val="id" w:eastAsia="en-US" w:bidi="ar-SA"/>
      </w:rPr>
    </w:lvl>
    <w:lvl w:ilvl="8" w:tplc="5F06D5AE">
      <w:numFmt w:val="bullet"/>
      <w:lvlText w:val="•"/>
      <w:lvlJc w:val="left"/>
      <w:pPr>
        <w:ind w:left="8125" w:hanging="360"/>
      </w:pPr>
      <w:rPr>
        <w:rFonts w:hint="default"/>
        <w:lang w:val="id" w:eastAsia="en-US" w:bidi="ar-SA"/>
      </w:rPr>
    </w:lvl>
  </w:abstractNum>
  <w:abstractNum w:abstractNumId="41" w15:restartNumberingAfterBreak="0">
    <w:nsid w:val="32D71F71"/>
    <w:multiLevelType w:val="multilevel"/>
    <w:tmpl w:val="3E60596C"/>
    <w:lvl w:ilvl="0">
      <w:start w:val="1"/>
      <w:numFmt w:val="decimal"/>
      <w:lvlText w:val="%1"/>
      <w:lvlJc w:val="left"/>
      <w:pPr>
        <w:ind w:left="1348" w:hanging="540"/>
      </w:pPr>
      <w:rPr>
        <w:rFonts w:hint="default"/>
      </w:rPr>
    </w:lvl>
    <w:lvl w:ilvl="1">
      <w:start w:val="1"/>
      <w:numFmt w:val="decimal"/>
      <w:lvlText w:val="%2.2"/>
      <w:lvlJc w:val="left"/>
      <w:pPr>
        <w:ind w:left="1348" w:hanging="540"/>
      </w:pPr>
      <w:rPr>
        <w:rFonts w:hint="default"/>
        <w:b/>
        <w:bCs/>
        <w:i w:val="0"/>
        <w:w w:val="100"/>
        <w:sz w:val="24"/>
        <w:szCs w:val="24"/>
      </w:rPr>
    </w:lvl>
    <w:lvl w:ilvl="2">
      <w:start w:val="1"/>
      <w:numFmt w:val="decimal"/>
      <w:lvlText w:val="%3."/>
      <w:lvlJc w:val="left"/>
      <w:pPr>
        <w:ind w:left="2249" w:hanging="361"/>
      </w:pPr>
      <w:rPr>
        <w:rFonts w:ascii="Times New Roman" w:eastAsia="Times New Roman" w:hAnsi="Times New Roman" w:cs="Times New Roman" w:hint="default"/>
        <w:w w:val="100"/>
        <w:sz w:val="24"/>
        <w:szCs w:val="24"/>
      </w:rPr>
    </w:lvl>
    <w:lvl w:ilvl="3">
      <w:numFmt w:val="bullet"/>
      <w:lvlText w:val="•"/>
      <w:lvlJc w:val="left"/>
      <w:pPr>
        <w:ind w:left="3934" w:hanging="361"/>
      </w:pPr>
      <w:rPr>
        <w:rFonts w:hint="default"/>
      </w:rPr>
    </w:lvl>
    <w:lvl w:ilvl="4">
      <w:numFmt w:val="bullet"/>
      <w:lvlText w:val="•"/>
      <w:lvlJc w:val="left"/>
      <w:pPr>
        <w:ind w:left="4782" w:hanging="361"/>
      </w:pPr>
      <w:rPr>
        <w:rFonts w:hint="default"/>
      </w:rPr>
    </w:lvl>
    <w:lvl w:ilvl="5">
      <w:numFmt w:val="bullet"/>
      <w:lvlText w:val="•"/>
      <w:lvlJc w:val="left"/>
      <w:pPr>
        <w:ind w:left="5629" w:hanging="361"/>
      </w:pPr>
      <w:rPr>
        <w:rFonts w:hint="default"/>
      </w:rPr>
    </w:lvl>
    <w:lvl w:ilvl="6">
      <w:numFmt w:val="bullet"/>
      <w:lvlText w:val="•"/>
      <w:lvlJc w:val="left"/>
      <w:pPr>
        <w:ind w:left="6476" w:hanging="361"/>
      </w:pPr>
      <w:rPr>
        <w:rFonts w:hint="default"/>
      </w:rPr>
    </w:lvl>
    <w:lvl w:ilvl="7">
      <w:numFmt w:val="bullet"/>
      <w:lvlText w:val="•"/>
      <w:lvlJc w:val="left"/>
      <w:pPr>
        <w:ind w:left="7324" w:hanging="361"/>
      </w:pPr>
      <w:rPr>
        <w:rFonts w:hint="default"/>
      </w:rPr>
    </w:lvl>
    <w:lvl w:ilvl="8">
      <w:numFmt w:val="bullet"/>
      <w:lvlText w:val="•"/>
      <w:lvlJc w:val="left"/>
      <w:pPr>
        <w:ind w:left="8171" w:hanging="361"/>
      </w:pPr>
      <w:rPr>
        <w:rFonts w:hint="default"/>
      </w:rPr>
    </w:lvl>
  </w:abstractNum>
  <w:abstractNum w:abstractNumId="42" w15:restartNumberingAfterBreak="0">
    <w:nsid w:val="3B2D6DF6"/>
    <w:multiLevelType w:val="hybridMultilevel"/>
    <w:tmpl w:val="7B0AC844"/>
    <w:lvl w:ilvl="0" w:tplc="9EFCB4EE">
      <w:start w:val="3"/>
      <w:numFmt w:val="decimal"/>
      <w:lvlText w:val="%1.5.3.1"/>
      <w:lvlJc w:val="left"/>
      <w:pPr>
        <w:ind w:left="15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B3D6643"/>
    <w:multiLevelType w:val="hybridMultilevel"/>
    <w:tmpl w:val="E6C82A32"/>
    <w:lvl w:ilvl="0" w:tplc="7C3A2058">
      <w:start w:val="2"/>
      <w:numFmt w:val="decimal"/>
      <w:lvlText w:val="%1.4.1"/>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44" w15:restartNumberingAfterBreak="0">
    <w:nsid w:val="3BC53BFC"/>
    <w:multiLevelType w:val="hybridMultilevel"/>
    <w:tmpl w:val="FD7E5E92"/>
    <w:lvl w:ilvl="0" w:tplc="8E2473B8">
      <w:start w:val="3"/>
      <w:numFmt w:val="decimal"/>
      <w:lvlText w:val="%1.5.3.3"/>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C960E79"/>
    <w:multiLevelType w:val="hybridMultilevel"/>
    <w:tmpl w:val="C5F87720"/>
    <w:lvl w:ilvl="0" w:tplc="9544CB92">
      <w:start w:val="1"/>
      <w:numFmt w:val="decimal"/>
      <w:lvlText w:val="%1."/>
      <w:lvlJc w:val="left"/>
      <w:pPr>
        <w:ind w:left="1235" w:hanging="428"/>
      </w:pPr>
      <w:rPr>
        <w:rFonts w:ascii="Times New Roman" w:eastAsia="Times New Roman" w:hAnsi="Times New Roman" w:cs="Times New Roman" w:hint="default"/>
        <w:w w:val="100"/>
        <w:sz w:val="24"/>
        <w:szCs w:val="24"/>
        <w:lang w:val="id" w:eastAsia="en-US" w:bidi="ar-SA"/>
      </w:rPr>
    </w:lvl>
    <w:lvl w:ilvl="1" w:tplc="23828256">
      <w:start w:val="1"/>
      <w:numFmt w:val="decimal"/>
      <w:lvlText w:val="%2."/>
      <w:lvlJc w:val="left"/>
      <w:pPr>
        <w:ind w:left="1235" w:hanging="322"/>
      </w:pPr>
      <w:rPr>
        <w:rFonts w:ascii="Times New Roman" w:eastAsia="Times New Roman" w:hAnsi="Times New Roman" w:cs="Times New Roman" w:hint="default"/>
        <w:w w:val="100"/>
        <w:sz w:val="24"/>
        <w:szCs w:val="24"/>
        <w:lang w:val="id" w:eastAsia="en-US" w:bidi="ar-SA"/>
      </w:rPr>
    </w:lvl>
    <w:lvl w:ilvl="2" w:tplc="962C873C">
      <w:numFmt w:val="bullet"/>
      <w:lvlText w:val="•"/>
      <w:lvlJc w:val="left"/>
      <w:pPr>
        <w:ind w:left="2965" w:hanging="322"/>
      </w:pPr>
      <w:rPr>
        <w:rFonts w:hint="default"/>
        <w:lang w:val="id" w:eastAsia="en-US" w:bidi="ar-SA"/>
      </w:rPr>
    </w:lvl>
    <w:lvl w:ilvl="3" w:tplc="9E46761A">
      <w:numFmt w:val="bullet"/>
      <w:lvlText w:val="•"/>
      <w:lvlJc w:val="left"/>
      <w:pPr>
        <w:ind w:left="3827" w:hanging="322"/>
      </w:pPr>
      <w:rPr>
        <w:rFonts w:hint="default"/>
        <w:lang w:val="id" w:eastAsia="en-US" w:bidi="ar-SA"/>
      </w:rPr>
    </w:lvl>
    <w:lvl w:ilvl="4" w:tplc="6922AF9A">
      <w:numFmt w:val="bullet"/>
      <w:lvlText w:val="•"/>
      <w:lvlJc w:val="left"/>
      <w:pPr>
        <w:ind w:left="4690" w:hanging="322"/>
      </w:pPr>
      <w:rPr>
        <w:rFonts w:hint="default"/>
        <w:lang w:val="id" w:eastAsia="en-US" w:bidi="ar-SA"/>
      </w:rPr>
    </w:lvl>
    <w:lvl w:ilvl="5" w:tplc="4FA24A96">
      <w:numFmt w:val="bullet"/>
      <w:lvlText w:val="•"/>
      <w:lvlJc w:val="left"/>
      <w:pPr>
        <w:ind w:left="5553" w:hanging="322"/>
      </w:pPr>
      <w:rPr>
        <w:rFonts w:hint="default"/>
        <w:lang w:val="id" w:eastAsia="en-US" w:bidi="ar-SA"/>
      </w:rPr>
    </w:lvl>
    <w:lvl w:ilvl="6" w:tplc="EFD4224E">
      <w:numFmt w:val="bullet"/>
      <w:lvlText w:val="•"/>
      <w:lvlJc w:val="left"/>
      <w:pPr>
        <w:ind w:left="6415" w:hanging="322"/>
      </w:pPr>
      <w:rPr>
        <w:rFonts w:hint="default"/>
        <w:lang w:val="id" w:eastAsia="en-US" w:bidi="ar-SA"/>
      </w:rPr>
    </w:lvl>
    <w:lvl w:ilvl="7" w:tplc="7F0695F0">
      <w:numFmt w:val="bullet"/>
      <w:lvlText w:val="•"/>
      <w:lvlJc w:val="left"/>
      <w:pPr>
        <w:ind w:left="7278" w:hanging="322"/>
      </w:pPr>
      <w:rPr>
        <w:rFonts w:hint="default"/>
        <w:lang w:val="id" w:eastAsia="en-US" w:bidi="ar-SA"/>
      </w:rPr>
    </w:lvl>
    <w:lvl w:ilvl="8" w:tplc="BEAA39CC">
      <w:numFmt w:val="bullet"/>
      <w:lvlText w:val="•"/>
      <w:lvlJc w:val="left"/>
      <w:pPr>
        <w:ind w:left="8141" w:hanging="322"/>
      </w:pPr>
      <w:rPr>
        <w:rFonts w:hint="default"/>
        <w:lang w:val="id" w:eastAsia="en-US" w:bidi="ar-SA"/>
      </w:rPr>
    </w:lvl>
  </w:abstractNum>
  <w:abstractNum w:abstractNumId="46" w15:restartNumberingAfterBreak="0">
    <w:nsid w:val="3CD734F0"/>
    <w:multiLevelType w:val="hybridMultilevel"/>
    <w:tmpl w:val="1B5277DE"/>
    <w:lvl w:ilvl="0" w:tplc="F8BA84CC">
      <w:start w:val="1"/>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F1865D2A">
      <w:numFmt w:val="bullet"/>
      <w:lvlText w:val="•"/>
      <w:lvlJc w:val="left"/>
      <w:pPr>
        <w:ind w:left="2102" w:hanging="360"/>
      </w:pPr>
      <w:rPr>
        <w:rFonts w:hint="default"/>
        <w:lang w:val="id" w:eastAsia="en-US" w:bidi="ar-SA"/>
      </w:rPr>
    </w:lvl>
    <w:lvl w:ilvl="2" w:tplc="A4223306">
      <w:numFmt w:val="bullet"/>
      <w:lvlText w:val="•"/>
      <w:lvlJc w:val="left"/>
      <w:pPr>
        <w:ind w:left="2965" w:hanging="360"/>
      </w:pPr>
      <w:rPr>
        <w:rFonts w:hint="default"/>
        <w:lang w:val="id" w:eastAsia="en-US" w:bidi="ar-SA"/>
      </w:rPr>
    </w:lvl>
    <w:lvl w:ilvl="3" w:tplc="E76A5182">
      <w:numFmt w:val="bullet"/>
      <w:lvlText w:val="•"/>
      <w:lvlJc w:val="left"/>
      <w:pPr>
        <w:ind w:left="3827" w:hanging="360"/>
      </w:pPr>
      <w:rPr>
        <w:rFonts w:hint="default"/>
        <w:lang w:val="id" w:eastAsia="en-US" w:bidi="ar-SA"/>
      </w:rPr>
    </w:lvl>
    <w:lvl w:ilvl="4" w:tplc="54709F46">
      <w:numFmt w:val="bullet"/>
      <w:lvlText w:val="•"/>
      <w:lvlJc w:val="left"/>
      <w:pPr>
        <w:ind w:left="4690" w:hanging="360"/>
      </w:pPr>
      <w:rPr>
        <w:rFonts w:hint="default"/>
        <w:lang w:val="id" w:eastAsia="en-US" w:bidi="ar-SA"/>
      </w:rPr>
    </w:lvl>
    <w:lvl w:ilvl="5" w:tplc="AE6A9B74">
      <w:numFmt w:val="bullet"/>
      <w:lvlText w:val="•"/>
      <w:lvlJc w:val="left"/>
      <w:pPr>
        <w:ind w:left="5553" w:hanging="360"/>
      </w:pPr>
      <w:rPr>
        <w:rFonts w:hint="default"/>
        <w:lang w:val="id" w:eastAsia="en-US" w:bidi="ar-SA"/>
      </w:rPr>
    </w:lvl>
    <w:lvl w:ilvl="6" w:tplc="61300C76">
      <w:numFmt w:val="bullet"/>
      <w:lvlText w:val="•"/>
      <w:lvlJc w:val="left"/>
      <w:pPr>
        <w:ind w:left="6415" w:hanging="360"/>
      </w:pPr>
      <w:rPr>
        <w:rFonts w:hint="default"/>
        <w:lang w:val="id" w:eastAsia="en-US" w:bidi="ar-SA"/>
      </w:rPr>
    </w:lvl>
    <w:lvl w:ilvl="7" w:tplc="77C09BCA">
      <w:numFmt w:val="bullet"/>
      <w:lvlText w:val="•"/>
      <w:lvlJc w:val="left"/>
      <w:pPr>
        <w:ind w:left="7278" w:hanging="360"/>
      </w:pPr>
      <w:rPr>
        <w:rFonts w:hint="default"/>
        <w:lang w:val="id" w:eastAsia="en-US" w:bidi="ar-SA"/>
      </w:rPr>
    </w:lvl>
    <w:lvl w:ilvl="8" w:tplc="10866B8A">
      <w:numFmt w:val="bullet"/>
      <w:lvlText w:val="•"/>
      <w:lvlJc w:val="left"/>
      <w:pPr>
        <w:ind w:left="8141" w:hanging="360"/>
      </w:pPr>
      <w:rPr>
        <w:rFonts w:hint="default"/>
        <w:lang w:val="id" w:eastAsia="en-US" w:bidi="ar-SA"/>
      </w:rPr>
    </w:lvl>
  </w:abstractNum>
  <w:abstractNum w:abstractNumId="47" w15:restartNumberingAfterBreak="0">
    <w:nsid w:val="3D343A9A"/>
    <w:multiLevelType w:val="hybridMultilevel"/>
    <w:tmpl w:val="6868DFC6"/>
    <w:lvl w:ilvl="0" w:tplc="4B80C9C6">
      <w:start w:val="4"/>
      <w:numFmt w:val="decimal"/>
      <w:lvlText w:val="%1.3.4"/>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48" w15:restartNumberingAfterBreak="0">
    <w:nsid w:val="3F986894"/>
    <w:multiLevelType w:val="hybridMultilevel"/>
    <w:tmpl w:val="0240C684"/>
    <w:lvl w:ilvl="0" w:tplc="BA3C203C">
      <w:start w:val="3"/>
      <w:numFmt w:val="decimal"/>
      <w:lvlText w:val="%1.4.2"/>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49" w15:restartNumberingAfterBreak="0">
    <w:nsid w:val="40861334"/>
    <w:multiLevelType w:val="hybridMultilevel"/>
    <w:tmpl w:val="C4A6A3B6"/>
    <w:lvl w:ilvl="0" w:tplc="741E2584">
      <w:start w:val="3"/>
      <w:numFmt w:val="decimal"/>
      <w:lvlText w:val="%1.4.1"/>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50" w15:restartNumberingAfterBreak="0">
    <w:nsid w:val="408B578B"/>
    <w:multiLevelType w:val="hybridMultilevel"/>
    <w:tmpl w:val="4814942E"/>
    <w:lvl w:ilvl="0" w:tplc="F53A7E34">
      <w:start w:val="3"/>
      <w:numFmt w:val="decimal"/>
      <w:lvlText w:val="%1.3.1"/>
      <w:lvlJc w:val="left"/>
      <w:pPr>
        <w:ind w:left="15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0A83AE6"/>
    <w:multiLevelType w:val="hybridMultilevel"/>
    <w:tmpl w:val="8D509ACA"/>
    <w:lvl w:ilvl="0" w:tplc="A23EC8C8">
      <w:start w:val="1"/>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18FE51E8">
      <w:numFmt w:val="bullet"/>
      <w:lvlText w:val="•"/>
      <w:lvlJc w:val="left"/>
      <w:pPr>
        <w:ind w:left="2102" w:hanging="360"/>
      </w:pPr>
      <w:rPr>
        <w:rFonts w:hint="default"/>
        <w:lang w:val="id" w:eastAsia="en-US" w:bidi="ar-SA"/>
      </w:rPr>
    </w:lvl>
    <w:lvl w:ilvl="2" w:tplc="AA2844CA">
      <w:numFmt w:val="bullet"/>
      <w:lvlText w:val="•"/>
      <w:lvlJc w:val="left"/>
      <w:pPr>
        <w:ind w:left="2965" w:hanging="360"/>
      </w:pPr>
      <w:rPr>
        <w:rFonts w:hint="default"/>
        <w:lang w:val="id" w:eastAsia="en-US" w:bidi="ar-SA"/>
      </w:rPr>
    </w:lvl>
    <w:lvl w:ilvl="3" w:tplc="612C3C06">
      <w:numFmt w:val="bullet"/>
      <w:lvlText w:val="•"/>
      <w:lvlJc w:val="left"/>
      <w:pPr>
        <w:ind w:left="3827" w:hanging="360"/>
      </w:pPr>
      <w:rPr>
        <w:rFonts w:hint="default"/>
        <w:lang w:val="id" w:eastAsia="en-US" w:bidi="ar-SA"/>
      </w:rPr>
    </w:lvl>
    <w:lvl w:ilvl="4" w:tplc="262CB5DA">
      <w:numFmt w:val="bullet"/>
      <w:lvlText w:val="•"/>
      <w:lvlJc w:val="left"/>
      <w:pPr>
        <w:ind w:left="4690" w:hanging="360"/>
      </w:pPr>
      <w:rPr>
        <w:rFonts w:hint="default"/>
        <w:lang w:val="id" w:eastAsia="en-US" w:bidi="ar-SA"/>
      </w:rPr>
    </w:lvl>
    <w:lvl w:ilvl="5" w:tplc="F4A06826">
      <w:numFmt w:val="bullet"/>
      <w:lvlText w:val="•"/>
      <w:lvlJc w:val="left"/>
      <w:pPr>
        <w:ind w:left="5553" w:hanging="360"/>
      </w:pPr>
      <w:rPr>
        <w:rFonts w:hint="default"/>
        <w:lang w:val="id" w:eastAsia="en-US" w:bidi="ar-SA"/>
      </w:rPr>
    </w:lvl>
    <w:lvl w:ilvl="6" w:tplc="F2C4E7EC">
      <w:numFmt w:val="bullet"/>
      <w:lvlText w:val="•"/>
      <w:lvlJc w:val="left"/>
      <w:pPr>
        <w:ind w:left="6415" w:hanging="360"/>
      </w:pPr>
      <w:rPr>
        <w:rFonts w:hint="default"/>
        <w:lang w:val="id" w:eastAsia="en-US" w:bidi="ar-SA"/>
      </w:rPr>
    </w:lvl>
    <w:lvl w:ilvl="7" w:tplc="C70E11DC">
      <w:numFmt w:val="bullet"/>
      <w:lvlText w:val="•"/>
      <w:lvlJc w:val="left"/>
      <w:pPr>
        <w:ind w:left="7278" w:hanging="360"/>
      </w:pPr>
      <w:rPr>
        <w:rFonts w:hint="default"/>
        <w:lang w:val="id" w:eastAsia="en-US" w:bidi="ar-SA"/>
      </w:rPr>
    </w:lvl>
    <w:lvl w:ilvl="8" w:tplc="73982546">
      <w:numFmt w:val="bullet"/>
      <w:lvlText w:val="•"/>
      <w:lvlJc w:val="left"/>
      <w:pPr>
        <w:ind w:left="8141" w:hanging="360"/>
      </w:pPr>
      <w:rPr>
        <w:rFonts w:hint="default"/>
        <w:lang w:val="id" w:eastAsia="en-US" w:bidi="ar-SA"/>
      </w:rPr>
    </w:lvl>
  </w:abstractNum>
  <w:abstractNum w:abstractNumId="52" w15:restartNumberingAfterBreak="0">
    <w:nsid w:val="4BE968E3"/>
    <w:multiLevelType w:val="hybridMultilevel"/>
    <w:tmpl w:val="3A8A1A82"/>
    <w:lvl w:ilvl="0" w:tplc="2CF0741E">
      <w:start w:val="1"/>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FBEC2BDE">
      <w:numFmt w:val="bullet"/>
      <w:lvlText w:val=""/>
      <w:lvlJc w:val="left"/>
      <w:pPr>
        <w:ind w:left="1528" w:hanging="360"/>
      </w:pPr>
      <w:rPr>
        <w:rFonts w:ascii="Symbol" w:eastAsia="Symbol" w:hAnsi="Symbol" w:cs="Symbol" w:hint="default"/>
        <w:w w:val="100"/>
        <w:sz w:val="24"/>
        <w:szCs w:val="24"/>
        <w:lang w:val="id" w:eastAsia="en-US" w:bidi="ar-SA"/>
      </w:rPr>
    </w:lvl>
    <w:lvl w:ilvl="2" w:tplc="30D8394C">
      <w:numFmt w:val="bullet"/>
      <w:lvlText w:val="•"/>
      <w:lvlJc w:val="left"/>
      <w:pPr>
        <w:ind w:left="2447" w:hanging="360"/>
      </w:pPr>
      <w:rPr>
        <w:rFonts w:hint="default"/>
        <w:lang w:val="id" w:eastAsia="en-US" w:bidi="ar-SA"/>
      </w:rPr>
    </w:lvl>
    <w:lvl w:ilvl="3" w:tplc="6C36C986">
      <w:numFmt w:val="bullet"/>
      <w:lvlText w:val="•"/>
      <w:lvlJc w:val="left"/>
      <w:pPr>
        <w:ind w:left="3374" w:hanging="360"/>
      </w:pPr>
      <w:rPr>
        <w:rFonts w:hint="default"/>
        <w:lang w:val="id" w:eastAsia="en-US" w:bidi="ar-SA"/>
      </w:rPr>
    </w:lvl>
    <w:lvl w:ilvl="4" w:tplc="C8282F30">
      <w:numFmt w:val="bullet"/>
      <w:lvlText w:val="•"/>
      <w:lvlJc w:val="left"/>
      <w:pPr>
        <w:ind w:left="4302" w:hanging="360"/>
      </w:pPr>
      <w:rPr>
        <w:rFonts w:hint="default"/>
        <w:lang w:val="id" w:eastAsia="en-US" w:bidi="ar-SA"/>
      </w:rPr>
    </w:lvl>
    <w:lvl w:ilvl="5" w:tplc="D072388E">
      <w:numFmt w:val="bullet"/>
      <w:lvlText w:val="•"/>
      <w:lvlJc w:val="left"/>
      <w:pPr>
        <w:ind w:left="5229" w:hanging="360"/>
      </w:pPr>
      <w:rPr>
        <w:rFonts w:hint="default"/>
        <w:lang w:val="id" w:eastAsia="en-US" w:bidi="ar-SA"/>
      </w:rPr>
    </w:lvl>
    <w:lvl w:ilvl="6" w:tplc="0D56EDC8">
      <w:numFmt w:val="bullet"/>
      <w:lvlText w:val="•"/>
      <w:lvlJc w:val="left"/>
      <w:pPr>
        <w:ind w:left="6156" w:hanging="360"/>
      </w:pPr>
      <w:rPr>
        <w:rFonts w:hint="default"/>
        <w:lang w:val="id" w:eastAsia="en-US" w:bidi="ar-SA"/>
      </w:rPr>
    </w:lvl>
    <w:lvl w:ilvl="7" w:tplc="CC8A778C">
      <w:numFmt w:val="bullet"/>
      <w:lvlText w:val="•"/>
      <w:lvlJc w:val="left"/>
      <w:pPr>
        <w:ind w:left="7084" w:hanging="360"/>
      </w:pPr>
      <w:rPr>
        <w:rFonts w:hint="default"/>
        <w:lang w:val="id" w:eastAsia="en-US" w:bidi="ar-SA"/>
      </w:rPr>
    </w:lvl>
    <w:lvl w:ilvl="8" w:tplc="9ECC9360">
      <w:numFmt w:val="bullet"/>
      <w:lvlText w:val="•"/>
      <w:lvlJc w:val="left"/>
      <w:pPr>
        <w:ind w:left="8011" w:hanging="360"/>
      </w:pPr>
      <w:rPr>
        <w:rFonts w:hint="default"/>
        <w:lang w:val="id" w:eastAsia="en-US" w:bidi="ar-SA"/>
      </w:rPr>
    </w:lvl>
  </w:abstractNum>
  <w:abstractNum w:abstractNumId="53" w15:restartNumberingAfterBreak="0">
    <w:nsid w:val="4F070FEA"/>
    <w:multiLevelType w:val="hybridMultilevel"/>
    <w:tmpl w:val="5B3C8F5C"/>
    <w:lvl w:ilvl="0" w:tplc="478AFCA6">
      <w:start w:val="1"/>
      <w:numFmt w:val="lowerLetter"/>
      <w:lvlText w:val="%1."/>
      <w:lvlJc w:val="left"/>
      <w:pPr>
        <w:ind w:left="1091" w:hanging="284"/>
      </w:pPr>
      <w:rPr>
        <w:rFonts w:ascii="Times New Roman" w:eastAsia="Times New Roman" w:hAnsi="Times New Roman" w:cs="Times New Roman" w:hint="default"/>
        <w:spacing w:val="-1"/>
        <w:w w:val="100"/>
        <w:sz w:val="24"/>
        <w:szCs w:val="24"/>
        <w:lang w:val="id" w:eastAsia="en-US" w:bidi="ar-SA"/>
      </w:rPr>
    </w:lvl>
    <w:lvl w:ilvl="1" w:tplc="093A6890">
      <w:numFmt w:val="bullet"/>
      <w:lvlText w:val="•"/>
      <w:lvlJc w:val="left"/>
      <w:pPr>
        <w:ind w:left="1976" w:hanging="284"/>
      </w:pPr>
      <w:rPr>
        <w:rFonts w:hint="default"/>
        <w:lang w:val="id" w:eastAsia="en-US" w:bidi="ar-SA"/>
      </w:rPr>
    </w:lvl>
    <w:lvl w:ilvl="2" w:tplc="D9C608A4">
      <w:numFmt w:val="bullet"/>
      <w:lvlText w:val="•"/>
      <w:lvlJc w:val="left"/>
      <w:pPr>
        <w:ind w:left="2853" w:hanging="284"/>
      </w:pPr>
      <w:rPr>
        <w:rFonts w:hint="default"/>
        <w:lang w:val="id" w:eastAsia="en-US" w:bidi="ar-SA"/>
      </w:rPr>
    </w:lvl>
    <w:lvl w:ilvl="3" w:tplc="BE02EF84">
      <w:numFmt w:val="bullet"/>
      <w:lvlText w:val="•"/>
      <w:lvlJc w:val="left"/>
      <w:pPr>
        <w:ind w:left="3729" w:hanging="284"/>
      </w:pPr>
      <w:rPr>
        <w:rFonts w:hint="default"/>
        <w:lang w:val="id" w:eastAsia="en-US" w:bidi="ar-SA"/>
      </w:rPr>
    </w:lvl>
    <w:lvl w:ilvl="4" w:tplc="6548E4BA">
      <w:numFmt w:val="bullet"/>
      <w:lvlText w:val="•"/>
      <w:lvlJc w:val="left"/>
      <w:pPr>
        <w:ind w:left="4606" w:hanging="284"/>
      </w:pPr>
      <w:rPr>
        <w:rFonts w:hint="default"/>
        <w:lang w:val="id" w:eastAsia="en-US" w:bidi="ar-SA"/>
      </w:rPr>
    </w:lvl>
    <w:lvl w:ilvl="5" w:tplc="419AFC58">
      <w:numFmt w:val="bullet"/>
      <w:lvlText w:val="•"/>
      <w:lvlJc w:val="left"/>
      <w:pPr>
        <w:ind w:left="5483" w:hanging="284"/>
      </w:pPr>
      <w:rPr>
        <w:rFonts w:hint="default"/>
        <w:lang w:val="id" w:eastAsia="en-US" w:bidi="ar-SA"/>
      </w:rPr>
    </w:lvl>
    <w:lvl w:ilvl="6" w:tplc="4CB405DA">
      <w:numFmt w:val="bullet"/>
      <w:lvlText w:val="•"/>
      <w:lvlJc w:val="left"/>
      <w:pPr>
        <w:ind w:left="6359" w:hanging="284"/>
      </w:pPr>
      <w:rPr>
        <w:rFonts w:hint="default"/>
        <w:lang w:val="id" w:eastAsia="en-US" w:bidi="ar-SA"/>
      </w:rPr>
    </w:lvl>
    <w:lvl w:ilvl="7" w:tplc="F796FAFA">
      <w:numFmt w:val="bullet"/>
      <w:lvlText w:val="•"/>
      <w:lvlJc w:val="left"/>
      <w:pPr>
        <w:ind w:left="7236" w:hanging="284"/>
      </w:pPr>
      <w:rPr>
        <w:rFonts w:hint="default"/>
        <w:lang w:val="id" w:eastAsia="en-US" w:bidi="ar-SA"/>
      </w:rPr>
    </w:lvl>
    <w:lvl w:ilvl="8" w:tplc="D7E6293E">
      <w:numFmt w:val="bullet"/>
      <w:lvlText w:val="•"/>
      <w:lvlJc w:val="left"/>
      <w:pPr>
        <w:ind w:left="8113" w:hanging="284"/>
      </w:pPr>
      <w:rPr>
        <w:rFonts w:hint="default"/>
        <w:lang w:val="id" w:eastAsia="en-US" w:bidi="ar-SA"/>
      </w:rPr>
    </w:lvl>
  </w:abstractNum>
  <w:abstractNum w:abstractNumId="54" w15:restartNumberingAfterBreak="0">
    <w:nsid w:val="50064CEC"/>
    <w:multiLevelType w:val="multilevel"/>
    <w:tmpl w:val="9DBE2356"/>
    <w:lvl w:ilvl="0">
      <w:start w:val="2"/>
      <w:numFmt w:val="decimal"/>
      <w:lvlText w:val="%1"/>
      <w:lvlJc w:val="left"/>
      <w:pPr>
        <w:ind w:left="1169" w:hanging="361"/>
      </w:pPr>
      <w:rPr>
        <w:rFonts w:hint="default"/>
      </w:rPr>
    </w:lvl>
    <w:lvl w:ilvl="1">
      <w:start w:val="2"/>
      <w:numFmt w:val="decimal"/>
      <w:lvlText w:val="%2.3"/>
      <w:lvlJc w:val="left"/>
      <w:pPr>
        <w:ind w:left="1169" w:hanging="361"/>
      </w:pPr>
      <w:rPr>
        <w:rFonts w:hint="default"/>
        <w:b/>
        <w:bCs/>
        <w:w w:val="100"/>
        <w:sz w:val="22"/>
        <w:szCs w:val="22"/>
      </w:rPr>
    </w:lvl>
    <w:lvl w:ilvl="2">
      <w:start w:val="2"/>
      <w:numFmt w:val="decimal"/>
      <w:lvlText w:val="%3.1.4"/>
      <w:lvlJc w:val="left"/>
      <w:pPr>
        <w:ind w:left="1528" w:hanging="720"/>
      </w:pPr>
      <w:rPr>
        <w:rFonts w:hint="default"/>
        <w:b/>
        <w:bCs/>
        <w:i w:val="0"/>
        <w:w w:val="100"/>
        <w:sz w:val="24"/>
        <w:szCs w:val="24"/>
      </w:rPr>
    </w:lvl>
    <w:lvl w:ilvl="3">
      <w:start w:val="1"/>
      <w:numFmt w:val="decimal"/>
      <w:lvlText w:val="%1.%2.%3.%4."/>
      <w:lvlJc w:val="left"/>
      <w:pPr>
        <w:ind w:left="1720" w:hanging="912"/>
      </w:pPr>
      <w:rPr>
        <w:rFonts w:ascii="Times New Roman" w:eastAsia="Times New Roman" w:hAnsi="Times New Roman" w:cs="Times New Roman" w:hint="default"/>
        <w:b/>
        <w:bCs/>
        <w:w w:val="100"/>
        <w:sz w:val="24"/>
        <w:szCs w:val="24"/>
      </w:rPr>
    </w:lvl>
    <w:lvl w:ilvl="4">
      <w:numFmt w:val="bullet"/>
      <w:lvlText w:val="•"/>
      <w:lvlJc w:val="left"/>
      <w:pPr>
        <w:ind w:left="3756" w:hanging="912"/>
      </w:pPr>
      <w:rPr>
        <w:rFonts w:hint="default"/>
      </w:rPr>
    </w:lvl>
    <w:lvl w:ilvl="5">
      <w:numFmt w:val="bullet"/>
      <w:lvlText w:val="•"/>
      <w:lvlJc w:val="left"/>
      <w:pPr>
        <w:ind w:left="4774" w:hanging="912"/>
      </w:pPr>
      <w:rPr>
        <w:rFonts w:hint="default"/>
      </w:rPr>
    </w:lvl>
    <w:lvl w:ilvl="6">
      <w:numFmt w:val="bullet"/>
      <w:lvlText w:val="•"/>
      <w:lvlJc w:val="left"/>
      <w:pPr>
        <w:ind w:left="5793" w:hanging="912"/>
      </w:pPr>
      <w:rPr>
        <w:rFonts w:hint="default"/>
      </w:rPr>
    </w:lvl>
    <w:lvl w:ilvl="7">
      <w:numFmt w:val="bullet"/>
      <w:lvlText w:val="•"/>
      <w:lvlJc w:val="left"/>
      <w:pPr>
        <w:ind w:left="6811" w:hanging="912"/>
      </w:pPr>
      <w:rPr>
        <w:rFonts w:hint="default"/>
      </w:rPr>
    </w:lvl>
    <w:lvl w:ilvl="8">
      <w:numFmt w:val="bullet"/>
      <w:lvlText w:val="•"/>
      <w:lvlJc w:val="left"/>
      <w:pPr>
        <w:ind w:left="7829" w:hanging="912"/>
      </w:pPr>
      <w:rPr>
        <w:rFonts w:hint="default"/>
      </w:rPr>
    </w:lvl>
  </w:abstractNum>
  <w:abstractNum w:abstractNumId="55" w15:restartNumberingAfterBreak="0">
    <w:nsid w:val="50CA09B5"/>
    <w:multiLevelType w:val="hybridMultilevel"/>
    <w:tmpl w:val="17F67814"/>
    <w:lvl w:ilvl="0" w:tplc="347E1454">
      <w:start w:val="1"/>
      <w:numFmt w:val="decimal"/>
      <w:lvlText w:val="%1."/>
      <w:lvlJc w:val="left"/>
      <w:pPr>
        <w:ind w:left="1235" w:hanging="360"/>
      </w:pPr>
      <w:rPr>
        <w:rFonts w:ascii="Times New Roman" w:eastAsia="Times New Roman" w:hAnsi="Times New Roman" w:cs="Times New Roman" w:hint="default"/>
        <w:w w:val="100"/>
        <w:sz w:val="24"/>
        <w:szCs w:val="24"/>
        <w:lang w:val="id" w:eastAsia="en-US" w:bidi="ar-SA"/>
      </w:rPr>
    </w:lvl>
    <w:lvl w:ilvl="1" w:tplc="3AC64484">
      <w:numFmt w:val="bullet"/>
      <w:lvlText w:val="•"/>
      <w:lvlJc w:val="left"/>
      <w:pPr>
        <w:ind w:left="2102" w:hanging="360"/>
      </w:pPr>
      <w:rPr>
        <w:rFonts w:hint="default"/>
        <w:lang w:val="id" w:eastAsia="en-US" w:bidi="ar-SA"/>
      </w:rPr>
    </w:lvl>
    <w:lvl w:ilvl="2" w:tplc="E84096FE">
      <w:numFmt w:val="bullet"/>
      <w:lvlText w:val="•"/>
      <w:lvlJc w:val="left"/>
      <w:pPr>
        <w:ind w:left="2965" w:hanging="360"/>
      </w:pPr>
      <w:rPr>
        <w:rFonts w:hint="default"/>
        <w:lang w:val="id" w:eastAsia="en-US" w:bidi="ar-SA"/>
      </w:rPr>
    </w:lvl>
    <w:lvl w:ilvl="3" w:tplc="F1C83C48">
      <w:numFmt w:val="bullet"/>
      <w:lvlText w:val="•"/>
      <w:lvlJc w:val="left"/>
      <w:pPr>
        <w:ind w:left="3827" w:hanging="360"/>
      </w:pPr>
      <w:rPr>
        <w:rFonts w:hint="default"/>
        <w:lang w:val="id" w:eastAsia="en-US" w:bidi="ar-SA"/>
      </w:rPr>
    </w:lvl>
    <w:lvl w:ilvl="4" w:tplc="17F6B642">
      <w:numFmt w:val="bullet"/>
      <w:lvlText w:val="•"/>
      <w:lvlJc w:val="left"/>
      <w:pPr>
        <w:ind w:left="4690" w:hanging="360"/>
      </w:pPr>
      <w:rPr>
        <w:rFonts w:hint="default"/>
        <w:lang w:val="id" w:eastAsia="en-US" w:bidi="ar-SA"/>
      </w:rPr>
    </w:lvl>
    <w:lvl w:ilvl="5" w:tplc="B3122D04">
      <w:numFmt w:val="bullet"/>
      <w:lvlText w:val="•"/>
      <w:lvlJc w:val="left"/>
      <w:pPr>
        <w:ind w:left="5553" w:hanging="360"/>
      </w:pPr>
      <w:rPr>
        <w:rFonts w:hint="default"/>
        <w:lang w:val="id" w:eastAsia="en-US" w:bidi="ar-SA"/>
      </w:rPr>
    </w:lvl>
    <w:lvl w:ilvl="6" w:tplc="7FD80C58">
      <w:numFmt w:val="bullet"/>
      <w:lvlText w:val="•"/>
      <w:lvlJc w:val="left"/>
      <w:pPr>
        <w:ind w:left="6415" w:hanging="360"/>
      </w:pPr>
      <w:rPr>
        <w:rFonts w:hint="default"/>
        <w:lang w:val="id" w:eastAsia="en-US" w:bidi="ar-SA"/>
      </w:rPr>
    </w:lvl>
    <w:lvl w:ilvl="7" w:tplc="CE5AE3CE">
      <w:numFmt w:val="bullet"/>
      <w:lvlText w:val="•"/>
      <w:lvlJc w:val="left"/>
      <w:pPr>
        <w:ind w:left="7278" w:hanging="360"/>
      </w:pPr>
      <w:rPr>
        <w:rFonts w:hint="default"/>
        <w:lang w:val="id" w:eastAsia="en-US" w:bidi="ar-SA"/>
      </w:rPr>
    </w:lvl>
    <w:lvl w:ilvl="8" w:tplc="DC8EBA9C">
      <w:numFmt w:val="bullet"/>
      <w:lvlText w:val="•"/>
      <w:lvlJc w:val="left"/>
      <w:pPr>
        <w:ind w:left="8141" w:hanging="360"/>
      </w:pPr>
      <w:rPr>
        <w:rFonts w:hint="default"/>
        <w:lang w:val="id" w:eastAsia="en-US" w:bidi="ar-SA"/>
      </w:rPr>
    </w:lvl>
  </w:abstractNum>
  <w:abstractNum w:abstractNumId="56" w15:restartNumberingAfterBreak="0">
    <w:nsid w:val="5659588C"/>
    <w:multiLevelType w:val="hybridMultilevel"/>
    <w:tmpl w:val="6F5C87D4"/>
    <w:lvl w:ilvl="0" w:tplc="76F299E2">
      <w:numFmt w:val="bullet"/>
      <w:lvlText w:val=""/>
      <w:lvlJc w:val="left"/>
      <w:pPr>
        <w:ind w:left="1235" w:hanging="360"/>
      </w:pPr>
      <w:rPr>
        <w:rFonts w:ascii="Symbol" w:eastAsia="Symbol" w:hAnsi="Symbol" w:cs="Symbol" w:hint="default"/>
        <w:w w:val="100"/>
        <w:sz w:val="24"/>
        <w:szCs w:val="24"/>
        <w:lang w:val="id" w:eastAsia="en-US" w:bidi="ar-SA"/>
      </w:rPr>
    </w:lvl>
    <w:lvl w:ilvl="1" w:tplc="03DC7B42">
      <w:numFmt w:val="bullet"/>
      <w:lvlText w:val="•"/>
      <w:lvlJc w:val="left"/>
      <w:pPr>
        <w:ind w:left="2102" w:hanging="360"/>
      </w:pPr>
      <w:rPr>
        <w:rFonts w:hint="default"/>
        <w:lang w:val="id" w:eastAsia="en-US" w:bidi="ar-SA"/>
      </w:rPr>
    </w:lvl>
    <w:lvl w:ilvl="2" w:tplc="F4A87BF8">
      <w:numFmt w:val="bullet"/>
      <w:lvlText w:val="•"/>
      <w:lvlJc w:val="left"/>
      <w:pPr>
        <w:ind w:left="2965" w:hanging="360"/>
      </w:pPr>
      <w:rPr>
        <w:rFonts w:hint="default"/>
        <w:lang w:val="id" w:eastAsia="en-US" w:bidi="ar-SA"/>
      </w:rPr>
    </w:lvl>
    <w:lvl w:ilvl="3" w:tplc="5036AB9A">
      <w:numFmt w:val="bullet"/>
      <w:lvlText w:val="•"/>
      <w:lvlJc w:val="left"/>
      <w:pPr>
        <w:ind w:left="3827" w:hanging="360"/>
      </w:pPr>
      <w:rPr>
        <w:rFonts w:hint="default"/>
        <w:lang w:val="id" w:eastAsia="en-US" w:bidi="ar-SA"/>
      </w:rPr>
    </w:lvl>
    <w:lvl w:ilvl="4" w:tplc="D2BC2BFA">
      <w:numFmt w:val="bullet"/>
      <w:lvlText w:val="•"/>
      <w:lvlJc w:val="left"/>
      <w:pPr>
        <w:ind w:left="4690" w:hanging="360"/>
      </w:pPr>
      <w:rPr>
        <w:rFonts w:hint="default"/>
        <w:lang w:val="id" w:eastAsia="en-US" w:bidi="ar-SA"/>
      </w:rPr>
    </w:lvl>
    <w:lvl w:ilvl="5" w:tplc="709C8C80">
      <w:numFmt w:val="bullet"/>
      <w:lvlText w:val="•"/>
      <w:lvlJc w:val="left"/>
      <w:pPr>
        <w:ind w:left="5553" w:hanging="360"/>
      </w:pPr>
      <w:rPr>
        <w:rFonts w:hint="default"/>
        <w:lang w:val="id" w:eastAsia="en-US" w:bidi="ar-SA"/>
      </w:rPr>
    </w:lvl>
    <w:lvl w:ilvl="6" w:tplc="B53AE9D8">
      <w:numFmt w:val="bullet"/>
      <w:lvlText w:val="•"/>
      <w:lvlJc w:val="left"/>
      <w:pPr>
        <w:ind w:left="6415" w:hanging="360"/>
      </w:pPr>
      <w:rPr>
        <w:rFonts w:hint="default"/>
        <w:lang w:val="id" w:eastAsia="en-US" w:bidi="ar-SA"/>
      </w:rPr>
    </w:lvl>
    <w:lvl w:ilvl="7" w:tplc="848C8B56">
      <w:numFmt w:val="bullet"/>
      <w:lvlText w:val="•"/>
      <w:lvlJc w:val="left"/>
      <w:pPr>
        <w:ind w:left="7278" w:hanging="360"/>
      </w:pPr>
      <w:rPr>
        <w:rFonts w:hint="default"/>
        <w:lang w:val="id" w:eastAsia="en-US" w:bidi="ar-SA"/>
      </w:rPr>
    </w:lvl>
    <w:lvl w:ilvl="8" w:tplc="F318A5F0">
      <w:numFmt w:val="bullet"/>
      <w:lvlText w:val="•"/>
      <w:lvlJc w:val="left"/>
      <w:pPr>
        <w:ind w:left="8141" w:hanging="360"/>
      </w:pPr>
      <w:rPr>
        <w:rFonts w:hint="default"/>
        <w:lang w:val="id" w:eastAsia="en-US" w:bidi="ar-SA"/>
      </w:rPr>
    </w:lvl>
  </w:abstractNum>
  <w:abstractNum w:abstractNumId="57" w15:restartNumberingAfterBreak="0">
    <w:nsid w:val="57DA7C9E"/>
    <w:multiLevelType w:val="hybridMultilevel"/>
    <w:tmpl w:val="A6F0F9EE"/>
    <w:lvl w:ilvl="0" w:tplc="F45CF814">
      <w:start w:val="3"/>
      <w:numFmt w:val="decimal"/>
      <w:lvlText w:val="%1.5.1"/>
      <w:lvlJc w:val="left"/>
      <w:pPr>
        <w:ind w:left="15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9D32FEF"/>
    <w:multiLevelType w:val="hybridMultilevel"/>
    <w:tmpl w:val="EBAA8B86"/>
    <w:lvl w:ilvl="0" w:tplc="E8C2F4F4">
      <w:start w:val="3"/>
      <w:numFmt w:val="decimal"/>
      <w:lvlText w:val="%1.4.3"/>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59" w15:restartNumberingAfterBreak="0">
    <w:nsid w:val="5BFF00B4"/>
    <w:multiLevelType w:val="hybridMultilevel"/>
    <w:tmpl w:val="6A027060"/>
    <w:lvl w:ilvl="0" w:tplc="201C31D6">
      <w:start w:val="4"/>
      <w:numFmt w:val="decimal"/>
      <w:lvlText w:val="%1.6.5"/>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60" w15:restartNumberingAfterBreak="0">
    <w:nsid w:val="5C3A55A5"/>
    <w:multiLevelType w:val="hybridMultilevel"/>
    <w:tmpl w:val="CE588524"/>
    <w:lvl w:ilvl="0" w:tplc="5A7E2B76">
      <w:start w:val="1"/>
      <w:numFmt w:val="decimal"/>
      <w:lvlText w:val="%1."/>
      <w:lvlJc w:val="left"/>
      <w:pPr>
        <w:ind w:left="1235" w:hanging="428"/>
      </w:pPr>
      <w:rPr>
        <w:rFonts w:ascii="Times New Roman" w:eastAsia="Times New Roman" w:hAnsi="Times New Roman" w:cs="Times New Roman" w:hint="default"/>
        <w:w w:val="100"/>
        <w:sz w:val="24"/>
        <w:szCs w:val="24"/>
        <w:lang w:val="id" w:eastAsia="en-US" w:bidi="ar-SA"/>
      </w:rPr>
    </w:lvl>
    <w:lvl w:ilvl="1" w:tplc="C63A159A">
      <w:start w:val="1"/>
      <w:numFmt w:val="lowerLetter"/>
      <w:lvlText w:val="%2."/>
      <w:lvlJc w:val="left"/>
      <w:pPr>
        <w:ind w:left="1235" w:hanging="428"/>
        <w:jc w:val="right"/>
      </w:pPr>
      <w:rPr>
        <w:rFonts w:ascii="Times New Roman" w:eastAsia="Times New Roman" w:hAnsi="Times New Roman" w:cs="Times New Roman" w:hint="default"/>
        <w:spacing w:val="-1"/>
        <w:w w:val="100"/>
        <w:sz w:val="24"/>
        <w:szCs w:val="24"/>
        <w:lang w:val="id" w:eastAsia="en-US" w:bidi="ar-SA"/>
      </w:rPr>
    </w:lvl>
    <w:lvl w:ilvl="2" w:tplc="FE000482">
      <w:start w:val="1"/>
      <w:numFmt w:val="lowerLetter"/>
      <w:lvlText w:val="%3."/>
      <w:lvlJc w:val="left"/>
      <w:pPr>
        <w:ind w:left="1235" w:hanging="360"/>
      </w:pPr>
      <w:rPr>
        <w:rFonts w:hint="default"/>
        <w:spacing w:val="-1"/>
        <w:w w:val="100"/>
        <w:lang w:val="id" w:eastAsia="en-US" w:bidi="ar-SA"/>
      </w:rPr>
    </w:lvl>
    <w:lvl w:ilvl="3" w:tplc="3AC88408">
      <w:numFmt w:val="bullet"/>
      <w:lvlText w:val="•"/>
      <w:lvlJc w:val="left"/>
      <w:pPr>
        <w:ind w:left="3827" w:hanging="360"/>
      </w:pPr>
      <w:rPr>
        <w:rFonts w:hint="default"/>
        <w:lang w:val="id" w:eastAsia="en-US" w:bidi="ar-SA"/>
      </w:rPr>
    </w:lvl>
    <w:lvl w:ilvl="4" w:tplc="BE26553A">
      <w:numFmt w:val="bullet"/>
      <w:lvlText w:val="•"/>
      <w:lvlJc w:val="left"/>
      <w:pPr>
        <w:ind w:left="4690" w:hanging="360"/>
      </w:pPr>
      <w:rPr>
        <w:rFonts w:hint="default"/>
        <w:lang w:val="id" w:eastAsia="en-US" w:bidi="ar-SA"/>
      </w:rPr>
    </w:lvl>
    <w:lvl w:ilvl="5" w:tplc="E5EC0A4E">
      <w:numFmt w:val="bullet"/>
      <w:lvlText w:val="•"/>
      <w:lvlJc w:val="left"/>
      <w:pPr>
        <w:ind w:left="5553" w:hanging="360"/>
      </w:pPr>
      <w:rPr>
        <w:rFonts w:hint="default"/>
        <w:lang w:val="id" w:eastAsia="en-US" w:bidi="ar-SA"/>
      </w:rPr>
    </w:lvl>
    <w:lvl w:ilvl="6" w:tplc="A2204DA4">
      <w:numFmt w:val="bullet"/>
      <w:lvlText w:val="•"/>
      <w:lvlJc w:val="left"/>
      <w:pPr>
        <w:ind w:left="6415" w:hanging="360"/>
      </w:pPr>
      <w:rPr>
        <w:rFonts w:hint="default"/>
        <w:lang w:val="id" w:eastAsia="en-US" w:bidi="ar-SA"/>
      </w:rPr>
    </w:lvl>
    <w:lvl w:ilvl="7" w:tplc="E752C518">
      <w:numFmt w:val="bullet"/>
      <w:lvlText w:val="•"/>
      <w:lvlJc w:val="left"/>
      <w:pPr>
        <w:ind w:left="7278" w:hanging="360"/>
      </w:pPr>
      <w:rPr>
        <w:rFonts w:hint="default"/>
        <w:lang w:val="id" w:eastAsia="en-US" w:bidi="ar-SA"/>
      </w:rPr>
    </w:lvl>
    <w:lvl w:ilvl="8" w:tplc="A60E1552">
      <w:numFmt w:val="bullet"/>
      <w:lvlText w:val="•"/>
      <w:lvlJc w:val="left"/>
      <w:pPr>
        <w:ind w:left="8141" w:hanging="360"/>
      </w:pPr>
      <w:rPr>
        <w:rFonts w:hint="default"/>
        <w:lang w:val="id" w:eastAsia="en-US" w:bidi="ar-SA"/>
      </w:rPr>
    </w:lvl>
  </w:abstractNum>
  <w:abstractNum w:abstractNumId="61" w15:restartNumberingAfterBreak="0">
    <w:nsid w:val="5C8B7818"/>
    <w:multiLevelType w:val="hybridMultilevel"/>
    <w:tmpl w:val="591262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F172D1C"/>
    <w:multiLevelType w:val="multilevel"/>
    <w:tmpl w:val="72DAAD88"/>
    <w:lvl w:ilvl="0">
      <w:start w:val="1"/>
      <w:numFmt w:val="decimal"/>
      <w:lvlText w:val="%1"/>
      <w:lvlJc w:val="left"/>
      <w:pPr>
        <w:ind w:left="1528" w:hanging="653"/>
      </w:pPr>
      <w:rPr>
        <w:rFonts w:hint="default"/>
        <w:lang w:val="id" w:eastAsia="en-US" w:bidi="ar-SA"/>
      </w:rPr>
    </w:lvl>
    <w:lvl w:ilvl="1">
      <w:start w:val="5"/>
      <w:numFmt w:val="decimal"/>
      <w:lvlText w:val="%1.%2"/>
      <w:lvlJc w:val="left"/>
      <w:pPr>
        <w:ind w:left="1528" w:hanging="653"/>
      </w:pPr>
      <w:rPr>
        <w:rFonts w:hint="default"/>
        <w:lang w:val="id" w:eastAsia="en-US" w:bidi="ar-SA"/>
      </w:rPr>
    </w:lvl>
    <w:lvl w:ilvl="2">
      <w:start w:val="1"/>
      <w:numFmt w:val="decimal"/>
      <w:lvlText w:val="%1.%2.%3"/>
      <w:lvlJc w:val="left"/>
      <w:pPr>
        <w:ind w:left="1528" w:hanging="653"/>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576" w:hanging="780"/>
      </w:pPr>
      <w:rPr>
        <w:rFonts w:ascii="Times New Roman" w:eastAsia="Times New Roman" w:hAnsi="Times New Roman" w:cs="Times New Roman" w:hint="default"/>
        <w:w w:val="100"/>
        <w:sz w:val="24"/>
        <w:szCs w:val="24"/>
        <w:lang w:val="id" w:eastAsia="en-US" w:bidi="ar-SA"/>
      </w:rPr>
    </w:lvl>
    <w:lvl w:ilvl="4">
      <w:start w:val="1"/>
      <w:numFmt w:val="decimal"/>
      <w:lvlText w:val="%5."/>
      <w:lvlJc w:val="left"/>
      <w:pPr>
        <w:ind w:left="2652" w:hanging="358"/>
      </w:pPr>
      <w:rPr>
        <w:rFonts w:ascii="Times New Roman" w:eastAsia="Times New Roman" w:hAnsi="Times New Roman" w:cs="Times New Roman" w:hint="default"/>
        <w:w w:val="100"/>
        <w:sz w:val="24"/>
        <w:szCs w:val="24"/>
        <w:lang w:val="id" w:eastAsia="en-US" w:bidi="ar-SA"/>
      </w:rPr>
    </w:lvl>
    <w:lvl w:ilvl="5">
      <w:numFmt w:val="bullet"/>
      <w:lvlText w:val="•"/>
      <w:lvlJc w:val="left"/>
      <w:pPr>
        <w:ind w:left="5362" w:hanging="358"/>
      </w:pPr>
      <w:rPr>
        <w:rFonts w:hint="default"/>
        <w:lang w:val="id" w:eastAsia="en-US" w:bidi="ar-SA"/>
      </w:rPr>
    </w:lvl>
    <w:lvl w:ilvl="6">
      <w:numFmt w:val="bullet"/>
      <w:lvlText w:val="•"/>
      <w:lvlJc w:val="left"/>
      <w:pPr>
        <w:ind w:left="6263" w:hanging="358"/>
      </w:pPr>
      <w:rPr>
        <w:rFonts w:hint="default"/>
        <w:lang w:val="id" w:eastAsia="en-US" w:bidi="ar-SA"/>
      </w:rPr>
    </w:lvl>
    <w:lvl w:ilvl="7">
      <w:numFmt w:val="bullet"/>
      <w:lvlText w:val="•"/>
      <w:lvlJc w:val="left"/>
      <w:pPr>
        <w:ind w:left="7164" w:hanging="358"/>
      </w:pPr>
      <w:rPr>
        <w:rFonts w:hint="default"/>
        <w:lang w:val="id" w:eastAsia="en-US" w:bidi="ar-SA"/>
      </w:rPr>
    </w:lvl>
    <w:lvl w:ilvl="8">
      <w:numFmt w:val="bullet"/>
      <w:lvlText w:val="•"/>
      <w:lvlJc w:val="left"/>
      <w:pPr>
        <w:ind w:left="8064" w:hanging="358"/>
      </w:pPr>
      <w:rPr>
        <w:rFonts w:hint="default"/>
        <w:lang w:val="id" w:eastAsia="en-US" w:bidi="ar-SA"/>
      </w:rPr>
    </w:lvl>
  </w:abstractNum>
  <w:abstractNum w:abstractNumId="63" w15:restartNumberingAfterBreak="0">
    <w:nsid w:val="5F447196"/>
    <w:multiLevelType w:val="hybridMultilevel"/>
    <w:tmpl w:val="922AF4FA"/>
    <w:lvl w:ilvl="0" w:tplc="52201C28">
      <w:start w:val="3"/>
      <w:numFmt w:val="decimal"/>
      <w:lvlText w:val="%1.5.2"/>
      <w:lvlJc w:val="left"/>
      <w:pPr>
        <w:ind w:left="15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1484977"/>
    <w:multiLevelType w:val="hybridMultilevel"/>
    <w:tmpl w:val="E384B996"/>
    <w:lvl w:ilvl="0" w:tplc="66E253F4">
      <w:start w:val="2"/>
      <w:numFmt w:val="decimal"/>
      <w:lvlText w:val="%1.1.2"/>
      <w:lvlJc w:val="left"/>
      <w:pPr>
        <w:ind w:left="152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19B4DB7"/>
    <w:multiLevelType w:val="hybridMultilevel"/>
    <w:tmpl w:val="5B5E7E5A"/>
    <w:lvl w:ilvl="0" w:tplc="A27A9DB6">
      <w:numFmt w:val="bullet"/>
      <w:lvlText w:val=""/>
      <w:lvlJc w:val="left"/>
      <w:pPr>
        <w:ind w:left="1235" w:hanging="360"/>
      </w:pPr>
      <w:rPr>
        <w:rFonts w:ascii="Wingdings" w:eastAsia="Wingdings" w:hAnsi="Wingdings" w:cs="Wingdings" w:hint="default"/>
        <w:w w:val="100"/>
        <w:sz w:val="24"/>
        <w:szCs w:val="24"/>
        <w:lang w:val="id" w:eastAsia="en-US" w:bidi="ar-SA"/>
      </w:rPr>
    </w:lvl>
    <w:lvl w:ilvl="1" w:tplc="DB10ADA6">
      <w:numFmt w:val="bullet"/>
      <w:lvlText w:val="•"/>
      <w:lvlJc w:val="left"/>
      <w:pPr>
        <w:ind w:left="2102" w:hanging="360"/>
      </w:pPr>
      <w:rPr>
        <w:rFonts w:hint="default"/>
        <w:lang w:val="id" w:eastAsia="en-US" w:bidi="ar-SA"/>
      </w:rPr>
    </w:lvl>
    <w:lvl w:ilvl="2" w:tplc="5D841056">
      <w:numFmt w:val="bullet"/>
      <w:lvlText w:val="•"/>
      <w:lvlJc w:val="left"/>
      <w:pPr>
        <w:ind w:left="2965" w:hanging="360"/>
      </w:pPr>
      <w:rPr>
        <w:rFonts w:hint="default"/>
        <w:lang w:val="id" w:eastAsia="en-US" w:bidi="ar-SA"/>
      </w:rPr>
    </w:lvl>
    <w:lvl w:ilvl="3" w:tplc="127EB338">
      <w:numFmt w:val="bullet"/>
      <w:lvlText w:val="•"/>
      <w:lvlJc w:val="left"/>
      <w:pPr>
        <w:ind w:left="3827" w:hanging="360"/>
      </w:pPr>
      <w:rPr>
        <w:rFonts w:hint="default"/>
        <w:lang w:val="id" w:eastAsia="en-US" w:bidi="ar-SA"/>
      </w:rPr>
    </w:lvl>
    <w:lvl w:ilvl="4" w:tplc="E6E45F64">
      <w:numFmt w:val="bullet"/>
      <w:lvlText w:val="•"/>
      <w:lvlJc w:val="left"/>
      <w:pPr>
        <w:ind w:left="4690" w:hanging="360"/>
      </w:pPr>
      <w:rPr>
        <w:rFonts w:hint="default"/>
        <w:lang w:val="id" w:eastAsia="en-US" w:bidi="ar-SA"/>
      </w:rPr>
    </w:lvl>
    <w:lvl w:ilvl="5" w:tplc="FF1EAE80">
      <w:numFmt w:val="bullet"/>
      <w:lvlText w:val="•"/>
      <w:lvlJc w:val="left"/>
      <w:pPr>
        <w:ind w:left="5553" w:hanging="360"/>
      </w:pPr>
      <w:rPr>
        <w:rFonts w:hint="default"/>
        <w:lang w:val="id" w:eastAsia="en-US" w:bidi="ar-SA"/>
      </w:rPr>
    </w:lvl>
    <w:lvl w:ilvl="6" w:tplc="ED625758">
      <w:numFmt w:val="bullet"/>
      <w:lvlText w:val="•"/>
      <w:lvlJc w:val="left"/>
      <w:pPr>
        <w:ind w:left="6415" w:hanging="360"/>
      </w:pPr>
      <w:rPr>
        <w:rFonts w:hint="default"/>
        <w:lang w:val="id" w:eastAsia="en-US" w:bidi="ar-SA"/>
      </w:rPr>
    </w:lvl>
    <w:lvl w:ilvl="7" w:tplc="387E9DC4">
      <w:numFmt w:val="bullet"/>
      <w:lvlText w:val="•"/>
      <w:lvlJc w:val="left"/>
      <w:pPr>
        <w:ind w:left="7278" w:hanging="360"/>
      </w:pPr>
      <w:rPr>
        <w:rFonts w:hint="default"/>
        <w:lang w:val="id" w:eastAsia="en-US" w:bidi="ar-SA"/>
      </w:rPr>
    </w:lvl>
    <w:lvl w:ilvl="8" w:tplc="E1041216">
      <w:numFmt w:val="bullet"/>
      <w:lvlText w:val="•"/>
      <w:lvlJc w:val="left"/>
      <w:pPr>
        <w:ind w:left="8141" w:hanging="360"/>
      </w:pPr>
      <w:rPr>
        <w:rFonts w:hint="default"/>
        <w:lang w:val="id" w:eastAsia="en-US" w:bidi="ar-SA"/>
      </w:rPr>
    </w:lvl>
  </w:abstractNum>
  <w:abstractNum w:abstractNumId="66" w15:restartNumberingAfterBreak="0">
    <w:nsid w:val="642532B1"/>
    <w:multiLevelType w:val="hybridMultilevel"/>
    <w:tmpl w:val="721041CE"/>
    <w:lvl w:ilvl="0" w:tplc="C31456BA">
      <w:start w:val="3"/>
      <w:numFmt w:val="decimal"/>
      <w:lvlText w:val="%1.6.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7" w15:restartNumberingAfterBreak="0">
    <w:nsid w:val="67531ADC"/>
    <w:multiLevelType w:val="hybridMultilevel"/>
    <w:tmpl w:val="B56226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DB74EBA"/>
    <w:multiLevelType w:val="hybridMultilevel"/>
    <w:tmpl w:val="02861280"/>
    <w:lvl w:ilvl="0" w:tplc="251C0C34">
      <w:start w:val="1"/>
      <w:numFmt w:val="lowerLetter"/>
      <w:lvlText w:val="%1."/>
      <w:lvlJc w:val="left"/>
      <w:pPr>
        <w:ind w:left="1528" w:hanging="360"/>
      </w:pPr>
      <w:rPr>
        <w:rFonts w:ascii="Times New Roman" w:eastAsia="Times New Roman" w:hAnsi="Times New Roman" w:cs="Times New Roman" w:hint="default"/>
        <w:spacing w:val="-1"/>
        <w:w w:val="100"/>
        <w:sz w:val="24"/>
        <w:szCs w:val="24"/>
        <w:lang w:val="id" w:eastAsia="en-US" w:bidi="ar-SA"/>
      </w:rPr>
    </w:lvl>
    <w:lvl w:ilvl="1" w:tplc="82CA1084">
      <w:numFmt w:val="bullet"/>
      <w:lvlText w:val="•"/>
      <w:lvlJc w:val="left"/>
      <w:pPr>
        <w:ind w:left="2354" w:hanging="360"/>
      </w:pPr>
      <w:rPr>
        <w:rFonts w:hint="default"/>
        <w:lang w:val="id" w:eastAsia="en-US" w:bidi="ar-SA"/>
      </w:rPr>
    </w:lvl>
    <w:lvl w:ilvl="2" w:tplc="E22AFF22">
      <w:numFmt w:val="bullet"/>
      <w:lvlText w:val="•"/>
      <w:lvlJc w:val="left"/>
      <w:pPr>
        <w:ind w:left="3189" w:hanging="360"/>
      </w:pPr>
      <w:rPr>
        <w:rFonts w:hint="default"/>
        <w:lang w:val="id" w:eastAsia="en-US" w:bidi="ar-SA"/>
      </w:rPr>
    </w:lvl>
    <w:lvl w:ilvl="3" w:tplc="5D58722A">
      <w:numFmt w:val="bullet"/>
      <w:lvlText w:val="•"/>
      <w:lvlJc w:val="left"/>
      <w:pPr>
        <w:ind w:left="4023" w:hanging="360"/>
      </w:pPr>
      <w:rPr>
        <w:rFonts w:hint="default"/>
        <w:lang w:val="id" w:eastAsia="en-US" w:bidi="ar-SA"/>
      </w:rPr>
    </w:lvl>
    <w:lvl w:ilvl="4" w:tplc="1A0A5E94">
      <w:numFmt w:val="bullet"/>
      <w:lvlText w:val="•"/>
      <w:lvlJc w:val="left"/>
      <w:pPr>
        <w:ind w:left="4858" w:hanging="360"/>
      </w:pPr>
      <w:rPr>
        <w:rFonts w:hint="default"/>
        <w:lang w:val="id" w:eastAsia="en-US" w:bidi="ar-SA"/>
      </w:rPr>
    </w:lvl>
    <w:lvl w:ilvl="5" w:tplc="E48A4514">
      <w:numFmt w:val="bullet"/>
      <w:lvlText w:val="•"/>
      <w:lvlJc w:val="left"/>
      <w:pPr>
        <w:ind w:left="5693" w:hanging="360"/>
      </w:pPr>
      <w:rPr>
        <w:rFonts w:hint="default"/>
        <w:lang w:val="id" w:eastAsia="en-US" w:bidi="ar-SA"/>
      </w:rPr>
    </w:lvl>
    <w:lvl w:ilvl="6" w:tplc="8CC620AA">
      <w:numFmt w:val="bullet"/>
      <w:lvlText w:val="•"/>
      <w:lvlJc w:val="left"/>
      <w:pPr>
        <w:ind w:left="6527" w:hanging="360"/>
      </w:pPr>
      <w:rPr>
        <w:rFonts w:hint="default"/>
        <w:lang w:val="id" w:eastAsia="en-US" w:bidi="ar-SA"/>
      </w:rPr>
    </w:lvl>
    <w:lvl w:ilvl="7" w:tplc="876A8720">
      <w:numFmt w:val="bullet"/>
      <w:lvlText w:val="•"/>
      <w:lvlJc w:val="left"/>
      <w:pPr>
        <w:ind w:left="7362" w:hanging="360"/>
      </w:pPr>
      <w:rPr>
        <w:rFonts w:hint="default"/>
        <w:lang w:val="id" w:eastAsia="en-US" w:bidi="ar-SA"/>
      </w:rPr>
    </w:lvl>
    <w:lvl w:ilvl="8" w:tplc="38928418">
      <w:numFmt w:val="bullet"/>
      <w:lvlText w:val="•"/>
      <w:lvlJc w:val="left"/>
      <w:pPr>
        <w:ind w:left="8197" w:hanging="360"/>
      </w:pPr>
      <w:rPr>
        <w:rFonts w:hint="default"/>
        <w:lang w:val="id" w:eastAsia="en-US" w:bidi="ar-SA"/>
      </w:rPr>
    </w:lvl>
  </w:abstractNum>
  <w:abstractNum w:abstractNumId="69" w15:restartNumberingAfterBreak="0">
    <w:nsid w:val="6DE255E1"/>
    <w:multiLevelType w:val="hybridMultilevel"/>
    <w:tmpl w:val="0CD6EE3C"/>
    <w:lvl w:ilvl="0" w:tplc="4D123D38">
      <w:start w:val="2"/>
      <w:numFmt w:val="decimal"/>
      <w:lvlText w:val="%1.4.2"/>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70" w15:restartNumberingAfterBreak="0">
    <w:nsid w:val="741B6E75"/>
    <w:multiLevelType w:val="hybridMultilevel"/>
    <w:tmpl w:val="D05A8FE2"/>
    <w:lvl w:ilvl="0" w:tplc="F174950E">
      <w:start w:val="2"/>
      <w:numFmt w:val="decimal"/>
      <w:lvlText w:val="%1.1.5"/>
      <w:lvlJc w:val="left"/>
      <w:pPr>
        <w:ind w:left="152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74CD3F37"/>
    <w:multiLevelType w:val="hybridMultilevel"/>
    <w:tmpl w:val="18A6F3D2"/>
    <w:lvl w:ilvl="0" w:tplc="7B7A6F6C">
      <w:start w:val="2"/>
      <w:numFmt w:val="decimal"/>
      <w:lvlText w:val="%1.4.3"/>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72" w15:restartNumberingAfterBreak="0">
    <w:nsid w:val="74D71B24"/>
    <w:multiLevelType w:val="multilevel"/>
    <w:tmpl w:val="D7D805BC"/>
    <w:lvl w:ilvl="0">
      <w:start w:val="1"/>
      <w:numFmt w:val="decimal"/>
      <w:lvlText w:val="%1"/>
      <w:lvlJc w:val="left"/>
      <w:pPr>
        <w:ind w:left="1528" w:hanging="617"/>
      </w:pPr>
      <w:rPr>
        <w:rFonts w:hint="default"/>
        <w:lang w:val="id" w:eastAsia="en-US" w:bidi="ar-SA"/>
      </w:rPr>
    </w:lvl>
    <w:lvl w:ilvl="1">
      <w:start w:val="5"/>
      <w:numFmt w:val="decimal"/>
      <w:lvlText w:val="%1.%2"/>
      <w:lvlJc w:val="left"/>
      <w:pPr>
        <w:ind w:left="1528" w:hanging="617"/>
      </w:pPr>
      <w:rPr>
        <w:rFonts w:hint="default"/>
        <w:lang w:val="id" w:eastAsia="en-US" w:bidi="ar-SA"/>
      </w:rPr>
    </w:lvl>
    <w:lvl w:ilvl="2">
      <w:start w:val="1"/>
      <w:numFmt w:val="decimal"/>
      <w:lvlText w:val="%1.%2.%3"/>
      <w:lvlJc w:val="left"/>
      <w:pPr>
        <w:ind w:left="1528" w:hanging="617"/>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793" w:hanging="425"/>
      </w:pPr>
      <w:rPr>
        <w:rFonts w:hint="default"/>
        <w:w w:val="100"/>
        <w:lang w:val="id" w:eastAsia="en-US" w:bidi="ar-SA"/>
      </w:rPr>
    </w:lvl>
    <w:lvl w:ilvl="4">
      <w:numFmt w:val="bullet"/>
      <w:lvlText w:val="•"/>
      <w:lvlJc w:val="left"/>
      <w:pPr>
        <w:ind w:left="5155" w:hanging="425"/>
      </w:pPr>
      <w:rPr>
        <w:rFonts w:hint="default"/>
        <w:lang w:val="id" w:eastAsia="en-US" w:bidi="ar-SA"/>
      </w:rPr>
    </w:lvl>
    <w:lvl w:ilvl="5">
      <w:numFmt w:val="bullet"/>
      <w:lvlText w:val="•"/>
      <w:lvlJc w:val="left"/>
      <w:pPr>
        <w:ind w:left="5940" w:hanging="425"/>
      </w:pPr>
      <w:rPr>
        <w:rFonts w:hint="default"/>
        <w:lang w:val="id" w:eastAsia="en-US" w:bidi="ar-SA"/>
      </w:rPr>
    </w:lvl>
    <w:lvl w:ilvl="6">
      <w:numFmt w:val="bullet"/>
      <w:lvlText w:val="•"/>
      <w:lvlJc w:val="left"/>
      <w:pPr>
        <w:ind w:left="6725" w:hanging="425"/>
      </w:pPr>
      <w:rPr>
        <w:rFonts w:hint="default"/>
        <w:lang w:val="id" w:eastAsia="en-US" w:bidi="ar-SA"/>
      </w:rPr>
    </w:lvl>
    <w:lvl w:ilvl="7">
      <w:numFmt w:val="bullet"/>
      <w:lvlText w:val="•"/>
      <w:lvlJc w:val="left"/>
      <w:pPr>
        <w:ind w:left="7510" w:hanging="425"/>
      </w:pPr>
      <w:rPr>
        <w:rFonts w:hint="default"/>
        <w:lang w:val="id" w:eastAsia="en-US" w:bidi="ar-SA"/>
      </w:rPr>
    </w:lvl>
    <w:lvl w:ilvl="8">
      <w:numFmt w:val="bullet"/>
      <w:lvlText w:val="•"/>
      <w:lvlJc w:val="left"/>
      <w:pPr>
        <w:ind w:left="8296" w:hanging="425"/>
      </w:pPr>
      <w:rPr>
        <w:rFonts w:hint="default"/>
        <w:lang w:val="id" w:eastAsia="en-US" w:bidi="ar-SA"/>
      </w:rPr>
    </w:lvl>
  </w:abstractNum>
  <w:abstractNum w:abstractNumId="73" w15:restartNumberingAfterBreak="0">
    <w:nsid w:val="77751B64"/>
    <w:multiLevelType w:val="hybridMultilevel"/>
    <w:tmpl w:val="0FEE76B2"/>
    <w:lvl w:ilvl="0" w:tplc="B79ED872">
      <w:start w:val="1"/>
      <w:numFmt w:val="decimal"/>
      <w:lvlText w:val="%1.5.1"/>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74" w15:restartNumberingAfterBreak="0">
    <w:nsid w:val="77DA4957"/>
    <w:multiLevelType w:val="hybridMultilevel"/>
    <w:tmpl w:val="1264D952"/>
    <w:lvl w:ilvl="0" w:tplc="5FE8CFF6">
      <w:start w:val="3"/>
      <w:numFmt w:val="decimal"/>
      <w:lvlText w:val="%1.5.3"/>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75" w15:restartNumberingAfterBreak="0">
    <w:nsid w:val="7BA41811"/>
    <w:multiLevelType w:val="hybridMultilevel"/>
    <w:tmpl w:val="B5202868"/>
    <w:lvl w:ilvl="0" w:tplc="B20883E6">
      <w:start w:val="4"/>
      <w:numFmt w:val="decimal"/>
      <w:lvlText w:val="%1.6.3"/>
      <w:lvlJc w:val="left"/>
      <w:pPr>
        <w:ind w:left="1527" w:hanging="360"/>
      </w:pPr>
      <w:rPr>
        <w:rFonts w:hint="default"/>
      </w:rPr>
    </w:lvl>
    <w:lvl w:ilvl="1" w:tplc="04210019" w:tentative="1">
      <w:start w:val="1"/>
      <w:numFmt w:val="lowerLetter"/>
      <w:lvlText w:val="%2."/>
      <w:lvlJc w:val="left"/>
      <w:pPr>
        <w:ind w:left="2247" w:hanging="360"/>
      </w:pPr>
    </w:lvl>
    <w:lvl w:ilvl="2" w:tplc="0421001B" w:tentative="1">
      <w:start w:val="1"/>
      <w:numFmt w:val="lowerRoman"/>
      <w:lvlText w:val="%3."/>
      <w:lvlJc w:val="right"/>
      <w:pPr>
        <w:ind w:left="2967" w:hanging="180"/>
      </w:pPr>
    </w:lvl>
    <w:lvl w:ilvl="3" w:tplc="0421000F" w:tentative="1">
      <w:start w:val="1"/>
      <w:numFmt w:val="decimal"/>
      <w:lvlText w:val="%4."/>
      <w:lvlJc w:val="left"/>
      <w:pPr>
        <w:ind w:left="3687" w:hanging="360"/>
      </w:pPr>
    </w:lvl>
    <w:lvl w:ilvl="4" w:tplc="04210019" w:tentative="1">
      <w:start w:val="1"/>
      <w:numFmt w:val="lowerLetter"/>
      <w:lvlText w:val="%5."/>
      <w:lvlJc w:val="left"/>
      <w:pPr>
        <w:ind w:left="4407" w:hanging="360"/>
      </w:pPr>
    </w:lvl>
    <w:lvl w:ilvl="5" w:tplc="0421001B" w:tentative="1">
      <w:start w:val="1"/>
      <w:numFmt w:val="lowerRoman"/>
      <w:lvlText w:val="%6."/>
      <w:lvlJc w:val="right"/>
      <w:pPr>
        <w:ind w:left="5127" w:hanging="180"/>
      </w:pPr>
    </w:lvl>
    <w:lvl w:ilvl="6" w:tplc="0421000F" w:tentative="1">
      <w:start w:val="1"/>
      <w:numFmt w:val="decimal"/>
      <w:lvlText w:val="%7."/>
      <w:lvlJc w:val="left"/>
      <w:pPr>
        <w:ind w:left="5847" w:hanging="360"/>
      </w:pPr>
    </w:lvl>
    <w:lvl w:ilvl="7" w:tplc="04210019" w:tentative="1">
      <w:start w:val="1"/>
      <w:numFmt w:val="lowerLetter"/>
      <w:lvlText w:val="%8."/>
      <w:lvlJc w:val="left"/>
      <w:pPr>
        <w:ind w:left="6567" w:hanging="360"/>
      </w:pPr>
    </w:lvl>
    <w:lvl w:ilvl="8" w:tplc="0421001B" w:tentative="1">
      <w:start w:val="1"/>
      <w:numFmt w:val="lowerRoman"/>
      <w:lvlText w:val="%9."/>
      <w:lvlJc w:val="right"/>
      <w:pPr>
        <w:ind w:left="7287" w:hanging="180"/>
      </w:pPr>
    </w:lvl>
  </w:abstractNum>
  <w:abstractNum w:abstractNumId="76" w15:restartNumberingAfterBreak="0">
    <w:nsid w:val="7C0103A6"/>
    <w:multiLevelType w:val="multilevel"/>
    <w:tmpl w:val="48A66BB8"/>
    <w:lvl w:ilvl="0">
      <w:start w:val="2"/>
      <w:numFmt w:val="decimal"/>
      <w:lvlText w:val="%1"/>
      <w:lvlJc w:val="left"/>
      <w:pPr>
        <w:ind w:left="1169" w:hanging="361"/>
      </w:pPr>
      <w:rPr>
        <w:rFonts w:hint="default"/>
      </w:rPr>
    </w:lvl>
    <w:lvl w:ilvl="1">
      <w:start w:val="1"/>
      <w:numFmt w:val="decimal"/>
      <w:lvlText w:val="%1.%2."/>
      <w:lvlJc w:val="left"/>
      <w:pPr>
        <w:ind w:left="1169" w:hanging="361"/>
      </w:pPr>
      <w:rPr>
        <w:rFonts w:ascii="Times New Roman" w:eastAsia="Times New Roman" w:hAnsi="Times New Roman" w:cs="Times New Roman" w:hint="default"/>
        <w:b/>
        <w:bCs/>
        <w:w w:val="100"/>
        <w:sz w:val="22"/>
        <w:szCs w:val="22"/>
      </w:rPr>
    </w:lvl>
    <w:lvl w:ilvl="2">
      <w:start w:val="2"/>
      <w:numFmt w:val="decimal"/>
      <w:lvlText w:val="%3.1.4"/>
      <w:lvlJc w:val="left"/>
      <w:pPr>
        <w:ind w:left="1528" w:hanging="720"/>
      </w:pPr>
      <w:rPr>
        <w:rFonts w:hint="default"/>
        <w:b/>
        <w:bCs/>
        <w:i w:val="0"/>
        <w:w w:val="100"/>
        <w:sz w:val="24"/>
        <w:szCs w:val="24"/>
      </w:rPr>
    </w:lvl>
    <w:lvl w:ilvl="3">
      <w:start w:val="2"/>
      <w:numFmt w:val="decimal"/>
      <w:lvlText w:val="%4.1.3.1"/>
      <w:lvlJc w:val="left"/>
      <w:pPr>
        <w:ind w:left="1720" w:hanging="912"/>
      </w:pPr>
      <w:rPr>
        <w:rFonts w:hint="default"/>
        <w:b/>
        <w:bCs/>
        <w:i w:val="0"/>
        <w:w w:val="100"/>
        <w:sz w:val="24"/>
        <w:szCs w:val="24"/>
      </w:rPr>
    </w:lvl>
    <w:lvl w:ilvl="4">
      <w:numFmt w:val="bullet"/>
      <w:lvlText w:val="•"/>
      <w:lvlJc w:val="left"/>
      <w:pPr>
        <w:ind w:left="3756" w:hanging="912"/>
      </w:pPr>
      <w:rPr>
        <w:rFonts w:hint="default"/>
      </w:rPr>
    </w:lvl>
    <w:lvl w:ilvl="5">
      <w:numFmt w:val="bullet"/>
      <w:lvlText w:val="•"/>
      <w:lvlJc w:val="left"/>
      <w:pPr>
        <w:ind w:left="4774" w:hanging="912"/>
      </w:pPr>
      <w:rPr>
        <w:rFonts w:hint="default"/>
      </w:rPr>
    </w:lvl>
    <w:lvl w:ilvl="6">
      <w:numFmt w:val="bullet"/>
      <w:lvlText w:val="•"/>
      <w:lvlJc w:val="left"/>
      <w:pPr>
        <w:ind w:left="5793" w:hanging="912"/>
      </w:pPr>
      <w:rPr>
        <w:rFonts w:hint="default"/>
      </w:rPr>
    </w:lvl>
    <w:lvl w:ilvl="7">
      <w:numFmt w:val="bullet"/>
      <w:lvlText w:val="•"/>
      <w:lvlJc w:val="left"/>
      <w:pPr>
        <w:ind w:left="6811" w:hanging="912"/>
      </w:pPr>
      <w:rPr>
        <w:rFonts w:hint="default"/>
      </w:rPr>
    </w:lvl>
    <w:lvl w:ilvl="8">
      <w:numFmt w:val="bullet"/>
      <w:lvlText w:val="•"/>
      <w:lvlJc w:val="left"/>
      <w:pPr>
        <w:ind w:left="7829" w:hanging="912"/>
      </w:pPr>
      <w:rPr>
        <w:rFonts w:hint="default"/>
      </w:rPr>
    </w:lvl>
  </w:abstractNum>
  <w:abstractNum w:abstractNumId="77" w15:restartNumberingAfterBreak="0">
    <w:nsid w:val="7D435015"/>
    <w:multiLevelType w:val="hybridMultilevel"/>
    <w:tmpl w:val="158AB046"/>
    <w:lvl w:ilvl="0" w:tplc="F9501F10">
      <w:start w:val="1"/>
      <w:numFmt w:val="decimal"/>
      <w:lvlText w:val="%1."/>
      <w:lvlJc w:val="left"/>
      <w:pPr>
        <w:ind w:left="1528" w:hanging="720"/>
      </w:pPr>
      <w:rPr>
        <w:rFonts w:ascii="Times New Roman" w:eastAsia="Times New Roman" w:hAnsi="Times New Roman" w:cs="Times New Roman" w:hint="default"/>
        <w:w w:val="100"/>
        <w:sz w:val="24"/>
        <w:szCs w:val="24"/>
        <w:lang w:val="id" w:eastAsia="en-US" w:bidi="ar-SA"/>
      </w:rPr>
    </w:lvl>
    <w:lvl w:ilvl="1" w:tplc="2C5C4DD4">
      <w:numFmt w:val="bullet"/>
      <w:lvlText w:val="•"/>
      <w:lvlJc w:val="left"/>
      <w:pPr>
        <w:ind w:left="2354" w:hanging="720"/>
      </w:pPr>
      <w:rPr>
        <w:rFonts w:hint="default"/>
        <w:lang w:val="id" w:eastAsia="en-US" w:bidi="ar-SA"/>
      </w:rPr>
    </w:lvl>
    <w:lvl w:ilvl="2" w:tplc="51B05176">
      <w:numFmt w:val="bullet"/>
      <w:lvlText w:val="•"/>
      <w:lvlJc w:val="left"/>
      <w:pPr>
        <w:ind w:left="3189" w:hanging="720"/>
      </w:pPr>
      <w:rPr>
        <w:rFonts w:hint="default"/>
        <w:lang w:val="id" w:eastAsia="en-US" w:bidi="ar-SA"/>
      </w:rPr>
    </w:lvl>
    <w:lvl w:ilvl="3" w:tplc="80360018">
      <w:numFmt w:val="bullet"/>
      <w:lvlText w:val="•"/>
      <w:lvlJc w:val="left"/>
      <w:pPr>
        <w:ind w:left="4023" w:hanging="720"/>
      </w:pPr>
      <w:rPr>
        <w:rFonts w:hint="default"/>
        <w:lang w:val="id" w:eastAsia="en-US" w:bidi="ar-SA"/>
      </w:rPr>
    </w:lvl>
    <w:lvl w:ilvl="4" w:tplc="D3AC2300">
      <w:numFmt w:val="bullet"/>
      <w:lvlText w:val="•"/>
      <w:lvlJc w:val="left"/>
      <w:pPr>
        <w:ind w:left="4858" w:hanging="720"/>
      </w:pPr>
      <w:rPr>
        <w:rFonts w:hint="default"/>
        <w:lang w:val="id" w:eastAsia="en-US" w:bidi="ar-SA"/>
      </w:rPr>
    </w:lvl>
    <w:lvl w:ilvl="5" w:tplc="0C0EEB68">
      <w:numFmt w:val="bullet"/>
      <w:lvlText w:val="•"/>
      <w:lvlJc w:val="left"/>
      <w:pPr>
        <w:ind w:left="5693" w:hanging="720"/>
      </w:pPr>
      <w:rPr>
        <w:rFonts w:hint="default"/>
        <w:lang w:val="id" w:eastAsia="en-US" w:bidi="ar-SA"/>
      </w:rPr>
    </w:lvl>
    <w:lvl w:ilvl="6" w:tplc="8CAC1A4A">
      <w:numFmt w:val="bullet"/>
      <w:lvlText w:val="•"/>
      <w:lvlJc w:val="left"/>
      <w:pPr>
        <w:ind w:left="6527" w:hanging="720"/>
      </w:pPr>
      <w:rPr>
        <w:rFonts w:hint="default"/>
        <w:lang w:val="id" w:eastAsia="en-US" w:bidi="ar-SA"/>
      </w:rPr>
    </w:lvl>
    <w:lvl w:ilvl="7" w:tplc="13808C1E">
      <w:numFmt w:val="bullet"/>
      <w:lvlText w:val="•"/>
      <w:lvlJc w:val="left"/>
      <w:pPr>
        <w:ind w:left="7362" w:hanging="720"/>
      </w:pPr>
      <w:rPr>
        <w:rFonts w:hint="default"/>
        <w:lang w:val="id" w:eastAsia="en-US" w:bidi="ar-SA"/>
      </w:rPr>
    </w:lvl>
    <w:lvl w:ilvl="8" w:tplc="C82AA44C">
      <w:numFmt w:val="bullet"/>
      <w:lvlText w:val="•"/>
      <w:lvlJc w:val="left"/>
      <w:pPr>
        <w:ind w:left="8197" w:hanging="720"/>
      </w:pPr>
      <w:rPr>
        <w:rFonts w:hint="default"/>
        <w:lang w:val="id" w:eastAsia="en-US" w:bidi="ar-SA"/>
      </w:rPr>
    </w:lvl>
  </w:abstractNum>
  <w:abstractNum w:abstractNumId="78" w15:restartNumberingAfterBreak="0">
    <w:nsid w:val="7D6D191D"/>
    <w:multiLevelType w:val="multilevel"/>
    <w:tmpl w:val="780CF3A4"/>
    <w:lvl w:ilvl="0">
      <w:start w:val="3"/>
      <w:numFmt w:val="decimal"/>
      <w:lvlText w:val="%1"/>
      <w:lvlJc w:val="left"/>
      <w:pPr>
        <w:ind w:left="1169" w:hanging="361"/>
      </w:pPr>
      <w:rPr>
        <w:rFonts w:hint="default"/>
      </w:rPr>
    </w:lvl>
    <w:lvl w:ilvl="1">
      <w:start w:val="3"/>
      <w:numFmt w:val="decimal"/>
      <w:lvlText w:val="%2.4"/>
      <w:lvlJc w:val="left"/>
      <w:pPr>
        <w:ind w:left="1169" w:hanging="361"/>
      </w:pPr>
      <w:rPr>
        <w:rFonts w:hint="default"/>
        <w:b/>
        <w:bCs/>
        <w:w w:val="100"/>
        <w:sz w:val="22"/>
        <w:szCs w:val="22"/>
      </w:rPr>
    </w:lvl>
    <w:lvl w:ilvl="2">
      <w:start w:val="1"/>
      <w:numFmt w:val="decimal"/>
      <w:lvlText w:val="%1.%2.%3."/>
      <w:lvlJc w:val="left"/>
      <w:pPr>
        <w:ind w:left="1528" w:hanging="720"/>
      </w:pPr>
      <w:rPr>
        <w:rFonts w:ascii="Times New Roman" w:eastAsia="Times New Roman" w:hAnsi="Times New Roman" w:cs="Times New Roman" w:hint="default"/>
        <w:b/>
        <w:bCs/>
        <w:w w:val="100"/>
        <w:sz w:val="24"/>
        <w:szCs w:val="24"/>
      </w:rPr>
    </w:lvl>
    <w:lvl w:ilvl="3">
      <w:start w:val="3"/>
      <w:numFmt w:val="decimal"/>
      <w:lvlText w:val="%4.5.4.4"/>
      <w:lvlJc w:val="left"/>
      <w:pPr>
        <w:ind w:left="1720" w:hanging="912"/>
      </w:pPr>
      <w:rPr>
        <w:rFonts w:hint="default"/>
        <w:b/>
        <w:bCs/>
        <w:color w:val="auto"/>
        <w:w w:val="100"/>
        <w:sz w:val="24"/>
        <w:szCs w:val="24"/>
      </w:rPr>
    </w:lvl>
    <w:lvl w:ilvl="4">
      <w:start w:val="1"/>
      <w:numFmt w:val="decimal"/>
      <w:lvlText w:val="%5."/>
      <w:lvlJc w:val="left"/>
      <w:pPr>
        <w:ind w:left="2249" w:hanging="361"/>
      </w:pPr>
      <w:rPr>
        <w:rFonts w:ascii="Times New Roman" w:eastAsia="Times New Roman" w:hAnsi="Times New Roman" w:cs="Times New Roman" w:hint="default"/>
        <w:w w:val="100"/>
        <w:sz w:val="24"/>
        <w:szCs w:val="24"/>
      </w:rPr>
    </w:lvl>
    <w:lvl w:ilvl="5">
      <w:numFmt w:val="bullet"/>
      <w:lvlText w:val="•"/>
      <w:lvlJc w:val="left"/>
      <w:pPr>
        <w:ind w:left="4418" w:hanging="361"/>
      </w:pPr>
      <w:rPr>
        <w:rFonts w:hint="default"/>
      </w:rPr>
    </w:lvl>
    <w:lvl w:ilvl="6">
      <w:numFmt w:val="bullet"/>
      <w:lvlText w:val="•"/>
      <w:lvlJc w:val="left"/>
      <w:pPr>
        <w:ind w:left="5508" w:hanging="361"/>
      </w:pPr>
      <w:rPr>
        <w:rFonts w:hint="default"/>
      </w:rPr>
    </w:lvl>
    <w:lvl w:ilvl="7">
      <w:numFmt w:val="bullet"/>
      <w:lvlText w:val="•"/>
      <w:lvlJc w:val="left"/>
      <w:pPr>
        <w:ind w:left="6597" w:hanging="361"/>
      </w:pPr>
      <w:rPr>
        <w:rFonts w:hint="default"/>
      </w:rPr>
    </w:lvl>
    <w:lvl w:ilvl="8">
      <w:numFmt w:val="bullet"/>
      <w:lvlText w:val="•"/>
      <w:lvlJc w:val="left"/>
      <w:pPr>
        <w:ind w:left="7687" w:hanging="361"/>
      </w:pPr>
      <w:rPr>
        <w:rFonts w:hint="default"/>
      </w:rPr>
    </w:lvl>
  </w:abstractNum>
  <w:abstractNum w:abstractNumId="79" w15:restartNumberingAfterBreak="0">
    <w:nsid w:val="7DDE7F63"/>
    <w:multiLevelType w:val="hybridMultilevel"/>
    <w:tmpl w:val="EF809734"/>
    <w:lvl w:ilvl="0" w:tplc="A56CA2FA">
      <w:start w:val="3"/>
      <w:numFmt w:val="decimal"/>
      <w:lvlText w:val="%1.5"/>
      <w:lvlJc w:val="left"/>
      <w:pPr>
        <w:ind w:left="2248" w:hanging="360"/>
      </w:pPr>
      <w:rPr>
        <w:rFonts w:hint="default"/>
      </w:rPr>
    </w:lvl>
    <w:lvl w:ilvl="1" w:tplc="04210019" w:tentative="1">
      <w:start w:val="1"/>
      <w:numFmt w:val="lowerLetter"/>
      <w:lvlText w:val="%2."/>
      <w:lvlJc w:val="left"/>
      <w:pPr>
        <w:ind w:left="2968" w:hanging="360"/>
      </w:pPr>
    </w:lvl>
    <w:lvl w:ilvl="2" w:tplc="0421001B" w:tentative="1">
      <w:start w:val="1"/>
      <w:numFmt w:val="lowerRoman"/>
      <w:lvlText w:val="%3."/>
      <w:lvlJc w:val="right"/>
      <w:pPr>
        <w:ind w:left="3688" w:hanging="180"/>
      </w:pPr>
    </w:lvl>
    <w:lvl w:ilvl="3" w:tplc="0421000F" w:tentative="1">
      <w:start w:val="1"/>
      <w:numFmt w:val="decimal"/>
      <w:lvlText w:val="%4."/>
      <w:lvlJc w:val="left"/>
      <w:pPr>
        <w:ind w:left="4408" w:hanging="360"/>
      </w:pPr>
    </w:lvl>
    <w:lvl w:ilvl="4" w:tplc="04210019" w:tentative="1">
      <w:start w:val="1"/>
      <w:numFmt w:val="lowerLetter"/>
      <w:lvlText w:val="%5."/>
      <w:lvlJc w:val="left"/>
      <w:pPr>
        <w:ind w:left="5128" w:hanging="360"/>
      </w:pPr>
    </w:lvl>
    <w:lvl w:ilvl="5" w:tplc="0421001B" w:tentative="1">
      <w:start w:val="1"/>
      <w:numFmt w:val="lowerRoman"/>
      <w:lvlText w:val="%6."/>
      <w:lvlJc w:val="right"/>
      <w:pPr>
        <w:ind w:left="5848" w:hanging="180"/>
      </w:pPr>
    </w:lvl>
    <w:lvl w:ilvl="6" w:tplc="0421000F" w:tentative="1">
      <w:start w:val="1"/>
      <w:numFmt w:val="decimal"/>
      <w:lvlText w:val="%7."/>
      <w:lvlJc w:val="left"/>
      <w:pPr>
        <w:ind w:left="6568" w:hanging="360"/>
      </w:pPr>
    </w:lvl>
    <w:lvl w:ilvl="7" w:tplc="04210019" w:tentative="1">
      <w:start w:val="1"/>
      <w:numFmt w:val="lowerLetter"/>
      <w:lvlText w:val="%8."/>
      <w:lvlJc w:val="left"/>
      <w:pPr>
        <w:ind w:left="7288" w:hanging="360"/>
      </w:pPr>
    </w:lvl>
    <w:lvl w:ilvl="8" w:tplc="0421001B" w:tentative="1">
      <w:start w:val="1"/>
      <w:numFmt w:val="lowerRoman"/>
      <w:lvlText w:val="%9."/>
      <w:lvlJc w:val="right"/>
      <w:pPr>
        <w:ind w:left="8008" w:hanging="180"/>
      </w:pPr>
    </w:lvl>
  </w:abstractNum>
  <w:abstractNum w:abstractNumId="80" w15:restartNumberingAfterBreak="0">
    <w:nsid w:val="7F5E0A81"/>
    <w:multiLevelType w:val="hybridMultilevel"/>
    <w:tmpl w:val="C380C136"/>
    <w:lvl w:ilvl="0" w:tplc="1624CCA8">
      <w:start w:val="3"/>
      <w:numFmt w:val="decimal"/>
      <w:lvlText w:val="%1.6"/>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1"/>
  </w:num>
  <w:num w:numId="2">
    <w:abstractNumId w:val="36"/>
  </w:num>
  <w:num w:numId="3">
    <w:abstractNumId w:val="55"/>
  </w:num>
  <w:num w:numId="4">
    <w:abstractNumId w:val="37"/>
  </w:num>
  <w:num w:numId="5">
    <w:abstractNumId w:val="17"/>
  </w:num>
  <w:num w:numId="6">
    <w:abstractNumId w:val="46"/>
  </w:num>
  <w:num w:numId="7">
    <w:abstractNumId w:val="11"/>
  </w:num>
  <w:num w:numId="8">
    <w:abstractNumId w:val="68"/>
  </w:num>
  <w:num w:numId="9">
    <w:abstractNumId w:val="14"/>
  </w:num>
  <w:num w:numId="10">
    <w:abstractNumId w:val="15"/>
  </w:num>
  <w:num w:numId="11">
    <w:abstractNumId w:val="10"/>
  </w:num>
  <w:num w:numId="12">
    <w:abstractNumId w:val="56"/>
  </w:num>
  <w:num w:numId="13">
    <w:abstractNumId w:val="52"/>
  </w:num>
  <w:num w:numId="14">
    <w:abstractNumId w:val="31"/>
  </w:num>
  <w:num w:numId="15">
    <w:abstractNumId w:val="77"/>
  </w:num>
  <w:num w:numId="16">
    <w:abstractNumId w:val="40"/>
  </w:num>
  <w:num w:numId="17">
    <w:abstractNumId w:val="1"/>
  </w:num>
  <w:num w:numId="18">
    <w:abstractNumId w:val="65"/>
  </w:num>
  <w:num w:numId="19">
    <w:abstractNumId w:val="21"/>
  </w:num>
  <w:num w:numId="20">
    <w:abstractNumId w:val="16"/>
  </w:num>
  <w:num w:numId="21">
    <w:abstractNumId w:val="45"/>
  </w:num>
  <w:num w:numId="22">
    <w:abstractNumId w:val="53"/>
  </w:num>
  <w:num w:numId="23">
    <w:abstractNumId w:val="60"/>
  </w:num>
  <w:num w:numId="24">
    <w:abstractNumId w:val="18"/>
  </w:num>
  <w:num w:numId="25">
    <w:abstractNumId w:val="62"/>
  </w:num>
  <w:num w:numId="26">
    <w:abstractNumId w:val="72"/>
  </w:num>
  <w:num w:numId="27">
    <w:abstractNumId w:val="0"/>
  </w:num>
  <w:num w:numId="28">
    <w:abstractNumId w:val="26"/>
  </w:num>
  <w:num w:numId="29">
    <w:abstractNumId w:val="67"/>
  </w:num>
  <w:num w:numId="30">
    <w:abstractNumId w:val="61"/>
  </w:num>
  <w:num w:numId="31">
    <w:abstractNumId w:val="73"/>
  </w:num>
  <w:num w:numId="32">
    <w:abstractNumId w:val="64"/>
  </w:num>
  <w:num w:numId="33">
    <w:abstractNumId w:val="13"/>
  </w:num>
  <w:num w:numId="34">
    <w:abstractNumId w:val="5"/>
  </w:num>
  <w:num w:numId="35">
    <w:abstractNumId w:val="34"/>
  </w:num>
  <w:num w:numId="36">
    <w:abstractNumId w:val="70"/>
  </w:num>
  <w:num w:numId="37">
    <w:abstractNumId w:val="41"/>
  </w:num>
  <w:num w:numId="38">
    <w:abstractNumId w:val="24"/>
  </w:num>
  <w:num w:numId="39">
    <w:abstractNumId w:val="29"/>
  </w:num>
  <w:num w:numId="40">
    <w:abstractNumId w:val="19"/>
  </w:num>
  <w:num w:numId="41">
    <w:abstractNumId w:val="2"/>
  </w:num>
  <w:num w:numId="42">
    <w:abstractNumId w:val="23"/>
  </w:num>
  <w:num w:numId="43">
    <w:abstractNumId w:val="76"/>
  </w:num>
  <w:num w:numId="44">
    <w:abstractNumId w:val="54"/>
  </w:num>
  <w:num w:numId="45">
    <w:abstractNumId w:val="43"/>
  </w:num>
  <w:num w:numId="46">
    <w:abstractNumId w:val="69"/>
  </w:num>
  <w:num w:numId="47">
    <w:abstractNumId w:val="71"/>
  </w:num>
  <w:num w:numId="48">
    <w:abstractNumId w:val="8"/>
  </w:num>
  <w:num w:numId="49">
    <w:abstractNumId w:val="20"/>
  </w:num>
  <w:num w:numId="50">
    <w:abstractNumId w:val="50"/>
  </w:num>
  <w:num w:numId="51">
    <w:abstractNumId w:val="30"/>
  </w:num>
  <w:num w:numId="52">
    <w:abstractNumId w:val="78"/>
  </w:num>
  <w:num w:numId="53">
    <w:abstractNumId w:val="49"/>
  </w:num>
  <w:num w:numId="54">
    <w:abstractNumId w:val="48"/>
  </w:num>
  <w:num w:numId="55">
    <w:abstractNumId w:val="58"/>
  </w:num>
  <w:num w:numId="56">
    <w:abstractNumId w:val="79"/>
  </w:num>
  <w:num w:numId="57">
    <w:abstractNumId w:val="57"/>
  </w:num>
  <w:num w:numId="58">
    <w:abstractNumId w:val="63"/>
  </w:num>
  <w:num w:numId="59">
    <w:abstractNumId w:val="74"/>
  </w:num>
  <w:num w:numId="60">
    <w:abstractNumId w:val="42"/>
  </w:num>
  <w:num w:numId="61">
    <w:abstractNumId w:val="22"/>
  </w:num>
  <w:num w:numId="62">
    <w:abstractNumId w:val="44"/>
  </w:num>
  <w:num w:numId="63">
    <w:abstractNumId w:val="27"/>
  </w:num>
  <w:num w:numId="64">
    <w:abstractNumId w:val="6"/>
  </w:num>
  <w:num w:numId="65">
    <w:abstractNumId w:val="38"/>
  </w:num>
  <w:num w:numId="66">
    <w:abstractNumId w:val="35"/>
  </w:num>
  <w:num w:numId="67">
    <w:abstractNumId w:val="3"/>
  </w:num>
  <w:num w:numId="68">
    <w:abstractNumId w:val="80"/>
  </w:num>
  <w:num w:numId="69">
    <w:abstractNumId w:val="66"/>
  </w:num>
  <w:num w:numId="70">
    <w:abstractNumId w:val="32"/>
  </w:num>
  <w:num w:numId="71">
    <w:abstractNumId w:val="7"/>
  </w:num>
  <w:num w:numId="72">
    <w:abstractNumId w:val="75"/>
  </w:num>
  <w:num w:numId="73">
    <w:abstractNumId w:val="39"/>
  </w:num>
  <w:num w:numId="74">
    <w:abstractNumId w:val="59"/>
  </w:num>
  <w:num w:numId="75">
    <w:abstractNumId w:val="28"/>
  </w:num>
  <w:num w:numId="76">
    <w:abstractNumId w:val="25"/>
  </w:num>
  <w:num w:numId="77">
    <w:abstractNumId w:val="12"/>
  </w:num>
  <w:num w:numId="78">
    <w:abstractNumId w:val="33"/>
  </w:num>
  <w:num w:numId="79">
    <w:abstractNumId w:val="47"/>
  </w:num>
  <w:num w:numId="80">
    <w:abstractNumId w:val="4"/>
  </w:num>
  <w:num w:numId="81">
    <w:abstractNumId w:val="9"/>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607"/>
    <w:rsid w:val="000058F1"/>
    <w:rsid w:val="000138A4"/>
    <w:rsid w:val="0002015A"/>
    <w:rsid w:val="000205DA"/>
    <w:rsid w:val="000238E8"/>
    <w:rsid w:val="00030607"/>
    <w:rsid w:val="00043D9F"/>
    <w:rsid w:val="0004748A"/>
    <w:rsid w:val="000501BE"/>
    <w:rsid w:val="000503CF"/>
    <w:rsid w:val="00051695"/>
    <w:rsid w:val="00054D44"/>
    <w:rsid w:val="000702CE"/>
    <w:rsid w:val="00074718"/>
    <w:rsid w:val="00085FD9"/>
    <w:rsid w:val="00092209"/>
    <w:rsid w:val="000C2922"/>
    <w:rsid w:val="000C501E"/>
    <w:rsid w:val="000D1656"/>
    <w:rsid w:val="000E0536"/>
    <w:rsid w:val="000E1848"/>
    <w:rsid w:val="00121BCB"/>
    <w:rsid w:val="00126691"/>
    <w:rsid w:val="00165BB1"/>
    <w:rsid w:val="00166952"/>
    <w:rsid w:val="00174CC0"/>
    <w:rsid w:val="00183E47"/>
    <w:rsid w:val="001967A9"/>
    <w:rsid w:val="001A6B35"/>
    <w:rsid w:val="001B070E"/>
    <w:rsid w:val="001C253C"/>
    <w:rsid w:val="001C272A"/>
    <w:rsid w:val="001C76FF"/>
    <w:rsid w:val="002019BA"/>
    <w:rsid w:val="00206C4E"/>
    <w:rsid w:val="00246D0C"/>
    <w:rsid w:val="00275C68"/>
    <w:rsid w:val="00284DED"/>
    <w:rsid w:val="00293012"/>
    <w:rsid w:val="00297E4E"/>
    <w:rsid w:val="002A1BA6"/>
    <w:rsid w:val="002A3278"/>
    <w:rsid w:val="002A46F8"/>
    <w:rsid w:val="002C19A0"/>
    <w:rsid w:val="002D0F81"/>
    <w:rsid w:val="002E3596"/>
    <w:rsid w:val="002F02EC"/>
    <w:rsid w:val="002F3A93"/>
    <w:rsid w:val="002F7B89"/>
    <w:rsid w:val="002F7CEE"/>
    <w:rsid w:val="00303C78"/>
    <w:rsid w:val="00316F82"/>
    <w:rsid w:val="00316FBF"/>
    <w:rsid w:val="003222B7"/>
    <w:rsid w:val="00324D35"/>
    <w:rsid w:val="0034266D"/>
    <w:rsid w:val="00342EE6"/>
    <w:rsid w:val="0036519B"/>
    <w:rsid w:val="003954A4"/>
    <w:rsid w:val="003C05A1"/>
    <w:rsid w:val="003C193E"/>
    <w:rsid w:val="003C7129"/>
    <w:rsid w:val="003C76C8"/>
    <w:rsid w:val="003E224A"/>
    <w:rsid w:val="003F1DAE"/>
    <w:rsid w:val="003F22C2"/>
    <w:rsid w:val="00406EA3"/>
    <w:rsid w:val="0041289F"/>
    <w:rsid w:val="00414AC2"/>
    <w:rsid w:val="004231C3"/>
    <w:rsid w:val="00447BAC"/>
    <w:rsid w:val="004733BA"/>
    <w:rsid w:val="00484611"/>
    <w:rsid w:val="00484A0F"/>
    <w:rsid w:val="00485206"/>
    <w:rsid w:val="00485F1D"/>
    <w:rsid w:val="0048681C"/>
    <w:rsid w:val="00493703"/>
    <w:rsid w:val="0049383F"/>
    <w:rsid w:val="004A4FC7"/>
    <w:rsid w:val="004A72A7"/>
    <w:rsid w:val="004B6145"/>
    <w:rsid w:val="004C599B"/>
    <w:rsid w:val="004E5379"/>
    <w:rsid w:val="004F070D"/>
    <w:rsid w:val="005156DA"/>
    <w:rsid w:val="00516C3B"/>
    <w:rsid w:val="0051735E"/>
    <w:rsid w:val="005600A3"/>
    <w:rsid w:val="00564B08"/>
    <w:rsid w:val="00574098"/>
    <w:rsid w:val="005843DF"/>
    <w:rsid w:val="00585307"/>
    <w:rsid w:val="005D2C78"/>
    <w:rsid w:val="00603938"/>
    <w:rsid w:val="006124CC"/>
    <w:rsid w:val="00632797"/>
    <w:rsid w:val="00635F53"/>
    <w:rsid w:val="00663F5E"/>
    <w:rsid w:val="00696099"/>
    <w:rsid w:val="006B75D3"/>
    <w:rsid w:val="006C4B37"/>
    <w:rsid w:val="006C6B51"/>
    <w:rsid w:val="006E0512"/>
    <w:rsid w:val="006E1742"/>
    <w:rsid w:val="006E2F0A"/>
    <w:rsid w:val="006E73D8"/>
    <w:rsid w:val="006F0930"/>
    <w:rsid w:val="00715E81"/>
    <w:rsid w:val="007301B2"/>
    <w:rsid w:val="00753C67"/>
    <w:rsid w:val="00770E7F"/>
    <w:rsid w:val="0077720C"/>
    <w:rsid w:val="00787E6B"/>
    <w:rsid w:val="00796BE7"/>
    <w:rsid w:val="007B6D81"/>
    <w:rsid w:val="007C245F"/>
    <w:rsid w:val="007C67E6"/>
    <w:rsid w:val="007D04A5"/>
    <w:rsid w:val="007D0D16"/>
    <w:rsid w:val="007E152B"/>
    <w:rsid w:val="007E4F28"/>
    <w:rsid w:val="007E6299"/>
    <w:rsid w:val="007E70F0"/>
    <w:rsid w:val="007F3DCA"/>
    <w:rsid w:val="0083138A"/>
    <w:rsid w:val="00831B20"/>
    <w:rsid w:val="0086233C"/>
    <w:rsid w:val="008702E3"/>
    <w:rsid w:val="00870DB7"/>
    <w:rsid w:val="00876D77"/>
    <w:rsid w:val="00883496"/>
    <w:rsid w:val="00884464"/>
    <w:rsid w:val="00893B5C"/>
    <w:rsid w:val="008B58C0"/>
    <w:rsid w:val="008B7642"/>
    <w:rsid w:val="008C4745"/>
    <w:rsid w:val="008C69CF"/>
    <w:rsid w:val="008E2363"/>
    <w:rsid w:val="008E2A48"/>
    <w:rsid w:val="008F51B2"/>
    <w:rsid w:val="009123E1"/>
    <w:rsid w:val="0096283F"/>
    <w:rsid w:val="0096375B"/>
    <w:rsid w:val="009972C1"/>
    <w:rsid w:val="00A32187"/>
    <w:rsid w:val="00A71E74"/>
    <w:rsid w:val="00A9144D"/>
    <w:rsid w:val="00AC1407"/>
    <w:rsid w:val="00B00BB7"/>
    <w:rsid w:val="00B130BB"/>
    <w:rsid w:val="00B21FAB"/>
    <w:rsid w:val="00B23A85"/>
    <w:rsid w:val="00B26B7E"/>
    <w:rsid w:val="00B320AA"/>
    <w:rsid w:val="00B45C20"/>
    <w:rsid w:val="00B63B4F"/>
    <w:rsid w:val="00B71391"/>
    <w:rsid w:val="00B731FF"/>
    <w:rsid w:val="00B76F6C"/>
    <w:rsid w:val="00B9432E"/>
    <w:rsid w:val="00B97414"/>
    <w:rsid w:val="00B9762A"/>
    <w:rsid w:val="00BB6EE0"/>
    <w:rsid w:val="00BC1547"/>
    <w:rsid w:val="00BC2CAC"/>
    <w:rsid w:val="00BC7C6E"/>
    <w:rsid w:val="00BD5C5A"/>
    <w:rsid w:val="00BE2566"/>
    <w:rsid w:val="00BF6264"/>
    <w:rsid w:val="00C12EED"/>
    <w:rsid w:val="00C17BBA"/>
    <w:rsid w:val="00C30655"/>
    <w:rsid w:val="00C328A5"/>
    <w:rsid w:val="00C36B6F"/>
    <w:rsid w:val="00C57223"/>
    <w:rsid w:val="00C67CA2"/>
    <w:rsid w:val="00C84272"/>
    <w:rsid w:val="00C86361"/>
    <w:rsid w:val="00CA45D9"/>
    <w:rsid w:val="00CA716C"/>
    <w:rsid w:val="00CB053C"/>
    <w:rsid w:val="00CC6DDC"/>
    <w:rsid w:val="00CD25AD"/>
    <w:rsid w:val="00CE3217"/>
    <w:rsid w:val="00CE49B5"/>
    <w:rsid w:val="00CE77D6"/>
    <w:rsid w:val="00D02591"/>
    <w:rsid w:val="00D34A5B"/>
    <w:rsid w:val="00D5558B"/>
    <w:rsid w:val="00D61D3D"/>
    <w:rsid w:val="00D62C51"/>
    <w:rsid w:val="00DA6018"/>
    <w:rsid w:val="00DA7AF8"/>
    <w:rsid w:val="00DC2DE1"/>
    <w:rsid w:val="00E16584"/>
    <w:rsid w:val="00E26226"/>
    <w:rsid w:val="00E33147"/>
    <w:rsid w:val="00E33A92"/>
    <w:rsid w:val="00E36065"/>
    <w:rsid w:val="00E37AE5"/>
    <w:rsid w:val="00E472BB"/>
    <w:rsid w:val="00E54161"/>
    <w:rsid w:val="00E66A3D"/>
    <w:rsid w:val="00E71253"/>
    <w:rsid w:val="00E77EEA"/>
    <w:rsid w:val="00EA1C84"/>
    <w:rsid w:val="00EB4F89"/>
    <w:rsid w:val="00ED0BE7"/>
    <w:rsid w:val="00ED4281"/>
    <w:rsid w:val="00EE1C6F"/>
    <w:rsid w:val="00EE466F"/>
    <w:rsid w:val="00EF5282"/>
    <w:rsid w:val="00F0424C"/>
    <w:rsid w:val="00F24016"/>
    <w:rsid w:val="00F24335"/>
    <w:rsid w:val="00F31B48"/>
    <w:rsid w:val="00F340F1"/>
    <w:rsid w:val="00F41B2C"/>
    <w:rsid w:val="00F42325"/>
    <w:rsid w:val="00F5393B"/>
    <w:rsid w:val="00F91E7D"/>
    <w:rsid w:val="00FB0D0A"/>
    <w:rsid w:val="00FB2450"/>
    <w:rsid w:val="00FB4FA7"/>
    <w:rsid w:val="00FD654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95B0E"/>
  <w15:docId w15:val="{F9F862E2-3BFD-475A-983C-CE3322F5F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spacing w:before="89"/>
      <w:ind w:left="3569" w:right="1114"/>
      <w:jc w:val="center"/>
      <w:outlineLvl w:val="0"/>
    </w:pPr>
    <w:rPr>
      <w:b/>
      <w:bCs/>
      <w:sz w:val="28"/>
      <w:szCs w:val="28"/>
    </w:rPr>
  </w:style>
  <w:style w:type="paragraph" w:styleId="Heading2">
    <w:name w:val="heading 2"/>
    <w:basedOn w:val="Normal"/>
    <w:uiPriority w:val="1"/>
    <w:qFormat/>
    <w:pPr>
      <w:ind w:left="1528"/>
      <w:outlineLvl w:val="1"/>
    </w:pPr>
    <w:rPr>
      <w:b/>
      <w:bCs/>
      <w:sz w:val="24"/>
      <w:szCs w:val="24"/>
    </w:rPr>
  </w:style>
  <w:style w:type="paragraph" w:styleId="Heading3">
    <w:name w:val="heading 3"/>
    <w:basedOn w:val="Normal"/>
    <w:uiPriority w:val="1"/>
    <w:qFormat/>
    <w:pPr>
      <w:spacing w:before="90"/>
      <w:ind w:left="1720" w:hanging="913"/>
      <w:jc w:val="both"/>
      <w:outlineLvl w:val="2"/>
    </w:pPr>
    <w:rPr>
      <w:b/>
      <w:bCs/>
      <w:i/>
      <w:iCs/>
      <w:sz w:val="24"/>
      <w:szCs w:val="24"/>
    </w:rPr>
  </w:style>
  <w:style w:type="paragraph" w:styleId="Heading4">
    <w:name w:val="heading 4"/>
    <w:basedOn w:val="Normal"/>
    <w:next w:val="Normal"/>
    <w:link w:val="Heading4Char"/>
    <w:uiPriority w:val="9"/>
    <w:unhideWhenUsed/>
    <w:qFormat/>
    <w:rsid w:val="0049383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235" w:hanging="361"/>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FB2450"/>
    <w:rPr>
      <w:rFonts w:ascii="Tahoma" w:hAnsi="Tahoma" w:cs="Tahoma"/>
      <w:sz w:val="16"/>
      <w:szCs w:val="16"/>
    </w:rPr>
  </w:style>
  <w:style w:type="character" w:customStyle="1" w:styleId="BalloonTextChar">
    <w:name w:val="Balloon Text Char"/>
    <w:basedOn w:val="DefaultParagraphFont"/>
    <w:link w:val="BalloonText"/>
    <w:uiPriority w:val="99"/>
    <w:semiHidden/>
    <w:rsid w:val="00FB2450"/>
    <w:rPr>
      <w:rFonts w:ascii="Tahoma" w:eastAsia="Times New Roman" w:hAnsi="Tahoma" w:cs="Tahoma"/>
      <w:sz w:val="16"/>
      <w:szCs w:val="16"/>
      <w:lang w:val="id"/>
    </w:rPr>
  </w:style>
  <w:style w:type="paragraph" w:styleId="Header">
    <w:name w:val="header"/>
    <w:basedOn w:val="Normal"/>
    <w:link w:val="HeaderChar"/>
    <w:uiPriority w:val="99"/>
    <w:unhideWhenUsed/>
    <w:rsid w:val="00FB2450"/>
    <w:pPr>
      <w:tabs>
        <w:tab w:val="center" w:pos="4513"/>
        <w:tab w:val="right" w:pos="9026"/>
      </w:tabs>
    </w:pPr>
  </w:style>
  <w:style w:type="character" w:customStyle="1" w:styleId="HeaderChar">
    <w:name w:val="Header Char"/>
    <w:basedOn w:val="DefaultParagraphFont"/>
    <w:link w:val="Header"/>
    <w:uiPriority w:val="99"/>
    <w:rsid w:val="00FB2450"/>
    <w:rPr>
      <w:rFonts w:ascii="Times New Roman" w:eastAsia="Times New Roman" w:hAnsi="Times New Roman" w:cs="Times New Roman"/>
      <w:lang w:val="id"/>
    </w:rPr>
  </w:style>
  <w:style w:type="paragraph" w:styleId="Footer">
    <w:name w:val="footer"/>
    <w:basedOn w:val="Normal"/>
    <w:link w:val="FooterChar"/>
    <w:uiPriority w:val="99"/>
    <w:unhideWhenUsed/>
    <w:rsid w:val="00FB2450"/>
    <w:pPr>
      <w:tabs>
        <w:tab w:val="center" w:pos="4513"/>
        <w:tab w:val="right" w:pos="9026"/>
      </w:tabs>
    </w:pPr>
  </w:style>
  <w:style w:type="character" w:customStyle="1" w:styleId="FooterChar">
    <w:name w:val="Footer Char"/>
    <w:basedOn w:val="DefaultParagraphFont"/>
    <w:link w:val="Footer"/>
    <w:uiPriority w:val="99"/>
    <w:rsid w:val="00FB2450"/>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770E7F"/>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770E7F"/>
    <w:pPr>
      <w:spacing w:after="100"/>
    </w:pPr>
  </w:style>
  <w:style w:type="paragraph" w:styleId="TOC2">
    <w:name w:val="toc 2"/>
    <w:basedOn w:val="Normal"/>
    <w:next w:val="Normal"/>
    <w:autoRedefine/>
    <w:uiPriority w:val="39"/>
    <w:unhideWhenUsed/>
    <w:rsid w:val="00770E7F"/>
    <w:pPr>
      <w:spacing w:after="100"/>
      <w:ind w:left="220"/>
    </w:pPr>
  </w:style>
  <w:style w:type="paragraph" w:styleId="TOC3">
    <w:name w:val="toc 3"/>
    <w:basedOn w:val="Normal"/>
    <w:next w:val="Normal"/>
    <w:autoRedefine/>
    <w:uiPriority w:val="39"/>
    <w:unhideWhenUsed/>
    <w:rsid w:val="00770E7F"/>
    <w:pPr>
      <w:spacing w:after="100"/>
      <w:ind w:left="440"/>
    </w:pPr>
  </w:style>
  <w:style w:type="paragraph" w:styleId="TOC4">
    <w:name w:val="toc 4"/>
    <w:basedOn w:val="Normal"/>
    <w:next w:val="Normal"/>
    <w:autoRedefine/>
    <w:uiPriority w:val="39"/>
    <w:unhideWhenUsed/>
    <w:rsid w:val="00770E7F"/>
    <w:pPr>
      <w:widowControl/>
      <w:autoSpaceDE/>
      <w:autoSpaceDN/>
      <w:spacing w:after="100" w:line="259" w:lineRule="auto"/>
      <w:ind w:left="660"/>
    </w:pPr>
    <w:rPr>
      <w:rFonts w:asciiTheme="minorHAnsi" w:eastAsiaTheme="minorEastAsia" w:hAnsiTheme="minorHAnsi" w:cstheme="minorBidi"/>
      <w:lang w:val="en-ID" w:eastAsia="en-ID"/>
    </w:rPr>
  </w:style>
  <w:style w:type="paragraph" w:styleId="TOC5">
    <w:name w:val="toc 5"/>
    <w:basedOn w:val="Normal"/>
    <w:next w:val="Normal"/>
    <w:autoRedefine/>
    <w:uiPriority w:val="39"/>
    <w:unhideWhenUsed/>
    <w:rsid w:val="00770E7F"/>
    <w:pPr>
      <w:widowControl/>
      <w:autoSpaceDE/>
      <w:autoSpaceDN/>
      <w:spacing w:after="100" w:line="259" w:lineRule="auto"/>
      <w:ind w:left="880"/>
    </w:pPr>
    <w:rPr>
      <w:rFonts w:asciiTheme="minorHAnsi" w:eastAsiaTheme="minorEastAsia" w:hAnsiTheme="minorHAnsi" w:cstheme="minorBidi"/>
      <w:lang w:val="en-ID" w:eastAsia="en-ID"/>
    </w:rPr>
  </w:style>
  <w:style w:type="paragraph" w:styleId="TOC6">
    <w:name w:val="toc 6"/>
    <w:basedOn w:val="Normal"/>
    <w:next w:val="Normal"/>
    <w:autoRedefine/>
    <w:uiPriority w:val="39"/>
    <w:unhideWhenUsed/>
    <w:rsid w:val="00770E7F"/>
    <w:pPr>
      <w:widowControl/>
      <w:autoSpaceDE/>
      <w:autoSpaceDN/>
      <w:spacing w:after="100" w:line="259" w:lineRule="auto"/>
      <w:ind w:left="1100"/>
    </w:pPr>
    <w:rPr>
      <w:rFonts w:asciiTheme="minorHAnsi" w:eastAsiaTheme="minorEastAsia" w:hAnsiTheme="minorHAnsi" w:cstheme="minorBidi"/>
      <w:lang w:val="en-ID" w:eastAsia="en-ID"/>
    </w:rPr>
  </w:style>
  <w:style w:type="paragraph" w:styleId="TOC7">
    <w:name w:val="toc 7"/>
    <w:basedOn w:val="Normal"/>
    <w:next w:val="Normal"/>
    <w:autoRedefine/>
    <w:uiPriority w:val="39"/>
    <w:unhideWhenUsed/>
    <w:rsid w:val="00770E7F"/>
    <w:pPr>
      <w:widowControl/>
      <w:autoSpaceDE/>
      <w:autoSpaceDN/>
      <w:spacing w:after="100" w:line="259" w:lineRule="auto"/>
      <w:ind w:left="1320"/>
    </w:pPr>
    <w:rPr>
      <w:rFonts w:asciiTheme="minorHAnsi" w:eastAsiaTheme="minorEastAsia" w:hAnsiTheme="minorHAnsi" w:cstheme="minorBidi"/>
      <w:lang w:val="en-ID" w:eastAsia="en-ID"/>
    </w:rPr>
  </w:style>
  <w:style w:type="paragraph" w:styleId="TOC8">
    <w:name w:val="toc 8"/>
    <w:basedOn w:val="Normal"/>
    <w:next w:val="Normal"/>
    <w:autoRedefine/>
    <w:uiPriority w:val="39"/>
    <w:unhideWhenUsed/>
    <w:rsid w:val="00770E7F"/>
    <w:pPr>
      <w:widowControl/>
      <w:autoSpaceDE/>
      <w:autoSpaceDN/>
      <w:spacing w:after="100" w:line="259" w:lineRule="auto"/>
      <w:ind w:left="1540"/>
    </w:pPr>
    <w:rPr>
      <w:rFonts w:asciiTheme="minorHAnsi" w:eastAsiaTheme="minorEastAsia" w:hAnsiTheme="minorHAnsi" w:cstheme="minorBidi"/>
      <w:lang w:val="en-ID" w:eastAsia="en-ID"/>
    </w:rPr>
  </w:style>
  <w:style w:type="paragraph" w:styleId="TOC9">
    <w:name w:val="toc 9"/>
    <w:basedOn w:val="Normal"/>
    <w:next w:val="Normal"/>
    <w:autoRedefine/>
    <w:uiPriority w:val="39"/>
    <w:unhideWhenUsed/>
    <w:rsid w:val="00770E7F"/>
    <w:pPr>
      <w:widowControl/>
      <w:autoSpaceDE/>
      <w:autoSpaceDN/>
      <w:spacing w:after="100" w:line="259" w:lineRule="auto"/>
      <w:ind w:left="1760"/>
    </w:pPr>
    <w:rPr>
      <w:rFonts w:asciiTheme="minorHAnsi" w:eastAsiaTheme="minorEastAsia" w:hAnsiTheme="minorHAnsi" w:cstheme="minorBidi"/>
      <w:lang w:val="en-ID" w:eastAsia="en-ID"/>
    </w:rPr>
  </w:style>
  <w:style w:type="character" w:styleId="Hyperlink">
    <w:name w:val="Hyperlink"/>
    <w:basedOn w:val="DefaultParagraphFont"/>
    <w:uiPriority w:val="99"/>
    <w:unhideWhenUsed/>
    <w:rsid w:val="00770E7F"/>
    <w:rPr>
      <w:color w:val="0000FF" w:themeColor="hyperlink"/>
      <w:u w:val="single"/>
    </w:rPr>
  </w:style>
  <w:style w:type="character" w:customStyle="1" w:styleId="UnresolvedMention">
    <w:name w:val="Unresolved Mention"/>
    <w:basedOn w:val="DefaultParagraphFont"/>
    <w:uiPriority w:val="99"/>
    <w:semiHidden/>
    <w:unhideWhenUsed/>
    <w:rsid w:val="00770E7F"/>
    <w:rPr>
      <w:color w:val="605E5C"/>
      <w:shd w:val="clear" w:color="auto" w:fill="E1DFDD"/>
    </w:rPr>
  </w:style>
  <w:style w:type="character" w:customStyle="1" w:styleId="Heading4Char">
    <w:name w:val="Heading 4 Char"/>
    <w:basedOn w:val="DefaultParagraphFont"/>
    <w:link w:val="Heading4"/>
    <w:uiPriority w:val="9"/>
    <w:rsid w:val="0049383F"/>
    <w:rPr>
      <w:rFonts w:asciiTheme="majorHAnsi" w:eastAsiaTheme="majorEastAsia" w:hAnsiTheme="majorHAnsi" w:cstheme="majorBidi"/>
      <w:b/>
      <w:bCs/>
      <w:i/>
      <w:iCs/>
      <w:color w:val="4F81BD" w:themeColor="accent1"/>
      <w:lang w:val="id"/>
    </w:rPr>
  </w:style>
  <w:style w:type="character" w:customStyle="1" w:styleId="BodyTextChar">
    <w:name w:val="Body Text Char"/>
    <w:basedOn w:val="DefaultParagraphFont"/>
    <w:link w:val="BodyText"/>
    <w:uiPriority w:val="1"/>
    <w:rsid w:val="00AC1407"/>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ejournal.uksw.edu/jeb/article/view/46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ejournals.umn.ac.id/index.php/Akun/article/view/143"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journal.ibs.ac.id/index.php/JEMP/article/view/42" TargetMode="External"/><Relationship Id="rId28"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garuda.kemdikbud.go.id/documents/detail/1656575" TargetMode="External"/><Relationship Id="rId27" Type="http://schemas.openxmlformats.org/officeDocument/2006/relationships/header" Target="header7.xml"/><Relationship Id="rId30" Type="http://schemas.openxmlformats.org/officeDocument/2006/relationships/theme" Target="theme/theme1.xml"/></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0E535-5453-4865-A3F7-44A567D2A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1</Pages>
  <Words>6247</Words>
  <Characters>3561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LINDA PINGKAN</dc:creator>
  <cp:lastModifiedBy>sparta</cp:lastModifiedBy>
  <cp:revision>3</cp:revision>
  <cp:lastPrinted>2022-04-02T07:19:00Z</cp:lastPrinted>
  <dcterms:created xsi:type="dcterms:W3CDTF">2022-10-25T20:55:00Z</dcterms:created>
  <dcterms:modified xsi:type="dcterms:W3CDTF">2022-10-25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baffdb-6dea-38ad-800f-dfe29981cfdc</vt:lpwstr>
  </property>
  <property fmtid="{D5CDD505-2E9C-101B-9397-08002B2CF9AE}" pid="24" name="Mendeley Citation Style_1">
    <vt:lpwstr>http://www.zotero.org/styles/apa</vt:lpwstr>
  </property>
</Properties>
</file>